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svg" ContentType="image/svg+xml"/>
  <Default Extension="tiff" ContentType="image/tiff"/>
  <Default Extension="wdp" ContentType="image/vnd.ms-photo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76F9132" w14:textId="155126B9" w:rsidR="00A61166" w:rsidRPr="00161B58" w:rsidRDefault="001004BE" w:rsidP="00C94888">
      <w:pPr>
        <w:pStyle w:val="Title"/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</w:pPr>
      <w:bookmarkStart w:id="0" w:name="_Hlk77758160"/>
      <w:bookmarkStart w:id="1" w:name="_Hlk89162210"/>
      <w:r w:rsidRPr="00AF17DD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Simulat</w:t>
      </w:r>
      <w:r w:rsidR="00EA7CC6" w:rsidRPr="00AF17DD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in</w:t>
      </w:r>
      <w:r w:rsidR="008D0E4B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g</w:t>
      </w:r>
      <w:r w:rsidRPr="00AF17DD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 large</w:t>
      </w:r>
      <w:r w:rsidR="00EA7CC6" w:rsidRPr="00AF17DD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-</w:t>
      </w:r>
      <w:r w:rsidRPr="00AF17DD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scale urban </w:t>
      </w:r>
      <w:r w:rsidR="00B62DD9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land-</w:t>
      </w:r>
      <w:r w:rsidR="00C552A9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use </w:t>
      </w:r>
      <w:r w:rsidR="006D6D36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patterns and</w:t>
      </w:r>
      <w:r w:rsidR="00A964CA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 dynamics </w:t>
      </w:r>
      <w:r w:rsidR="00C552A9" w:rsidRPr="00161B58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using</w:t>
      </w:r>
      <w:r w:rsidRPr="00161B58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 </w:t>
      </w:r>
      <w:r w:rsidR="00A964CA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the </w:t>
      </w:r>
      <w:r w:rsidR="00C94888" w:rsidRPr="00161B58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U-Net</w:t>
      </w:r>
      <w:r w:rsidR="00A964CA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 deep learning arch</w:t>
      </w:r>
      <w:r w:rsidR="00033E43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itecture</w:t>
      </w:r>
    </w:p>
    <w:p w14:paraId="51D7A8BC" w14:textId="77777777" w:rsidR="00A61166" w:rsidRPr="00424860" w:rsidRDefault="00A61166" w:rsidP="00A61166"/>
    <w:p w14:paraId="0EA37A34" w14:textId="77777777" w:rsidR="00155623" w:rsidRPr="007B041F" w:rsidRDefault="00155623" w:rsidP="00155623">
      <w:pPr>
        <w:pStyle w:val="Authornames"/>
      </w:pPr>
      <w:r w:rsidRPr="007B041F">
        <w:t>Jinzhu Wang</w:t>
      </w:r>
      <w:r w:rsidRPr="007B041F">
        <w:rPr>
          <w:vertAlign w:val="superscript"/>
        </w:rPr>
        <w:t>a,b*</w:t>
      </w:r>
      <w:r w:rsidRPr="007B041F">
        <w:t>, Michalis Hadjikakou</w:t>
      </w:r>
      <w:r w:rsidRPr="007B041F">
        <w:rPr>
          <w:vertAlign w:val="superscript"/>
        </w:rPr>
        <w:t>a</w:t>
      </w:r>
      <w:r w:rsidRPr="007B041F">
        <w:t xml:space="preserve">, </w:t>
      </w:r>
      <w:r w:rsidRPr="00AD43EC">
        <w:t>Richard J.Hewitt</w:t>
      </w:r>
      <w:r>
        <w:rPr>
          <w:vertAlign w:val="superscript"/>
        </w:rPr>
        <w:t>c</w:t>
      </w:r>
      <w:r w:rsidRPr="00AD43EC">
        <w:rPr>
          <w:vertAlign w:val="superscript"/>
        </w:rPr>
        <w:t>,</w:t>
      </w:r>
      <w:r>
        <w:rPr>
          <w:vertAlign w:val="superscript"/>
        </w:rPr>
        <w:t>d</w:t>
      </w:r>
      <w:r w:rsidRPr="00AD43EC">
        <w:rPr>
          <w:vertAlign w:val="superscript"/>
        </w:rPr>
        <w:t>,</w:t>
      </w:r>
      <w:r>
        <w:rPr>
          <w:vertAlign w:val="superscript"/>
        </w:rPr>
        <w:t>e</w:t>
      </w:r>
      <w:r>
        <w:t xml:space="preserve">, </w:t>
      </w:r>
      <w:r w:rsidRPr="007B041F">
        <w:t>Brett A. Bryan</w:t>
      </w:r>
      <w:r w:rsidRPr="007B041F">
        <w:rPr>
          <w:vertAlign w:val="superscript"/>
        </w:rPr>
        <w:t>a,b</w:t>
      </w:r>
    </w:p>
    <w:p w14:paraId="3093E892" w14:textId="57D4FD06" w:rsidR="00155623" w:rsidRPr="007B041F" w:rsidRDefault="00155623" w:rsidP="00155623">
      <w:pPr>
        <w:pStyle w:val="Affiliation"/>
      </w:pPr>
      <w:r w:rsidRPr="007B041F">
        <w:rPr>
          <w:vertAlign w:val="superscript"/>
        </w:rPr>
        <w:t>a</w:t>
      </w:r>
      <w:r w:rsidR="008F5D05">
        <w:rPr>
          <w:vertAlign w:val="superscript"/>
        </w:rPr>
        <w:t xml:space="preserve"> </w:t>
      </w:r>
      <w:r w:rsidRPr="007B041F">
        <w:t>Centre for Integrative Ecology, School of Life and Environmental Sciences, Deakin University, VIC 3125, Melbourne, Australia</w:t>
      </w:r>
      <w:r>
        <w:t>.</w:t>
      </w:r>
    </w:p>
    <w:p w14:paraId="354DEE0D" w14:textId="20FBB7A2" w:rsidR="00155623" w:rsidRDefault="00155623" w:rsidP="00155623">
      <w:pPr>
        <w:pStyle w:val="Affiliation"/>
      </w:pPr>
      <w:r w:rsidRPr="007B041F">
        <w:rPr>
          <w:vertAlign w:val="superscript"/>
        </w:rPr>
        <w:t>b</w:t>
      </w:r>
      <w:r w:rsidR="008F5D05">
        <w:rPr>
          <w:vertAlign w:val="superscript"/>
        </w:rPr>
        <w:t xml:space="preserve"> </w:t>
      </w:r>
      <w:r w:rsidRPr="007B041F">
        <w:t>Deakin-SWU Joint Research Centre on Big Data, Faculty of Science, Engineering and Built Environment, Deakin University, VIC 3125, Australia</w:t>
      </w:r>
      <w:r>
        <w:t>.</w:t>
      </w:r>
    </w:p>
    <w:p w14:paraId="09B2275E" w14:textId="73C07D44" w:rsidR="00155623" w:rsidRPr="00282293" w:rsidRDefault="00155623" w:rsidP="00155623">
      <w:pPr>
        <w:pStyle w:val="Affiliation"/>
        <w:spacing w:after="240"/>
        <w:rPr>
          <w:iCs/>
        </w:rPr>
      </w:pPr>
      <w:r>
        <w:rPr>
          <w:vertAlign w:val="superscript"/>
        </w:rPr>
        <w:t>c</w:t>
      </w:r>
      <w:r w:rsidR="008F5D05">
        <w:rPr>
          <w:vertAlign w:val="superscript"/>
        </w:rPr>
        <w:t xml:space="preserve"> </w:t>
      </w:r>
      <w:r w:rsidRPr="00282293">
        <w:rPr>
          <w:iCs/>
        </w:rPr>
        <w:t>Transport, Infrastructure, and Territory Research Group (tGIS), Geography Department, Faculty of Geography and History, Universidad Complutense de Madrid (UCM), C/ ProfesorAranguren, s/n, Ciudad Universitaria, 28040, Madrid, Spain</w:t>
      </w:r>
      <w:r>
        <w:rPr>
          <w:iCs/>
        </w:rPr>
        <w:t>.</w:t>
      </w:r>
    </w:p>
    <w:p w14:paraId="129CEEEF" w14:textId="3A929B7B" w:rsidR="00155623" w:rsidRDefault="00155623" w:rsidP="00155623">
      <w:pPr>
        <w:rPr>
          <w:rFonts w:ascii="Times New Roman" w:hAnsi="Times New Roman" w:cs="Times New Roman"/>
          <w:i/>
          <w:sz w:val="24"/>
          <w:szCs w:val="24"/>
          <w:lang w:eastAsia="en-GB"/>
        </w:rPr>
      </w:pPr>
      <w:r>
        <w:rPr>
          <w:rFonts w:ascii="Times New Roman" w:hAnsi="Times New Roman" w:cs="Times New Roman"/>
          <w:i/>
          <w:sz w:val="24"/>
          <w:szCs w:val="24"/>
          <w:vertAlign w:val="superscript"/>
          <w:lang w:eastAsia="en-GB"/>
        </w:rPr>
        <w:t>d</w:t>
      </w:r>
      <w:r w:rsidR="008F5D05">
        <w:rPr>
          <w:rFonts w:ascii="Times New Roman" w:hAnsi="Times New Roman" w:cs="Times New Roman"/>
          <w:i/>
          <w:sz w:val="24"/>
          <w:szCs w:val="24"/>
          <w:vertAlign w:val="superscript"/>
          <w:lang w:eastAsia="en-GB"/>
        </w:rPr>
        <w:t xml:space="preserve"> </w:t>
      </w:r>
      <w:r w:rsidRPr="00430E92">
        <w:rPr>
          <w:rFonts w:ascii="Times New Roman" w:hAnsi="Times New Roman" w:cs="Times New Roman"/>
          <w:i/>
          <w:sz w:val="24"/>
          <w:szCs w:val="24"/>
          <w:lang w:eastAsia="en-GB"/>
        </w:rPr>
        <w:t>Observatorio para una Cultura del Territorio (OCT), Calle del Duque de Fernán Núñez 2, 1, 28012, Madrid, Spain.</w:t>
      </w:r>
    </w:p>
    <w:p w14:paraId="2986F9A1" w14:textId="2563883D" w:rsidR="00155623" w:rsidRPr="007B041F" w:rsidRDefault="00155623" w:rsidP="00155623">
      <w:r>
        <w:rPr>
          <w:rFonts w:ascii="Times New Roman" w:hAnsi="Times New Roman" w:cs="Times New Roman"/>
          <w:i/>
          <w:sz w:val="24"/>
          <w:szCs w:val="24"/>
          <w:vertAlign w:val="superscript"/>
          <w:lang w:eastAsia="en-GB"/>
        </w:rPr>
        <w:t>e</w:t>
      </w:r>
      <w:r w:rsidR="008F5D05">
        <w:rPr>
          <w:rFonts w:ascii="Times New Roman" w:hAnsi="Times New Roman" w:cs="Times New Roman"/>
          <w:i/>
          <w:sz w:val="24"/>
          <w:szCs w:val="24"/>
          <w:vertAlign w:val="superscript"/>
          <w:lang w:eastAsia="en-GB"/>
        </w:rPr>
        <w:t xml:space="preserve"> </w:t>
      </w:r>
      <w:r w:rsidRPr="00430E92">
        <w:rPr>
          <w:rFonts w:ascii="Times New Roman" w:hAnsi="Times New Roman" w:cs="Times New Roman"/>
          <w:i/>
          <w:sz w:val="24"/>
          <w:szCs w:val="24"/>
          <w:lang w:eastAsia="en-GB"/>
        </w:rPr>
        <w:t>Informational and Computational Sciences Group, The James Hutton Institute, Craigiebuckler, Aberdeen AB15 8QH, Scotland UK.</w:t>
      </w:r>
    </w:p>
    <w:p w14:paraId="3A234ECF" w14:textId="77777777" w:rsidR="00155623" w:rsidRPr="007B041F" w:rsidRDefault="00155623" w:rsidP="00155623">
      <w:pPr>
        <w:pStyle w:val="Affiliation"/>
      </w:pPr>
      <w:r w:rsidRPr="007B041F">
        <w:t xml:space="preserve">*corresponding author at </w:t>
      </w:r>
      <w:r w:rsidRPr="001176B7">
        <w:t>wangjinz@deakin.edu.au</w:t>
      </w:r>
      <w:r w:rsidRPr="007B041F">
        <w:t>; Centre for Integrative Ecology, School of Life and Environmental Sciences, Deakin University, VIC 3125, Melbourne, Australia;</w:t>
      </w:r>
    </w:p>
    <w:p w14:paraId="3E42C98A" w14:textId="1EBFE30C" w:rsidR="00EA1491" w:rsidRPr="007264FA" w:rsidRDefault="00EA1491" w:rsidP="00EA7CC6">
      <w:pPr>
        <w:pStyle w:val="Heading1"/>
        <w:rPr>
          <w:rFonts w:asciiTheme="minorHAnsi" w:hAnsiTheme="minorHAnsi" w:cstheme="minorHAnsi"/>
          <w:b/>
          <w:bCs/>
          <w:sz w:val="24"/>
          <w:szCs w:val="24"/>
        </w:rPr>
      </w:pPr>
      <w:r w:rsidRPr="00161B58">
        <w:rPr>
          <w:rFonts w:asciiTheme="minorHAnsi" w:hAnsiTheme="minorHAnsi" w:cstheme="minorHAnsi"/>
          <w:b/>
          <w:bCs/>
        </w:rPr>
        <w:t>Abstract</w:t>
      </w:r>
    </w:p>
    <w:p w14:paraId="31C459EB" w14:textId="70008F6B" w:rsidR="00EA1491" w:rsidRDefault="00DA11A4" w:rsidP="668E40B4">
      <w:r w:rsidRPr="00424860">
        <w:t xml:space="preserve">Cellular </w:t>
      </w:r>
      <w:r w:rsidR="00594A3F">
        <w:t>a</w:t>
      </w:r>
      <w:r w:rsidRPr="00424860">
        <w:t>utomata (CA)</w:t>
      </w:r>
      <w:r w:rsidR="00594A3F">
        <w:t xml:space="preserve"> </w:t>
      </w:r>
      <w:r w:rsidRPr="00424860">
        <w:t>m</w:t>
      </w:r>
      <w:r w:rsidR="007533EF" w:rsidRPr="00424860">
        <w:t xml:space="preserve">odels </w:t>
      </w:r>
      <w:r w:rsidR="008A3A0B" w:rsidRPr="00424860">
        <w:t xml:space="preserve">are widely </w:t>
      </w:r>
      <w:r w:rsidR="76FCAF45" w:rsidRPr="00424860">
        <w:t>used to simulate</w:t>
      </w:r>
      <w:r w:rsidR="00FB6019" w:rsidRPr="00424860">
        <w:t xml:space="preserve"> </w:t>
      </w:r>
      <w:r w:rsidR="00BB4793" w:rsidRPr="00424860">
        <w:t>real</w:t>
      </w:r>
      <w:r w:rsidR="0060588A" w:rsidRPr="00424860">
        <w:t>-</w:t>
      </w:r>
      <w:r w:rsidR="00BB4793" w:rsidRPr="00424860">
        <w:t>world</w:t>
      </w:r>
      <w:r w:rsidR="006C33F9" w:rsidRPr="00424860">
        <w:t xml:space="preserve"> urban</w:t>
      </w:r>
      <w:r w:rsidR="00BB4793" w:rsidRPr="00424860">
        <w:t xml:space="preserve"> dynamics</w:t>
      </w:r>
      <w:r w:rsidR="0060588A" w:rsidRPr="00424860">
        <w:t>,</w:t>
      </w:r>
      <w:r w:rsidR="00575ADD" w:rsidRPr="00424860">
        <w:t xml:space="preserve"> but </w:t>
      </w:r>
      <w:r w:rsidR="00325B4D" w:rsidRPr="00424860">
        <w:t xml:space="preserve">many studies </w:t>
      </w:r>
      <w:r w:rsidR="00A261E1" w:rsidRPr="00424860">
        <w:t xml:space="preserve">have </w:t>
      </w:r>
      <w:r w:rsidR="00575ADD" w:rsidRPr="00424860">
        <w:t>oversimpl</w:t>
      </w:r>
      <w:r w:rsidR="0060588A" w:rsidRPr="00424860">
        <w:t>i</w:t>
      </w:r>
      <w:r w:rsidR="00325B4D" w:rsidRPr="00424860">
        <w:t>fied</w:t>
      </w:r>
      <w:r w:rsidR="00575ADD" w:rsidRPr="00424860">
        <w:t xml:space="preserve"> the </w:t>
      </w:r>
      <w:r w:rsidR="00335D94" w:rsidRPr="00424860">
        <w:t xml:space="preserve">spatial complexity of </w:t>
      </w:r>
      <w:r w:rsidR="00594A3F">
        <w:t xml:space="preserve">the </w:t>
      </w:r>
      <w:r w:rsidR="00335D94" w:rsidRPr="00424860">
        <w:t>driving factors</w:t>
      </w:r>
      <w:r w:rsidRPr="00424860">
        <w:t xml:space="preserve"> </w:t>
      </w:r>
      <w:r w:rsidR="00BE707A">
        <w:t>in the process of</w:t>
      </w:r>
      <w:r w:rsidRPr="00424860">
        <w:t xml:space="preserve"> </w:t>
      </w:r>
      <w:r w:rsidR="00BE707A" w:rsidRPr="00424860">
        <w:t>objecti</w:t>
      </w:r>
      <w:r w:rsidR="00BE707A">
        <w:t>fying</w:t>
      </w:r>
      <w:r w:rsidR="00BE707A" w:rsidRPr="00424860">
        <w:t xml:space="preserve"> </w:t>
      </w:r>
      <w:r w:rsidR="00BE707A">
        <w:t xml:space="preserve">urban </w:t>
      </w:r>
      <w:r w:rsidRPr="00424860">
        <w:t>transition functions and abstract</w:t>
      </w:r>
      <w:r w:rsidR="00140D5B">
        <w:t>ing</w:t>
      </w:r>
      <w:r w:rsidRPr="00424860">
        <w:t xml:space="preserve"> urban development rules</w:t>
      </w:r>
      <w:r w:rsidR="00335D94" w:rsidRPr="00424860">
        <w:t>.</w:t>
      </w:r>
      <w:r w:rsidR="00982E18" w:rsidRPr="00424860">
        <w:t xml:space="preserve"> </w:t>
      </w:r>
      <w:r w:rsidR="00A261E1" w:rsidRPr="00424860">
        <w:t xml:space="preserve">Advances in </w:t>
      </w:r>
      <w:r w:rsidR="00982E18" w:rsidRPr="00424860">
        <w:t xml:space="preserve">deep learning </w:t>
      </w:r>
      <w:r w:rsidR="00E473BE" w:rsidRPr="00424860">
        <w:t>technology enable</w:t>
      </w:r>
      <w:r w:rsidR="00A261E1" w:rsidRPr="00424860">
        <w:t xml:space="preserve"> </w:t>
      </w:r>
      <w:r w:rsidR="00454525" w:rsidRPr="00424860">
        <w:t xml:space="preserve">complex urban </w:t>
      </w:r>
      <w:r w:rsidR="00563D90">
        <w:t xml:space="preserve">spatial </w:t>
      </w:r>
      <w:r w:rsidR="00454525" w:rsidRPr="00424860">
        <w:t xml:space="preserve">patterns </w:t>
      </w:r>
      <w:r w:rsidR="00D97D04">
        <w:t xml:space="preserve">and </w:t>
      </w:r>
      <w:r w:rsidR="00D97D04" w:rsidRPr="00424860">
        <w:t>dynamic</w:t>
      </w:r>
      <w:r w:rsidR="00D97D04">
        <w:t>s</w:t>
      </w:r>
      <w:r w:rsidR="00D97D04" w:rsidRPr="00424860">
        <w:t xml:space="preserve"> </w:t>
      </w:r>
      <w:r w:rsidR="00454525" w:rsidRPr="00424860">
        <w:t xml:space="preserve">to be </w:t>
      </w:r>
      <w:r w:rsidR="00B4073C" w:rsidRPr="00424860">
        <w:t>capture</w:t>
      </w:r>
      <w:r w:rsidR="00454525" w:rsidRPr="00424860">
        <w:t>d</w:t>
      </w:r>
      <w:r w:rsidR="005C3702" w:rsidRPr="00424860">
        <w:t>.</w:t>
      </w:r>
      <w:r w:rsidR="00A80062" w:rsidRPr="00424860">
        <w:t xml:space="preserve"> In this study, we </w:t>
      </w:r>
      <w:r w:rsidR="005008F0" w:rsidRPr="00424860">
        <w:t>selected</w:t>
      </w:r>
      <w:r w:rsidR="008211D2" w:rsidRPr="00424860">
        <w:t xml:space="preserve"> </w:t>
      </w:r>
      <w:r w:rsidR="3F02068D" w:rsidRPr="00424860">
        <w:t xml:space="preserve">the </w:t>
      </w:r>
      <w:r w:rsidR="00CD71CA" w:rsidRPr="00424860">
        <w:t>U-Net</w:t>
      </w:r>
      <w:r w:rsidR="00EE21D2" w:rsidRPr="00424860">
        <w:t xml:space="preserve"> </w:t>
      </w:r>
      <w:r w:rsidR="00CF050D" w:rsidRPr="00424860">
        <w:t xml:space="preserve">deep learning </w:t>
      </w:r>
      <w:r w:rsidR="2B384040" w:rsidRPr="00424860">
        <w:t xml:space="preserve">algorithm </w:t>
      </w:r>
      <w:r w:rsidR="00EE21D2" w:rsidRPr="00424860">
        <w:t xml:space="preserve">to </w:t>
      </w:r>
      <w:r w:rsidR="004D48D5" w:rsidRPr="00424860">
        <w:t>assimilate historical urban development</w:t>
      </w:r>
      <w:r w:rsidR="008108C6" w:rsidRPr="00424860">
        <w:t xml:space="preserve">, </w:t>
      </w:r>
      <w:r w:rsidR="00B53BB3" w:rsidRPr="00424860">
        <w:t>describe the pattern</w:t>
      </w:r>
      <w:r w:rsidR="00594A3F">
        <w:t>-</w:t>
      </w:r>
      <w:r w:rsidR="00B53BB3" w:rsidRPr="00424860">
        <w:t>ext</w:t>
      </w:r>
      <w:r w:rsidR="006D70FB" w:rsidRPr="00424860">
        <w:t>raction</w:t>
      </w:r>
      <w:r w:rsidR="00C539BB" w:rsidRPr="00424860">
        <w:t xml:space="preserve"> process</w:t>
      </w:r>
      <w:r w:rsidR="00832472" w:rsidRPr="00424860">
        <w:t>,</w:t>
      </w:r>
      <w:r w:rsidR="006D70FB" w:rsidRPr="00424860">
        <w:t xml:space="preserve"> </w:t>
      </w:r>
      <w:r w:rsidR="00085B74" w:rsidRPr="00424860">
        <w:t xml:space="preserve">validate the model </w:t>
      </w:r>
      <w:r w:rsidR="002A3699">
        <w:t>against</w:t>
      </w:r>
      <w:r w:rsidR="002A3699" w:rsidRPr="00424860">
        <w:t xml:space="preserve"> </w:t>
      </w:r>
      <w:r w:rsidR="00931A09" w:rsidRPr="00424860">
        <w:t xml:space="preserve">a </w:t>
      </w:r>
      <w:r w:rsidR="00085B74" w:rsidRPr="00424860">
        <w:t xml:space="preserve">reference </w:t>
      </w:r>
      <w:r w:rsidR="00931A09" w:rsidRPr="00424860">
        <w:t xml:space="preserve">map, </w:t>
      </w:r>
      <w:r w:rsidR="006D70FB" w:rsidRPr="00424860">
        <w:t xml:space="preserve">and </w:t>
      </w:r>
      <w:r w:rsidR="005008F0" w:rsidRPr="00424860">
        <w:t>appl</w:t>
      </w:r>
      <w:r w:rsidR="00594A3F">
        <w:t>y</w:t>
      </w:r>
      <w:r w:rsidR="005008F0" w:rsidRPr="00424860">
        <w:t xml:space="preserve"> the model </w:t>
      </w:r>
      <w:r w:rsidR="00111133" w:rsidRPr="00424860">
        <w:t>to predict urban layout</w:t>
      </w:r>
      <w:r w:rsidR="00594A3F">
        <w:t>s</w:t>
      </w:r>
      <w:r w:rsidR="00111133" w:rsidRPr="00424860">
        <w:t xml:space="preserve"> </w:t>
      </w:r>
      <w:r w:rsidR="001D02C4">
        <w:t>for</w:t>
      </w:r>
      <w:r w:rsidR="00111133" w:rsidRPr="00424860">
        <w:t xml:space="preserve"> 2030</w:t>
      </w:r>
      <w:r w:rsidR="00931A09" w:rsidRPr="00424860">
        <w:t xml:space="preserve"> in the North China Plain</w:t>
      </w:r>
      <w:r w:rsidR="005008F0" w:rsidRPr="00424860">
        <w:t xml:space="preserve">. </w:t>
      </w:r>
      <w:r w:rsidR="009739EB" w:rsidRPr="00424860">
        <w:t>The results show</w:t>
      </w:r>
      <w:r w:rsidR="00111133" w:rsidRPr="00424860">
        <w:t>ed</w:t>
      </w:r>
      <w:r w:rsidR="009739EB" w:rsidRPr="00424860">
        <w:t xml:space="preserve"> that</w:t>
      </w:r>
      <w:r w:rsidR="00594A3F">
        <w:t>:</w:t>
      </w:r>
      <w:r w:rsidR="009739EB" w:rsidRPr="00424860">
        <w:t xml:space="preserve"> </w:t>
      </w:r>
      <w:r w:rsidR="00C20968" w:rsidRPr="00424860">
        <w:t xml:space="preserve">1) </w:t>
      </w:r>
      <w:r w:rsidR="00CD71CA" w:rsidRPr="00424860">
        <w:t>U-Net</w:t>
      </w:r>
      <w:r w:rsidR="0051208E" w:rsidRPr="00424860">
        <w:t xml:space="preserve"> </w:t>
      </w:r>
      <w:r w:rsidR="1E547926" w:rsidRPr="00424860">
        <w:t xml:space="preserve">can </w:t>
      </w:r>
      <w:r w:rsidR="00A90097" w:rsidRPr="00424860">
        <w:t>gradually abstract high-level spatial feature</w:t>
      </w:r>
      <w:r w:rsidR="0043362D" w:rsidRPr="00424860">
        <w:t>s and refine th</w:t>
      </w:r>
      <w:r w:rsidR="001D02C4">
        <w:t>o</w:t>
      </w:r>
      <w:r w:rsidR="0043362D" w:rsidRPr="00424860">
        <w:t xml:space="preserve">se patterns </w:t>
      </w:r>
      <w:r w:rsidR="001D02C4">
        <w:t>in</w:t>
      </w:r>
      <w:r w:rsidR="0043362D" w:rsidRPr="00424860">
        <w:t>to precise urban development shapes</w:t>
      </w:r>
      <w:r w:rsidR="006F146A" w:rsidRPr="00424860">
        <w:t>, 2)</w:t>
      </w:r>
      <w:r w:rsidR="00FF627B" w:rsidRPr="00424860">
        <w:t xml:space="preserve"> the </w:t>
      </w:r>
      <w:r w:rsidR="00251856" w:rsidRPr="00424860">
        <w:t>Figure of Merit</w:t>
      </w:r>
      <w:r w:rsidR="00594A3F">
        <w:t xml:space="preserve"> (FoM</w:t>
      </w:r>
      <w:r w:rsidR="00251856" w:rsidRPr="00424860">
        <w:t>)</w:t>
      </w:r>
      <w:r w:rsidR="00FF627B" w:rsidRPr="00424860">
        <w:t xml:space="preserve"> of the simulation map </w:t>
      </w:r>
      <w:r w:rsidR="00747378" w:rsidRPr="00424860">
        <w:t xml:space="preserve">was </w:t>
      </w:r>
      <w:r w:rsidR="00FF627B" w:rsidRPr="00424860">
        <w:t xml:space="preserve">close to </w:t>
      </w:r>
      <w:r w:rsidR="001D02C4">
        <w:t xml:space="preserve">those of </w:t>
      </w:r>
      <w:r w:rsidR="00054C8A" w:rsidRPr="00424860">
        <w:t xml:space="preserve">previous </w:t>
      </w:r>
      <w:r w:rsidR="00466215" w:rsidRPr="00424860">
        <w:t>studies that</w:t>
      </w:r>
      <w:r w:rsidR="001C1197" w:rsidRPr="00424860">
        <w:t xml:space="preserve"> went through a length</w:t>
      </w:r>
      <w:r w:rsidR="00A42E7F" w:rsidRPr="00424860">
        <w:t>y</w:t>
      </w:r>
      <w:r w:rsidR="001C1197" w:rsidRPr="00424860">
        <w:t xml:space="preserve"> calibration process, and 3) </w:t>
      </w:r>
      <w:r w:rsidR="003F5EDB" w:rsidRPr="00424860">
        <w:t>the land</w:t>
      </w:r>
      <w:r w:rsidR="00C53C3F" w:rsidRPr="00424860">
        <w:t>s</w:t>
      </w:r>
      <w:r w:rsidR="003F5EDB" w:rsidRPr="00424860">
        <w:t>cape pattern</w:t>
      </w:r>
      <w:r w:rsidR="00747378" w:rsidRPr="00424860">
        <w:t>s</w:t>
      </w:r>
      <w:r w:rsidR="003F5EDB" w:rsidRPr="00424860">
        <w:t xml:space="preserve"> </w:t>
      </w:r>
      <w:r w:rsidR="001D02C4">
        <w:t>of</w:t>
      </w:r>
      <w:r w:rsidR="003F5EDB" w:rsidRPr="00424860">
        <w:t xml:space="preserve"> the simulation and reference map</w:t>
      </w:r>
      <w:r w:rsidR="001D02C4">
        <w:t>s</w:t>
      </w:r>
      <w:r w:rsidR="003F5EDB" w:rsidRPr="00424860">
        <w:t xml:space="preserve"> </w:t>
      </w:r>
      <w:r w:rsidR="00747378" w:rsidRPr="00424860">
        <w:t xml:space="preserve">were </w:t>
      </w:r>
      <w:r w:rsidR="003F5EDB" w:rsidRPr="00424860">
        <w:t xml:space="preserve">well aligned. </w:t>
      </w:r>
      <w:r w:rsidR="007D0E6C" w:rsidRPr="00424860">
        <w:t>U</w:t>
      </w:r>
      <w:r w:rsidR="00656A35" w:rsidRPr="00424860">
        <w:t xml:space="preserve">-Net was able to </w:t>
      </w:r>
      <w:r w:rsidR="003A53D8" w:rsidRPr="00424860">
        <w:t xml:space="preserve">learn </w:t>
      </w:r>
      <w:r w:rsidR="00E932B5" w:rsidRPr="00424860">
        <w:t xml:space="preserve">complex </w:t>
      </w:r>
      <w:r w:rsidR="00FB6019" w:rsidRPr="00424860">
        <w:t>urban development patterns</w:t>
      </w:r>
      <w:r w:rsidR="00E932B5" w:rsidRPr="00424860">
        <w:t xml:space="preserve"> such as </w:t>
      </w:r>
      <w:r w:rsidR="00E01F9E">
        <w:rPr>
          <w:rFonts w:hint="eastAsia"/>
        </w:rPr>
        <w:t>gra</w:t>
      </w:r>
      <w:r w:rsidR="00E01F9E">
        <w:t>vit</w:t>
      </w:r>
      <w:r w:rsidR="008C7143">
        <w:t>y</w:t>
      </w:r>
      <w:r w:rsidR="00E01F9E">
        <w:t xml:space="preserve"> </w:t>
      </w:r>
      <w:r w:rsidR="00E932B5" w:rsidRPr="00424860">
        <w:t>effects and linear development</w:t>
      </w:r>
      <w:r w:rsidR="003839CA" w:rsidRPr="00424860">
        <w:t xml:space="preserve">, </w:t>
      </w:r>
      <w:r w:rsidR="00B24127" w:rsidRPr="00424860">
        <w:t xml:space="preserve">which </w:t>
      </w:r>
      <w:r w:rsidR="007C3819">
        <w:t>can com</w:t>
      </w:r>
      <w:r w:rsidR="007C3819" w:rsidRPr="00424860">
        <w:t xml:space="preserve">plement </w:t>
      </w:r>
      <w:r w:rsidR="009D10BB" w:rsidRPr="00424860">
        <w:t>CA models to integrate spatial features to project</w:t>
      </w:r>
      <w:r w:rsidR="00222023" w:rsidRPr="00424860">
        <w:t xml:space="preserve"> future urban development.</w:t>
      </w:r>
    </w:p>
    <w:p w14:paraId="211050C2" w14:textId="24A71AB6" w:rsidR="00EA1491" w:rsidRPr="00424860" w:rsidRDefault="00EA7CC6" w:rsidP="004D6494">
      <w:pPr>
        <w:rPr>
          <w:rFonts w:ascii="Calibri" w:eastAsiaTheme="majorEastAsia" w:hAnsi="Calibri" w:cs="Calibri"/>
          <w:color w:val="2F5496" w:themeColor="accent1" w:themeShade="BF"/>
          <w:sz w:val="32"/>
          <w:szCs w:val="32"/>
        </w:rPr>
      </w:pPr>
      <w:r w:rsidRPr="00594A3F">
        <w:rPr>
          <w:rStyle w:val="Heading3Char"/>
          <w:rFonts w:asciiTheme="minorHAnsi" w:hAnsiTheme="minorHAnsi" w:cstheme="minorHAnsi"/>
          <w:b/>
          <w:bCs/>
        </w:rPr>
        <w:t>Keywords:</w:t>
      </w:r>
      <w:r w:rsidR="00594A3F" w:rsidRPr="004D6494">
        <w:rPr>
          <w:rStyle w:val="Heading3Char"/>
          <w:rFonts w:asciiTheme="minorHAnsi" w:hAnsiTheme="minorHAnsi" w:cstheme="minorHAnsi"/>
          <w:sz w:val="22"/>
          <w:szCs w:val="22"/>
        </w:rPr>
        <w:t xml:space="preserve"> </w:t>
      </w:r>
      <w:r w:rsidR="00797290" w:rsidRPr="004D6494">
        <w:t>Deep Learning; Urban expansion simulation</w:t>
      </w:r>
      <w:r w:rsidR="00797290">
        <w:t>;</w:t>
      </w:r>
      <w:r w:rsidR="00797290" w:rsidRPr="004D6494">
        <w:t xml:space="preserve"> </w:t>
      </w:r>
      <w:r w:rsidR="004D6494" w:rsidRPr="004D6494">
        <w:t>Cellular automata</w:t>
      </w:r>
      <w:r w:rsidR="00797290">
        <w:t>; Spatial pattern</w:t>
      </w:r>
      <w:r w:rsidR="00EA1491" w:rsidRPr="00424860">
        <w:rPr>
          <w:rFonts w:ascii="Calibri" w:hAnsi="Calibri" w:cs="Calibri"/>
        </w:rPr>
        <w:br w:type="page"/>
      </w:r>
    </w:p>
    <w:p w14:paraId="5A37ACD2" w14:textId="2723BCD7" w:rsidR="00896FEC" w:rsidRPr="00594A3F" w:rsidRDefault="00896FEC" w:rsidP="00625C38">
      <w:pPr>
        <w:pStyle w:val="Heading1"/>
        <w:spacing w:line="276" w:lineRule="auto"/>
        <w:rPr>
          <w:rFonts w:ascii="Calibri" w:hAnsi="Calibri" w:cs="Calibri"/>
          <w:b/>
          <w:bCs/>
        </w:rPr>
      </w:pPr>
      <w:r w:rsidRPr="00594A3F">
        <w:rPr>
          <w:rFonts w:ascii="Calibri" w:hAnsi="Calibri" w:cs="Calibri"/>
          <w:b/>
          <w:bCs/>
        </w:rPr>
        <w:lastRenderedPageBreak/>
        <w:t>1. Introduction</w:t>
      </w:r>
    </w:p>
    <w:p w14:paraId="755E9386" w14:textId="099A5207" w:rsidR="000D19B8" w:rsidRPr="00424860" w:rsidRDefault="001A3C7C" w:rsidP="000A4B47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Urbanization is a complex process </w:t>
      </w:r>
      <w:r w:rsidR="002933DA" w:rsidRPr="00424860">
        <w:rPr>
          <w:rFonts w:ascii="Calibri" w:hAnsi="Calibri" w:cs="Calibri"/>
        </w:rPr>
        <w:t>that</w:t>
      </w:r>
      <w:r w:rsidRPr="00424860">
        <w:rPr>
          <w:rFonts w:ascii="Calibri" w:hAnsi="Calibri" w:cs="Calibri"/>
        </w:rPr>
        <w:t xml:space="preserve"> is influenced by a range of social, cultural, economic, geographic, environmental, and political factor</w:t>
      </w:r>
      <w:r w:rsidR="0003188D" w:rsidRPr="00424860">
        <w:rPr>
          <w:rFonts w:ascii="Calibri" w:hAnsi="Calibri" w:cs="Calibri"/>
        </w:rPr>
        <w:t>s</w:t>
      </w:r>
      <w:r w:rsidR="004208E0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2778acf1-edb0-463e-a29f-92c4ea460c0f"/>
          <w:id w:val="755708093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2" w:author="JINZHU WANG" w:date="2022-05-09T12:43:00Z">
            <w:r w:rsidR="001221F6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iYTBkY2IyLTA0NzEtNDZkMC1iZmNmLTgwMDgwMzBmMTczZSIsIlJhbmdlU3RhcnQiOjM0LCJSYW5nZUxlbmd0aCI6MzQsIlJlZmVyZW5jZUlkIjoiZDdmMjg2MjQtZmRhNy00YWI3LWJiMmYtMmRjZWYyOTVjYjMz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sYW5kdXJicGxhbi4yMDE5LjEwMzczMyIsIlVyaVN0cmluZyI6Imh0dHBzOi8vZG9pLm9yZy8xMC4xMDE2L2oubGFuZHVyYnBsYW4uMjAxOS4xMDM3Mz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Dk6MTQ6MjciLCJNb2RpZmllZEJ5IjoiX0xlbm92byIsIklkIjoiZmMzNmYzMmMtM2I0ZC00Yzc1LWIxNDgtODY0NWM2YjRmZTQ2IiwiTW9kaWZpZWRPbiI6IjIwMjEtMDktMjdUMDk6MTQ6MjciLCJQcm9qZWN0Ijp7IiRyZWYiOiI1In19XSwiT3JnYW5pemF0aW9ucyI6W10sIk90aGVyc0ludm9sdmVkIjpbXSwiUGFnZVJhbmdlIjoiPHNwPlxyXG4gIDxuPjEwMzczMzwvbj5cclxuICA8aW4+dHJ1ZTwvaW4+XHJcbiAgPG9zPjEwMzczMzwvb3M+XHJcbiAgPHBzPjEwMzczMzwvcHM+XHJcbjwvc3A+XHJcbjxvcz4xMDM3MzM8L29zPiIsIlBlcmlvZGljYWwiOnsiJGlkIjoiMTE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c3LzAwNDIwOTgwMTk4Nzk1NjYiLCJVcmlTdHJpbmciOiJodHRwczovL2RvaS5vcmcvMTAuMTE3Ny8wMDQyMDk4MDE5ODc5NTY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IxMC4xMTc3LzAyNjM3NzU4MTg3NTgzMjgiLCJVcmlTdHJpbmciOiJodHRwczovL2RvaS5vcmcvMTAuMTE3Ny8wMjYzNzc1ODE4NzU4MzI4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}</w:instrText>
            </w:r>
          </w:ins>
          <w:del w:id="3" w:author="JINZHU WANG" w:date="2022-05-09T12:43:00Z">
            <w:r w:rsidR="0091379F" w:rsidDel="001221F6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iYTBkY2IyLTA0NzEtNDZkMC1iZmNmLTgwMDgwMzBmMTczZSIsIlJhbmdlU3RhcnQiOjM0LCJSYW5nZUxlbmd0aCI6MzQsIlJlZmVyZW5jZUlkIjoiZDdmMjg2MjQtZmRhNy00YWI3LWJiMmYtMmRjZWYyOTVjYjMz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sYW5kdXJicGxhbi4yMDE5LjEwMzczMyIsIlVyaVN0cmluZyI6Imh0dHBzOi8vZG9pLm9yZy8xMC4xMDE2L2oubGFuZHVyYnBsYW4uMjAxOS4xMDM3Mz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Dk6MTQ6MjciLCJNb2RpZmllZEJ5IjoiX0xlbm92byIsIklkIjoiZmMzNmYzMmMtM2I0ZC00Yzc1LWIxNDgtODY0NWM2YjRmZTQ2IiwiTW9kaWZpZWRPbiI6IjIwMjEtMDktMjdUMDk6MTQ6MjciLCJQcm9qZWN0Ijp7IiRyZWYiOiI1In19XSwiT3JnYW5pemF0aW9ucyI6W10sIk90aGVyc0ludm9sdmVkIjpbXSwiUGFnZVJhbmdlIjoiPHNwPlxyXG4gIDxuPjEwMzczMzwvbj5cclxuICA8aW4+dHJ1ZTwvaW4+XHJcbiAgPG9zPjEwMzczMzwvb3M+XHJcbiAgPHBzPjEwMzczMzwvcHM+XHJcbjwvc3A+XHJcbjxvcz4xMDM3MzM8L29zPiIsIlBlcmlvZGljYWwiOnsiJGlkIjoiMTE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c3LzAwNDIwOTgwMTk4Nzk1NjYiLCJVcmlTdHJpbmciOiJodHRwczovL2RvaS5vcmcvMTAuMTE3Ny8wMDQyMDk4MDE5ODc5NTY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IxMC4xMTc3LzAyNjM3NzU4MTg3NTgzMjgiLCJVcmlTdHJpbmciOiJodHRwczovL2RvaS5vcmcvMTAuMTE3Ny8wMjYzNzc1ODE4NzU4MzI4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91379F">
            <w:rPr>
              <w:rFonts w:ascii="Calibri" w:hAnsi="Calibri" w:cs="Calibri"/>
              <w:noProof/>
            </w:rPr>
            <w:t>(P. Fan et al., 2018; Kipfer, 2018; Shaw, van Vliet, &amp; Verburg, 2020; Yeh &amp; Chen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9365DD" w:rsidRPr="00424860">
        <w:rPr>
          <w:rFonts w:ascii="Calibri" w:hAnsi="Calibri" w:cs="Calibri"/>
        </w:rPr>
        <w:t>. U</w:t>
      </w:r>
      <w:r w:rsidR="00035D15" w:rsidRPr="00424860">
        <w:rPr>
          <w:rFonts w:ascii="Calibri" w:hAnsi="Calibri" w:cs="Calibri"/>
        </w:rPr>
        <w:t>nderstanding</w:t>
      </w:r>
      <w:r w:rsidR="006C7461" w:rsidRPr="00424860">
        <w:rPr>
          <w:rFonts w:ascii="Calibri" w:hAnsi="Calibri" w:cs="Calibri"/>
        </w:rPr>
        <w:t xml:space="preserve"> future urban </w:t>
      </w:r>
      <w:r w:rsidR="00870AFF" w:rsidRPr="00424860">
        <w:rPr>
          <w:rFonts w:ascii="Calibri" w:hAnsi="Calibri" w:cs="Calibri"/>
        </w:rPr>
        <w:t xml:space="preserve">patterns and </w:t>
      </w:r>
      <w:r w:rsidR="00713B40">
        <w:rPr>
          <w:rFonts w:ascii="Calibri" w:hAnsi="Calibri" w:cs="Calibri"/>
        </w:rPr>
        <w:t xml:space="preserve">their </w:t>
      </w:r>
      <w:r w:rsidR="00E850F5">
        <w:rPr>
          <w:rFonts w:ascii="Calibri" w:hAnsi="Calibri" w:cs="Calibri"/>
        </w:rPr>
        <w:t>dynamics</w:t>
      </w:r>
      <w:r w:rsidR="00E850F5" w:rsidRPr="00424860">
        <w:rPr>
          <w:rFonts w:ascii="Calibri" w:hAnsi="Calibri" w:cs="Calibri"/>
        </w:rPr>
        <w:t xml:space="preserve"> </w:t>
      </w:r>
      <w:r w:rsidR="00870AFF" w:rsidRPr="00424860">
        <w:rPr>
          <w:rFonts w:ascii="Calibri" w:hAnsi="Calibri" w:cs="Calibri"/>
        </w:rPr>
        <w:t xml:space="preserve">is essential </w:t>
      </w:r>
      <w:r w:rsidR="00F24919">
        <w:rPr>
          <w:rFonts w:ascii="Calibri" w:hAnsi="Calibri" w:cs="Calibri"/>
        </w:rPr>
        <w:t>for ensuring</w:t>
      </w:r>
      <w:r w:rsidR="000048EF" w:rsidRPr="00424860">
        <w:rPr>
          <w:rFonts w:ascii="Calibri" w:hAnsi="Calibri" w:cs="Calibri"/>
        </w:rPr>
        <w:t xml:space="preserve"> </w:t>
      </w:r>
      <w:r w:rsidR="00EF3904" w:rsidRPr="00424860">
        <w:rPr>
          <w:rFonts w:ascii="Calibri" w:hAnsi="Calibri" w:cs="Calibri"/>
        </w:rPr>
        <w:t>sustainable development</w:t>
      </w:r>
      <w:r w:rsidR="004C003A" w:rsidRPr="00424860">
        <w:rPr>
          <w:rFonts w:ascii="Calibri" w:hAnsi="Calibri" w:cs="Calibri"/>
        </w:rPr>
        <w:t xml:space="preserve"> </w:t>
      </w:r>
      <w:r w:rsidR="006363C0">
        <w:rPr>
          <w:rFonts w:ascii="Calibri" w:hAnsi="Calibri" w:cs="Calibri"/>
        </w:rPr>
        <w:t>due to its</w:t>
      </w:r>
      <w:r w:rsidR="00CF050D" w:rsidRPr="00424860">
        <w:rPr>
          <w:rFonts w:ascii="Calibri" w:hAnsi="Calibri" w:cs="Calibri"/>
        </w:rPr>
        <w:t xml:space="preserve"> profound </w:t>
      </w:r>
      <w:r w:rsidR="00A218F7">
        <w:rPr>
          <w:rFonts w:ascii="Calibri" w:hAnsi="Calibri" w:cs="Calibri"/>
        </w:rPr>
        <w:t>environmental</w:t>
      </w:r>
      <w:r w:rsidR="00CF050D" w:rsidRPr="00424860">
        <w:rPr>
          <w:rFonts w:ascii="Calibri" w:hAnsi="Calibri" w:cs="Calibri"/>
        </w:rPr>
        <w:t xml:space="preserve"> </w:t>
      </w:r>
      <w:r w:rsidR="00FB4C20">
        <w:rPr>
          <w:rFonts w:ascii="Calibri" w:hAnsi="Calibri" w:cs="Calibri"/>
        </w:rPr>
        <w:t xml:space="preserve">and soio-economic </w:t>
      </w:r>
      <w:r w:rsidR="00CF050D" w:rsidRPr="00424860">
        <w:rPr>
          <w:rFonts w:ascii="Calibri" w:hAnsi="Calibri" w:cs="Calibri"/>
        </w:rPr>
        <w:t xml:space="preserve">impacts </w:t>
      </w:r>
      <w:sdt>
        <w:sdtPr>
          <w:rPr>
            <w:rFonts w:ascii="Calibri" w:hAnsi="Calibri" w:cs="Calibri"/>
          </w:rPr>
          <w:alias w:val="To edit, see citavi.com/edit"/>
          <w:tag w:val="CitaviPlaceholder#d2975681-05c1-408c-a963-5f7ecdc6c3f4"/>
          <w:id w:val="1104772340"/>
          <w:placeholder>
            <w:docPart w:val="3EF4E3936EFD4761B6A5DAAC1A977082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4" w:author="JINZHU WANG" w:date="2022-05-09T12:43:00Z">
            <w:r w:rsidR="001221F6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0OGIwNmMzLWE1ODktNDc0NC05NDA2LWNiZWJhNmM2ZmUzNCIsIlJhbmdlU3RhcnQiOjUyLCJSYW5nZUxlbmd0aCI6MzgsIlJlZmVyZW5jZUlkIjoiNzc4ZjY1ODMtNTMyZi00YTZkLWIxZjAtMTk0ZTgwYTQ4NjU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xhbmR1c2Vwb2wuMjAxNy4wOS4wMTkiLCJVcmlTdHJpbmciOiJodHRwczovL2RvaS5vcmcvMTAuMTAxNi9qLmxhbmR1c2Vwb2wuMjAxNy4wOS4w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E2L2ouZW52c29mdC4yMDE4LjA3LjAxMyIsIlVyaVN0cmluZyI6Imh0dHBzOi8vZG9pLm9yZy8xMC4xMDE2L2ouZW52c29mdC4yMDE4LjA3LjAx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}</w:instrText>
            </w:r>
          </w:ins>
          <w:del w:id="5" w:author="JINZHU WANG" w:date="2022-05-09T12:43:00Z">
            <w:r w:rsidR="0091379F" w:rsidDel="001221F6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0OGIwNmMzLWE1ODktNDc0NC05NDA2LWNiZWJhNmM2ZmUzNCIsIlJhbmdlU3RhcnQiOjUyLCJSYW5nZUxlbmd0aCI6MzgsIlJlZmVyZW5jZUlkIjoiNzc4ZjY1ODMtNTMyZi00YTZkLWIxZjAtMTk0ZTgwYTQ4NjU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xhbmR1c2Vwb2wuMjAxNy4wOS4wMTkiLCJVcmlTdHJpbmciOiJodHRwczovL2RvaS5vcmcvMTAuMTAxNi9qLmxhbmR1c2Vwb2wuMjAxNy4wOS4w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E2L2ouZW52c29mdC4yMDE4LjA3LjAxMyIsIlVyaVN0cmluZyI6Imh0dHBzOi8vZG9pLm9yZy8xMC4xMDE2L2ouZW52c29mdC4yMDE4LjA3LjAx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91379F">
            <w:rPr>
              <w:rFonts w:ascii="Calibri" w:hAnsi="Calibri" w:cs="Calibri"/>
              <w:noProof/>
            </w:rPr>
            <w:t>(Newland, Zecchin, Maier, Newman, &amp; van Delden, 2018; Zheng, Shen, Wang, Hong, &amp; Li, 2017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1D6031" w:rsidRPr="00424860">
        <w:rPr>
          <w:rFonts w:ascii="Calibri" w:hAnsi="Calibri" w:cs="Calibri"/>
        </w:rPr>
        <w:t xml:space="preserve">. Modeling </w:t>
      </w:r>
      <w:r w:rsidR="00681C7E">
        <w:t>urban</w:t>
      </w:r>
      <w:r w:rsidR="001D6031" w:rsidRPr="00424860">
        <w:rPr>
          <w:rFonts w:ascii="Calibri" w:hAnsi="Calibri" w:cs="Calibri"/>
        </w:rPr>
        <w:t xml:space="preserve"> </w:t>
      </w:r>
      <w:r w:rsidR="00FB4C20">
        <w:rPr>
          <w:rFonts w:ascii="Calibri" w:hAnsi="Calibri" w:cs="Calibri"/>
        </w:rPr>
        <w:t xml:space="preserve">patterns and </w:t>
      </w:r>
      <w:r w:rsidR="001D6031" w:rsidRPr="00424860">
        <w:rPr>
          <w:rFonts w:ascii="Calibri" w:hAnsi="Calibri" w:cs="Calibri"/>
        </w:rPr>
        <w:t xml:space="preserve">dynamics has been </w:t>
      </w:r>
      <w:r w:rsidR="00A6154F">
        <w:rPr>
          <w:rFonts w:ascii="Calibri" w:hAnsi="Calibri" w:cs="Calibri"/>
        </w:rPr>
        <w:t>undertaken</w:t>
      </w:r>
      <w:r w:rsidR="00A6154F" w:rsidRPr="00424860">
        <w:rPr>
          <w:rFonts w:ascii="Calibri" w:hAnsi="Calibri" w:cs="Calibri"/>
        </w:rPr>
        <w:t xml:space="preserve"> </w:t>
      </w:r>
      <w:r w:rsidR="001D6031" w:rsidRPr="00424860">
        <w:rPr>
          <w:rFonts w:ascii="Calibri" w:hAnsi="Calibri" w:cs="Calibri"/>
        </w:rPr>
        <w:t xml:space="preserve">in many </w:t>
      </w:r>
      <w:r w:rsidR="00A6154F">
        <w:rPr>
          <w:rFonts w:ascii="Calibri" w:hAnsi="Calibri" w:cs="Calibri"/>
        </w:rPr>
        <w:t>parts</w:t>
      </w:r>
      <w:r w:rsidR="001D6031" w:rsidRPr="00424860">
        <w:rPr>
          <w:rFonts w:ascii="Calibri" w:hAnsi="Calibri" w:cs="Calibri"/>
        </w:rPr>
        <w:t xml:space="preserve"> of the world </w:t>
      </w:r>
      <w:r w:rsidR="00FB4C20">
        <w:rPr>
          <w:rFonts w:ascii="Calibri" w:hAnsi="Calibri" w:cs="Calibri"/>
        </w:rPr>
        <w:t xml:space="preserve">as a basis </w:t>
      </w:r>
      <w:r w:rsidR="00096A5F" w:rsidRPr="00424860">
        <w:rPr>
          <w:rFonts w:ascii="Calibri" w:hAnsi="Calibri" w:cs="Calibri"/>
        </w:rPr>
        <w:t>for</w:t>
      </w:r>
      <w:r w:rsidR="009504EC" w:rsidRPr="00424860">
        <w:rPr>
          <w:rFonts w:ascii="Calibri" w:hAnsi="Calibri" w:cs="Calibri"/>
        </w:rPr>
        <w:t xml:space="preserve"> </w:t>
      </w:r>
      <w:r w:rsidR="00EA4D2B" w:rsidRPr="00424860">
        <w:rPr>
          <w:rFonts w:ascii="Calibri" w:hAnsi="Calibri" w:cs="Calibri"/>
        </w:rPr>
        <w:t>mitigat</w:t>
      </w:r>
      <w:r w:rsidR="00096A5F" w:rsidRPr="00424860">
        <w:rPr>
          <w:rFonts w:ascii="Calibri" w:hAnsi="Calibri" w:cs="Calibri"/>
        </w:rPr>
        <w:t>ing</w:t>
      </w:r>
      <w:r w:rsidR="006C7461" w:rsidRPr="00424860">
        <w:rPr>
          <w:rFonts w:ascii="Calibri" w:hAnsi="Calibri" w:cs="Calibri"/>
        </w:rPr>
        <w:t xml:space="preserve"> </w:t>
      </w:r>
      <w:r w:rsidR="00FE5774" w:rsidRPr="00424860">
        <w:rPr>
          <w:rFonts w:ascii="Calibri" w:hAnsi="Calibri" w:cs="Calibri"/>
        </w:rPr>
        <w:t>air pollution</w:t>
      </w:r>
      <w:r w:rsidR="00250EAE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fbd5d333-3303-4748-9a60-9b30ee573026"/>
          <w:id w:val="1928971965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6" w:author="JINZHU WANG" w:date="2022-05-09T12:43:00Z">
            <w:r w:rsidR="001221F6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4OWM4YWQ1LTUxMTEtNGFlYy04ZTBlLTFkYTc3NWIxOWFkOSIsIlJhbmdlTGVuZ3RoIjoyOCwiUmVmZXJlbmNlSWQiOiIyNGU4ODUzNS0xMjIxLTRhNDAtOWVmZC1lMzE1MjE2OTM0Z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hdG1vc2Vudi4yMDE5LjExNzA2NiIsIlVyaVN0cmluZyI6Imh0dHBzOi8vZG9pLm9yZy8xMC4xMDE2L2ouYXRtb3NlbnYuMjAxOS4xMTcwNj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}</w:instrText>
            </w:r>
          </w:ins>
          <w:del w:id="7" w:author="JINZHU WANG" w:date="2022-05-09T12:43:00Z">
            <w:r w:rsidR="0091379F" w:rsidDel="001221F6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4OWM4YWQ1LTUxMTEtNGFlYy04ZTBlLTFkYTc3NWIxOWFkOSIsIlJhbmdlTGVuZ3RoIjoyOCwiUmVmZXJlbmNlSWQiOiIyNGU4ODUzNS0xMjIxLTRhNDAtOWVmZC1lMzE1MjE2OTM0Z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hdG1vc2Vudi4yMDE5LjExNzA2NiIsIlVyaVN0cmluZyI6Imh0dHBzOi8vZG9pLm9yZy8xMC4xMDE2L2ouYXRtb3NlbnYuMjAxOS4xMTcwNj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91379F">
            <w:rPr>
              <w:rFonts w:ascii="Calibri" w:hAnsi="Calibri" w:cs="Calibri"/>
              <w:noProof/>
            </w:rPr>
            <w:t>(H. Fan, Zhao, &amp; Yang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FE5774" w:rsidRPr="00424860">
        <w:rPr>
          <w:rFonts w:ascii="Calibri" w:hAnsi="Calibri" w:cs="Calibri"/>
        </w:rPr>
        <w:t>, habitat destruction</w:t>
      </w:r>
      <w:r w:rsidR="00A760AA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9c0ad061-02c8-467f-8dff-192a73c48c8d"/>
          <w:id w:val="392786774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8" w:author="JINZHU WANG" w:date="2022-05-09T12:43:00Z">
            <w:r w:rsidR="001221F6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kMDBkMDZlLWQ0MjMtNDE5NS04NzBlLTBiOThjMWJiNThlNyIsIlJhbmdlTGVuZ3RoIjoyMywiUmVmZXJlbmNlSWQiOiI4NDYzMWM3Zi0zMmMxLTQ3YWUtODI5My0wYzBhMDBhYThmY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RkaS4xMzE2OSIsIlVyaVN0cmluZyI6Imh0dHBzOi8vZG9pLm9yZy8xMC4xMTExL2RkaS4xMzE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}</w:instrText>
            </w:r>
          </w:ins>
          <w:del w:id="9" w:author="JINZHU WANG" w:date="2022-05-09T12:43:00Z">
            <w:r w:rsidR="0091379F" w:rsidDel="001221F6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kMDBkMDZlLWQ0MjMtNDE5NS04NzBlLTBiOThjMWJiNThlNyIsIlJhbmdlTGVuZ3RoIjoyMywiUmVmZXJlbmNlSWQiOiI4NDYzMWM3Zi0zMmMxLTQ3YWUtODI5My0wYzBhMDBhYThmY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RkaS4xMzE2OSIsIlVyaVN0cmluZyI6Imh0dHBzOi8vZG9pLm9yZy8xMC4xMTExL2RkaS4xMzE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91379F">
            <w:rPr>
              <w:rFonts w:ascii="Calibri" w:hAnsi="Calibri" w:cs="Calibri"/>
              <w:noProof/>
            </w:rPr>
            <w:t>(Planillo et al.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FE5774" w:rsidRPr="00424860">
        <w:rPr>
          <w:rFonts w:ascii="Calibri" w:hAnsi="Calibri" w:cs="Calibri"/>
        </w:rPr>
        <w:t xml:space="preserve">, </w:t>
      </w:r>
      <w:r w:rsidR="53DC9256" w:rsidRPr="00424860">
        <w:rPr>
          <w:rFonts w:ascii="Calibri" w:hAnsi="Calibri" w:cs="Calibri"/>
        </w:rPr>
        <w:t xml:space="preserve">and </w:t>
      </w:r>
      <w:r w:rsidR="00FE5774" w:rsidRPr="00424860">
        <w:rPr>
          <w:rFonts w:ascii="Calibri" w:hAnsi="Calibri" w:cs="Calibri"/>
        </w:rPr>
        <w:t>loss of arable land</w:t>
      </w:r>
      <w:r w:rsidR="006648DA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80fdec38-ff53-4211-956f-43e7e6456862"/>
          <w:id w:val="717801729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10" w:author="JINZHU WANG" w:date="2022-05-09T12:43:00Z">
            <w:r w:rsidR="001221F6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xMGIxNTM1LTc4NjYtNDQyYy1hOWQ1LTY3YTBhOTc3ZTU5NCIsIlJhbmdlTGVuZ3RoIjozNiwiUmVmZXJlbmNlSWQiOiJkNTkzNzIyYy0zZDg0LTQ1MmMtOGQ3ZS0zOWJiYjIzYjBl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sYW5kdXNlcG9sLjIwMjAuMTA0NzE1IiwiVXJpU3RyaW5nIjoiaHR0cHM6Ly9kb2kub3JnLzEwLjEwMTYvai5sYW5kdXNlcG9sLjIwMjAuMTA0NzE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}</w:instrText>
            </w:r>
          </w:ins>
          <w:del w:id="11" w:author="JINZHU WANG" w:date="2022-05-09T12:43:00Z">
            <w:r w:rsidR="0091379F" w:rsidDel="001221F6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xMGIxNTM1LTc4NjYtNDQyYy1hOWQ1LTY3YTBhOTc3ZTU5NCIsIlJhbmdlTGVuZ3RoIjozNiwiUmVmZXJlbmNlSWQiOiJkNTkzNzIyYy0zZDg0LTQ1MmMtOGQ3ZS0zOWJiYjIzYjBl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sYW5kdXNlcG9sLjIwMjAuMTA0NzE1IiwiVXJpU3RyaW5nIjoiaHR0cHM6Ly9kb2kub3JnLzEwLjEwMTYvai5sYW5kdXNlcG9sLjIwMjAuMTA0NzE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91379F">
            <w:rPr>
              <w:rFonts w:ascii="Calibri" w:hAnsi="Calibri" w:cs="Calibri"/>
              <w:noProof/>
            </w:rPr>
            <w:t>(Qiu, Li, Tang, Chen, &amp; Berry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096A5F" w:rsidRPr="00424860">
        <w:rPr>
          <w:rFonts w:ascii="Calibri" w:hAnsi="Calibri" w:cs="Calibri"/>
        </w:rPr>
        <w:t xml:space="preserve">. </w:t>
      </w:r>
      <w:r w:rsidR="00ED3ADF" w:rsidRPr="00424860">
        <w:rPr>
          <w:rFonts w:ascii="Calibri" w:hAnsi="Calibri" w:cs="Calibri"/>
        </w:rPr>
        <w:t>S</w:t>
      </w:r>
      <w:r w:rsidR="00094D3A" w:rsidRPr="00424860">
        <w:rPr>
          <w:rFonts w:ascii="Calibri" w:hAnsi="Calibri" w:cs="Calibri"/>
        </w:rPr>
        <w:t xml:space="preserve">ome </w:t>
      </w:r>
      <w:r w:rsidR="008207BD" w:rsidRPr="00424860">
        <w:rPr>
          <w:rFonts w:ascii="Calibri" w:hAnsi="Calibri" w:cs="Calibri"/>
        </w:rPr>
        <w:t xml:space="preserve">urban </w:t>
      </w:r>
      <w:r w:rsidR="00A310C3" w:rsidRPr="00424860">
        <w:rPr>
          <w:rFonts w:ascii="Calibri" w:hAnsi="Calibri" w:cs="Calibri"/>
        </w:rPr>
        <w:t xml:space="preserve">modeling </w:t>
      </w:r>
      <w:r w:rsidR="00094D3A" w:rsidRPr="00424860">
        <w:rPr>
          <w:rFonts w:ascii="Calibri" w:hAnsi="Calibri" w:cs="Calibri"/>
        </w:rPr>
        <w:t xml:space="preserve">studies have </w:t>
      </w:r>
      <w:r w:rsidR="008207BD" w:rsidRPr="00424860">
        <w:rPr>
          <w:rFonts w:ascii="Calibri" w:hAnsi="Calibri" w:cs="Calibri"/>
        </w:rPr>
        <w:t xml:space="preserve">focused on </w:t>
      </w:r>
      <w:r w:rsidR="00094D3A" w:rsidRPr="00424860">
        <w:rPr>
          <w:rFonts w:ascii="Calibri" w:hAnsi="Calibri" w:cs="Calibri"/>
        </w:rPr>
        <w:t xml:space="preserve">participatory modeling and scenario analysis </w:t>
      </w:r>
      <w:r w:rsidR="00BF4C3B" w:rsidRPr="00424860">
        <w:rPr>
          <w:rFonts w:ascii="Calibri" w:hAnsi="Calibri" w:cs="Calibri"/>
        </w:rPr>
        <w:t xml:space="preserve">for </w:t>
      </w:r>
      <w:r w:rsidR="00094D3A" w:rsidRPr="00424860">
        <w:rPr>
          <w:rFonts w:ascii="Calibri" w:hAnsi="Calibri" w:cs="Calibri"/>
        </w:rPr>
        <w:t xml:space="preserve">engaging stakeholders </w:t>
      </w:r>
      <w:r w:rsidR="007C487C" w:rsidRPr="00424860">
        <w:rPr>
          <w:rFonts w:ascii="Calibri" w:hAnsi="Calibri" w:cs="Calibri"/>
        </w:rPr>
        <w:t xml:space="preserve">and experts </w:t>
      </w:r>
      <w:r w:rsidR="00094D3A" w:rsidRPr="00424860">
        <w:rPr>
          <w:rFonts w:ascii="Calibri" w:hAnsi="Calibri" w:cs="Calibri"/>
        </w:rPr>
        <w:t xml:space="preserve">in the modeling process to balance </w:t>
      </w:r>
      <w:r w:rsidR="00223FB8" w:rsidRPr="00424860">
        <w:rPr>
          <w:rFonts w:ascii="Calibri" w:hAnsi="Calibri" w:cs="Calibri"/>
        </w:rPr>
        <w:t>competing</w:t>
      </w:r>
      <w:r w:rsidR="00094D3A" w:rsidRPr="00424860">
        <w:rPr>
          <w:rFonts w:ascii="Calibri" w:hAnsi="Calibri" w:cs="Calibri"/>
        </w:rPr>
        <w:t xml:space="preserve"> interests and facilitate co-learning </w:t>
      </w:r>
      <w:r w:rsidR="00903E6A" w:rsidRPr="00424860">
        <w:rPr>
          <w:rFonts w:ascii="Calibri" w:hAnsi="Calibri" w:cs="Calibri"/>
        </w:rPr>
        <w:t>processes</w:t>
      </w:r>
      <w:r w:rsidR="0095378D" w:rsidRPr="00424860">
        <w:rPr>
          <w:rFonts w:ascii="Calibri" w:hAnsi="Calibri" w:cs="Calibri"/>
        </w:rPr>
        <w:t xml:space="preserve"> </w:t>
      </w:r>
      <w:r w:rsidR="00784D39">
        <w:rPr>
          <w:rFonts w:ascii="Calibri" w:hAnsi="Calibri" w:cs="Calibri"/>
        </w:rPr>
        <w:t>related to</w:t>
      </w:r>
      <w:r w:rsidR="00D86B1A" w:rsidRPr="00424860">
        <w:rPr>
          <w:rFonts w:ascii="Calibri" w:hAnsi="Calibri" w:cs="Calibri"/>
        </w:rPr>
        <w:t xml:space="preserve"> future </w:t>
      </w:r>
      <w:r w:rsidR="00223FB8" w:rsidRPr="00424860">
        <w:rPr>
          <w:rFonts w:ascii="Calibri" w:hAnsi="Calibri" w:cs="Calibri"/>
        </w:rPr>
        <w:t>urban development</w:t>
      </w:r>
      <w:r w:rsidR="0008049F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154afe96-1df9-4dfb-968c-fb1508696548"/>
          <w:id w:val="1526236021"/>
          <w:placeholder>
            <w:docPart w:val="96A6470254CF487D9FCE09D241118BF5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12" w:author="JINZHU WANG" w:date="2022-05-09T12:43:00Z">
            <w:r w:rsidR="001221F6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0ZDM3NTE5LTIxYWMtNGE3OC04YzcyLTUxM2ZmYjY2OGM0MyIsIlJhbmdlTGVuZ3RoIjoyMywiUmVmZXJlbmNlSWQiOiI2ZDhmZjljMS04ZDg4LTRlZGUtYWJiMy1kOTQxZDkxZDQ5Z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jb21wZW52dXJic3lzLjIwMjAuMTAxNTI1IiwiVXJpU3RyaW5nIjoiaHR0cHM6Ly9kb2kub3JnLzEwLjEwMTYvai5jb21wZW52dXJic3lzLjIwMjAuMTAxNTI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2NiMDU2ZWEtZTNhMS00ZjMzLTg4M2UtMzNjODk5Yzk4YzhjIiwiTW9kaWZpZWRPbiI6IjIwMjEtMDgtMzFUMjI6NTE6NTMiLCJQcm9qZWN0Ijp7IiRyZWYiOiI1In19XSwiT3JnYW5pemF0aW9ucyI6W10sIk90aGVyc0ludm9sdmVkIjpbXSwiUGFnZVJhbmdlIjoiPHNwPlxyXG4gIDxuPjEwMTUyNTwvbj5cclxuICA8aW4+dHJ1ZTwvaW4+XHJcbiAgPG9zPjEwMTUyNTwvb3M+XHJcbiAgPHBzPjEwMTUyNTwvcHM+XHJcbjwvc3A+XHJcbjxvcz4xMDE1MjU8L29zPiIsIlBlcmlvZGljYWwiOnsiJGlkIjoiMTA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bGFuZHVzZXBvbC4yMDE5LjEwNDQxNCIsIlVyaVN0cmluZyI6Imh0dHBzOi8vZG9pLm9yZy8xMC4xMDE2L2oubGFuZHVzZXBvbC4yMDE5LjEwNDQx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cmVmIjoiNSJ9fSx7IiRpZCI6IjIz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MjQiLCIkdHlwZSI6IlN3aXNzQWNhZGVtaWMuQ2l0YXZpLlBlcnNvbiwgU3dpc3NBY2FkZW1pYy5DaXRhdmkiLCJGaXJzdE5hbWUiOiJZdWUiLCJMYXN0TmFtZSI6IkRlbmciLCJQcm90ZWN0ZWQiOmZhbHNlLCJTZXgiOjAsIkNyZWF0ZWRCeSI6Il9MZW5vdm8iLCJDcmVhdGVkT24iOiIyMDIxLTA5LTAyVDAzOjIyOjE0IiwiTW9kaWZpZWRCeSI6Il9MZW5vdm8iLCJJZCI6IjJjZmNiOGVmLTM1ZWItNGE2OC1hMWMxLWQ3NzkxZmIxNGZjZSIsIk1vZGlmaWVkT24iOiIyMDIxLTA5LTAyVDAzOjIyOjE0IiwiUHJvamVjdCI6eyIkcmVmIjoiNSJ9fSx7IiRpZCI6IjI1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yNi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yNy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9yZ2FuaXphdGlvbnMiOltdLCJPdGhlcnNJbnZvbHZlZCI6W10sIlBhZ2VSYW5nZSI6IjxzcD5cclxuICA8bj4xMDY2NzE8L24+XHJcbiAgPGluPnRydWU8L2luPlxyXG4gIDxvcz4xMDY2NzE8L29zPlxyXG4gIDxwcz4xMDY2NzE8L3BzPlxyXG48L3NwPlxyXG48b3M+MTA2NjcxPC9vcz4iLCJQZXJpb2RpY2FsIjp7IiRpZCI6IjMx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}</w:instrText>
            </w:r>
          </w:ins>
          <w:del w:id="13" w:author="JINZHU WANG" w:date="2022-05-09T12:43:00Z">
            <w:r w:rsidR="0091379F" w:rsidDel="001221F6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0ZDM3NTE5LTIxYWMtNGE3OC04YzcyLTUxM2ZmYjY2OGM0MyIsIlJhbmdlTGVuZ3RoIjoyMywiUmVmZXJlbmNlSWQiOiI2ZDhmZjljMS04ZDg4LTRlZGUtYWJiMy1kOTQxZDkxZDQ5Z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jb21wZW52dXJic3lzLjIwMjAuMTAxNTI1IiwiVXJpU3RyaW5nIjoiaHR0cHM6Ly9kb2kub3JnLzEwLjEwMTYvai5jb21wZW52dXJic3lzLjIwMjAuMTAxNTI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2NiMDU2ZWEtZTNhMS00ZjMzLTg4M2UtMzNjODk5Yzk4YzhjIiwiTW9kaWZpZWRPbiI6IjIwMjEtMDgtMzFUMjI6NTE6NTMiLCJQcm9qZWN0Ijp7IiRyZWYiOiI1In19XSwiT3JnYW5pemF0aW9ucyI6W10sIk90aGVyc0ludm9sdmVkIjpbXSwiUGFnZVJhbmdlIjoiPHNwPlxyXG4gIDxuPjEwMTUyNTwvbj5cclxuICA8aW4+dHJ1ZTwvaW4+XHJcbiAgPG9zPjEwMTUyNTwvb3M+XHJcbiAgPHBzPjEwMTUyNTwvcHM+XHJcbjwvc3A+XHJcbjxvcz4xMDE1MjU8L29zPiIsIlBlcmlvZGljYWwiOnsiJGlkIjoiMTA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bGFuZHVzZXBvbC4yMDE5LjEwNDQxNCIsIlVyaVN0cmluZyI6Imh0dHBzOi8vZG9pLm9yZy8xMC4xMDE2L2oubGFuZHVzZXBvbC4yMDE5LjEwNDQx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cmVmIjoiNSJ9fSx7IiRpZCI6IjIz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MjQiLCIkdHlwZSI6IlN3aXNzQWNhZGVtaWMuQ2l0YXZpLlBlcnNvbiwgU3dpc3NBY2FkZW1pYy5DaXRhdmkiLCJGaXJzdE5hbWUiOiJZdWUiLCJMYXN0TmFtZSI6IkRlbmciLCJQcm90ZWN0ZWQiOmZhbHNlLCJTZXgiOjAsIkNyZWF0ZWRCeSI6Il9MZW5vdm8iLCJDcmVhdGVkT24iOiIyMDIxLTA5LTAyVDAzOjIyOjE0IiwiTW9kaWZpZWRCeSI6Il9MZW5vdm8iLCJJZCI6IjJjZmNiOGVmLTM1ZWItNGE2OC1hMWMxLWQ3NzkxZmIxNGZjZSIsIk1vZGlmaWVkT24iOiIyMDIxLTA5LTAyVDAzOjIyOjE0IiwiUHJvamVjdCI6eyIkcmVmIjoiNSJ9fSx7IiRpZCI6IjI1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yNi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yNy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9yZ2FuaXphdGlvbnMiOltdLCJPdGhlcnNJbnZvbHZlZCI6W10sIlBhZ2VSYW5nZSI6IjxzcD5cclxuICA8bj4xMDY2NzE8L24+XHJcbiAgPGluPnRydWU8L2luPlxyXG4gIDxvcz4xMDY2NzE8L29zPlxyXG4gIDxwcz4xMDY2NzE8L3BzPlxyXG48L3NwPlxyXG48b3M+MTA2NjcxPC9vcz4iLCJQZXJpb2RpY2FsIjp7IiRpZCI6IjMx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91379F">
            <w:rPr>
              <w:rFonts w:ascii="Calibri" w:hAnsi="Calibri" w:cs="Calibri"/>
              <w:noProof/>
            </w:rPr>
            <w:t>(Clarke &amp; Johnson, 2020; Mansour, Al-Belushi, &amp; Al-Awadhi, 2020; Peng et al.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150F79" w:rsidRPr="00424860">
        <w:rPr>
          <w:rFonts w:ascii="Calibri" w:hAnsi="Calibri" w:cs="Calibri"/>
        </w:rPr>
        <w:t>.</w:t>
      </w:r>
      <w:r w:rsidR="00E40E56" w:rsidRPr="00424860">
        <w:rPr>
          <w:rFonts w:ascii="Calibri" w:hAnsi="Calibri" w:cs="Calibri"/>
        </w:rPr>
        <w:t xml:space="preserve"> </w:t>
      </w:r>
      <w:r w:rsidR="00BC7D6D" w:rsidRPr="00424860">
        <w:rPr>
          <w:rFonts w:ascii="Calibri" w:hAnsi="Calibri" w:cs="Calibri"/>
        </w:rPr>
        <w:t>However, m</w:t>
      </w:r>
      <w:r w:rsidR="00E40E56" w:rsidRPr="00424860">
        <w:rPr>
          <w:rFonts w:ascii="Calibri" w:hAnsi="Calibri" w:cs="Calibri"/>
        </w:rPr>
        <w:t xml:space="preserve">ost </w:t>
      </w:r>
      <w:r w:rsidR="00F578A2" w:rsidRPr="00424860">
        <w:rPr>
          <w:rFonts w:ascii="Calibri" w:hAnsi="Calibri" w:cs="Calibri"/>
        </w:rPr>
        <w:t>urban</w:t>
      </w:r>
      <w:r w:rsidR="00041305" w:rsidRPr="00424860">
        <w:rPr>
          <w:rFonts w:ascii="Calibri" w:hAnsi="Calibri" w:cs="Calibri"/>
        </w:rPr>
        <w:t xml:space="preserve"> modeling </w:t>
      </w:r>
      <w:r w:rsidR="00E40E56" w:rsidRPr="00424860">
        <w:rPr>
          <w:rFonts w:ascii="Calibri" w:hAnsi="Calibri" w:cs="Calibri"/>
        </w:rPr>
        <w:t>studies</w:t>
      </w:r>
      <w:r w:rsidR="003F0385" w:rsidRPr="00424860">
        <w:rPr>
          <w:rFonts w:ascii="Calibri" w:hAnsi="Calibri" w:cs="Calibri"/>
        </w:rPr>
        <w:t xml:space="preserve"> have </w:t>
      </w:r>
      <w:r w:rsidR="00B7458F" w:rsidRPr="00424860">
        <w:rPr>
          <w:rFonts w:ascii="Calibri" w:hAnsi="Calibri" w:cs="Calibri"/>
        </w:rPr>
        <w:t xml:space="preserve">focused </w:t>
      </w:r>
      <w:r w:rsidR="00784D39">
        <w:rPr>
          <w:rFonts w:ascii="Calibri" w:hAnsi="Calibri" w:cs="Calibri"/>
        </w:rPr>
        <w:t xml:space="preserve">primarily </w:t>
      </w:r>
      <w:r w:rsidR="00B7458F" w:rsidRPr="00424860">
        <w:rPr>
          <w:rFonts w:ascii="Calibri" w:hAnsi="Calibri" w:cs="Calibri"/>
        </w:rPr>
        <w:t xml:space="preserve">on the accurate </w:t>
      </w:r>
      <w:r w:rsidR="006C7461" w:rsidRPr="00424860">
        <w:rPr>
          <w:rFonts w:ascii="Calibri" w:hAnsi="Calibri" w:cs="Calibri"/>
        </w:rPr>
        <w:t>predict</w:t>
      </w:r>
      <w:r w:rsidR="00C33A77" w:rsidRPr="00424860">
        <w:rPr>
          <w:rFonts w:ascii="Calibri" w:hAnsi="Calibri" w:cs="Calibri"/>
        </w:rPr>
        <w:t>ion of</w:t>
      </w:r>
      <w:r w:rsidR="006C7461" w:rsidRPr="00424860">
        <w:rPr>
          <w:rFonts w:ascii="Calibri" w:hAnsi="Calibri" w:cs="Calibri"/>
        </w:rPr>
        <w:t xml:space="preserve"> </w:t>
      </w:r>
      <w:r w:rsidR="00E546BC">
        <w:rPr>
          <w:rFonts w:ascii="Calibri" w:hAnsi="Calibri" w:cs="Calibri"/>
        </w:rPr>
        <w:t xml:space="preserve">the </w:t>
      </w:r>
      <w:r w:rsidR="00EE2128" w:rsidRPr="00424860">
        <w:rPr>
          <w:rFonts w:ascii="Calibri" w:hAnsi="Calibri" w:cs="Calibri"/>
        </w:rPr>
        <w:t xml:space="preserve">future </w:t>
      </w:r>
      <w:r w:rsidR="00E546BC">
        <w:rPr>
          <w:rFonts w:ascii="Calibri" w:hAnsi="Calibri" w:cs="Calibri"/>
        </w:rPr>
        <w:t xml:space="preserve">spatial </w:t>
      </w:r>
      <w:r w:rsidR="00A35E32" w:rsidRPr="00424860">
        <w:rPr>
          <w:rFonts w:ascii="Calibri" w:hAnsi="Calibri" w:cs="Calibri"/>
        </w:rPr>
        <w:t>layout</w:t>
      </w:r>
      <w:r w:rsidR="00EE2128" w:rsidRPr="00424860">
        <w:rPr>
          <w:rFonts w:ascii="Calibri" w:hAnsi="Calibri" w:cs="Calibri"/>
        </w:rPr>
        <w:t xml:space="preserve"> </w:t>
      </w:r>
      <w:r w:rsidR="00E546BC">
        <w:rPr>
          <w:rFonts w:ascii="Calibri" w:hAnsi="Calibri" w:cs="Calibri"/>
        </w:rPr>
        <w:t xml:space="preserve">of cities </w:t>
      </w:r>
      <w:r w:rsidR="006C7461" w:rsidRPr="00424860">
        <w:rPr>
          <w:rFonts w:ascii="Calibri" w:hAnsi="Calibri" w:cs="Calibri"/>
        </w:rPr>
        <w:t xml:space="preserve">based on historical dynamics </w:t>
      </w:r>
      <w:r w:rsidR="00107791" w:rsidRPr="00424860">
        <w:rPr>
          <w:rFonts w:ascii="Calibri" w:hAnsi="Calibri" w:cs="Calibri"/>
        </w:rPr>
        <w:t xml:space="preserve">and </w:t>
      </w:r>
      <w:r w:rsidR="00C3600E" w:rsidRPr="00424860">
        <w:rPr>
          <w:rFonts w:ascii="Calibri" w:hAnsi="Calibri" w:cs="Calibri"/>
        </w:rPr>
        <w:t xml:space="preserve">changes in </w:t>
      </w:r>
      <w:r w:rsidR="00107791" w:rsidRPr="00424860">
        <w:rPr>
          <w:rFonts w:ascii="Calibri" w:hAnsi="Calibri" w:cs="Calibri"/>
        </w:rPr>
        <w:t xml:space="preserve">key driving forces under </w:t>
      </w:r>
      <w:r w:rsidR="001546E1" w:rsidRPr="00424860">
        <w:rPr>
          <w:rFonts w:ascii="Calibri" w:hAnsi="Calibri" w:cs="Calibri"/>
        </w:rPr>
        <w:t>various</w:t>
      </w:r>
      <w:r w:rsidR="00107791" w:rsidRPr="00424860">
        <w:rPr>
          <w:rFonts w:ascii="Calibri" w:hAnsi="Calibri" w:cs="Calibri"/>
        </w:rPr>
        <w:t xml:space="preserve"> scenarios </w:t>
      </w:r>
      <w:sdt>
        <w:sdtPr>
          <w:rPr>
            <w:rFonts w:ascii="Calibri" w:hAnsi="Calibri" w:cs="Calibri"/>
          </w:rPr>
          <w:alias w:val="To edit, see citavi.com/edit"/>
          <w:tag w:val="CitaviPlaceholder#c6a6d84a-7ce6-4bc6-aa09-cd574b0e0792"/>
          <w:id w:val="449141033"/>
          <w:placeholder>
            <w:docPart w:val="59F0541550AF4A3A8EB6A4A099422A27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14" w:author="JINZHU WANG" w:date="2022-05-09T12:43:00Z">
            <w:r w:rsidR="001221F6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1OWU2NGZlLWU2ZTEtNDIwZC1hYTdiLTM3MzI1NGE2ZTM0MCIsIlJhbmdlTGVuZ3RoIjoyMi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IiwiTW9kaWZpZWRCeSI6Il9MZW5vdm8iLCJJZCI6IjIyY2JkOTdhLTZkNmUtNDdhMS1hYzhmLTE3OWUyZjQ3ZjZmZSIsIk1vZGlmaWVkT24iOiIyMDIxLTA4LTMxVDIyOjUxOjUz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TY3ZmU2LTlmZjctNDUxYS04M2ZhLWQ0ZTRiNDBiNDEwNyIsIk1vZGlmaWVkT24iOiIyMDIxLTA4LTMxVDIyOjUxOjUzIiwiUHJvamVjdCI6eyIkcmVmIjoiNSJ9fV0sIk9yZ2FuaXphdGlvbnMiOltdLCJPdGhlcnNJbnZvbHZlZCI6W10sIlBhZ2VSYW5nZSI6IjxzcD5cclxuICA8bj4xPC9uPlxyXG4gIDxpbj50cnVlPC9pbj5cclxuICA8b3M+MTwvb3M+XHJcbiAgPHBzPjE8L3BzPlxyXG48L3NwPlxyXG48ZXA+XHJcbiAgPG4+MTY8L24+XHJcbiAgPGluPnRydWU8L2luPlxyXG4gIDxvcz4xNjwvb3M+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TYvai5jb21wZW52dXJic3lzLjIwMTcuMDQuMDAyIiwiVXJpU3RyaW5nIjoiaHR0cHM6Ly9kb2kub3JnLzEwLjEwMTYvai5jb21wZW52dXJic3lzLjIwMTcuMDQuMDA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}</w:instrText>
            </w:r>
          </w:ins>
          <w:del w:id="15" w:author="JINZHU WANG" w:date="2022-05-09T12:43:00Z">
            <w:r w:rsidR="0091379F" w:rsidDel="001221F6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1OWU2NGZlLWU2ZTEtNDIwZC1hYTdiLTM3MzI1NGE2ZTM0MCIsIlJhbmdlTGVuZ3RoIjoyMi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IiwiTW9kaWZpZWRCeSI6Il9MZW5vdm8iLCJJZCI6IjIyY2JkOTdhLTZkNmUtNDdhMS1hYzhmLTE3OWUyZjQ3ZjZmZSIsIk1vZGlmaWVkT24iOiIyMDIxLTA4LTMxVDIyOjUxOjUz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TY3ZmU2LTlmZjctNDUxYS04M2ZhLWQ0ZTRiNDBiNDEwNyIsIk1vZGlmaWVkT24iOiIyMDIxLTA4LTMxVDIyOjUxOjUzIiwiUHJvamVjdCI6eyIkcmVmIjoiNSJ9fV0sIk9yZ2FuaXphdGlvbnMiOltdLCJPdGhlcnNJbnZvbHZlZCI6W10sIlBhZ2VSYW5nZSI6IjxzcD5cclxuICA8bj4xPC9uPlxyXG4gIDxpbj50cnVlPC9pbj5cclxuICA8b3M+MTwvb3M+XHJcbiAgPHBzPjE8L3BzPlxyXG48L3NwPlxyXG48ZXA+XHJcbiAgPG4+MTY8L24+XHJcbiAgPGluPnRydWU8L2luPlxyXG4gIDxvcz4xNjwvb3M+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TYvai5jb21wZW52dXJic3lzLjIwMTcuMDQuMDAyIiwiVXJpU3RyaW5nIjoiaHR0cHM6Ly9kb2kub3JnLzEwLjEwMTYvai5jb21wZW52dXJic3lzLjIwMTcuMDQuMDA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91379F">
            <w:rPr>
              <w:rFonts w:ascii="Calibri" w:hAnsi="Calibri" w:cs="Calibri"/>
              <w:noProof/>
            </w:rPr>
            <w:t>(Gantumur et al., 2020; Shafizadeh-Moghadam, Asghari, Tayyebi, &amp; Taleai, 2017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7C487C" w:rsidRPr="00424860">
        <w:rPr>
          <w:rFonts w:ascii="Calibri" w:hAnsi="Calibri" w:cs="Calibri"/>
        </w:rPr>
        <w:t>.</w:t>
      </w:r>
      <w:r w:rsidR="006C7461" w:rsidRPr="00424860">
        <w:rPr>
          <w:rFonts w:ascii="Calibri" w:hAnsi="Calibri" w:cs="Calibri"/>
        </w:rPr>
        <w:t xml:space="preserve"> </w:t>
      </w:r>
      <w:r w:rsidR="00D53998" w:rsidRPr="00424860">
        <w:rPr>
          <w:rFonts w:ascii="Calibri" w:hAnsi="Calibri" w:cs="Calibri"/>
        </w:rPr>
        <w:t xml:space="preserve">Despite significant recent advances in </w:t>
      </w:r>
      <w:r w:rsidR="00571145" w:rsidRPr="00424860">
        <w:rPr>
          <w:rFonts w:ascii="Calibri" w:hAnsi="Calibri" w:cs="Calibri"/>
        </w:rPr>
        <w:t>urban modeling</w:t>
      </w:r>
      <w:r w:rsidR="001741B6" w:rsidRPr="00424860">
        <w:rPr>
          <w:rFonts w:ascii="Calibri" w:hAnsi="Calibri" w:cs="Calibri"/>
        </w:rPr>
        <w:t xml:space="preserve">, </w:t>
      </w:r>
      <w:r w:rsidR="00D14D4C" w:rsidRPr="00424860">
        <w:rPr>
          <w:rFonts w:ascii="Calibri" w:hAnsi="Calibri" w:cs="Calibri"/>
        </w:rPr>
        <w:t xml:space="preserve">accurately </w:t>
      </w:r>
      <w:r w:rsidR="001741B6" w:rsidRPr="00424860">
        <w:rPr>
          <w:rFonts w:ascii="Calibri" w:hAnsi="Calibri" w:cs="Calibri"/>
        </w:rPr>
        <w:t xml:space="preserve">capturing </w:t>
      </w:r>
      <w:r w:rsidR="00A815C5" w:rsidRPr="00424860">
        <w:rPr>
          <w:rFonts w:ascii="Calibri" w:hAnsi="Calibri" w:cs="Calibri"/>
        </w:rPr>
        <w:t xml:space="preserve">the complex </w:t>
      </w:r>
      <w:r w:rsidR="00C83639" w:rsidRPr="00424860">
        <w:rPr>
          <w:rFonts w:ascii="Calibri" w:hAnsi="Calibri" w:cs="Calibri"/>
        </w:rPr>
        <w:t>spatial dynamics, patterns, and stochasticities of cities</w:t>
      </w:r>
      <w:r w:rsidR="00EC7F40" w:rsidRPr="00424860">
        <w:rPr>
          <w:rFonts w:ascii="Calibri" w:hAnsi="Calibri" w:cs="Calibri"/>
        </w:rPr>
        <w:t xml:space="preserve"> remains a </w:t>
      </w:r>
      <w:r w:rsidR="00322242" w:rsidRPr="00424860">
        <w:rPr>
          <w:rFonts w:ascii="Calibri" w:hAnsi="Calibri" w:cs="Calibri"/>
        </w:rPr>
        <w:t xml:space="preserve">significant </w:t>
      </w:r>
      <w:r w:rsidR="00EC7F40" w:rsidRPr="00424860">
        <w:rPr>
          <w:rFonts w:ascii="Calibri" w:hAnsi="Calibri" w:cs="Calibri"/>
        </w:rPr>
        <w:t>challenge</w:t>
      </w:r>
      <w:r w:rsidR="000C434B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7156553b-f2a2-4d16-b458-86bfb37ca511"/>
          <w:id w:val="176212665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16" w:author="JINZHU WANG" w:date="2022-05-09T12:43:00Z">
            <w:r w:rsidR="001221F6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yMDlkMjIwLTg2ZGUtNDZhNC1hZWM1LWVmNmUxNTdkNzY1OCIsIlJhbmdlTGVuZ3RoIjozNiwiUmVmZXJlbmNlSWQiOiJlYzMyODQ3OS0yMDc5LTRkZmMtOTYxNy1lNDQ4ZmZiZTg0M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zcvMDMwOTEzMjUxOTg5NTMwNSIsIlVyaVN0cmluZyI6Imh0dHBzOi8vZG9pLm9yZy8xMC4xMTc3LzAzMDkxMzI1MTk4OTUzMD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}</w:instrText>
            </w:r>
          </w:ins>
          <w:del w:id="17" w:author="JINZHU WANG" w:date="2022-05-09T12:43:00Z">
            <w:r w:rsidR="0091379F" w:rsidDel="001221F6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yMDlkMjIwLTg2ZGUtNDZhNC1hZWM1LWVmNmUxNTdkNzY1OCIsIlJhbmdlTGVuZ3RoIjozNiwiUmVmZXJlbmNlSWQiOiJlYzMyODQ3OS0yMDc5LTRkZmMtOTYxNy1lNDQ4ZmZiZTg0M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zcvMDMwOTEzMjUxOTg5NTMwNSIsIlVyaVN0cmluZyI6Imh0dHBzOi8vZG9pLm9yZy8xMC4xMTc3LzAzMDkxMzI1MTk4OTUzMD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91379F">
            <w:rPr>
              <w:rFonts w:ascii="Calibri" w:hAnsi="Calibri" w:cs="Calibri"/>
              <w:noProof/>
            </w:rPr>
            <w:t>(Liu, Batty, Wang, &amp; Corcoran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EC7F40" w:rsidRPr="00424860">
        <w:rPr>
          <w:rFonts w:ascii="Calibri" w:hAnsi="Calibri" w:cs="Calibri"/>
        </w:rPr>
        <w:t>.</w:t>
      </w:r>
    </w:p>
    <w:p w14:paraId="1FE356E5" w14:textId="4C87129C" w:rsidR="006C7461" w:rsidRPr="00424860" w:rsidRDefault="006C7461" w:rsidP="00483CF7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Cellular </w:t>
      </w:r>
      <w:r w:rsidR="00784D39">
        <w:rPr>
          <w:rFonts w:ascii="Calibri" w:hAnsi="Calibri" w:cs="Calibri"/>
        </w:rPr>
        <w:t>a</w:t>
      </w:r>
      <w:r w:rsidRPr="00424860">
        <w:rPr>
          <w:rFonts w:ascii="Calibri" w:hAnsi="Calibri" w:cs="Calibri"/>
        </w:rPr>
        <w:t>utomata (CA) ha</w:t>
      </w:r>
      <w:r w:rsidR="007C487C" w:rsidRPr="00424860">
        <w:rPr>
          <w:rFonts w:ascii="Calibri" w:hAnsi="Calibri" w:cs="Calibri"/>
        </w:rPr>
        <w:t>ve</w:t>
      </w:r>
      <w:r w:rsidRPr="00424860">
        <w:rPr>
          <w:rFonts w:ascii="Calibri" w:hAnsi="Calibri" w:cs="Calibri"/>
        </w:rPr>
        <w:t xml:space="preserve"> been widely </w:t>
      </w:r>
      <w:r w:rsidR="00646886" w:rsidRPr="00424860">
        <w:rPr>
          <w:rFonts w:ascii="Calibri" w:hAnsi="Calibri" w:cs="Calibri"/>
        </w:rPr>
        <w:t xml:space="preserve">used to model future urbanization patterns </w:t>
      </w:r>
      <w:r w:rsidRPr="00424860">
        <w:rPr>
          <w:rFonts w:ascii="Calibri" w:hAnsi="Calibri" w:cs="Calibri"/>
        </w:rPr>
        <w:t xml:space="preserve">because of </w:t>
      </w:r>
      <w:r w:rsidR="008D2CBC" w:rsidRPr="00424860">
        <w:rPr>
          <w:rFonts w:ascii="Calibri" w:hAnsi="Calibri" w:cs="Calibri"/>
        </w:rPr>
        <w:t>their</w:t>
      </w:r>
      <w:r w:rsidRPr="00424860">
        <w:rPr>
          <w:rFonts w:ascii="Calibri" w:hAnsi="Calibri" w:cs="Calibri"/>
        </w:rPr>
        <w:t xml:space="preserve"> </w:t>
      </w:r>
      <w:r w:rsidR="001D2DE3" w:rsidRPr="00424860">
        <w:rPr>
          <w:rFonts w:ascii="Calibri" w:hAnsi="Calibri" w:cs="Calibri"/>
        </w:rPr>
        <w:t xml:space="preserve">ability to capture </w:t>
      </w:r>
      <w:r w:rsidRPr="00424860">
        <w:rPr>
          <w:rFonts w:ascii="Calibri" w:hAnsi="Calibri" w:cs="Calibri"/>
        </w:rPr>
        <w:t xml:space="preserve">real-world urban </w:t>
      </w:r>
      <w:r w:rsidR="004D0F65" w:rsidRPr="00424860">
        <w:rPr>
          <w:rFonts w:ascii="Calibri" w:hAnsi="Calibri" w:cs="Calibri"/>
        </w:rPr>
        <w:t>patterns</w:t>
      </w:r>
      <w:r w:rsidR="001D2DE3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127f4570-f734-4f5b-b6cb-050dcdb97137"/>
          <w:id w:val="1284179081"/>
          <w:placeholder>
            <w:docPart w:val="2CD2984FD9E240F4A14E388867DC281B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18" w:author="JINZHU WANG" w:date="2022-05-09T12:43:00Z">
            <w:r w:rsidR="001221F6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1ZjQ0ODNjLTk3MTgtNDNhNS05Y2Y1LWVhMjI1MTg1YTcxZiIsIlJhbmdlU3RhcnQiOjI4LCJSYW5nZUxlbmd0aCI6MjAsIlJlZmVyZW5jZUlkIjoiMWQxZGVjMzItYzJmYy00OWUwLTkwNGItMTc5NzgwNjBjYTM4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aWQiOiI1IiwiJHR5cGUiOiJTd2lzc0FjYWRlbWljLkNpdGF2aS5Qcm9qZWN0LCBTd2lzc0FjYWRlbWljLkNpdGF2aSJ9fSx7IiRpZCI6Ij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1dLCJDaXRhdGlvbktleVVwZGF0ZVR5cGUiOjAsIkNvbGxhYm9yYXRvcnMiOltdLCJEb2kiOiIxMC4xMDgwLzEzNjU4ODE2LjIwMTkuMTY4NDQ5O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4NDQ5OSIsIlVyaVN0cmluZyI6Imh0dHBzOi8vZG9pLm9yZy8xMC4xMDgwLzEzNjU4ODE2LjIwMTkuMTY4NDQ5O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mNvbXBlbnZ1cmJzeXMuMjAxNy4wNi4wMDEiLCJVcmlTdHJpbmciOiJodHRwczovL2RvaS5vcmcvMTAuMTAxNi9qLmNvbXBlbnZ1cmJzeXMuMjAxNy4wNi4wMD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Dk4ZGRmZmItYzU1OS00MzgwLWE0OGMtYzk1ZjliODU0MzhiIiwiTW9kaWZpZWRPbiI6IjIwMjEtMDgtMzFUMjI6NTE6NTMiLCJQcm9qZWN0Ijp7IiRyZWYiOiI1In19XSwiT3JnYW5pemF0aW9ucyI6W10sIk90aGVyc0ludm9sdmVkIjpbXSwiUGFnZVJhbmdlIjoiPHNwPlxyXG4gIDxuPjE0MDwvbj5cclxuICA8aW4+dHJ1ZTwvaW4+XHJcbiAgPG9zPjE0MDwvb3M+XHJcbiAgPHBzPjE0MDwvcHM+XHJcbjwvc3A+XHJcbjxlcD5cclxuICA8bj4xNDk8L24+XHJcbiAgPGluPnRydWU8L2luPlxyXG4gIDxvcz4xNDk8L29zPlxyXG4gIDxwcz4xNDk8L3BzPlxyXG48L2VwPlxyXG48b3M+MTQwLTE0OTwvb3M+IiwiUGVyaW9kaWNhbCI6eyIkaWQiOiIyM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}</w:instrText>
            </w:r>
          </w:ins>
          <w:del w:id="19" w:author="JINZHU WANG" w:date="2022-05-09T12:43:00Z">
            <w:r w:rsidR="0091379F" w:rsidDel="001221F6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1ZjQ0ODNjLTk3MTgtNDNhNS05Y2Y1LWVhMjI1MTg1YTcxZiIsIlJhbmdlU3RhcnQiOjI4LCJSYW5nZUxlbmd0aCI6MjAsIlJlZmVyZW5jZUlkIjoiMWQxZGVjMzItYzJmYy00OWUwLTkwNGItMTc5NzgwNjBjYTM4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aWQiOiI1IiwiJHR5cGUiOiJTd2lzc0FjYWRlbWljLkNpdGF2aS5Qcm9qZWN0LCBTd2lzc0FjYWRlbWljLkNpdGF2aSJ9fSx7IiRpZCI6Ij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1dLCJDaXRhdGlvbktleVVwZGF0ZVR5cGUiOjAsIkNvbGxhYm9yYXRvcnMiOltdLCJEb2kiOiIxMC4xMDgwLzEzNjU4ODE2LjIwMTkuMTY4NDQ5O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4NDQ5OSIsIlVyaVN0cmluZyI6Imh0dHBzOi8vZG9pLm9yZy8xMC4xMDgwLzEzNjU4ODE2LjIwMTkuMTY4NDQ5O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mNvbXBlbnZ1cmJzeXMuMjAxNy4wNi4wMDEiLCJVcmlTdHJpbmciOiJodHRwczovL2RvaS5vcmcvMTAuMTAxNi9qLmNvbXBlbnZ1cmJzeXMuMjAxNy4wNi4wMD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Dk4ZGRmZmItYzU1OS00MzgwLWE0OGMtYzk1ZjliODU0MzhiIiwiTW9kaWZpZWRPbiI6IjIwMjEtMDgtMzFUMjI6NTE6NTMiLCJQcm9qZWN0Ijp7IiRyZWYiOiI1In19XSwiT3JnYW5pemF0aW9ucyI6W10sIk90aGVyc0ludm9sdmVkIjpbXSwiUGFnZVJhbmdlIjoiPHNwPlxyXG4gIDxuPjE0MDwvbj5cclxuICA8aW4+dHJ1ZTwvaW4+XHJcbiAgPG9zPjE0MDwvb3M+XHJcbiAgPHBzPjE0MDwvcHM+XHJcbjwvc3A+XHJcbjxlcD5cclxuICA8bj4xNDk8L24+XHJcbiAgPGluPnRydWU8L2luPlxyXG4gIDxvcz4xNDk8L29zPlxyXG4gIDxwcz4xNDk8L3BzPlxyXG48L2VwPlxyXG48b3M+MTQwLTE0OTwvb3M+IiwiUGVyaW9kaWNhbCI6eyIkaWQiOiIyM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91379F">
            <w:rPr>
              <w:rFonts w:ascii="Calibri" w:hAnsi="Calibri" w:cs="Calibri"/>
              <w:noProof/>
            </w:rPr>
            <w:t>(Li, Gong, Le Yu, &amp; Hu, 2017; Tong &amp; Feng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CA models </w:t>
      </w:r>
      <w:r w:rsidR="00DD6B47" w:rsidRPr="00424860">
        <w:rPr>
          <w:rFonts w:ascii="Calibri" w:hAnsi="Calibri" w:cs="Calibri"/>
        </w:rPr>
        <w:t xml:space="preserve">are composed </w:t>
      </w:r>
      <w:r w:rsidR="00ED6471" w:rsidRPr="00424860">
        <w:rPr>
          <w:rFonts w:ascii="Calibri" w:hAnsi="Calibri" w:cs="Calibri"/>
        </w:rPr>
        <w:t>of</w:t>
      </w:r>
      <w:r w:rsidRPr="00424860">
        <w:rPr>
          <w:rFonts w:ascii="Calibri" w:hAnsi="Calibri" w:cs="Calibri"/>
        </w:rPr>
        <w:t xml:space="preserve"> </w:t>
      </w:r>
      <w:r w:rsidR="005253C4">
        <w:rPr>
          <w:rFonts w:ascii="Calibri" w:hAnsi="Calibri" w:cs="Calibri"/>
        </w:rPr>
        <w:t xml:space="preserve">the elements of </w:t>
      </w:r>
      <w:r w:rsidR="00553E02" w:rsidRPr="00424860">
        <w:rPr>
          <w:rFonts w:ascii="Calibri" w:hAnsi="Calibri" w:cs="Calibri"/>
        </w:rPr>
        <w:t xml:space="preserve">transition suitability, </w:t>
      </w:r>
      <w:r w:rsidR="005A5A10" w:rsidRPr="00424860">
        <w:rPr>
          <w:rFonts w:ascii="Calibri" w:hAnsi="Calibri" w:cs="Calibri"/>
        </w:rPr>
        <w:t>neighborhood status, constrain</w:t>
      </w:r>
      <w:r w:rsidR="00D957FA" w:rsidRPr="00424860">
        <w:rPr>
          <w:rFonts w:ascii="Calibri" w:hAnsi="Calibri" w:cs="Calibri"/>
        </w:rPr>
        <w:t xml:space="preserve">t </w:t>
      </w:r>
      <w:r w:rsidR="00997FE2" w:rsidRPr="00424860">
        <w:rPr>
          <w:rFonts w:ascii="Calibri" w:hAnsi="Calibri" w:cs="Calibri"/>
        </w:rPr>
        <w:t>variables</w:t>
      </w:r>
      <w:r w:rsidR="00821849" w:rsidRPr="00424860">
        <w:rPr>
          <w:rFonts w:ascii="Calibri" w:hAnsi="Calibri" w:cs="Calibri"/>
        </w:rPr>
        <w:t>, and stochastic factors</w:t>
      </w:r>
      <w:r w:rsidR="00A61905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886851d0-b30d-4470-b78a-eb19b67860f9"/>
          <w:id w:val="1198348088"/>
          <w:placeholder>
            <w:docPart w:val="633947A8393B49B9AF15B2AEDAC187BA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20" w:author="JINZHU WANG" w:date="2022-05-09T12:43:00Z">
            <w:r w:rsidR="001221F6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1NGEwZGQ3LTQ3YzAtNGY2Zi1hY2JiLTgzZDA4NTI3YTA3NiIsIlJhbmdlTGVuZ3RoIjozNC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+dHJ1ZTwvaW4+XHJcbiAgPG9zPjEwMTQxNjwvb3M+XHJcbiAgPHBzPjEwMTQxNjwvcHM+XHJcbjwvc3A+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HJlZiI6IjUifX0seyIkaWQiOiIxNS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E2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MTc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+XHJcbiAgPG4+MTA0MTY4PC9uPlxyXG4gIDxpbj50cnVlPC9pbj5cclxuICA8b3M+MTA0MTY4PC9vcz5cclxuICA8cHM+MTA0MTY4PC9wcz5cclxuPC9zcD5cclxuPG9zPjEwNDE2ODwvb3M+IiwiUGVyaW9kaWNhbCI6eyIkaWQiOiIyMS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}</w:instrText>
            </w:r>
          </w:ins>
          <w:del w:id="21" w:author="JINZHU WANG" w:date="2022-05-09T12:43:00Z">
            <w:r w:rsidR="0091379F" w:rsidDel="001221F6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1NGEwZGQ3LTQ3YzAtNGY2Zi1hY2JiLTgzZDA4NTI3YTA3NiIsIlJhbmdlTGVuZ3RoIjozNC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+dHJ1ZTwvaW4+XHJcbiAgPG9zPjEwMTQxNjwvb3M+XHJcbiAgPHBzPjEwMTQxNjwvcHM+XHJcbjwvc3A+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HJlZiI6IjUifX0seyIkaWQiOiIxNS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E2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MTc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+XHJcbiAgPG4+MTA0MTY4PC9uPlxyXG4gIDxpbj50cnVlPC9pbj5cclxuICA8b3M+MTA0MTY4PC9vcz5cclxuICA8cHM+MTA0MTY4PC9wcz5cclxuPC9zcD5cclxuPG9zPjEwNDE2ODwvb3M+IiwiUGVyaW9kaWNhbCI6eyIkaWQiOiIyMS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91379F">
            <w:rPr>
              <w:rFonts w:ascii="Calibri" w:hAnsi="Calibri" w:cs="Calibri"/>
              <w:noProof/>
            </w:rPr>
            <w:t>(Roodposhti, Hewitt, &amp; Bryan, 2020; H. Wang, Guo, Zhang, &amp; Zeng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A01612" w:rsidRPr="00424860">
        <w:rPr>
          <w:rFonts w:ascii="Calibri" w:hAnsi="Calibri" w:cs="Calibri"/>
        </w:rPr>
        <w:t xml:space="preserve">. </w:t>
      </w:r>
      <w:r w:rsidR="003423AA">
        <w:rPr>
          <w:rFonts w:ascii="Calibri" w:hAnsi="Calibri" w:cs="Calibri" w:hint="eastAsia"/>
        </w:rPr>
        <w:t>T</w:t>
      </w:r>
      <w:r w:rsidR="00F21681" w:rsidRPr="00424860">
        <w:rPr>
          <w:rFonts w:ascii="Calibri" w:hAnsi="Calibri" w:cs="Calibri"/>
        </w:rPr>
        <w:t>ransition suitability refers to</w:t>
      </w:r>
      <w:r w:rsidR="006B741A" w:rsidRPr="00424860">
        <w:rPr>
          <w:rFonts w:ascii="Calibri" w:hAnsi="Calibri" w:cs="Calibri"/>
        </w:rPr>
        <w:t xml:space="preserve"> </w:t>
      </w:r>
      <w:r w:rsidR="0096331F" w:rsidRPr="00424860">
        <w:rPr>
          <w:rFonts w:ascii="Calibri" w:hAnsi="Calibri" w:cs="Calibri"/>
        </w:rPr>
        <w:t xml:space="preserve">the rescaled </w:t>
      </w:r>
      <w:r w:rsidR="000E2300" w:rsidRPr="00424860">
        <w:rPr>
          <w:rFonts w:ascii="Calibri" w:hAnsi="Calibri" w:cs="Calibri"/>
        </w:rPr>
        <w:t>biophysical, geographic, and socio</w:t>
      </w:r>
      <w:r w:rsidR="00FD49EA">
        <w:rPr>
          <w:rFonts w:ascii="Calibri" w:hAnsi="Calibri" w:cs="Calibri"/>
        </w:rPr>
        <w:t>-</w:t>
      </w:r>
      <w:r w:rsidR="000E2300" w:rsidRPr="00424860">
        <w:rPr>
          <w:rFonts w:ascii="Calibri" w:hAnsi="Calibri" w:cs="Calibri"/>
        </w:rPr>
        <w:t xml:space="preserve">economic driving factors </w:t>
      </w:r>
      <w:r w:rsidR="00703EDC" w:rsidRPr="00424860">
        <w:rPr>
          <w:rFonts w:ascii="Calibri" w:hAnsi="Calibri" w:cs="Calibri"/>
        </w:rPr>
        <w:t>that</w:t>
      </w:r>
      <w:r w:rsidR="002B28CC" w:rsidRPr="00424860">
        <w:rPr>
          <w:rFonts w:ascii="Calibri" w:hAnsi="Calibri" w:cs="Calibri"/>
        </w:rPr>
        <w:t xml:space="preserve"> </w:t>
      </w:r>
      <w:r w:rsidR="00AF24CD" w:rsidRPr="00424860">
        <w:rPr>
          <w:rFonts w:ascii="Calibri" w:hAnsi="Calibri" w:cs="Calibri"/>
        </w:rPr>
        <w:t>encourage</w:t>
      </w:r>
      <w:r w:rsidR="00703EDC" w:rsidRPr="00424860">
        <w:rPr>
          <w:rFonts w:ascii="Calibri" w:hAnsi="Calibri" w:cs="Calibri"/>
        </w:rPr>
        <w:t xml:space="preserve"> or </w:t>
      </w:r>
      <w:r w:rsidR="00AF24CD" w:rsidRPr="00424860">
        <w:rPr>
          <w:rFonts w:ascii="Calibri" w:hAnsi="Calibri" w:cs="Calibri"/>
        </w:rPr>
        <w:t>hinder</w:t>
      </w:r>
      <w:r w:rsidR="00703EDC" w:rsidRPr="00424860">
        <w:rPr>
          <w:rFonts w:ascii="Calibri" w:hAnsi="Calibri" w:cs="Calibri"/>
        </w:rPr>
        <w:t xml:space="preserve"> </w:t>
      </w:r>
      <w:r w:rsidR="00E1275D" w:rsidRPr="00424860">
        <w:rPr>
          <w:rFonts w:ascii="Calibri" w:hAnsi="Calibri" w:cs="Calibri"/>
        </w:rPr>
        <w:t xml:space="preserve">the </w:t>
      </w:r>
      <w:r w:rsidR="005D220E" w:rsidRPr="00424860">
        <w:rPr>
          <w:rFonts w:ascii="Calibri" w:hAnsi="Calibri" w:cs="Calibri"/>
        </w:rPr>
        <w:t>urbanization</w:t>
      </w:r>
      <w:r w:rsidR="00E1275D" w:rsidRPr="00424860">
        <w:rPr>
          <w:rFonts w:ascii="Calibri" w:hAnsi="Calibri" w:cs="Calibri"/>
        </w:rPr>
        <w:t xml:space="preserve"> process</w:t>
      </w:r>
      <w:r w:rsidR="009B4698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47e0a935-a2dc-4256-9f4f-1b46965345b7"/>
          <w:id w:val="879397632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22" w:author="JINZHU WANG" w:date="2022-05-09T12:43:00Z">
            <w:r w:rsidR="001221F6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3Mzg3NmU1LWQxNDAtNDk4Zi05ZjcxLTYyMTU5MTJhZDBiYyIsIlJhbmdlTGVuZ3RoIjoxOSwiUmVmZXJlbmNlSWQiOiJkMDRkZWVhYy05M2Q0LTQ4ODctYjk1Zi01M2U1NTFkMmIzO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pZCI6IjUiLCIkdHlwZSI6IlN3aXNzQWNhZGVtaWMuQ2l0YXZpLlByb2plY3QsIFN3aXNzQWNhZGVtaWMuQ2l0YXZpIn19LHsiJGlkIjoiNi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V0sIkNpdGF0aW9uS2V5VXBkYXRlVHlwZSI6MCwiQ29sbGFib3JhdG9ycyI6W10sIkRvaSI6IjEwLjEwODAvMTM2NTg4MTYuMjAxOS4xNjQ4ODEz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Q4ODEzIiwiVXJpU3RyaW5nIjoiaHR0cHM6Ly9kb2kub3JnLzEwLjEwODAvMTM2NTg4MTYuMjAxOS4xNjQ4ODE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}</w:instrText>
            </w:r>
          </w:ins>
          <w:del w:id="23" w:author="JINZHU WANG" w:date="2022-05-09T12:43:00Z">
            <w:r w:rsidR="0091379F" w:rsidDel="001221F6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3Mzg3NmU1LWQxNDAtNDk4Zi05ZjcxLTYyMTU5MTJhZDBiYyIsIlJhbmdlTGVuZ3RoIjoxOSwiUmVmZXJlbmNlSWQiOiJkMDRkZWVhYy05M2Q0LTQ4ODctYjk1Zi01M2U1NTFkMmIzO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pZCI6IjUiLCIkdHlwZSI6IlN3aXNzQWNhZGVtaWMuQ2l0YXZpLlByb2plY3QsIFN3aXNzQWNhZGVtaWMuQ2l0YXZpIn19LHsiJGlkIjoiNi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V0sIkNpdGF0aW9uS2V5VXBkYXRlVHlwZSI6MCwiQ29sbGFib3JhdG9ycyI6W10sIkRvaSI6IjEwLjEwODAvMTM2NTg4MTYuMjAxOS4xNjQ4ODEz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Q4ODEzIiwiVXJpU3RyaW5nIjoiaHR0cHM6Ly9kb2kub3JnLzEwLjEwODAvMTM2NTg4MTYuMjAxOS4xNjQ4ODE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91379F">
            <w:rPr>
              <w:rFonts w:ascii="Calibri" w:hAnsi="Calibri" w:cs="Calibri"/>
              <w:noProof/>
            </w:rPr>
            <w:t>(Feng &amp; Tong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E1275D" w:rsidRPr="00424860">
        <w:rPr>
          <w:rFonts w:ascii="Calibri" w:hAnsi="Calibri" w:cs="Calibri"/>
        </w:rPr>
        <w:t>.</w:t>
      </w:r>
      <w:r w:rsidR="000E2300" w:rsidRPr="00424860">
        <w:rPr>
          <w:rFonts w:ascii="Calibri" w:hAnsi="Calibri" w:cs="Calibri"/>
        </w:rPr>
        <w:t xml:space="preserve"> </w:t>
      </w:r>
      <w:r w:rsidR="00B06D24" w:rsidRPr="00424860">
        <w:rPr>
          <w:rFonts w:ascii="Calibri" w:hAnsi="Calibri" w:cs="Calibri"/>
        </w:rPr>
        <w:t>Neighborhood status</w:t>
      </w:r>
      <w:r w:rsidR="00162DDB" w:rsidRPr="00424860">
        <w:rPr>
          <w:rFonts w:ascii="Calibri" w:hAnsi="Calibri" w:cs="Calibri"/>
        </w:rPr>
        <w:t xml:space="preserve"> </w:t>
      </w:r>
      <w:r w:rsidR="00574184" w:rsidRPr="00424860">
        <w:rPr>
          <w:rFonts w:ascii="Calibri" w:hAnsi="Calibri" w:cs="Calibri"/>
        </w:rPr>
        <w:t>reflect</w:t>
      </w:r>
      <w:r w:rsidR="004E1462" w:rsidRPr="00424860">
        <w:rPr>
          <w:rFonts w:ascii="Calibri" w:hAnsi="Calibri" w:cs="Calibri"/>
        </w:rPr>
        <w:t>s</w:t>
      </w:r>
      <w:r w:rsidR="00B06D24" w:rsidRPr="00424860">
        <w:rPr>
          <w:rFonts w:ascii="Calibri" w:hAnsi="Calibri" w:cs="Calibri"/>
        </w:rPr>
        <w:t xml:space="preserve"> the amount of urban or other </w:t>
      </w:r>
      <w:r w:rsidR="00B62DD9">
        <w:rPr>
          <w:rFonts w:ascii="Calibri" w:hAnsi="Calibri" w:cs="Calibri"/>
        </w:rPr>
        <w:t>land-use</w:t>
      </w:r>
      <w:r w:rsidR="00B06D24" w:rsidRPr="00424860">
        <w:rPr>
          <w:rFonts w:ascii="Calibri" w:hAnsi="Calibri" w:cs="Calibri"/>
        </w:rPr>
        <w:t xml:space="preserve"> occurring in the immediate vicinity of each cell</w:t>
      </w:r>
      <w:r w:rsidR="00784D39">
        <w:rPr>
          <w:rFonts w:ascii="Calibri" w:hAnsi="Calibri" w:cs="Calibri"/>
        </w:rPr>
        <w:t>,</w:t>
      </w:r>
      <w:r w:rsidR="00B06D24" w:rsidRPr="00424860">
        <w:rPr>
          <w:rFonts w:ascii="Calibri" w:hAnsi="Calibri" w:cs="Calibri"/>
        </w:rPr>
        <w:t xml:space="preserve"> and is characteri</w:t>
      </w:r>
      <w:r w:rsidR="007D509B" w:rsidRPr="00424860">
        <w:rPr>
          <w:rFonts w:ascii="Calibri" w:hAnsi="Calibri" w:cs="Calibri"/>
        </w:rPr>
        <w:t>z</w:t>
      </w:r>
      <w:r w:rsidR="00B06D24" w:rsidRPr="00424860">
        <w:rPr>
          <w:rFonts w:ascii="Calibri" w:hAnsi="Calibri" w:cs="Calibri"/>
        </w:rPr>
        <w:t>ed according to different structures, sizes</w:t>
      </w:r>
      <w:r w:rsidR="00175494" w:rsidRPr="00424860">
        <w:rPr>
          <w:rFonts w:ascii="Calibri" w:hAnsi="Calibri" w:cs="Calibri"/>
        </w:rPr>
        <w:t xml:space="preserve">, and </w:t>
      </w:r>
      <w:r w:rsidR="00B06D24" w:rsidRPr="00424860">
        <w:rPr>
          <w:rFonts w:ascii="Calibri" w:hAnsi="Calibri" w:cs="Calibri"/>
        </w:rPr>
        <w:t xml:space="preserve">weights </w:t>
      </w:r>
      <w:sdt>
        <w:sdtPr>
          <w:rPr>
            <w:rFonts w:ascii="Calibri" w:hAnsi="Calibri" w:cs="Calibri"/>
          </w:rPr>
          <w:alias w:val="To edit, see citavi.com/edit"/>
          <w:tag w:val="CitaviPlaceholder#0be4780d-5ee5-4288-a110-08cd44ebde19"/>
          <w:id w:val="1078704118"/>
          <w:placeholder>
            <w:docPart w:val="B08D5B1DB1344A62BDA0E040D9C270ED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24" w:author="JINZHU WANG" w:date="2022-05-09T12:43:00Z">
            <w:r w:rsidR="001221F6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lYjMzNDFkLTNjMzgtNDlmZi1iZjI0LTVjNWZiYWRmMzMzNSIsIlJhbmdlU3RhcnQiOjI0LCJSYW5nZUxlbmd0aCI6NTQsIlJlZmVyZW5jZUlkIjoiMDM2NzdmYWYtMDE4ZS00OWY5LThlZjQtYTUzOWMwYjE1NGY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vbXBlbnZ1cmJzeXMuMjAyMS4xMDE2ODkiLCJVcmlTdHJpbmciOiJodHRwczovL2RvaS5vcmcvMTAuMTAxNi9qLmNvbXBlbnZ1cmJzeXMuMjAyMS4xMDE2OD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k6MzUiLCJNb2RpZmllZEJ5IjoiX0xlbm92byIsIklkIjoiOTliZjI1MTUtYWYxMC00Y2UzLWFjNDktZGIxOGRhZjYxYWJhIiwiTW9kaWZpZWRPbiI6IjIwMjEtMDktMDJUMDE6Mjk6MzUiLCJQcm9qZWN0Ijp7IiRyZWYiOiI1In19XSwiT3JnYW5pemF0aW9ucyI6W10sIk90aGVyc0ludm9sdmVkIjpbXSwiUGFnZVJhbmdlIjoiPHNwPlxyXG4gIDxuPjEwMTY4OTwvbj5cclxuICA8aW4+dHJ1ZTwvaW4+XHJcbiAgPG9zPjEwMTY4OTwvb3M+XHJcbiAgPHBzPjEwMTY4OTwvcHM+XHJcbjwvc3A+XHJcbjxvcz4xMDE2ODk8L29zPiIsIlBlcmlvZGljYWwiOnsiJGlkIjoiMTI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Y29tcGVudnVyYnN5cy4yMDE5LjEwMTQxNiIsIlVyaVN0cmluZyI6Imh0dHBzOi8vZG9pLm9yZy8xMC4xMDE2L2ouY29tcGVudnVyYnN5cy4yMDE5LjEwMTQxN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}</w:instrText>
            </w:r>
          </w:ins>
          <w:del w:id="25" w:author="JINZHU WANG" w:date="2022-05-09T12:43:00Z">
            <w:r w:rsidR="0091379F" w:rsidDel="001221F6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lYjMzNDFkLTNjMzgtNDlmZi1iZjI0LTVjNWZiYWRmMzMzNSIsIlJhbmdlU3RhcnQiOjI0LCJSYW5nZUxlbmd0aCI6NTQsIlJlZmVyZW5jZUlkIjoiMDM2NzdmYWYtMDE4ZS00OWY5LThlZjQtYTUzOWMwYjE1NGY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vbXBlbnZ1cmJzeXMuMjAyMS4xMDE2ODkiLCJVcmlTdHJpbmciOiJodHRwczovL2RvaS5vcmcvMTAuMTAxNi9qLmNvbXBlbnZ1cmJzeXMuMjAyMS4xMDE2OD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k6MzUiLCJNb2RpZmllZEJ5IjoiX0xlbm92byIsIklkIjoiOTliZjI1MTUtYWYxMC00Y2UzLWFjNDktZGIxOGRhZjYxYWJhIiwiTW9kaWZpZWRPbiI6IjIwMjEtMDktMDJUMDE6Mjk6MzUiLCJQcm9qZWN0Ijp7IiRyZWYiOiI1In19XSwiT3JnYW5pemF0aW9ucyI6W10sIk90aGVyc0ludm9sdmVkIjpbXSwiUGFnZVJhbmdlIjoiPHNwPlxyXG4gIDxuPjEwMTY4OTwvbj5cclxuICA8aW4+dHJ1ZTwvaW4+XHJcbiAgPG9zPjEwMTY4OTwvb3M+XHJcbiAgPHBzPjEwMTY4OTwvcHM+XHJcbjwvc3A+XHJcbjxvcz4xMDE2ODk8L29zPiIsIlBlcmlvZGljYWwiOnsiJGlkIjoiMTI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Y29tcGVudnVyYnN5cy4yMDE5LjEwMTQxNiIsIlVyaVN0cmluZyI6Imh0dHBzOi8vZG9pLm9yZy8xMC4xMDE2L2ouY29tcGVudnVyYnN5cy4yMDE5LjEwMTQxN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91379F">
            <w:rPr>
              <w:rFonts w:ascii="Calibri" w:hAnsi="Calibri" w:cs="Calibri"/>
              <w:noProof/>
            </w:rPr>
            <w:t>(Roodposhti et al., 2020; Yu, Hagen-Zanker, Santitissadeekorn, &amp; Hughes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175494" w:rsidRPr="00424860">
        <w:rPr>
          <w:rFonts w:ascii="Calibri" w:hAnsi="Calibri" w:cs="Calibri"/>
        </w:rPr>
        <w:t>.</w:t>
      </w:r>
      <w:r w:rsidR="00B06D24" w:rsidRPr="00424860">
        <w:rPr>
          <w:rFonts w:ascii="Calibri" w:hAnsi="Calibri" w:cs="Calibri"/>
        </w:rPr>
        <w:t xml:space="preserve"> </w:t>
      </w:r>
      <w:r w:rsidR="00B82560">
        <w:rPr>
          <w:rFonts w:ascii="Calibri" w:hAnsi="Calibri" w:cs="Calibri"/>
        </w:rPr>
        <w:t>C</w:t>
      </w:r>
      <w:r w:rsidR="00A7722D" w:rsidRPr="00424860">
        <w:rPr>
          <w:rFonts w:ascii="Calibri" w:hAnsi="Calibri" w:cs="Calibri"/>
        </w:rPr>
        <w:t xml:space="preserve">onstraint variables and stochastic factors </w:t>
      </w:r>
      <w:r w:rsidR="003C7D6B">
        <w:rPr>
          <w:rFonts w:ascii="Calibri" w:hAnsi="Calibri" w:cs="Calibri"/>
        </w:rPr>
        <w:t>regulate</w:t>
      </w:r>
      <w:r w:rsidR="003C7D6B" w:rsidRPr="00424860">
        <w:rPr>
          <w:rFonts w:ascii="Calibri" w:hAnsi="Calibri" w:cs="Calibri"/>
        </w:rPr>
        <w:t xml:space="preserve"> </w:t>
      </w:r>
      <w:r w:rsidR="001C1CE7">
        <w:rPr>
          <w:rFonts w:ascii="Calibri" w:hAnsi="Calibri" w:cs="Calibri"/>
        </w:rPr>
        <w:t>and</w:t>
      </w:r>
      <w:r w:rsidR="001C1CE7" w:rsidRPr="00424860">
        <w:rPr>
          <w:rFonts w:ascii="Calibri" w:hAnsi="Calibri" w:cs="Calibri"/>
        </w:rPr>
        <w:t xml:space="preserve"> </w:t>
      </w:r>
      <w:r w:rsidR="00FA3FED" w:rsidRPr="00424860">
        <w:rPr>
          <w:rFonts w:ascii="Calibri" w:hAnsi="Calibri" w:cs="Calibri"/>
        </w:rPr>
        <w:t>randomi</w:t>
      </w:r>
      <w:r w:rsidR="00BC1C06" w:rsidRPr="00424860">
        <w:rPr>
          <w:rFonts w:ascii="Calibri" w:hAnsi="Calibri" w:cs="Calibri"/>
        </w:rPr>
        <w:t>z</w:t>
      </w:r>
      <w:r w:rsidR="00FA3FED" w:rsidRPr="00424860">
        <w:rPr>
          <w:rFonts w:ascii="Calibri" w:hAnsi="Calibri" w:cs="Calibri"/>
        </w:rPr>
        <w:t>e</w:t>
      </w:r>
      <w:r w:rsidR="00291A50" w:rsidRPr="00424860">
        <w:rPr>
          <w:rFonts w:ascii="Calibri" w:hAnsi="Calibri" w:cs="Calibri"/>
        </w:rPr>
        <w:t xml:space="preserve"> </w:t>
      </w:r>
      <w:r w:rsidR="00880FAB" w:rsidRPr="00424860">
        <w:rPr>
          <w:rFonts w:ascii="Calibri" w:hAnsi="Calibri" w:cs="Calibri"/>
        </w:rPr>
        <w:t xml:space="preserve">future </w:t>
      </w:r>
      <w:r w:rsidR="00291A50" w:rsidRPr="00424860">
        <w:rPr>
          <w:rFonts w:ascii="Calibri" w:hAnsi="Calibri" w:cs="Calibri"/>
        </w:rPr>
        <w:t>urban development</w:t>
      </w:r>
      <w:r w:rsidR="001C1CE7">
        <w:rPr>
          <w:rFonts w:ascii="Calibri" w:hAnsi="Calibri" w:cs="Calibri"/>
        </w:rPr>
        <w:t>, respectively</w:t>
      </w:r>
      <w:r w:rsidR="00291A50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05c63e8a-f8de-4080-8f38-354255cd9154"/>
          <w:id w:val="379899701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26" w:author="JINZHU WANG" w:date="2022-05-09T12:43:00Z">
            <w:r w:rsidR="001221F6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3MWM5ZjkzLTExYTgtNDIwZC1iZDBlLWJjNjhjZWRiMmRkOSIsIlJhbmdlTGVuZ3RoIjoxOSwiUmVmZXJlbmNlSWQiOiIxYjVjNzMwYi0xNWRlLTQwMWYtYmE1MC0zYzIxOGZhMjAyN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xMzY1ODgxNi4yMDIwLjE3MTE5MTUiLCJVcmlTdHJpbmciOiJodHRwczovL2RvaS5vcmcvMTAuMTA4MC8xMzY1ODgxNi4yMDIwLjE3MTE5MT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}</w:instrText>
            </w:r>
          </w:ins>
          <w:del w:id="27" w:author="JINZHU WANG" w:date="2022-05-09T12:43:00Z">
            <w:r w:rsidR="00651994" w:rsidDel="001221F6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3MWM5ZjkzLTExYTgtNDIwZC1iZDBlLWJjNjhjZWRiMmRkOSIsIlJhbmdlTGVuZ3RoIjoxOSwiUmVmZXJlbmNlSWQiOiIxYjVjNzMwYi0xNWRlLTQwMWYtYmE1MC0zYzIxOGZhMjAyN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xMzY1ODgxNi4yMDIwLjE3MTE5MTUiLCJVcmlTdHJpbmciOiJodHRwczovL2RvaS5vcmcvMTAuMTA4MC8xMzY1ODgxNi4yMDIwLjE3MTE5MT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91379F">
            <w:rPr>
              <w:rFonts w:ascii="Calibri" w:hAnsi="Calibri" w:cs="Calibri"/>
              <w:noProof/>
            </w:rPr>
            <w:t>(Zhai et al.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A7722D" w:rsidRPr="00424860">
        <w:rPr>
          <w:rFonts w:ascii="Calibri" w:hAnsi="Calibri" w:cs="Calibri"/>
        </w:rPr>
        <w:t>.</w:t>
      </w:r>
      <w:r w:rsidR="00FA3FED" w:rsidRPr="00424860">
        <w:rPr>
          <w:rFonts w:ascii="Calibri" w:hAnsi="Calibri" w:cs="Calibri"/>
        </w:rPr>
        <w:t xml:space="preserve"> </w:t>
      </w:r>
      <w:r w:rsidR="00D52EEE" w:rsidRPr="00424860">
        <w:rPr>
          <w:rFonts w:ascii="Calibri" w:hAnsi="Calibri" w:cs="Calibri"/>
        </w:rPr>
        <w:t xml:space="preserve">Transition rules are a set of </w:t>
      </w:r>
      <w:r w:rsidR="001C5609">
        <w:rPr>
          <w:rFonts w:ascii="Calibri" w:hAnsi="Calibri" w:cs="Calibri"/>
        </w:rPr>
        <w:t>functions and</w:t>
      </w:r>
      <w:r w:rsidR="00D52EEE" w:rsidRPr="00424860">
        <w:rPr>
          <w:rFonts w:ascii="Calibri" w:hAnsi="Calibri" w:cs="Calibri"/>
        </w:rPr>
        <w:t xml:space="preserve"> parameters that </w:t>
      </w:r>
      <w:r w:rsidR="0034689D" w:rsidRPr="00424860">
        <w:rPr>
          <w:rFonts w:ascii="Calibri" w:hAnsi="Calibri" w:cs="Calibri"/>
        </w:rPr>
        <w:t>control</w:t>
      </w:r>
      <w:r w:rsidR="00583865" w:rsidRPr="00424860">
        <w:rPr>
          <w:rFonts w:ascii="Calibri" w:hAnsi="Calibri" w:cs="Calibri"/>
        </w:rPr>
        <w:t xml:space="preserve"> the scaling of the </w:t>
      </w:r>
      <w:r w:rsidR="00B6557F" w:rsidRPr="00424860">
        <w:rPr>
          <w:rFonts w:ascii="Calibri" w:hAnsi="Calibri" w:cs="Calibri"/>
        </w:rPr>
        <w:t xml:space="preserve">transition suitability </w:t>
      </w:r>
      <w:r w:rsidR="00C158DB" w:rsidRPr="00424860">
        <w:rPr>
          <w:rFonts w:ascii="Calibri" w:hAnsi="Calibri" w:cs="Calibri"/>
        </w:rPr>
        <w:t>factors</w:t>
      </w:r>
      <w:r w:rsidR="00B6557F" w:rsidRPr="00424860">
        <w:rPr>
          <w:rFonts w:ascii="Calibri" w:hAnsi="Calibri" w:cs="Calibri"/>
        </w:rPr>
        <w:t xml:space="preserve">, the configuration of the neighborhood, the </w:t>
      </w:r>
      <w:r w:rsidR="00A61905" w:rsidRPr="00424860">
        <w:rPr>
          <w:rFonts w:ascii="Calibri" w:hAnsi="Calibri" w:cs="Calibri"/>
        </w:rPr>
        <w:t>constraints</w:t>
      </w:r>
      <w:r w:rsidR="00ED6471" w:rsidRPr="00424860">
        <w:rPr>
          <w:rFonts w:ascii="Calibri" w:hAnsi="Calibri" w:cs="Calibri"/>
        </w:rPr>
        <w:t>,</w:t>
      </w:r>
      <w:r w:rsidR="00B6557F" w:rsidRPr="00424860">
        <w:rPr>
          <w:rFonts w:ascii="Calibri" w:hAnsi="Calibri" w:cs="Calibri"/>
        </w:rPr>
        <w:t xml:space="preserve"> and the </w:t>
      </w:r>
      <w:r w:rsidR="003C4727" w:rsidRPr="00424860">
        <w:rPr>
          <w:rFonts w:ascii="Calibri" w:hAnsi="Calibri" w:cs="Calibri"/>
        </w:rPr>
        <w:t xml:space="preserve">stochastic factors, </w:t>
      </w:r>
      <w:r w:rsidR="00B87266" w:rsidRPr="00424860">
        <w:rPr>
          <w:rFonts w:ascii="Calibri" w:hAnsi="Calibri" w:cs="Calibri"/>
        </w:rPr>
        <w:t>and</w:t>
      </w:r>
      <w:r w:rsidR="00745306" w:rsidRPr="00424860">
        <w:rPr>
          <w:rFonts w:ascii="Calibri" w:hAnsi="Calibri" w:cs="Calibri"/>
        </w:rPr>
        <w:t xml:space="preserve"> then</w:t>
      </w:r>
      <w:r w:rsidR="003C4727" w:rsidRPr="00424860">
        <w:rPr>
          <w:rFonts w:ascii="Calibri" w:hAnsi="Calibri" w:cs="Calibri"/>
        </w:rPr>
        <w:t xml:space="preserve"> combine these </w:t>
      </w:r>
      <w:r w:rsidR="00745306" w:rsidRPr="00424860">
        <w:rPr>
          <w:rFonts w:ascii="Calibri" w:hAnsi="Calibri" w:cs="Calibri"/>
        </w:rPr>
        <w:t>e</w:t>
      </w:r>
      <w:r w:rsidR="00A61905" w:rsidRPr="00424860">
        <w:rPr>
          <w:rFonts w:ascii="Calibri" w:hAnsi="Calibri" w:cs="Calibri"/>
        </w:rPr>
        <w:t>lements into a spatial layer defining the probability of each cell becoming urbanized in the future</w:t>
      </w:r>
      <w:r w:rsidR="00583865" w:rsidRPr="00424860">
        <w:rPr>
          <w:rFonts w:ascii="Calibri" w:hAnsi="Calibri" w:cs="Calibri"/>
        </w:rPr>
        <w:t>.</w:t>
      </w:r>
      <w:r w:rsidR="00B6557F" w:rsidRPr="00424860">
        <w:rPr>
          <w:rFonts w:ascii="Calibri" w:hAnsi="Calibri" w:cs="Calibri"/>
        </w:rPr>
        <w:t xml:space="preserve"> </w:t>
      </w:r>
      <w:r w:rsidR="00B06D24" w:rsidRPr="00424860">
        <w:rPr>
          <w:rFonts w:ascii="Calibri" w:hAnsi="Calibri" w:cs="Calibri"/>
        </w:rPr>
        <w:t xml:space="preserve">While </w:t>
      </w:r>
      <w:r w:rsidR="001B76BC" w:rsidRPr="00424860">
        <w:rPr>
          <w:rFonts w:ascii="Calibri" w:hAnsi="Calibri" w:cs="Calibri"/>
        </w:rPr>
        <w:t xml:space="preserve">transition </w:t>
      </w:r>
      <w:r w:rsidR="00B06D24" w:rsidRPr="00424860">
        <w:rPr>
          <w:rFonts w:ascii="Calibri" w:hAnsi="Calibri" w:cs="Calibri"/>
        </w:rPr>
        <w:t xml:space="preserve">rules have typically been derived by trial and error or expert knowledge, they </w:t>
      </w:r>
      <w:r w:rsidR="1F551B58" w:rsidRPr="00424860">
        <w:rPr>
          <w:rFonts w:ascii="Calibri" w:hAnsi="Calibri" w:cs="Calibri"/>
        </w:rPr>
        <w:t>are increasingly</w:t>
      </w:r>
      <w:r w:rsidR="00B06D24" w:rsidRPr="00424860">
        <w:rPr>
          <w:rFonts w:ascii="Calibri" w:hAnsi="Calibri" w:cs="Calibri"/>
        </w:rPr>
        <w:t xml:space="preserve"> derived automatically to achieve the highest predictive accuracy. </w:t>
      </w:r>
      <w:r w:rsidR="00CE02AE">
        <w:rPr>
          <w:rFonts w:ascii="Calibri" w:hAnsi="Calibri" w:cs="Calibri"/>
        </w:rPr>
        <w:t>A</w:t>
      </w:r>
      <w:r w:rsidR="00812357" w:rsidRPr="00424860">
        <w:rPr>
          <w:rFonts w:ascii="Calibri" w:hAnsi="Calibri" w:cs="Calibri"/>
        </w:rPr>
        <w:t>utomatic rule extraction includ</w:t>
      </w:r>
      <w:r w:rsidR="00010AF0" w:rsidRPr="00424860">
        <w:rPr>
          <w:rFonts w:ascii="Calibri" w:hAnsi="Calibri" w:cs="Calibri"/>
        </w:rPr>
        <w:t>es</w:t>
      </w:r>
      <w:r w:rsidR="005B0A52" w:rsidRPr="00424860">
        <w:rPr>
          <w:rFonts w:ascii="Calibri" w:hAnsi="Calibri" w:cs="Calibri"/>
        </w:rPr>
        <w:t xml:space="preserve"> </w:t>
      </w:r>
      <w:r w:rsidR="00481C64" w:rsidRPr="00424860">
        <w:rPr>
          <w:rFonts w:ascii="Calibri" w:hAnsi="Calibri" w:cs="Calibri"/>
        </w:rPr>
        <w:t xml:space="preserve">a suite of regression </w:t>
      </w:r>
      <w:r w:rsidR="007E359D" w:rsidRPr="00424860">
        <w:rPr>
          <w:rFonts w:ascii="Calibri" w:hAnsi="Calibri" w:cs="Calibri"/>
        </w:rPr>
        <w:t>and</w:t>
      </w:r>
      <w:r w:rsidR="00481C64" w:rsidRPr="00424860">
        <w:rPr>
          <w:rFonts w:ascii="Calibri" w:hAnsi="Calibri" w:cs="Calibri"/>
        </w:rPr>
        <w:t xml:space="preserve"> machine learning (ML)</w:t>
      </w:r>
      <w:r w:rsidR="00CE02AE">
        <w:rPr>
          <w:rFonts w:ascii="Calibri" w:hAnsi="Calibri" w:cs="Calibri"/>
        </w:rPr>
        <w:t>-</w:t>
      </w:r>
      <w:r w:rsidR="00481C64" w:rsidRPr="00424860">
        <w:rPr>
          <w:rFonts w:ascii="Calibri" w:hAnsi="Calibri" w:cs="Calibri"/>
        </w:rPr>
        <w:t xml:space="preserve">based methods </w:t>
      </w:r>
      <w:r w:rsidR="00335140" w:rsidRPr="00424860">
        <w:rPr>
          <w:rFonts w:ascii="Calibri" w:hAnsi="Calibri" w:cs="Calibri"/>
        </w:rPr>
        <w:t>such as</w:t>
      </w:r>
      <w:r w:rsidR="00481C64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logistic regression </w:t>
      </w:r>
      <w:sdt>
        <w:sdtPr>
          <w:rPr>
            <w:rFonts w:ascii="Calibri" w:hAnsi="Calibri" w:cs="Calibri"/>
          </w:rPr>
          <w:alias w:val="To edit, see citavi.com/edit"/>
          <w:tag w:val="CitaviPlaceholder#51cde8a8-40d3-4681-b8ed-0ad065a6efdb"/>
          <w:id w:val="1155833271"/>
          <w:placeholder>
            <w:docPart w:val="69F2CBF93F834D6C8EC5CA5CC2958AC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28" w:author="JINZHU WANG" w:date="2022-05-09T12:43:00Z">
            <w:r w:rsidR="001221F6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yNTlkMmExLWM0YzQtNDQzMS05NGViLWNmMDZjNmQ2NWMyYiIsIlJhbmdlTGVuZ3RoIjoyMiwiUmVmZXJlbmNlSWQiOiI3YWI3NzVkMi04NzQ5LTQ2NjgtOWUxZi0zMTk2ODA3OTZiY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NvbXBlbnZ1cmJzeXMuMjAxNy4wOS4wMDkiLCJVcmlTdHJpbmciOiJodHRwczovL2RvaS5vcmcvMTAuMTAxNi9qLmNvbXBlbnZ1cmJzeXMuMjAxNy4wOS4wM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jhhNzY5MDAtMmQ1ZC00OTFlLTlhMGItMjRkMjM2ZTE0OTNjIiwiTW9kaWZpZWRPbiI6IjIwMjEtMDgtMzFUMjI6NTE6NTMiLCJQcm9qZWN0Ijp7IiRyZWYiOiI1In19XSwiT3JnYW5pemF0aW9ucyI6W10sIk90aGVyc0ludm9sdmVkIjpbXSwiUGFnZVJhbmdlIjoiPHNwPlxyXG4gIDxuPjE0Nzwvbj5cclxuICA8aW4+dHJ1ZTwvaW4+XHJcbiAgPG9zPjE0Nzwvb3M+XHJcbiAgPHBzPjE0NzwvcHM+XHJcbjwvc3A+XHJcbjxlcD5cclxuICA8bj4xNTY8L24+XHJcbiAgPGluPnRydWU8L2luPlxyXG4gIDxvcz4xNTY8L29zPlxyXG4gIDxwcz4xNTY8L3BzPlxyXG48L2VwPlxyXG48b3M+MTQ3LTE1Njwvb3M+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}</w:instrText>
            </w:r>
          </w:ins>
          <w:del w:id="29" w:author="JINZHU WANG" w:date="2022-05-09T12:43:00Z">
            <w:r w:rsidR="00651994" w:rsidDel="001221F6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yNTlkMmExLWM0YzQtNDQzMS05NGViLWNmMDZjNmQ2NWMyYiIsIlJhbmdlTGVuZ3RoIjoyMiwiUmVmZXJlbmNlSWQiOiI3YWI3NzVkMi04NzQ5LTQ2NjgtOWUxZi0zMTk2ODA3OTZiY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NvbXBlbnZ1cmJzeXMuMjAxNy4wOS4wMDkiLCJVcmlTdHJpbmciOiJodHRwczovL2RvaS5vcmcvMTAuMTAxNi9qLmNvbXBlbnZ1cmJzeXMuMjAxNy4wOS4wM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jhhNzY5MDAtMmQ1ZC00OTFlLTlhMGItMjRkMjM2ZTE0OTNjIiwiTW9kaWZpZWRPbiI6IjIwMjEtMDgtMzFUMjI6NTE6NTMiLCJQcm9qZWN0Ijp7IiRyZWYiOiI1In19XSwiT3JnYW5pemF0aW9ucyI6W10sIk90aGVyc0ludm9sdmVkIjpbXSwiUGFnZVJhbmdlIjoiPHNwPlxyXG4gIDxuPjE0Nzwvbj5cclxuICA8aW4+dHJ1ZTwvaW4+XHJcbiAgPG9zPjE0Nzwvb3M+XHJcbiAgPHBzPjE0NzwvcHM+XHJcbjwvc3A+XHJcbjxlcD5cclxuICA8bj4xNTY8L24+XHJcbiAgPGluPnRydWU8L2luPlxyXG4gIDxvcz4xNTY8L29zPlxyXG4gIDxwcz4xNTY8L3BzPlxyXG48L2VwPlxyXG48b3M+MTQ3LTE1Njwvb3M+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91379F">
            <w:rPr>
              <w:rFonts w:ascii="Calibri" w:hAnsi="Calibri" w:cs="Calibri"/>
              <w:noProof/>
            </w:rPr>
            <w:t>(Mustafa et al., 2018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01659B" w:rsidRPr="00424860">
        <w:rPr>
          <w:rFonts w:ascii="Calibri" w:hAnsi="Calibri" w:cs="Calibri"/>
        </w:rPr>
        <w:t>,</w:t>
      </w:r>
      <w:r w:rsidR="00553CEB" w:rsidRPr="00424860">
        <w:rPr>
          <w:rFonts w:ascii="Calibri" w:hAnsi="Calibri" w:cs="Calibri"/>
        </w:rPr>
        <w:t xml:space="preserve"> support vector machine</w:t>
      </w:r>
      <w:r w:rsidR="00CE02AE">
        <w:rPr>
          <w:rFonts w:ascii="Calibri" w:hAnsi="Calibri" w:cs="Calibri"/>
        </w:rPr>
        <w:t>s</w:t>
      </w:r>
      <w:r w:rsidR="00303A6F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4dbdb95e-e667-4999-b4f5-2607cfe3a64b"/>
          <w:id w:val="173174545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30" w:author="JINZHU WANG" w:date="2022-05-09T12:43:00Z">
            <w:r w:rsidR="001221F6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5Mjc4N2MzLThmYzYtNGJmZC1iOTQzLTlkNjRmNTczNGM0ZSIsIlJhbmdlTGVuZ3RoIjoxOSwiUmVmZXJlbmNlSWQiOiIzZDI0MzAwMi1iMmZiLTQ3NWYtOWE1ZC03ODA0YTkzNGRh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lbnZjLjIwMjEuMTAwMDg0IiwiVXJpU3RyaW5nIjoiaHR0cHM6Ly9kb2kub3JnLzEwLjEwMTYvai5lbnZjLjIwMjEuMTAwMDg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}</w:instrText>
            </w:r>
          </w:ins>
          <w:del w:id="31" w:author="JINZHU WANG" w:date="2022-05-09T12:43:00Z">
            <w:r w:rsidR="0091379F" w:rsidDel="001221F6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5Mjc4N2MzLThmYzYtNGJmZC1iOTQzLTlkNjRmNTczNGM0ZSIsIlJhbmdlTGVuZ3RoIjoxOSwiUmVmZXJlbmNlSWQiOiIzZDI0MzAwMi1iMmZiLTQ3NWYtOWE1ZC03ODA0YTkzNGRh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lbnZjLjIwMjEuMTAwMDg0IiwiVXJpU3RyaW5nIjoiaHR0cHM6Ly9kb2kub3JnLzEwLjEwMTYvai5lbnZjLjIwMjEuMTAwMDg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91379F">
            <w:rPr>
              <w:rFonts w:ascii="Calibri" w:hAnsi="Calibri" w:cs="Calibri"/>
              <w:noProof/>
            </w:rPr>
            <w:t>(Kafy et al.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BB1F94" w:rsidRPr="00424860">
        <w:rPr>
          <w:rFonts w:ascii="Calibri" w:hAnsi="Calibri" w:cs="Calibri"/>
        </w:rPr>
        <w:t>, tree-based method</w:t>
      </w:r>
      <w:r w:rsidR="00CE02AE">
        <w:rPr>
          <w:rFonts w:ascii="Calibri" w:hAnsi="Calibri" w:cs="Calibri"/>
        </w:rPr>
        <w:t>s</w:t>
      </w:r>
      <w:r w:rsidR="00C17B5F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d5d66839-8dfd-49cd-8871-23d685230dcb"/>
          <w:id w:val="553068130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32" w:author="JINZHU WANG" w:date="2022-05-09T12:43:00Z">
            <w:r w:rsidR="001221F6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0M2MyMDY3LWVkYWYtNDg2ZC1iOGE4LWE3ODM2OTVhMWUyMCIsIlJhbmdlTGVuZ3RoIjozNCwiUmVmZXJlbmNlSWQiOiJlODg4ZGM1Mi05Y2FiLTRkNDEtYTRkZC1mODU3Y2UxN2Qw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vbXBlbnZ1cmJzeXMuMjAxNy4wNC4wMDIiLCJVcmlTdHJpbmciOiJodHRwczovL2RvaS5vcmcvMTAuMTAxNi9qLmNvbXBlbnZ1cmJzeXMuMjAxNy4wNC4wMD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}</w:instrText>
            </w:r>
          </w:ins>
          <w:del w:id="33" w:author="JINZHU WANG" w:date="2022-05-09T12:43:00Z">
            <w:r w:rsidR="0091379F" w:rsidDel="001221F6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0M2MyMDY3LWVkYWYtNDg2ZC1iOGE4LWE3ODM2OTVhMWUyMCIsIlJhbmdlTGVuZ3RoIjozNCwiUmVmZXJlbmNlSWQiOiJlODg4ZGM1Mi05Y2FiLTRkNDEtYTRkZC1mODU3Y2UxN2Qw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vbXBlbnZ1cmJzeXMuMjAxNy4wNC4wMDIiLCJVcmlTdHJpbmciOiJodHRwczovL2RvaS5vcmcvMTAuMTAxNi9qLmNvbXBlbnZ1cmJzeXMuMjAxNy4wNC4wMD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91379F">
            <w:rPr>
              <w:rFonts w:ascii="Calibri" w:hAnsi="Calibri" w:cs="Calibri"/>
              <w:noProof/>
            </w:rPr>
            <w:t>(Shafizadeh-Moghadam et al., 2017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>, neur</w:t>
      </w:r>
      <w:r w:rsidR="00B87508" w:rsidRPr="00424860">
        <w:rPr>
          <w:rFonts w:ascii="Calibri" w:hAnsi="Calibri" w:cs="Calibri"/>
        </w:rPr>
        <w:t>al</w:t>
      </w:r>
      <w:r w:rsidRPr="00424860">
        <w:rPr>
          <w:rFonts w:ascii="Calibri" w:hAnsi="Calibri" w:cs="Calibri"/>
        </w:rPr>
        <w:t xml:space="preserve"> networks </w:t>
      </w:r>
      <w:sdt>
        <w:sdtPr>
          <w:rPr>
            <w:rFonts w:ascii="Calibri" w:hAnsi="Calibri" w:cs="Calibri"/>
          </w:rPr>
          <w:alias w:val="To edit, see citavi.com/edit"/>
          <w:tag w:val="CitaviPlaceholder#1f4eba85-8f07-4afd-9a80-87f271d01497"/>
          <w:id w:val="1697316852"/>
          <w:placeholder>
            <w:docPart w:val="69F2CBF93F834D6C8EC5CA5CC2958AC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34" w:author="JINZHU WANG" w:date="2022-05-09T12:43:00Z">
            <w:r w:rsidR="001221F6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1NjVmOTM4LTdmNjMtNGExNC05Y2UzLTZkN2M5ZGE4NTY1NSIsIlJhbmdlTGVuZ3RoIjoyMy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IiwiTW9kaWZpZWRCeSI6Il9MZW5vdm8iLCJJZCI6IjIyY2JkOTdhLTZkNmUtNDdhMS1hYzhmLTE3OWUyZjQ3ZjZmZSIsIk1vZGlmaWVkT24iOiIyMDIxLTA4LTMxVDIyOjUxOjUz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TY3ZmU2LTlmZjctNDUxYS04M2ZhLWQ0ZTRiNDBiNDEwNyIsIk1vZGlmaWVkT24iOiIyMDIxLTA4LTMxVDIyOjUxOjUzIiwiUHJvamVjdCI6eyIkcmVmIjoiNSJ9fV0sIk9yZ2FuaXphdGlvbnMiOltdLCJPdGhlcnNJbnZvbHZlZCI6W10sIlBhZ2VSYW5nZSI6IjxzcD5cclxuICA8bj4xPC9uPlxyXG4gIDxpbj50cnVlPC9pbj5cclxuICA8b3M+MTwvb3M+XHJcbiAgPHBzPjE8L3BzPlxyXG48L3NwPlxyXG48ZXA+XHJcbiAgPG4+MTY8L24+XHJcbiAgPGluPnRydWU8L2luPlxyXG4gIDxvcz4xNjwvb3M+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}</w:instrText>
            </w:r>
          </w:ins>
          <w:del w:id="35" w:author="JINZHU WANG" w:date="2022-05-09T12:43:00Z">
            <w:r w:rsidR="00651994" w:rsidDel="001221F6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1NjVmOTM4LTdmNjMtNGExNC05Y2UzLTZkN2M5ZGE4NTY1NSIsIlJhbmdlTGVuZ3RoIjoyMy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IiwiTW9kaWZpZWRCeSI6Il9MZW5vdm8iLCJJZCI6IjIyY2JkOTdhLTZkNmUtNDdhMS1hYzhmLTE3OWUyZjQ3ZjZmZSIsIk1vZGlmaWVkT24iOiIyMDIxLTA4LTMxVDIyOjUxOjUz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TY3ZmU2LTlmZjctNDUxYS04M2ZhLWQ0ZTRiNDBiNDEwNyIsIk1vZGlmaWVkT24iOiIyMDIxLTA4LTMxVDIyOjUxOjUzIiwiUHJvamVjdCI6eyIkcmVmIjoiNSJ9fV0sIk9yZ2FuaXphdGlvbnMiOltdLCJPdGhlcnNJbnZvbHZlZCI6W10sIlBhZ2VSYW5nZSI6IjxzcD5cclxuICA8bj4xPC9uPlxyXG4gIDxpbj50cnVlPC9pbj5cclxuICA8b3M+MTwvb3M+XHJcbiAgPHBzPjE8L3BzPlxyXG48L3NwPlxyXG48ZXA+XHJcbiAgPG4+MTY8L24+XHJcbiAgPGluPnRydWU8L2luPlxyXG4gIDxvcz4xNjwvb3M+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91379F">
            <w:rPr>
              <w:rFonts w:ascii="Calibri" w:hAnsi="Calibri" w:cs="Calibri"/>
              <w:noProof/>
            </w:rPr>
            <w:t>(Gantumur et al.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, heuristic methods </w:t>
      </w:r>
      <w:sdt>
        <w:sdtPr>
          <w:rPr>
            <w:rFonts w:ascii="Calibri" w:hAnsi="Calibri" w:cs="Calibri"/>
          </w:rPr>
          <w:alias w:val="To edit, see citavi.com/edit"/>
          <w:tag w:val="CitaviPlaceholder#5cad2510-64bc-4e98-b964-aaafbef59ec5"/>
          <w:id w:val="284237556"/>
          <w:placeholder>
            <w:docPart w:val="69F2CBF93F834D6C8EC5CA5CC2958AC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36" w:author="JINZHU WANG" w:date="2022-05-09T12:43:00Z">
            <w:r w:rsidR="001221F6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xNjkxYzM0LTQ1YmYtNDM2NS04MzU1LTI3OGUzMDkxMTBhYiIsIlJhbmdlTGVuZ3RoIjoyNywiUmVmZXJlbmNlSWQiOiI3YTMzNzE0My1hYmFjLTRjNTAtODIzMi1hMWE0NWI0YjkyN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0ODgxMyIsIlVyaVN0cmluZyI6Imh0dHBzOi8vZG9pLm9yZy8xMC4xMDA3L3MxMTA0Ny0wMTMtOTM3NS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}</w:instrText>
            </w:r>
          </w:ins>
          <w:del w:id="37" w:author="JINZHU WANG" w:date="2022-05-09T12:43:00Z">
            <w:r w:rsidR="00651994" w:rsidDel="001221F6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xNjkxYzM0LTQ1YmYtNDM2NS04MzU1LTI3OGUzMDkxMTBhYiIsIlJhbmdlTGVuZ3RoIjoyNywiUmVmZXJlbmNlSWQiOiI3YTMzNzE0My1hYmFjLTRjNTAtODIzMi1hMWE0NWI0YjkyN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0ODgxMyIsIlVyaVN0cmluZyI6Imh0dHBzOi8vZG9pLm9yZy8xMC4xMDA3L3MxMTA0Ny0wMTMtOTM3NS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91379F">
            <w:rPr>
              <w:rFonts w:ascii="Calibri" w:hAnsi="Calibri" w:cs="Calibri"/>
              <w:noProof/>
            </w:rPr>
            <w:t>(Carneiro &amp; Oliveira, 2013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01659B" w:rsidRPr="00424860">
        <w:rPr>
          <w:rFonts w:ascii="Calibri" w:hAnsi="Calibri" w:cs="Calibri"/>
        </w:rPr>
        <w:t xml:space="preserve">, and </w:t>
      </w:r>
      <w:r w:rsidR="004F41B2" w:rsidRPr="00424860">
        <w:rPr>
          <w:rFonts w:ascii="Calibri" w:hAnsi="Calibri" w:cs="Calibri"/>
        </w:rPr>
        <w:t>dictionar</w:t>
      </w:r>
      <w:r w:rsidR="00CE02AE">
        <w:rPr>
          <w:rFonts w:ascii="Calibri" w:hAnsi="Calibri" w:cs="Calibri"/>
        </w:rPr>
        <w:t>ies</w:t>
      </w:r>
      <w:r w:rsidR="004F41B2" w:rsidRPr="00424860">
        <w:rPr>
          <w:rFonts w:ascii="Calibri" w:hAnsi="Calibri" w:cs="Calibri"/>
        </w:rPr>
        <w:t xml:space="preserve"> of trusted rules</w:t>
      </w:r>
      <w:r w:rsidR="00730964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a68c5972-8999-4e5f-a9c2-534a408f138c"/>
          <w:id w:val="262288511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38" w:author="JINZHU WANG" w:date="2022-05-09T12:43:00Z">
            <w:r w:rsidR="001221F6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iNzA4ZTA4LTFiOTgtNDc5Mi1hM2JhLTA5ZTUyMTIxYTQyMCIsIlJhbmdlTGVuZ3RoIjozNCwiUmVmZXJlbmNlSWQiOiJiZWJjZjc0Ny1jMjIyLTQ0OGUtYWEzYS1hNDYwMGVlZGJl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kphZ2FubmF0aCIsIkxhc3ROYW1lIjoiQXJ5YWwiLCJQcm90ZWN0ZWQiOmZhbHNlLCJTZXgiOjIsIkNyZWF0ZWRCeSI6Il9MZW5vdm8iLCJDcmVhdGVkT24iOiIyMDIxLTA5LTI4VDA0OjE3OjM2IiwiTW9kaWZpZWRCeSI6Il9MZW5vdm8iLCJJZCI6IjJmNWM5ODk1LTdjNDYtNGM2OC05ODk2LTE4ZWNmYjZkNGM2ZiIsIk1vZGlmaWVkT24iOiIyMDIxLTA5LTI4VDA0OjE3OjM2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MTYvai5lbnZzb2Z0LjIwMTguMTAuMDA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lbnZzb2Z0LjIwMTguMTAuMDA2IiwiVXJpU3RyaW5nIjoiaHR0cHM6Ly9kb2kub3JnLzEwLjEwMTYvai5lbnZzb2Z0LjIwMTguMTAuMDA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}</w:instrText>
            </w:r>
          </w:ins>
          <w:del w:id="39" w:author="JINZHU WANG" w:date="2022-05-09T12:43:00Z">
            <w:r w:rsidR="0091379F" w:rsidDel="001221F6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iNzA4ZTA4LTFiOTgtNDc5Mi1hM2JhLTA5ZTUyMTIxYTQyMCIsIlJhbmdlTGVuZ3RoIjozNCwiUmVmZXJlbmNlSWQiOiJiZWJjZjc0Ny1jMjIyLTQ0OGUtYWEzYS1hNDYwMGVlZGJl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kphZ2FubmF0aCIsIkxhc3ROYW1lIjoiQXJ5YWwiLCJQcm90ZWN0ZWQiOmZhbHNlLCJTZXgiOjIsIkNyZWF0ZWRCeSI6Il9MZW5vdm8iLCJDcmVhdGVkT24iOiIyMDIxLTA5LTI4VDA0OjE3OjM2IiwiTW9kaWZpZWRCeSI6Il9MZW5vdm8iLCJJZCI6IjJmNWM5ODk1LTdjNDYtNGM2OC05ODk2LTE4ZWNmYjZkNGM2ZiIsIk1vZGlmaWVkT24iOiIyMDIxLTA5LTI4VDA0OjE3OjM2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MTYvai5lbnZzb2Z0LjIwMTguMTAuMDA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lbnZzb2Z0LjIwMTguMTAuMDA2IiwiVXJpU3RyaW5nIjoiaHR0cHM6Ly9kb2kub3JnLzEwLjEwMTYvai5lbnZzb2Z0LjIwMTguMTAuMDA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91379F">
            <w:rPr>
              <w:rFonts w:ascii="Calibri" w:hAnsi="Calibri" w:cs="Calibri"/>
              <w:noProof/>
            </w:rPr>
            <w:t>(Roodposhti, Aryal, &amp; Bryan, 2019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</w:t>
      </w:r>
      <w:r w:rsidR="001665D1" w:rsidRPr="00424860">
        <w:rPr>
          <w:rFonts w:ascii="Calibri" w:hAnsi="Calibri" w:cs="Calibri"/>
        </w:rPr>
        <w:t xml:space="preserve">Although </w:t>
      </w:r>
      <w:r w:rsidR="00F23936" w:rsidRPr="00424860">
        <w:rPr>
          <w:rFonts w:ascii="Calibri" w:hAnsi="Calibri" w:cs="Calibri"/>
        </w:rPr>
        <w:t xml:space="preserve">the </w:t>
      </w:r>
      <w:r w:rsidRPr="00424860">
        <w:rPr>
          <w:rFonts w:ascii="Calibri" w:hAnsi="Calibri" w:cs="Calibri"/>
        </w:rPr>
        <w:t>flexib</w:t>
      </w:r>
      <w:r w:rsidR="00F23936" w:rsidRPr="00424860">
        <w:rPr>
          <w:rFonts w:ascii="Calibri" w:hAnsi="Calibri" w:cs="Calibri"/>
        </w:rPr>
        <w:t>ility of CA-based models</w:t>
      </w:r>
      <w:r w:rsidRPr="00424860">
        <w:rPr>
          <w:rFonts w:ascii="Calibri" w:hAnsi="Calibri" w:cs="Calibri"/>
        </w:rPr>
        <w:t xml:space="preserve"> with </w:t>
      </w:r>
      <w:r w:rsidR="00F23936" w:rsidRPr="00424860">
        <w:rPr>
          <w:rFonts w:ascii="Calibri" w:hAnsi="Calibri" w:cs="Calibri"/>
        </w:rPr>
        <w:t>their</w:t>
      </w:r>
      <w:r w:rsidRPr="00424860">
        <w:rPr>
          <w:rFonts w:ascii="Calibri" w:hAnsi="Calibri" w:cs="Calibri"/>
        </w:rPr>
        <w:t xml:space="preserve"> large array </w:t>
      </w:r>
      <w:r w:rsidR="000A72B8" w:rsidRPr="00424860">
        <w:rPr>
          <w:rFonts w:ascii="Calibri" w:hAnsi="Calibri" w:cs="Calibri"/>
        </w:rPr>
        <w:t xml:space="preserve">of </w:t>
      </w:r>
      <w:r w:rsidR="009C5836" w:rsidRPr="00424860">
        <w:rPr>
          <w:rFonts w:ascii="Calibri" w:hAnsi="Calibri" w:cs="Calibri"/>
        </w:rPr>
        <w:t>parameter</w:t>
      </w:r>
      <w:r w:rsidR="00F23936" w:rsidRPr="00424860">
        <w:rPr>
          <w:rFonts w:ascii="Calibri" w:hAnsi="Calibri" w:cs="Calibri"/>
        </w:rPr>
        <w:t xml:space="preserve"> </w:t>
      </w:r>
      <w:r w:rsidR="009C5836" w:rsidRPr="00424860">
        <w:rPr>
          <w:rFonts w:ascii="Calibri" w:hAnsi="Calibri" w:cs="Calibri"/>
        </w:rPr>
        <w:t>settings</w:t>
      </w:r>
      <w:r w:rsidR="007A6325" w:rsidRPr="00424860">
        <w:rPr>
          <w:rFonts w:ascii="Calibri" w:hAnsi="Calibri" w:cs="Calibri"/>
        </w:rPr>
        <w:t xml:space="preserve"> mak</w:t>
      </w:r>
      <w:r w:rsidR="00A23C2D" w:rsidRPr="00424860">
        <w:rPr>
          <w:rFonts w:ascii="Calibri" w:hAnsi="Calibri" w:cs="Calibri"/>
        </w:rPr>
        <w:t>es</w:t>
      </w:r>
      <w:r w:rsidR="007A6325" w:rsidRPr="00424860">
        <w:rPr>
          <w:rFonts w:ascii="Calibri" w:hAnsi="Calibri" w:cs="Calibri"/>
        </w:rPr>
        <w:t xml:space="preserve"> them ideal for participatory</w:t>
      </w:r>
      <w:r w:rsidR="00074ABC" w:rsidRPr="00424860">
        <w:rPr>
          <w:rFonts w:ascii="Calibri" w:hAnsi="Calibri" w:cs="Calibri"/>
        </w:rPr>
        <w:t>-based scenario</w:t>
      </w:r>
      <w:r w:rsidR="00C6092C" w:rsidRPr="00424860">
        <w:rPr>
          <w:rFonts w:ascii="Calibri" w:hAnsi="Calibri" w:cs="Calibri"/>
        </w:rPr>
        <w:t xml:space="preserve"> modeling exercises</w:t>
      </w:r>
      <w:r w:rsidRPr="00424860">
        <w:rPr>
          <w:rFonts w:ascii="Calibri" w:hAnsi="Calibri" w:cs="Calibri"/>
        </w:rPr>
        <w:t xml:space="preserve">, </w:t>
      </w:r>
      <w:r w:rsidR="002F1B86" w:rsidRPr="00424860">
        <w:rPr>
          <w:rFonts w:ascii="Calibri" w:hAnsi="Calibri" w:cs="Calibri"/>
        </w:rPr>
        <w:t xml:space="preserve">the difficulty in </w:t>
      </w:r>
      <w:r w:rsidR="009C06B4" w:rsidRPr="00424860">
        <w:rPr>
          <w:rFonts w:ascii="Calibri" w:hAnsi="Calibri" w:cs="Calibri"/>
        </w:rPr>
        <w:t xml:space="preserve">calibrating </w:t>
      </w:r>
      <w:r w:rsidR="00C3505C" w:rsidRPr="00424860">
        <w:rPr>
          <w:rFonts w:ascii="Calibri" w:hAnsi="Calibri" w:cs="Calibri"/>
        </w:rPr>
        <w:t>the many parameter choices</w:t>
      </w:r>
      <w:r w:rsidR="004C638F" w:rsidRPr="00424860">
        <w:rPr>
          <w:rFonts w:ascii="Calibri" w:hAnsi="Calibri" w:cs="Calibri"/>
        </w:rPr>
        <w:t>—still largely a manual process of trial and error—</w:t>
      </w:r>
      <w:r w:rsidR="00CD4D89" w:rsidRPr="00424860">
        <w:rPr>
          <w:rFonts w:ascii="Calibri" w:hAnsi="Calibri" w:cs="Calibri"/>
        </w:rPr>
        <w:t xml:space="preserve">challenges </w:t>
      </w:r>
      <w:r w:rsidR="00C3505C" w:rsidRPr="00424860">
        <w:rPr>
          <w:rFonts w:ascii="Calibri" w:hAnsi="Calibri" w:cs="Calibri"/>
        </w:rPr>
        <w:t>the</w:t>
      </w:r>
      <w:r w:rsidR="00E62C9A" w:rsidRPr="00424860">
        <w:rPr>
          <w:rFonts w:ascii="Calibri" w:hAnsi="Calibri" w:cs="Calibri"/>
        </w:rPr>
        <w:t xml:space="preserve">ir ability to </w:t>
      </w:r>
      <w:r w:rsidR="00AB71D3" w:rsidRPr="00424860">
        <w:rPr>
          <w:rFonts w:ascii="Calibri" w:hAnsi="Calibri" w:cs="Calibri"/>
        </w:rPr>
        <w:t xml:space="preserve">mimic </w:t>
      </w:r>
      <w:r w:rsidR="00E62C9A" w:rsidRPr="00424860">
        <w:rPr>
          <w:rFonts w:ascii="Calibri" w:hAnsi="Calibri" w:cs="Calibri"/>
        </w:rPr>
        <w:t xml:space="preserve">complex urban dynamics </w:t>
      </w:r>
      <w:r w:rsidR="00AB71D3" w:rsidRPr="00424860">
        <w:rPr>
          <w:rFonts w:ascii="Calibri" w:hAnsi="Calibri" w:cs="Calibri"/>
        </w:rPr>
        <w:t xml:space="preserve">and </w:t>
      </w:r>
      <w:r w:rsidR="00CD4D89" w:rsidRPr="00424860">
        <w:rPr>
          <w:rFonts w:ascii="Calibri" w:hAnsi="Calibri" w:cs="Calibri"/>
        </w:rPr>
        <w:t>accurate</w:t>
      </w:r>
      <w:r w:rsidR="00E62C9A" w:rsidRPr="00424860">
        <w:rPr>
          <w:rFonts w:ascii="Calibri" w:hAnsi="Calibri" w:cs="Calibri"/>
        </w:rPr>
        <w:t xml:space="preserve">ly </w:t>
      </w:r>
      <w:r w:rsidR="00021CD4" w:rsidRPr="00424860">
        <w:rPr>
          <w:rFonts w:ascii="Calibri" w:hAnsi="Calibri" w:cs="Calibri"/>
        </w:rPr>
        <w:t xml:space="preserve">capture </w:t>
      </w:r>
      <w:r w:rsidR="002346FA" w:rsidRPr="00424860">
        <w:rPr>
          <w:rFonts w:ascii="Calibri" w:hAnsi="Calibri" w:cs="Calibri"/>
        </w:rPr>
        <w:t xml:space="preserve">future </w:t>
      </w:r>
      <w:r w:rsidRPr="00424860">
        <w:rPr>
          <w:rFonts w:ascii="Calibri" w:hAnsi="Calibri" w:cs="Calibri"/>
        </w:rPr>
        <w:t xml:space="preserve">urban </w:t>
      </w:r>
      <w:r w:rsidR="00C75B40" w:rsidRPr="00424860">
        <w:rPr>
          <w:rFonts w:ascii="Calibri" w:hAnsi="Calibri" w:cs="Calibri"/>
        </w:rPr>
        <w:t>patterns</w:t>
      </w:r>
      <w:r w:rsidRPr="00424860">
        <w:rPr>
          <w:rFonts w:ascii="Calibri" w:hAnsi="Calibri" w:cs="Calibri"/>
        </w:rPr>
        <w:t>.</w:t>
      </w:r>
    </w:p>
    <w:p w14:paraId="6F8958C5" w14:textId="5431E4F6" w:rsidR="006C7461" w:rsidRPr="00424860" w:rsidRDefault="00886027" w:rsidP="000A4B47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More recent studies have </w:t>
      </w:r>
      <w:r w:rsidR="003E49FF" w:rsidRPr="00424860">
        <w:rPr>
          <w:rFonts w:ascii="Calibri" w:hAnsi="Calibri" w:cs="Calibri"/>
        </w:rPr>
        <w:t>adopted different techniques</w:t>
      </w:r>
      <w:r w:rsidR="00C565C8" w:rsidRPr="00424860">
        <w:rPr>
          <w:rFonts w:ascii="Calibri" w:hAnsi="Calibri" w:cs="Calibri"/>
        </w:rPr>
        <w:t>, such as</w:t>
      </w:r>
      <w:r w:rsidR="00B92501" w:rsidRPr="00424860">
        <w:rPr>
          <w:rFonts w:ascii="Calibri" w:hAnsi="Calibri" w:cs="Calibri"/>
        </w:rPr>
        <w:t xml:space="preserve"> </w:t>
      </w:r>
      <w:r w:rsidR="009D428C" w:rsidRPr="00424860">
        <w:rPr>
          <w:rFonts w:ascii="Calibri" w:hAnsi="Calibri" w:cs="Calibri"/>
        </w:rPr>
        <w:t>geographical zoning</w:t>
      </w:r>
      <w:r w:rsidR="000E4827" w:rsidRPr="00424860">
        <w:rPr>
          <w:rFonts w:ascii="Calibri" w:hAnsi="Calibri" w:cs="Calibri"/>
        </w:rPr>
        <w:t>,</w:t>
      </w:r>
      <w:r w:rsidR="00DD6532" w:rsidRPr="00424860">
        <w:rPr>
          <w:rFonts w:ascii="Calibri" w:hAnsi="Calibri" w:cs="Calibri"/>
        </w:rPr>
        <w:t xml:space="preserve"> </w:t>
      </w:r>
      <w:r w:rsidR="0048761A" w:rsidRPr="00424860">
        <w:rPr>
          <w:rFonts w:ascii="Calibri" w:hAnsi="Calibri" w:cs="Calibri"/>
        </w:rPr>
        <w:t>context</w:t>
      </w:r>
      <w:r w:rsidR="009D428C" w:rsidRPr="00424860">
        <w:rPr>
          <w:rFonts w:ascii="Calibri" w:hAnsi="Calibri" w:cs="Calibri"/>
        </w:rPr>
        <w:t xml:space="preserve"> </w:t>
      </w:r>
      <w:r w:rsidR="00A13F9E" w:rsidRPr="00424860">
        <w:rPr>
          <w:rFonts w:ascii="Calibri" w:hAnsi="Calibri" w:cs="Calibri"/>
        </w:rPr>
        <w:t>integration</w:t>
      </w:r>
      <w:r w:rsidR="000E4827" w:rsidRPr="00424860">
        <w:rPr>
          <w:rFonts w:ascii="Calibri" w:hAnsi="Calibri" w:cs="Calibri"/>
        </w:rPr>
        <w:t xml:space="preserve">, and </w:t>
      </w:r>
      <w:r w:rsidR="00676AF2" w:rsidRPr="00424860">
        <w:rPr>
          <w:rFonts w:ascii="Calibri" w:hAnsi="Calibri" w:cs="Calibri"/>
        </w:rPr>
        <w:t xml:space="preserve">innovative </w:t>
      </w:r>
      <w:r w:rsidR="004B5045" w:rsidRPr="00424860">
        <w:rPr>
          <w:rFonts w:ascii="Calibri" w:hAnsi="Calibri" w:cs="Calibri"/>
        </w:rPr>
        <w:t>algorithms</w:t>
      </w:r>
      <w:r w:rsidR="00C565C8" w:rsidRPr="00424860">
        <w:rPr>
          <w:rFonts w:ascii="Calibri" w:hAnsi="Calibri" w:cs="Calibri"/>
        </w:rPr>
        <w:t>,</w:t>
      </w:r>
      <w:r w:rsidR="00704526" w:rsidRPr="00424860">
        <w:rPr>
          <w:rFonts w:ascii="Calibri" w:hAnsi="Calibri" w:cs="Calibri"/>
        </w:rPr>
        <w:t xml:space="preserve"> </w:t>
      </w:r>
      <w:r w:rsidR="003E49FF" w:rsidRPr="00424860">
        <w:rPr>
          <w:rFonts w:ascii="Calibri" w:hAnsi="Calibri" w:cs="Calibri"/>
        </w:rPr>
        <w:t>to increase the predictive accuracy of urban land</w:t>
      </w:r>
      <w:r w:rsidR="00084974" w:rsidRPr="00424860">
        <w:rPr>
          <w:rFonts w:ascii="Calibri" w:hAnsi="Calibri" w:cs="Calibri"/>
        </w:rPr>
        <w:t>-</w:t>
      </w:r>
      <w:r w:rsidR="003E49FF" w:rsidRPr="00424860">
        <w:rPr>
          <w:rFonts w:ascii="Calibri" w:hAnsi="Calibri" w:cs="Calibri"/>
        </w:rPr>
        <w:t xml:space="preserve">use modeling. </w:t>
      </w:r>
      <w:r w:rsidR="0034737B" w:rsidRPr="00424860">
        <w:rPr>
          <w:rFonts w:ascii="Calibri" w:hAnsi="Calibri" w:cs="Calibri"/>
        </w:rPr>
        <w:t>For example, s</w:t>
      </w:r>
      <w:r w:rsidR="00704526" w:rsidRPr="00424860">
        <w:rPr>
          <w:rFonts w:ascii="Calibri" w:hAnsi="Calibri" w:cs="Calibri"/>
        </w:rPr>
        <w:t xml:space="preserve">ome studies </w:t>
      </w:r>
      <w:r w:rsidR="00783347">
        <w:rPr>
          <w:rFonts w:ascii="Calibri" w:hAnsi="Calibri" w:cs="Calibri"/>
        </w:rPr>
        <w:t xml:space="preserve">have </w:t>
      </w:r>
      <w:r w:rsidR="00704526" w:rsidRPr="00424860">
        <w:rPr>
          <w:rFonts w:ascii="Calibri" w:hAnsi="Calibri" w:cs="Calibri"/>
        </w:rPr>
        <w:t>sub</w:t>
      </w:r>
      <w:r w:rsidR="003223D6">
        <w:rPr>
          <w:rFonts w:ascii="Calibri" w:hAnsi="Calibri" w:cs="Calibri"/>
        </w:rPr>
        <w:t>divide</w:t>
      </w:r>
      <w:r w:rsidR="00783347">
        <w:rPr>
          <w:rFonts w:ascii="Calibri" w:hAnsi="Calibri" w:cs="Calibri"/>
        </w:rPr>
        <w:t>d</w:t>
      </w:r>
      <w:r w:rsidR="00704526" w:rsidRPr="00424860">
        <w:rPr>
          <w:rFonts w:ascii="Calibri" w:hAnsi="Calibri" w:cs="Calibri"/>
        </w:rPr>
        <w:t xml:space="preserve"> the</w:t>
      </w:r>
      <w:r w:rsidR="00EB082D" w:rsidRPr="00424860">
        <w:rPr>
          <w:rFonts w:ascii="Calibri" w:hAnsi="Calibri" w:cs="Calibri"/>
        </w:rPr>
        <w:t>ir</w:t>
      </w:r>
      <w:r w:rsidR="00704526" w:rsidRPr="00424860">
        <w:rPr>
          <w:rFonts w:ascii="Calibri" w:hAnsi="Calibri" w:cs="Calibri"/>
        </w:rPr>
        <w:t xml:space="preserve"> study area into separate </w:t>
      </w:r>
      <w:r w:rsidR="00EB082D" w:rsidRPr="00424860">
        <w:rPr>
          <w:rFonts w:ascii="Calibri" w:hAnsi="Calibri" w:cs="Calibri"/>
        </w:rPr>
        <w:t>regions</w:t>
      </w:r>
      <w:r w:rsidR="00704526" w:rsidRPr="00424860">
        <w:rPr>
          <w:rFonts w:ascii="Calibri" w:hAnsi="Calibri" w:cs="Calibri"/>
        </w:rPr>
        <w:t xml:space="preserve">, allowing independent transition rule sets to be constructed to align with the </w:t>
      </w:r>
      <w:r w:rsidR="00EB082D" w:rsidRPr="00424860">
        <w:rPr>
          <w:rFonts w:ascii="Calibri" w:hAnsi="Calibri" w:cs="Calibri"/>
        </w:rPr>
        <w:t>specific</w:t>
      </w:r>
      <w:r w:rsidR="00704526" w:rsidRPr="00424860">
        <w:rPr>
          <w:rFonts w:ascii="Calibri" w:hAnsi="Calibri" w:cs="Calibri"/>
        </w:rPr>
        <w:t xml:space="preserve"> condition</w:t>
      </w:r>
      <w:r w:rsidR="003223D6">
        <w:rPr>
          <w:rFonts w:ascii="Calibri" w:hAnsi="Calibri" w:cs="Calibri"/>
        </w:rPr>
        <w:t>s</w:t>
      </w:r>
      <w:r w:rsidR="00704526" w:rsidRPr="00424860">
        <w:rPr>
          <w:rFonts w:ascii="Calibri" w:hAnsi="Calibri" w:cs="Calibri"/>
        </w:rPr>
        <w:t xml:space="preserve"> in </w:t>
      </w:r>
      <w:r w:rsidR="00704526" w:rsidRPr="00424860">
        <w:rPr>
          <w:rFonts w:ascii="Calibri" w:hAnsi="Calibri" w:cs="Calibri"/>
        </w:rPr>
        <w:lastRenderedPageBreak/>
        <w:t xml:space="preserve">each zone </w:t>
      </w:r>
      <w:sdt>
        <w:sdtPr>
          <w:rPr>
            <w:rFonts w:ascii="Calibri" w:hAnsi="Calibri" w:cs="Calibri"/>
          </w:rPr>
          <w:alias w:val="To edit, see citavi.com/edit"/>
          <w:tag w:val="CitaviPlaceholder#3968ee26-0636-422d-9093-cdd1727a59f0"/>
          <w:id w:val="1174864130"/>
          <w:placeholder>
            <w:docPart w:val="6F8C01740F3642348A599272186C4705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40" w:author="JINZHU WANG" w:date="2022-05-09T12:43:00Z">
            <w:r w:rsidR="001221F6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2Nzc4MzRhLWY0YmYtNGU1Ny04MjRiLTQyOWIxZGEyYzUyYSIsIlJhbmdlTGVuZ3RoIjozNSwiUmVmZXJlbmNlSWQiOiIyZTY4OTljMi1iODMxLTRlYWQtYTdiZS1hNDdkMTc3ZDZm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IxOTcxNTYiLCJVcmlTdHJpbmciOiJodHRwOi8vd3d3Lm5jYmkubmxtLm5paC5nb3YvcHVibWVkLzMyMTk3MTU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ZW5vdm8iLCJDcmVhdGVkT24iOiIyMDIxLTA4LTMxVDIyOjUxOjUzIiwiTW9kaWZpZWRCeSI6Il9MZW5vdm8iLCJJZCI6ImY2MDBkOWZhLWJjMjMtNGZkYy04ODUxLTI1OWRjYzQ2MGU0ZCIsIk1vZGlmaWVkT24iOiIyMDIxLTA4LTMxVDIyOjUxOjUz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NjaXRvdGVudi4yMDIwLjEzNzczOCIsIlVyaVN0cmluZyI6Imh0dHBzOi8vZG9pLm9yZy8xMC4xMDE2L2ouc2NpdG90ZW52LjIwMjAuMTM3NzM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NoYW5nIiwiTGFzdE5hbWUiOiJYaWEiLCJQcm90ZWN0ZWQiOmZhbHNlLCJTZXgiOjIsIkNyZWF0ZWRCeSI6Il9MZW5vdm8iLCJDcmVhdGVkT24iOiIyMDIxLTA4LTMxVDIyOjUxOjUzIiwiTW9kaWZpZWRCeSI6Il9MZW5vdm8iLCJJZCI6IjgwMDYyOWFhLTFlOTctNDkzNy05ZTRhLWI2NDkxMDliZGJkMCIsIk1vZGlmaWVkT24iOiIyMDIxLTA4LTMxVDIyOjUxOjUzIiwiUHJvamVjdCI6eyIkcmVmIjoiNSJ9fSx7IiRpZCI6IjIw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XSwiQ2l0YXRpb25LZXlVcGRhdGVUeXBlIjowLCJDb2xsYWJvcmF0b3JzIjpbXSwiRG9pIjoiMTAuMTA4MC8xNTQ4MTYwMy4yMDIxLjE5MzM3MTQ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gwLzE1NDgxNjAzLjIwMjEuMTkzMzcxNCIsIlVyaVN0cmluZyI6Imh0dHBzOi8vZG9pLm9yZy8xMC4xMDgwLzE1NDgxNjAzLjIwMjEuMTkzMzcxN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MmU1MzkyZC1jYWI5LTQ5OGItYWM2MC05MDgxYmYzMTkyZDUiLCJNb2RpZmllZE9uIjoiMjAyMS0wOC0zMVQyMjo1MTo1MyIsIlByb2plY3QiOnsiJHJlZiI6IjUifX1dLCJPcmdhbml6YXRpb25zIjpbXSwiT3RoZXJzSW52b2x2ZWQiOltdLCJQYWdlUmFuZ2UiOiI8c3A+XHJcbiAgPG4+MTwvbj5cclxuICA8aW4+dHJ1ZTwvaW4+XHJcbiAgPG9zPjE8L29zPlxyXG4gIDxwcz4xPC9wcz5cclxuPC9zcD5cclxuPGVwPlxyXG4gIDxuPjI0PC9uPlxyXG4gIDxpbj50cnVlPC9pbj5cclxuICA8b3M+MjQ8L29zPlxyXG4gIDxwcz4yNDwvcHM+XHJcbjwvZXA+XHJcbjxvcz4xLTI0PC9vcz4iLCJQZXJpb2RpY2FsIjp7IiRpZCI6IjI0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}</w:instrText>
            </w:r>
          </w:ins>
          <w:del w:id="41" w:author="JINZHU WANG" w:date="2022-05-09T12:43:00Z">
            <w:r w:rsidR="00651994" w:rsidDel="001221F6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2Nzc4MzRhLWY0YmYtNGU1Ny04MjRiLTQyOWIxZGEyYzUyYSIsIlJhbmdlTGVuZ3RoIjozNSwiUmVmZXJlbmNlSWQiOiIyZTY4OTljMi1iODMxLTRlYWQtYTdiZS1hNDdkMTc3ZDZm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IxOTcxNTYiLCJVcmlTdHJpbmciOiJodHRwOi8vd3d3Lm5jYmkubmxtLm5paC5nb3YvcHVibWVkLzMyMTk3MTU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ZW5vdm8iLCJDcmVhdGVkT24iOiIyMDIxLTA4LTMxVDIyOjUxOjUzIiwiTW9kaWZpZWRCeSI6Il9MZW5vdm8iLCJJZCI6ImY2MDBkOWZhLWJjMjMtNGZkYy04ODUxLTI1OWRjYzQ2MGU0ZCIsIk1vZGlmaWVkT24iOiIyMDIxLTA4LTMxVDIyOjUxOjUz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NjaXRvdGVudi4yMDIwLjEzNzczOCIsIlVyaVN0cmluZyI6Imh0dHBzOi8vZG9pLm9yZy8xMC4xMDE2L2ouc2NpdG90ZW52LjIwMjAuMTM3NzM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NoYW5nIiwiTGFzdE5hbWUiOiJYaWEiLCJQcm90ZWN0ZWQiOmZhbHNlLCJTZXgiOjIsIkNyZWF0ZWRCeSI6Il9MZW5vdm8iLCJDcmVhdGVkT24iOiIyMDIxLTA4LTMxVDIyOjUxOjUzIiwiTW9kaWZpZWRCeSI6Il9MZW5vdm8iLCJJZCI6IjgwMDYyOWFhLTFlOTctNDkzNy05ZTRhLWI2NDkxMDliZGJkMCIsIk1vZGlmaWVkT24iOiIyMDIxLTA4LTMxVDIyOjUxOjUzIiwiUHJvamVjdCI6eyIkcmVmIjoiNSJ9fSx7IiRpZCI6IjIw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XSwiQ2l0YXRpb25LZXlVcGRhdGVUeXBlIjowLCJDb2xsYWJvcmF0b3JzIjpbXSwiRG9pIjoiMTAuMTA4MC8xNTQ4MTYwMy4yMDIxLjE5MzM3MTQ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gwLzE1NDgxNjAzLjIwMjEuMTkzMzcxNCIsIlVyaVN0cmluZyI6Imh0dHBzOi8vZG9pLm9yZy8xMC4xMDgwLzE1NDgxNjAzLjIwMjEuMTkzMzcxN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MmU1MzkyZC1jYWI5LTQ5OGItYWM2MC05MDgxYmYzMTkyZDUiLCJNb2RpZmllZE9uIjoiMjAyMS0wOC0zMVQyMjo1MTo1MyIsIlByb2plY3QiOnsiJHJlZiI6IjUifX1dLCJPcmdhbml6YXRpb25zIjpbXSwiT3RoZXJzSW52b2x2ZWQiOltdLCJQYWdlUmFuZ2UiOiI8c3A+XHJcbiAgPG4+MTwvbj5cclxuICA8aW4+dHJ1ZTwvaW4+XHJcbiAgPG9zPjE8L29zPlxyXG4gIDxwcz4xPC9wcz5cclxuPC9zcD5cclxuPGVwPlxyXG4gIDxuPjI0PC9uPlxyXG4gIDxpbj50cnVlPC9pbj5cclxuICA8b3M+MjQ8L29zPlxyXG4gIDxwcz4yNDwvcHM+XHJcbjwvZXA+XHJcbjxvcz4xLTI0PC9vcz4iLCJQZXJpb2RpY2FsIjp7IiRpZCI6IjI0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91379F">
            <w:rPr>
              <w:rFonts w:ascii="Calibri" w:hAnsi="Calibri" w:cs="Calibri"/>
              <w:noProof/>
            </w:rPr>
            <w:t>(Qian, Xing, Guan, Yang, &amp; Wu, 2020; Xia &amp; Zhang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704526" w:rsidRPr="00424860">
        <w:rPr>
          <w:rFonts w:ascii="Calibri" w:hAnsi="Calibri" w:cs="Calibri"/>
        </w:rPr>
        <w:t xml:space="preserve">. </w:t>
      </w:r>
      <w:r w:rsidR="006C7461" w:rsidRPr="00424860">
        <w:rPr>
          <w:rFonts w:ascii="Calibri" w:hAnsi="Calibri" w:cs="Calibri"/>
        </w:rPr>
        <w:t xml:space="preserve">Many studies </w:t>
      </w:r>
      <w:r w:rsidR="00264AE8">
        <w:rPr>
          <w:rFonts w:ascii="Calibri" w:hAnsi="Calibri" w:cs="Calibri"/>
        </w:rPr>
        <w:t xml:space="preserve">have </w:t>
      </w:r>
      <w:r w:rsidR="006C7461" w:rsidRPr="00424860">
        <w:rPr>
          <w:rFonts w:ascii="Calibri" w:hAnsi="Calibri" w:cs="Calibri"/>
        </w:rPr>
        <w:t>incorporate</w:t>
      </w:r>
      <w:r w:rsidR="00264AE8">
        <w:rPr>
          <w:rFonts w:ascii="Calibri" w:hAnsi="Calibri" w:cs="Calibri"/>
        </w:rPr>
        <w:t>d</w:t>
      </w:r>
      <w:r w:rsidR="006C7461" w:rsidRPr="00424860">
        <w:rPr>
          <w:rFonts w:ascii="Calibri" w:hAnsi="Calibri" w:cs="Calibri"/>
        </w:rPr>
        <w:t xml:space="preserve"> the shape and texture </w:t>
      </w:r>
      <w:r w:rsidR="00D75C53" w:rsidRPr="00424860">
        <w:rPr>
          <w:rFonts w:ascii="Calibri" w:hAnsi="Calibri" w:cs="Calibri"/>
        </w:rPr>
        <w:t xml:space="preserve">index </w:t>
      </w:r>
      <w:r w:rsidR="006C7461" w:rsidRPr="00424860">
        <w:rPr>
          <w:rFonts w:ascii="Calibri" w:hAnsi="Calibri" w:cs="Calibri"/>
        </w:rPr>
        <w:t xml:space="preserve">to </w:t>
      </w:r>
      <w:r w:rsidR="00D75C53" w:rsidRPr="00424860">
        <w:rPr>
          <w:rFonts w:ascii="Calibri" w:hAnsi="Calibri" w:cs="Calibri"/>
        </w:rPr>
        <w:t>reflect the</w:t>
      </w:r>
      <w:r w:rsidR="00284214" w:rsidRPr="00424860">
        <w:rPr>
          <w:rFonts w:ascii="Calibri" w:hAnsi="Calibri" w:cs="Calibri"/>
        </w:rPr>
        <w:t xml:space="preserve"> </w:t>
      </w:r>
      <w:r w:rsidR="00391DA1" w:rsidRPr="00424860">
        <w:rPr>
          <w:rFonts w:ascii="Calibri" w:hAnsi="Calibri" w:cs="Calibri"/>
        </w:rPr>
        <w:t>neighborhood</w:t>
      </w:r>
      <w:r w:rsidR="00284214" w:rsidRPr="00424860">
        <w:rPr>
          <w:rFonts w:ascii="Calibri" w:hAnsi="Calibri" w:cs="Calibri"/>
        </w:rPr>
        <w:t xml:space="preserve"> spatial </w:t>
      </w:r>
      <w:r w:rsidR="00D75C53" w:rsidRPr="00424860">
        <w:rPr>
          <w:rFonts w:ascii="Calibri" w:hAnsi="Calibri" w:cs="Calibri"/>
        </w:rPr>
        <w:t>configurations of urban dynamics</w:t>
      </w:r>
      <w:r w:rsidR="006C7461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98b73712-d1e5-4d8f-8ae1-63de36a4e809"/>
          <w:id w:val="1310881690"/>
          <w:placeholder>
            <w:docPart w:val="3C0940915C554897A12389B652F4E49A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42" w:author="JINZHU WANG" w:date="2022-05-09T12:43:00Z">
            <w:r w:rsidR="001221F6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3NDcwY2I5LWFjMGMtNGM1My1iOTc5LTY2YzhiYWUzZGU0OSIsIlJhbmdlU3RhcnQiOjI3LCJSYW5nZUxlbmd0aCI6MjAsIlJlZmVyZW5jZUlkIjoiMWI1YzczMGItMTVkZS00MDFmLWJhNTAtM2MyMThmYTIwMjZm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DAvMTM2NTg4MTYuMjAyMC4xNzExOTE1IiwiVXJpU3RyaW5nIjoiaHR0cHM6Ly9kb2kub3JnLzEwLjEwODAvMTM2NTg4MTYuMjAyMC4xNzExOTE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4MC8wMTQzMTE2MS4yMDE3LjEzOTU5NjgiLCJVcmlTdHJpbmciOiJodHRwczovL2RvaS5vcmcvMTAuMTA4MC8wMTQzMTE2MS4yMDE3LjEzOTU5Nj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}</w:instrText>
            </w:r>
          </w:ins>
          <w:del w:id="43" w:author="JINZHU WANG" w:date="2022-05-09T12:43:00Z">
            <w:r w:rsidR="00651994" w:rsidDel="001221F6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3NDcwY2I5LWFjMGMtNGM1My1iOTc5LTY2YzhiYWUzZGU0OSIsIlJhbmdlU3RhcnQiOjI3LCJSYW5nZUxlbmd0aCI6MjAsIlJlZmVyZW5jZUlkIjoiMWI1YzczMGItMTVkZS00MDFmLWJhNTAtM2MyMThmYTIwMjZm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DAvMTM2NTg4MTYuMjAyMC4xNzExOTE1IiwiVXJpU3RyaW5nIjoiaHR0cHM6Ly9kb2kub3JnLzEwLjEwODAvMTM2NTg4MTYuMjAyMC4xNzExOTE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4MC8wMTQzMTE2MS4yMDE3LjEzOTU5NjgiLCJVcmlTdHJpbmciOiJodHRwczovL2RvaS5vcmcvMTAuMTA4MC8wMTQzMTE2MS4yMDE3LjEzOTU5Nj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91379F">
            <w:rPr>
              <w:rFonts w:ascii="Calibri" w:hAnsi="Calibri" w:cs="Calibri"/>
              <w:noProof/>
            </w:rPr>
            <w:t>(Ruiz Hernandez &amp; Shi, 2018; Zhai et al.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6C7461" w:rsidRPr="00424860">
        <w:rPr>
          <w:rFonts w:ascii="Calibri" w:hAnsi="Calibri" w:cs="Calibri"/>
        </w:rPr>
        <w:t xml:space="preserve">. </w:t>
      </w:r>
      <w:sdt>
        <w:sdtPr>
          <w:rPr>
            <w:rFonts w:ascii="Calibri" w:hAnsi="Calibri" w:cs="Calibri"/>
          </w:rPr>
          <w:alias w:val="To edit, see citavi.com/edit"/>
          <w:tag w:val="CitaviPlaceholder#58f1852f-b900-4d91-ad92-ce15c66ac881"/>
          <w:id w:val="1217355380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44" w:author="JINZHU WANG" w:date="2022-05-09T12:43:00Z">
            <w:r w:rsidR="001221F6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Fzc29jaWF0ZVdpdGhQbGFjZWhvbGRlclRhZyI6IkNpdGF2aVBsYWNlaG9sZGVyIzQ3YWM4NDc5LTFmMWEtNGUzZC05NTEwLTNlMTdmNDJlMTU3YSIsIkVudHJpZXMiOlt7IiRpZCI6IjIiLCIkdHlwZSI6IlN3aXNzQWNhZGVtaWMuQ2l0YXZpLkNpdGF0aW9ucy5Xb3JkUGxhY2Vob2xkZXJFbnRyeSwgU3dpc3NBY2FkZW1pYy5DaXRhdmkiLCJJZCI6Ijg0ZDA3YmQyLWZhYzAtNDRhZi05MmJmLWVlY2U3YzUwNjVhMiIsIlJhbmdlTGVuZ3RoIjoxNC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+XHJcbiAgPG4+MTA0MTY4PC9uPlxyXG4gIDxpbj50cnVlPC9pbj5cclxuICA8b3M+MTA0MTY4PC9vcz5cclxuICA8cHM+MTA0MTY4PC9wcz5cclxuPC9zcD5cclxuPG9zPjEwNDE2ODwvb3M+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UtMDlUMTI6Mzk6NDYiLCJQcm9qZWN0Ijp7IiRyZWYiOiI1In19LCJVc2VOdW1iZXJpbmdUeXBlT2ZQYXJlbnREb2N1bWVudCI6ZmFsc2V9XSwiRm9ybWF0dGVkVGV4dCI6eyIkaWQiOiIxMyIsIkNvdW50IjoxLCJUZXh0VW5pdHMiOlt7IiRpZCI6IjE0IiwiRm9udFN0eWxlIjp7IiRpZCI6IjE1IiwiTmV1dHJhbCI6dHJ1ZX0sIlJlYWRpbmdPcmRlciI6MSwiVGV4dCI6IkguIFdhbmcgZXQgYWwuIn1dfSwiVGFnIjoiQ2l0YXZpUGxhY2Vob2xkZXIjNThmMTg1MmYtYjkwMC00ZDkxLWFkOTItY2UxNWM2NmFjODgxIiwiVGV4dCI6IkguIFdhbmcgZXQgYWwuIiwiV0FJVmVyc2lvbiI6IjYuMTEuMC4wIn0=}</w:instrText>
            </w:r>
          </w:ins>
          <w:del w:id="45" w:author="JINZHU WANG" w:date="2022-05-09T12:43:00Z">
            <w:r w:rsidR="0091379F" w:rsidDel="001221F6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Fzc29jaWF0ZVdpdGhQbGFjZWhvbGRlclRhZyI6IkNpdGF2aVBsYWNlaG9sZGVyIzQ3YWM4NDc5LTFmMWEtNGUzZC05NTEwLTNlMTdmNDJlMTU3YSIsIkVudHJpZXMiOlt7IiRpZCI6IjIiLCIkdHlwZSI6IlN3aXNzQWNhZGVtaWMuQ2l0YXZpLkNpdGF0aW9ucy5Xb3JkUGxhY2Vob2xkZXJFbnRyeSwgU3dpc3NBY2FkZW1pYy5DaXRhdmkiLCJJZCI6Ijg0ZDA3YmQyLWZhYzAtNDRhZi05MmJmLWVlY2U3YzUwNjVhMiIsIlJhbmdlTGVuZ3RoIjoxNC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+XHJcbiAgPG4+MTA0MTY4PC9uPlxyXG4gIDxpbj50cnVlPC9pbj5cclxuICA8b3M+MTA0MTY4PC9vcz5cclxuICA8cHM+MTA0MTY4PC9wcz5cclxuPC9zcD5cclxuPG9zPjEwNDE2ODwvb3M+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QtMjFUMTY6Mjg6NDIiLCJQcm9qZWN0Ijp7IiRyZWYiOiI1In19LCJVc2VOdW1iZXJpbmdUeXBlT2ZQYXJlbnREb2N1bWVudCI6ZmFsc2V9XSwiRm9ybWF0dGVkVGV4dCI6eyIkaWQiOiIxMyIsIkNvdW50IjoxLCJUZXh0VW5pdHMiOlt7IiRpZCI6IjE0IiwiRm9udFN0eWxlIjp7IiRpZCI6IjE1IiwiTmV1dHJhbCI6dHJ1ZX0sIlJlYWRpbmdPcmRlciI6MSwiVGV4dCI6IkguIFdhbmcgZXQgYWwuIn1dfSwiVGFnIjoiQ2l0YXZpUGxhY2Vob2xkZXIjNThmMTg1MmYtYjkwMC00ZDkxLWFkOTItY2UxNWM2NmFjODgxIiwiVGV4dCI6IkguIFdhbmcgZXQgYWwuIiwiV0FJVmVyc2lvbiI6IjYuMTAuMC4wIn0=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91379F">
            <w:rPr>
              <w:rFonts w:ascii="Calibri" w:hAnsi="Calibri" w:cs="Calibri"/>
              <w:noProof/>
            </w:rPr>
            <w:t>H. Wang et al.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F2325D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47ac8479-1f1a-4e3d-9510-3e17f42e157a"/>
          <w:id w:val="1717206185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46" w:author="JINZHU WANG" w:date="2022-05-09T12:43:00Z">
            <w:r w:rsidR="001221F6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Fzc29jaWF0ZVdpdGhQbGFjZWhvbGRlclRhZyI6IkNpdGF2aVBsYWNlaG9sZGVyIzU4ZjE4NTJmLWI5MDAtNGQ5MS1hZDkyLWNlMTVjNjZhYzg4MSIsIkVudHJpZXMiOlt7IiRpZCI6IjIiLCIkdHlwZSI6IlN3aXNzQWNhZGVtaWMuQ2l0YXZpLkNpdGF0aW9ucy5Xb3JkUGxhY2Vob2xkZXJFbnRyeSwgU3dpc3NBY2FkZW1pYy5DaXRhdmkiLCJJZCI6IjliNTRiMjM1LTdiYzMtNGM1MC1iODViLWIxMTMzYjY0NjZkMSIsIlJhbmdlTGVuZ3RoIjo2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1LTA5VDEyOjM5OjQ2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EpIn1dfSwiVGFnIjoiQ2l0YXZpUGxhY2Vob2xkZXIjNDdhYzg0NzktMWYxYS00ZTNkLTk1MTAtM2UxN2Y0MmUxNTdhIiwiVGV4dCI6IigyMDIxKSIsIldBSVZlcnNpb24iOiI2LjExLjAuMCJ9}</w:instrText>
            </w:r>
          </w:ins>
          <w:del w:id="47" w:author="JINZHU WANG" w:date="2022-05-09T12:43:00Z">
            <w:r w:rsidR="0091379F" w:rsidDel="001221F6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Fzc29jaWF0ZVdpdGhQbGFjZWhvbGRlclRhZyI6IkNpdGF2aVBsYWNlaG9sZGVyIzU4ZjE4NTJmLWI5MDAtNGQ5MS1hZDkyLWNlMTVjNjZhYzg4MSIsIkVudHJpZXMiOlt7IiRpZCI6IjIiLCIkdHlwZSI6IlN3aXNzQWNhZGVtaWMuQ2l0YXZpLkNpdGF0aW9ucy5Xb3JkUGxhY2Vob2xkZXJFbnRyeSwgU3dpc3NBY2FkZW1pYy5DaXRhdmkiLCJJZCI6IjliNTRiMjM1LTdiYzMtNGM1MC1iODViLWIxMTMzYjY0NjZkMSIsIlJhbmdlTGVuZ3RoIjo2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0LTIxVDE2OjI4OjQy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EpIn1dfSwiVGFnIjoiQ2l0YXZpUGxhY2Vob2xkZXIjNDdhYzg0NzktMWYxYS00ZTNkLTk1MTAtM2UxN2Y0MmUxNTdhIiwiVGV4dCI6IigyMDIxKSIsIldBSVZlcnNpb24iOiI2LjEwLjAuMCJ9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91379F">
            <w:rPr>
              <w:rFonts w:ascii="Calibri" w:hAnsi="Calibri" w:cs="Calibri"/>
              <w:noProof/>
            </w:rPr>
            <w:t>(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F2325D" w:rsidRPr="00424860">
        <w:rPr>
          <w:rFonts w:ascii="Calibri" w:hAnsi="Calibri" w:cs="Calibri"/>
        </w:rPr>
        <w:t xml:space="preserve"> </w:t>
      </w:r>
      <w:r w:rsidR="00C20812" w:rsidRPr="00424860">
        <w:rPr>
          <w:rFonts w:ascii="Calibri" w:hAnsi="Calibri" w:cs="Calibri"/>
        </w:rPr>
        <w:t>incorporate</w:t>
      </w:r>
      <w:r w:rsidR="003223D6">
        <w:rPr>
          <w:rFonts w:ascii="Calibri" w:hAnsi="Calibri" w:cs="Calibri"/>
        </w:rPr>
        <w:t>d</w:t>
      </w:r>
      <w:r w:rsidR="00843AD9" w:rsidRPr="00424860">
        <w:rPr>
          <w:rFonts w:ascii="Calibri" w:hAnsi="Calibri" w:cs="Calibri"/>
        </w:rPr>
        <w:t xml:space="preserve"> historical urban development</w:t>
      </w:r>
      <w:r w:rsidR="000505D2" w:rsidRPr="00424860">
        <w:rPr>
          <w:rFonts w:ascii="Calibri" w:hAnsi="Calibri" w:cs="Calibri"/>
        </w:rPr>
        <w:t xml:space="preserve"> as </w:t>
      </w:r>
      <w:r w:rsidR="00264AE8">
        <w:rPr>
          <w:rFonts w:ascii="Calibri" w:hAnsi="Calibri" w:cs="Calibri"/>
        </w:rPr>
        <w:t xml:space="preserve">a </w:t>
      </w:r>
      <w:r w:rsidR="007B0EFB">
        <w:rPr>
          <w:rFonts w:ascii="Calibri" w:hAnsi="Calibri" w:cs="Calibri"/>
        </w:rPr>
        <w:t>tempo</w:t>
      </w:r>
      <w:r w:rsidR="00FA3A6B">
        <w:rPr>
          <w:rFonts w:ascii="Calibri" w:hAnsi="Calibri" w:cs="Calibri"/>
        </w:rPr>
        <w:t xml:space="preserve">ral </w:t>
      </w:r>
      <w:r w:rsidR="00420EE5">
        <w:rPr>
          <w:rFonts w:ascii="Calibri" w:hAnsi="Calibri" w:cs="Calibri"/>
        </w:rPr>
        <w:t>process</w:t>
      </w:r>
      <w:r w:rsidR="00420EE5" w:rsidRPr="00424860">
        <w:rPr>
          <w:rFonts w:ascii="Calibri" w:hAnsi="Calibri" w:cs="Calibri"/>
        </w:rPr>
        <w:t xml:space="preserve"> </w:t>
      </w:r>
      <w:r w:rsidR="000505D2" w:rsidRPr="00424860">
        <w:rPr>
          <w:rFonts w:ascii="Calibri" w:hAnsi="Calibri" w:cs="Calibri"/>
        </w:rPr>
        <w:t xml:space="preserve">to </w:t>
      </w:r>
      <w:r w:rsidR="0064424B" w:rsidRPr="00424860">
        <w:rPr>
          <w:rFonts w:ascii="Calibri" w:hAnsi="Calibri" w:cs="Calibri"/>
        </w:rPr>
        <w:t>simulate</w:t>
      </w:r>
      <w:r w:rsidR="000505D2" w:rsidRPr="00424860">
        <w:rPr>
          <w:rFonts w:ascii="Calibri" w:hAnsi="Calibri" w:cs="Calibri"/>
        </w:rPr>
        <w:t xml:space="preserve"> the future urban layout</w:t>
      </w:r>
      <w:r w:rsidR="00420EE5">
        <w:rPr>
          <w:rFonts w:ascii="Calibri" w:hAnsi="Calibri" w:cs="Calibri"/>
        </w:rPr>
        <w:t>, while</w:t>
      </w:r>
      <w:r w:rsidR="003804F0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090784ba-d381-441e-9ed9-b10afc989072"/>
          <w:id w:val="709336204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48" w:author="JINZHU WANG" w:date="2022-05-09T12:43:00Z">
            <w:r w:rsidR="001221F6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Fzc29jaWF0ZVdpdGhQbGFjZWhvbGRlclRhZyI6IkNpdGF2aVBsYWNlaG9sZGVyI2MzMDMxNDEwLTZhYTQtNGU0OS05OTY3LWI0OWY0NjNmMDcwMCIsIkVudHJpZXMiOlt7IiRpZCI6IjIiLCIkdHlwZSI6IlN3aXNzQWNhZGVtaWMuQ2l0YXZpLkNpdGF0aW9ucy5Xb3JkUGxhY2Vob2xkZXJFbnRyeSwgU3dpc3NBY2FkZW1pYy5DaXRhdmkiLCJJZCI6IjNlNzY0ZDdiLTc5ZjAtNGM1YS04MDMzLWRhYWE2MDVkNmFkNyIsIlJhbmdlTGVuZ3RoIjoxMSwiUmVmZXJlbmNlSWQiOiJmZDYwYzgyMy05ZTBhLTQxNGMtOGFjYS0zNWQ2OTY1NDhiMm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Vjb2xpbmQuMjAyMC4xMDY2NzEiLCJVcmlTdHJpbmciOiJodHRwczovL2RvaS5vcmcvMTAuMTAxNi9qLmVjb2xpbmQuMjAyMC4xMDY2Nz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}</w:instrText>
            </w:r>
          </w:ins>
          <w:del w:id="49" w:author="JINZHU WANG" w:date="2022-05-09T12:43:00Z">
            <w:r w:rsidR="0091379F" w:rsidDel="001221F6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Fzc29jaWF0ZVdpdGhQbGFjZWhvbGRlclRhZyI6IkNpdGF2aVBsYWNlaG9sZGVyI2MzMDMxNDEwLTZhYTQtNGU0OS05OTY3LWI0OWY0NjNmMDcwMCIsIkVudHJpZXMiOlt7IiRpZCI6IjIiLCIkdHlwZSI6IlN3aXNzQWNhZGVtaWMuQ2l0YXZpLkNpdGF0aW9ucy5Xb3JkUGxhY2Vob2xkZXJFbnRyeSwgU3dpc3NBY2FkZW1pYy5DaXRhdmkiLCJJZCI6IjNlNzY0ZDdiLTc5ZjAtNGM1YS04MDMzLWRhYWE2MDVkNmFkNyIsIlJhbmdlTGVuZ3RoIjoxMSwiUmVmZXJlbmNlSWQiOiJmZDYwYzgyMy05ZTBhLTQxNGMtOGFjYS0zNWQ2OTY1NDhiMm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Vjb2xpbmQuMjAyMC4xMDY2NzEiLCJVcmlTdHJpbmciOiJodHRwczovL2RvaS5vcmcvMTAuMTAxNi9qLmVjb2xpbmQuMjAyMC4xMDY2Nz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91379F">
            <w:rPr>
              <w:rFonts w:ascii="Calibri" w:hAnsi="Calibri" w:cs="Calibri"/>
              <w:noProof/>
            </w:rPr>
            <w:t>Peng et al.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E474B9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c3031410-6aa4-4e49-9967-b49f463f0700"/>
          <w:id w:val="1112328956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50" w:author="JINZHU WANG" w:date="2022-05-09T12:43:00Z">
            <w:r w:rsidR="001221F6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Fzc29jaWF0ZVdpdGhQbGFjZWhvbGRlclRhZyI6IkNpdGF2aVBsYWNlaG9sZGVyIzA5MDc4NGJhLWQzODEtNDQxZS05ZWQ5LWIxMGFmYzk4OTA3MiIsIkVudHJpZXMiOlt7IiRpZCI6IjIiLCIkdHlwZSI6IlN3aXNzQWNhZGVtaWMuQ2l0YXZpLkNpdGF0aW9ucy5Xb3JkUGxhY2Vob2xkZXJFbnRyeSwgU3dpc3NBY2FkZW1pYy5DaXRhdmkiLCJJZCI6ImMzNGUzM2M3LWI0ZGYtNDZjYy05NDc0LTVhNGE5NjdiNjQwZCIsIlJhbmdlTGVuZ3RoIjo2LCJSZWZlcmVuY2VJZCI6ImZkNjBjODIzLTllMGEtNDE0Yy04YWNhLTM1ZDY5NjU0OGIy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WlmZW5nIiwiTGFzdE5hbWUiOiJQZW5nIiwiUHJvdGVjdGVkIjpmYWxzZSwiU2V4IjowLCJDcmVhdGVkQnkiOiJfTGVub3ZvIiwiQ3JlYXRlZE9uIjoiMjAyMS0wOS0wMlQwMzoyMjoxNCIsIk1vZGlmaWVkQnkiOiJfTGVub3ZvIiwiSWQiOiI4Yzg2NjQzMS1hMjUxLTQ0M2UtYjZhMS1iNmVlZDBlN2FjMzQiLCJNb2RpZmllZE9uIjoiMjAyMS0wOS0wMlQwMzoyMjoxNCIsIlByb2plY3QiOnsiJGlkIjoiNSIsIiR0eXBlIjoiU3dpc3NBY2FkZW1pYy5DaXRhdmkuUHJvamVjdCwgU3dpc3NBY2FkZW1pYy5DaXRhdmkifX0seyIkaWQiOiI2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xMC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9yZ2FuaXphdGlvbnMiOltdLCJPdGhlcnNJbnZvbHZlZCI6W10sIlBhZ2VSYW5nZSI6IjxzcD5cclxuICA8bj4xMDY2NzE8L24+XHJcbiAgPGluPnRydWU8L2luPlxyXG4gIDxvcz4xMDY2NzE8L29zPlxyXG4gIDxwcz4xMDY2NzE8L3BzPlxyXG48L3NwPlxyXG48b3M+MTA2NjcxPC9vcz4iLCJQZXJpb2RpY2FsIjp7IiRpZCI6IjE0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yLTA1LTA5VDEyOjM5OjQ2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jApIn1dfSwiVGFnIjoiQ2l0YXZpUGxhY2Vob2xkZXIjYzMwMzE0MTAtNmFhNC00ZTQ5LTk5NjctYjQ5ZjQ2M2YwNzAwIiwiVGV4dCI6IigyMDIwKSIsIldBSVZlcnNpb24iOiI2LjExLjAuMCJ9}</w:instrText>
            </w:r>
          </w:ins>
          <w:del w:id="51" w:author="JINZHU WANG" w:date="2022-05-09T12:43:00Z">
            <w:r w:rsidR="0091379F" w:rsidDel="001221F6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Fzc29jaWF0ZVdpdGhQbGFjZWhvbGRlclRhZyI6IkNpdGF2aVBsYWNlaG9sZGVyIzA5MDc4NGJhLWQzODEtNDQxZS05ZWQ5LWIxMGFmYzk4OTA3MiIsIkVudHJpZXMiOlt7IiRpZCI6IjIiLCIkdHlwZSI6IlN3aXNzQWNhZGVtaWMuQ2l0YXZpLkNpdGF0aW9ucy5Xb3JkUGxhY2Vob2xkZXJFbnRyeSwgU3dpc3NBY2FkZW1pYy5DaXRhdmkiLCJJZCI6ImMzNGUzM2M3LWI0ZGYtNDZjYy05NDc0LTVhNGE5NjdiNjQwZCIsIlJhbmdlTGVuZ3RoIjo2LCJSZWZlcmVuY2VJZCI6ImZkNjBjODIzLTllMGEtNDE0Yy04YWNhLTM1ZDY5NjU0OGIy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WlmZW5nIiwiTGFzdE5hbWUiOiJQZW5nIiwiUHJvdGVjdGVkIjpmYWxzZSwiU2V4IjowLCJDcmVhdGVkQnkiOiJfTGVub3ZvIiwiQ3JlYXRlZE9uIjoiMjAyMS0wOS0wMlQwMzoyMjoxNCIsIk1vZGlmaWVkQnkiOiJfTGVub3ZvIiwiSWQiOiI4Yzg2NjQzMS1hMjUxLTQ0M2UtYjZhMS1iNmVlZDBlN2FjMzQiLCJNb2RpZmllZE9uIjoiMjAyMS0wOS0wMlQwMzoyMjoxNCIsIlByb2plY3QiOnsiJGlkIjoiNSIsIiR0eXBlIjoiU3dpc3NBY2FkZW1pYy5DaXRhdmkuUHJvamVjdCwgU3dpc3NBY2FkZW1pYy5DaXRhdmkifX0seyIkaWQiOiI2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xMC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9yZ2FuaXphdGlvbnMiOltdLCJPdGhlcnNJbnZvbHZlZCI6W10sIlBhZ2VSYW5nZSI6IjxzcD5cclxuICA8bj4xMDY2NzE8L24+XHJcbiAgPGluPnRydWU8L2luPlxyXG4gIDxvcz4xMDY2NzE8L29zPlxyXG4gIDxwcz4xMDY2NzE8L3BzPlxyXG48L3NwPlxyXG48b3M+MTA2NjcxPC9vcz4iLCJQZXJpb2RpY2FsIjp7IiRpZCI6IjE0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yLTA0LTIxVDE2OjI4OjQy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jApIn1dfSwiVGFnIjoiQ2l0YXZpUGxhY2Vob2xkZXIjYzMwMzE0MTAtNmFhNC00ZTQ5LTk5NjctYjQ5ZjQ2M2YwNzAwIiwiVGV4dCI6IigyMDIwKSIsIldBSVZlcnNpb24iOiI2LjEwLjAuMCJ9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91379F">
            <w:rPr>
              <w:rFonts w:ascii="Calibri" w:hAnsi="Calibri" w:cs="Calibri"/>
              <w:noProof/>
            </w:rPr>
            <w:t>(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E474B9" w:rsidRPr="00424860">
        <w:rPr>
          <w:rFonts w:ascii="Calibri" w:hAnsi="Calibri" w:cs="Calibri"/>
        </w:rPr>
        <w:t xml:space="preserve"> </w:t>
      </w:r>
      <w:r w:rsidR="00660319" w:rsidRPr="00424860">
        <w:rPr>
          <w:rFonts w:ascii="Calibri" w:hAnsi="Calibri" w:cs="Calibri"/>
        </w:rPr>
        <w:t>integrate</w:t>
      </w:r>
      <w:r w:rsidR="003223D6">
        <w:rPr>
          <w:rFonts w:ascii="Calibri" w:hAnsi="Calibri" w:cs="Calibri"/>
        </w:rPr>
        <w:t>d</w:t>
      </w:r>
      <w:r w:rsidR="00660319" w:rsidRPr="00424860">
        <w:rPr>
          <w:rFonts w:ascii="Calibri" w:hAnsi="Calibri" w:cs="Calibri"/>
        </w:rPr>
        <w:t xml:space="preserve"> evolutionary </w:t>
      </w:r>
      <w:r w:rsidR="007716C9" w:rsidRPr="00424860">
        <w:rPr>
          <w:rFonts w:ascii="Calibri" w:hAnsi="Calibri" w:cs="Calibri"/>
        </w:rPr>
        <w:t xml:space="preserve">and swarm algorithms </w:t>
      </w:r>
      <w:r w:rsidR="008B0561" w:rsidRPr="00424860">
        <w:rPr>
          <w:rFonts w:ascii="Calibri" w:hAnsi="Calibri" w:cs="Calibri"/>
        </w:rPr>
        <w:t xml:space="preserve">to </w:t>
      </w:r>
      <w:r w:rsidR="00830E8F" w:rsidRPr="00424860">
        <w:rPr>
          <w:rFonts w:ascii="Calibri" w:hAnsi="Calibri" w:cs="Calibri"/>
        </w:rPr>
        <w:t>mimic</w:t>
      </w:r>
      <w:r w:rsidR="00EB5C36" w:rsidRPr="00424860">
        <w:rPr>
          <w:rFonts w:ascii="Calibri" w:hAnsi="Calibri" w:cs="Calibri"/>
        </w:rPr>
        <w:t xml:space="preserve"> urban </w:t>
      </w:r>
      <w:r w:rsidR="00805B6A" w:rsidRPr="00424860">
        <w:rPr>
          <w:rFonts w:ascii="Calibri" w:hAnsi="Calibri" w:cs="Calibri"/>
        </w:rPr>
        <w:t>dynamics</w:t>
      </w:r>
      <w:r w:rsidR="00EB5C36" w:rsidRPr="00424860">
        <w:rPr>
          <w:rFonts w:ascii="Calibri" w:hAnsi="Calibri" w:cs="Calibri"/>
        </w:rPr>
        <w:t>.</w:t>
      </w:r>
      <w:r w:rsidR="000B13DD" w:rsidRPr="00424860">
        <w:rPr>
          <w:rFonts w:ascii="Calibri" w:hAnsi="Calibri" w:cs="Calibri"/>
        </w:rPr>
        <w:t xml:space="preserve"> </w:t>
      </w:r>
      <w:r w:rsidR="006C7461" w:rsidRPr="00424860">
        <w:rPr>
          <w:rFonts w:ascii="Calibri" w:hAnsi="Calibri" w:cs="Calibri"/>
        </w:rPr>
        <w:t xml:space="preserve">Despite having successfully constructed transition rules, these studies </w:t>
      </w:r>
      <w:r w:rsidR="00420EE5">
        <w:rPr>
          <w:rFonts w:ascii="Calibri" w:hAnsi="Calibri" w:cs="Calibri"/>
        </w:rPr>
        <w:t>identified signficant</w:t>
      </w:r>
      <w:r w:rsidR="00420EE5" w:rsidRPr="00424860">
        <w:rPr>
          <w:rFonts w:ascii="Calibri" w:hAnsi="Calibri" w:cs="Calibri"/>
        </w:rPr>
        <w:t xml:space="preserve"> </w:t>
      </w:r>
      <w:r w:rsidR="006C7461" w:rsidRPr="00424860">
        <w:rPr>
          <w:rFonts w:ascii="Calibri" w:hAnsi="Calibri" w:cs="Calibri"/>
        </w:rPr>
        <w:t xml:space="preserve">mismatches </w:t>
      </w:r>
      <w:r w:rsidR="00420EE5">
        <w:rPr>
          <w:rFonts w:ascii="Calibri" w:hAnsi="Calibri" w:cs="Calibri"/>
        </w:rPr>
        <w:t xml:space="preserve">when </w:t>
      </w:r>
      <w:r w:rsidR="006C7461" w:rsidRPr="00424860">
        <w:rPr>
          <w:rFonts w:ascii="Calibri" w:hAnsi="Calibri" w:cs="Calibri"/>
        </w:rPr>
        <w:t>compar</w:t>
      </w:r>
      <w:r w:rsidR="00C90645" w:rsidRPr="00424860">
        <w:rPr>
          <w:rFonts w:ascii="Calibri" w:hAnsi="Calibri" w:cs="Calibri"/>
        </w:rPr>
        <w:t>ed</w:t>
      </w:r>
      <w:r w:rsidR="006C7461" w:rsidRPr="00424860">
        <w:rPr>
          <w:rFonts w:ascii="Calibri" w:hAnsi="Calibri" w:cs="Calibri"/>
        </w:rPr>
        <w:t xml:space="preserve"> to real-world urbanization: </w:t>
      </w:r>
      <w:r w:rsidR="009A7E02" w:rsidRPr="00424860">
        <w:rPr>
          <w:rFonts w:ascii="Calibri" w:hAnsi="Calibri" w:cs="Calibri"/>
        </w:rPr>
        <w:t xml:space="preserve">1) introducing subjectivities via </w:t>
      </w:r>
      <w:r w:rsidR="00FA7C2C" w:rsidRPr="00424860">
        <w:rPr>
          <w:rFonts w:ascii="Calibri" w:hAnsi="Calibri" w:cs="Calibri"/>
        </w:rPr>
        <w:t xml:space="preserve">prescribed </w:t>
      </w:r>
      <w:r w:rsidR="009A7E02" w:rsidRPr="00424860">
        <w:rPr>
          <w:rFonts w:ascii="Calibri" w:hAnsi="Calibri" w:cs="Calibri"/>
        </w:rPr>
        <w:t>parameters</w:t>
      </w:r>
      <w:r w:rsidR="00CF050D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129635c0-1711-4aae-9829-476e55bf26d4"/>
          <w:id w:val="-1037968292"/>
          <w:placeholder>
            <w:docPart w:val="DefaultPlaceholder_-1854013440"/>
          </w:placeholder>
        </w:sdtPr>
        <w:sdtEndPr/>
        <w:sdtContent>
          <w:r w:rsidR="00CF050D" w:rsidRPr="00424860">
            <w:rPr>
              <w:rFonts w:ascii="Calibri" w:hAnsi="Calibri" w:cs="Calibri"/>
            </w:rPr>
            <w:fldChar w:fldCharType="begin"/>
          </w:r>
          <w:ins w:id="52" w:author="JINZHU WANG" w:date="2022-05-09T12:43:00Z">
            <w:r w:rsidR="001221F6">
              <w:rPr>
                <w:rFonts w:ascii="Calibri" w:hAnsi="Calibri" w:cs="Calibri"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2YjcyOWQ1LTI0NzAtNGEwNS04NmJhLTJkMTY3MzgzOTBlOSIsIlJhbmdlTGVuZ3RoIjoxOCwiUmVmZXJlbmNlSWQiOiJlYzMyODQ3OS0yMDc5LTRkZmMtOTYxNy1lNDQ4ZmZiZTg0M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zcvMDMwOTEzMjUxOTg5NTMwNSIsIlVyaVN0cmluZyI6Imh0dHBzOi8vZG9pLm9yZy8xMC4xMTc3LzAzMDkxMzI1MTk4OTUzMD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}</w:instrText>
            </w:r>
          </w:ins>
          <w:del w:id="53" w:author="JINZHU WANG" w:date="2022-05-09T12:43:00Z">
            <w:r w:rsidR="0091379F" w:rsidDel="001221F6">
              <w:rPr>
                <w:rFonts w:ascii="Calibri" w:hAnsi="Calibri" w:cs="Calibri"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2YjcyOWQ1LTI0NzAtNGEwNS04NmJhLTJkMTY3MzgzOTBlOSIsIlJhbmdlTGVuZ3RoIjoxOCwiUmVmZXJlbmNlSWQiOiJlYzMyODQ3OS0yMDc5LTRkZmMtOTYxNy1lNDQ4ZmZiZTg0M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zcvMDMwOTEzMjUxOTg5NTMwNSIsIlVyaVN0cmluZyI6Imh0dHBzOi8vZG9pLm9yZy8xMC4xMTc3LzAzMDkxMzI1MTk4OTUzMD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}</w:delInstrText>
            </w:r>
          </w:del>
          <w:r w:rsidR="00CF050D" w:rsidRPr="00424860">
            <w:rPr>
              <w:rFonts w:ascii="Calibri" w:hAnsi="Calibri" w:cs="Calibri"/>
            </w:rPr>
            <w:fldChar w:fldCharType="separate"/>
          </w:r>
          <w:r w:rsidR="0091379F">
            <w:rPr>
              <w:rFonts w:ascii="Calibri" w:hAnsi="Calibri" w:cs="Calibri"/>
            </w:rPr>
            <w:t>(Liu et al., 2021)</w:t>
          </w:r>
          <w:r w:rsidR="00CF050D" w:rsidRPr="00424860">
            <w:rPr>
              <w:rFonts w:ascii="Calibri" w:hAnsi="Calibri" w:cs="Calibri"/>
            </w:rPr>
            <w:fldChar w:fldCharType="end"/>
          </w:r>
        </w:sdtContent>
      </w:sdt>
      <w:r w:rsidR="009A7E02" w:rsidRPr="00424860">
        <w:t>, and 2</w:t>
      </w:r>
      <w:r w:rsidR="006C7461" w:rsidRPr="00424860">
        <w:rPr>
          <w:rFonts w:ascii="Calibri" w:hAnsi="Calibri" w:cs="Calibri"/>
        </w:rPr>
        <w:t xml:space="preserve">) </w:t>
      </w:r>
      <w:r w:rsidR="000B13DD" w:rsidRPr="00424860">
        <w:rPr>
          <w:rFonts w:ascii="Calibri" w:hAnsi="Calibri" w:cs="Calibri"/>
        </w:rPr>
        <w:t>oversimplifying</w:t>
      </w:r>
      <w:r w:rsidR="006C7461" w:rsidRPr="00424860">
        <w:rPr>
          <w:rFonts w:ascii="Calibri" w:hAnsi="Calibri" w:cs="Calibri"/>
        </w:rPr>
        <w:t xml:space="preserve"> the spatial heterogeneity of </w:t>
      </w:r>
      <w:r w:rsidR="003223D6">
        <w:rPr>
          <w:rFonts w:ascii="Calibri" w:hAnsi="Calibri" w:cs="Calibri"/>
        </w:rPr>
        <w:t xml:space="preserve">the </w:t>
      </w:r>
      <w:r w:rsidR="006C7461" w:rsidRPr="00424860">
        <w:rPr>
          <w:rFonts w:ascii="Calibri" w:hAnsi="Calibri" w:cs="Calibri"/>
        </w:rPr>
        <w:t>driving factors</w:t>
      </w:r>
      <w:r w:rsidR="00CF050D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7f5d1424-bb3c-4000-8801-24bab9bc1dc5"/>
          <w:id w:val="-153768459"/>
          <w:placeholder>
            <w:docPart w:val="DefaultPlaceholder_-1854013440"/>
          </w:placeholder>
        </w:sdtPr>
        <w:sdtEndPr/>
        <w:sdtContent>
          <w:r w:rsidR="00CF050D" w:rsidRPr="00424860">
            <w:rPr>
              <w:rFonts w:ascii="Calibri" w:hAnsi="Calibri" w:cs="Calibri"/>
            </w:rPr>
            <w:fldChar w:fldCharType="begin"/>
          </w:r>
          <w:ins w:id="54" w:author="JINZHU WANG" w:date="2022-05-09T12:43:00Z">
            <w:r w:rsidR="001221F6">
              <w:rPr>
                <w:rFonts w:ascii="Calibri" w:hAnsi="Calibri" w:cs="Calibri"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0MWE5YmMzLWUwZWYtNDhmMC1iYTExLTgwNDcxNzM3YmE5ZSIsIlJhbmdlTGVuZ3RoIjoxNywiUmVmZXJlbmNlSWQiOiIyMzM4NmY2OS05ZmI1LTRhN2UtYmZkMC03ZjVlOGRlMjg0N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lbiIsIkxhc3ROYW1lIjoiR2FvIiwiUHJvdGVjdGVkIjpmYWxzZSwiU2V4IjowLCJDcmVhdGVkQnkiOiJfTGVub3ZvIiwiQ3JlYXRlZE9uIjoiMjAyMS0wOS0wMlQwMToyMDoxOSIsIk1vZGlmaWVkQnkiOiJfTGVub3ZvIiwiSWQiOiJhOWIzYzM4MS1kNWE1LTQ5NDctOGRhYy1hODE2N2M1OGFlMDgiLCJNb2RpZmllZE9uIjoiMjAyMS0wOS0wMlQwMToyMDox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XSwiQ2l0YXRpb25LZXlVcGRhdGVUeXBlIjowLCJDb2xsYWJvcmF0b3JzIjpbXSwiRG9pIjoiMTAuMTAxNi9qLmNvbXBlbnZ1cmJzeXMuMjAyMC4xMDE0NT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tcGVudnVyYnN5cy4yMDIwLjEwMTQ1OSIsIlVyaVN0cmluZyI6Imh0dHBzOi8vZG9pLm9yZy8xMC4xMDE2L2ouY29tcGVudnVyYnN5cy4yMDIwLjEwMTQ1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NjoxNToyNCIsIk1vZGlmaWVkQnkiOiJfTGVub3ZvIiwiSWQiOiI4NGFmNTU1MC05YTllLTRhYjktYmU0Zi1lMzJjNThhMzA4MzciLCJNb2RpZmllZE9uIjoiMjAyMS0wOS0wMlQwNjoxNToyNCIsIlByb2plY3QiOnsiJHJlZiI6IjUifX1dLCJPcmdhbml6YXRpb25zIjpbXSwiT3RoZXJzSW52b2x2ZWQiOltdLCJQYWdlUmFuZ2UiOiI8c3A+XHJcbiAgPG4+MTAxNDU5PC9uPlxyXG4gIDxpbj50cnVlPC9pbj5cclxuICA8b3M+MTAxNDU5PC9vcz5cclxuICA8cHM+MTAxNDU5PC9wcz5cclxuPC9zcD5cclxuPG9zPjEwMTQ1OTwvb3M+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AxNi9qLmNvbXBlbnZ1cmJzeXMuMjAxNy4wOS4wMDkiLCJVcmlTdHJpbmciOiJodHRwczovL2RvaS5vcmcvMTAuMTAxNi9qLmNvbXBlbnZ1cmJzeXMuMjAxNy4wOS4wMDk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xMC4xMDE2L2ouZW52c29mdC4yMDE4LjA3LjAxMyIsIlVyaVN0cmluZyI6Imh0dHBzOi8vZG9pLm9yZy8xMC4xMDE2L2ouZW52c29mdC4yMDE4LjA3LjAxM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}</w:instrText>
            </w:r>
          </w:ins>
          <w:del w:id="55" w:author="JINZHU WANG" w:date="2022-05-09T12:43:00Z">
            <w:r w:rsidR="0091379F" w:rsidDel="001221F6">
              <w:rPr>
                <w:rFonts w:ascii="Calibri" w:hAnsi="Calibri" w:cs="Calibri"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0MWE5YmMzLWUwZWYtNDhmMC1iYTExLTgwNDcxNzM3YmE5ZSIsIlJhbmdlTGVuZ3RoIjoxNywiUmVmZXJlbmNlSWQiOiIyMzM4NmY2OS05ZmI1LTRhN2UtYmZkMC03ZjVlOGRlMjg0N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lbiIsIkxhc3ROYW1lIjoiR2FvIiwiUHJvdGVjdGVkIjpmYWxzZSwiU2V4IjowLCJDcmVhdGVkQnkiOiJfTGVub3ZvIiwiQ3JlYXRlZE9uIjoiMjAyMS0wOS0wMlQwMToyMDoxOSIsIk1vZGlmaWVkQnkiOiJfTGVub3ZvIiwiSWQiOiJhOWIzYzM4MS1kNWE1LTQ5NDctOGRhYy1hODE2N2M1OGFlMDgiLCJNb2RpZmllZE9uIjoiMjAyMS0wOS0wMlQwMToyMDox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XSwiQ2l0YXRpb25LZXlVcGRhdGVUeXBlIjowLCJDb2xsYWJvcmF0b3JzIjpbXSwiRG9pIjoiMTAuMTAxNi9qLmNvbXBlbnZ1cmJzeXMuMjAyMC4xMDE0NT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tcGVudnVyYnN5cy4yMDIwLjEwMTQ1OSIsIlVyaVN0cmluZyI6Imh0dHBzOi8vZG9pLm9yZy8xMC4xMDE2L2ouY29tcGVudnVyYnN5cy4yMDIwLjEwMTQ1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NjoxNToyNCIsIk1vZGlmaWVkQnkiOiJfTGVub3ZvIiwiSWQiOiI4NGFmNTU1MC05YTllLTRhYjktYmU0Zi1lMzJjNThhMzA4MzciLCJNb2RpZmllZE9uIjoiMjAyMS0wOS0wMlQwNjoxNToyNCIsIlByb2plY3QiOnsiJHJlZiI6IjUifX1dLCJPcmdhbml6YXRpb25zIjpbXSwiT3RoZXJzSW52b2x2ZWQiOltdLCJQYWdlUmFuZ2UiOiI8c3A+XHJcbiAgPG4+MTAxNDU5PC9uPlxyXG4gIDxpbj50cnVlPC9pbj5cclxuICA8b3M+MTAxNDU5PC9vcz5cclxuICA8cHM+MTAxNDU5PC9wcz5cclxuPC9zcD5cclxuPG9zPjEwMTQ1OTwvb3M+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AxNi9qLmNvbXBlbnZ1cmJzeXMuMjAxNy4wOS4wMDkiLCJVcmlTdHJpbmciOiJodHRwczovL2RvaS5vcmcvMTAuMTAxNi9qLmNvbXBlbnZ1cmJzeXMuMjAxNy4wOS4wMDk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xMC4xMDE2L2ouZW52c29mdC4yMDE4LjA3LjAxMyIsIlVyaVN0cmluZyI6Imh0dHBzOi8vZG9pLm9yZy8xMC4xMDE2L2ouZW52c29mdC4yMDE4LjA3LjAxM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}</w:delInstrText>
            </w:r>
          </w:del>
          <w:r w:rsidR="00CF050D" w:rsidRPr="00424860">
            <w:rPr>
              <w:rFonts w:ascii="Calibri" w:hAnsi="Calibri" w:cs="Calibri"/>
            </w:rPr>
            <w:fldChar w:fldCharType="separate"/>
          </w:r>
          <w:r w:rsidR="0091379F">
            <w:rPr>
              <w:rFonts w:ascii="Calibri" w:hAnsi="Calibri" w:cs="Calibri"/>
            </w:rPr>
            <w:t>(Gao et al., 2020; Mustafa et al., 2018; Newland et al., 2018)</w:t>
          </w:r>
          <w:r w:rsidR="00CF050D" w:rsidRPr="00424860">
            <w:rPr>
              <w:rFonts w:ascii="Calibri" w:hAnsi="Calibri" w:cs="Calibri"/>
            </w:rPr>
            <w:fldChar w:fldCharType="end"/>
          </w:r>
        </w:sdtContent>
      </w:sdt>
      <w:r w:rsidR="009A7E02" w:rsidRPr="00424860">
        <w:rPr>
          <w:rFonts w:ascii="Calibri" w:hAnsi="Calibri" w:cs="Calibri"/>
        </w:rPr>
        <w:t>.</w:t>
      </w:r>
      <w:r w:rsidR="006C7461" w:rsidRPr="00424860">
        <w:rPr>
          <w:rFonts w:ascii="Calibri" w:hAnsi="Calibri" w:cs="Calibri"/>
        </w:rPr>
        <w:t xml:space="preserve"> </w:t>
      </w:r>
      <w:r w:rsidR="002B33F2" w:rsidRPr="00424860">
        <w:t xml:space="preserve">Distances </w:t>
      </w:r>
      <w:r w:rsidR="00464563" w:rsidRPr="00424860">
        <w:t xml:space="preserve">to </w:t>
      </w:r>
      <w:r w:rsidR="002B33F2" w:rsidRPr="00424860">
        <w:t xml:space="preserve">and spatial configurations </w:t>
      </w:r>
      <w:r w:rsidR="002B33F2" w:rsidRPr="00424860">
        <w:rPr>
          <w:rFonts w:ascii="Calibri" w:hAnsi="Calibri" w:cs="Calibri"/>
        </w:rPr>
        <w:t>of geographical factors are key to urban development in the real world.</w:t>
      </w:r>
      <w:r w:rsidR="003A7DE7" w:rsidRPr="00424860">
        <w:rPr>
          <w:rFonts w:ascii="Calibri" w:hAnsi="Calibri" w:cs="Calibri"/>
        </w:rPr>
        <w:t xml:space="preserve"> </w:t>
      </w:r>
      <w:r w:rsidR="003606FF" w:rsidRPr="00424860">
        <w:rPr>
          <w:rFonts w:ascii="Calibri" w:hAnsi="Calibri" w:cs="Calibri"/>
        </w:rPr>
        <w:t>The</w:t>
      </w:r>
      <w:r w:rsidR="001F2C35" w:rsidRPr="00424860">
        <w:rPr>
          <w:rFonts w:ascii="Calibri" w:hAnsi="Calibri" w:cs="Calibri"/>
        </w:rPr>
        <w:t xml:space="preserve"> </w:t>
      </w:r>
      <w:r w:rsidR="00D548AD" w:rsidRPr="00424860">
        <w:rPr>
          <w:rFonts w:ascii="Calibri" w:hAnsi="Calibri" w:cs="Calibri"/>
        </w:rPr>
        <w:t>distances</w:t>
      </w:r>
      <w:r w:rsidR="003606FF" w:rsidRPr="00424860">
        <w:rPr>
          <w:rFonts w:ascii="Calibri" w:hAnsi="Calibri" w:cs="Calibri"/>
        </w:rPr>
        <w:t xml:space="preserve"> used in these studies</w:t>
      </w:r>
      <w:r w:rsidR="003A7DE7" w:rsidRPr="00424860">
        <w:rPr>
          <w:rFonts w:ascii="Calibri" w:hAnsi="Calibri" w:cs="Calibri"/>
        </w:rPr>
        <w:t xml:space="preserve">, however, </w:t>
      </w:r>
      <w:r w:rsidR="00FE7635" w:rsidRPr="00424860">
        <w:rPr>
          <w:rFonts w:ascii="Calibri" w:hAnsi="Calibri" w:cs="Calibri"/>
        </w:rPr>
        <w:t>are measured by preset decay functions</w:t>
      </w:r>
      <w:r w:rsidR="002B33F2" w:rsidRPr="00424860">
        <w:rPr>
          <w:rFonts w:ascii="Calibri" w:hAnsi="Calibri" w:cs="Calibri"/>
        </w:rPr>
        <w:t>, and subjectivities are inevitably raised</w:t>
      </w:r>
      <w:r w:rsidR="00B5606D">
        <w:rPr>
          <w:rFonts w:ascii="Calibri" w:hAnsi="Calibri" w:cs="Calibri"/>
        </w:rPr>
        <w:t>,</w:t>
      </w:r>
      <w:r w:rsidR="002B33F2" w:rsidRPr="00424860">
        <w:rPr>
          <w:rFonts w:ascii="Calibri" w:hAnsi="Calibri" w:cs="Calibri"/>
        </w:rPr>
        <w:t xml:space="preserve"> given the gap between </w:t>
      </w:r>
      <w:r w:rsidR="00720160">
        <w:rPr>
          <w:rFonts w:ascii="Calibri" w:hAnsi="Calibri" w:cs="Calibri"/>
        </w:rPr>
        <w:t>empirical</w:t>
      </w:r>
      <w:r w:rsidR="00720160" w:rsidRPr="00424860">
        <w:rPr>
          <w:rFonts w:ascii="Calibri" w:hAnsi="Calibri" w:cs="Calibri"/>
        </w:rPr>
        <w:t xml:space="preserve"> </w:t>
      </w:r>
      <w:r w:rsidR="003A7DE7" w:rsidRPr="00424860">
        <w:rPr>
          <w:rFonts w:ascii="Calibri" w:hAnsi="Calibri" w:cs="Calibri"/>
        </w:rPr>
        <w:t>knowledge</w:t>
      </w:r>
      <w:r w:rsidR="002B33F2" w:rsidRPr="00424860">
        <w:rPr>
          <w:rFonts w:ascii="Calibri" w:hAnsi="Calibri" w:cs="Calibri"/>
        </w:rPr>
        <w:t xml:space="preserve"> and real-world urban dynamics. </w:t>
      </w:r>
      <w:r w:rsidR="008023F7" w:rsidRPr="00424860">
        <w:rPr>
          <w:rFonts w:ascii="Calibri" w:hAnsi="Calibri" w:cs="Calibri"/>
        </w:rPr>
        <w:t>T</w:t>
      </w:r>
      <w:r w:rsidR="004A36BA" w:rsidRPr="00424860">
        <w:rPr>
          <w:rFonts w:ascii="Calibri" w:hAnsi="Calibri" w:cs="Calibri"/>
        </w:rPr>
        <w:t>he spatial heterogeneity of the urbanization process</w:t>
      </w:r>
      <w:r w:rsidR="00F87F81" w:rsidRPr="00424860">
        <w:rPr>
          <w:rFonts w:ascii="Calibri" w:hAnsi="Calibri" w:cs="Calibri"/>
        </w:rPr>
        <w:t xml:space="preserve"> is oversimplified</w:t>
      </w:r>
      <w:r w:rsidR="008928BE" w:rsidRPr="00424860">
        <w:rPr>
          <w:rFonts w:ascii="Calibri" w:hAnsi="Calibri" w:cs="Calibri"/>
        </w:rPr>
        <w:t xml:space="preserve"> to</w:t>
      </w:r>
      <w:r w:rsidR="004A36BA" w:rsidRPr="00424860">
        <w:rPr>
          <w:rFonts w:ascii="Calibri" w:hAnsi="Calibri" w:cs="Calibri"/>
        </w:rPr>
        <w:t xml:space="preserve"> </w:t>
      </w:r>
      <w:r w:rsidR="00F87F81" w:rsidRPr="00424860">
        <w:rPr>
          <w:rFonts w:ascii="Calibri" w:hAnsi="Calibri" w:cs="Calibri"/>
        </w:rPr>
        <w:t xml:space="preserve">a single </w:t>
      </w:r>
      <w:r w:rsidR="004A36BA" w:rsidRPr="00424860">
        <w:rPr>
          <w:rFonts w:ascii="Calibri" w:hAnsi="Calibri" w:cs="Calibri"/>
        </w:rPr>
        <w:t>shape</w:t>
      </w:r>
      <w:r w:rsidR="00F87F81" w:rsidRPr="00424860">
        <w:rPr>
          <w:rFonts w:ascii="Calibri" w:hAnsi="Calibri" w:cs="Calibri"/>
        </w:rPr>
        <w:t xml:space="preserve"> or texture</w:t>
      </w:r>
      <w:r w:rsidR="004A36BA" w:rsidRPr="00424860">
        <w:rPr>
          <w:rFonts w:ascii="Calibri" w:hAnsi="Calibri" w:cs="Calibri"/>
        </w:rPr>
        <w:t xml:space="preserve"> index</w:t>
      </w:r>
      <w:r w:rsidR="00F87F81" w:rsidRPr="00424860">
        <w:rPr>
          <w:rFonts w:ascii="Calibri" w:hAnsi="Calibri" w:cs="Calibri"/>
        </w:rPr>
        <w:t xml:space="preserve"> </w:t>
      </w:r>
      <w:r w:rsidR="008928BE" w:rsidRPr="00424860">
        <w:rPr>
          <w:rFonts w:ascii="Calibri" w:hAnsi="Calibri" w:cs="Calibri"/>
        </w:rPr>
        <w:t xml:space="preserve">that </w:t>
      </w:r>
      <w:r w:rsidR="004A36BA" w:rsidRPr="00424860">
        <w:rPr>
          <w:rFonts w:ascii="Calibri" w:hAnsi="Calibri" w:cs="Calibri"/>
        </w:rPr>
        <w:t xml:space="preserve">capture </w:t>
      </w:r>
      <w:r w:rsidR="002247DA">
        <w:rPr>
          <w:rFonts w:ascii="Calibri" w:hAnsi="Calibri" w:cs="Calibri"/>
        </w:rPr>
        <w:t>only part of the</w:t>
      </w:r>
      <w:r w:rsidR="00F87F81" w:rsidRPr="00424860">
        <w:rPr>
          <w:rFonts w:ascii="Calibri" w:hAnsi="Calibri" w:cs="Calibri"/>
        </w:rPr>
        <w:t xml:space="preserve"> </w:t>
      </w:r>
      <w:r w:rsidR="004A36BA" w:rsidRPr="00424860">
        <w:rPr>
          <w:rFonts w:ascii="Calibri" w:hAnsi="Calibri" w:cs="Calibri"/>
        </w:rPr>
        <w:t xml:space="preserve">pattern information </w:t>
      </w:r>
      <w:r w:rsidR="00EC1C6E" w:rsidRPr="00424860">
        <w:rPr>
          <w:rFonts w:ascii="Calibri" w:hAnsi="Calibri" w:cs="Calibri"/>
        </w:rPr>
        <w:t xml:space="preserve">within </w:t>
      </w:r>
      <w:r w:rsidR="00B4764C" w:rsidRPr="00424860">
        <w:rPr>
          <w:rFonts w:ascii="Calibri" w:hAnsi="Calibri" w:cs="Calibri"/>
        </w:rPr>
        <w:t xml:space="preserve">the neighborhood </w:t>
      </w:r>
      <w:sdt>
        <w:sdtPr>
          <w:rPr>
            <w:rFonts w:ascii="Calibri" w:hAnsi="Calibri" w:cs="Calibri"/>
          </w:rPr>
          <w:alias w:val="To edit, see citavi.com/edit"/>
          <w:tag w:val="CitaviPlaceholder#b45672a4-8c27-426d-9e3c-84fac659e93f"/>
          <w:id w:val="719174346"/>
          <w:placeholder>
            <w:docPart w:val="DefaultPlaceholder_-1854013440"/>
          </w:placeholder>
        </w:sdtPr>
        <w:sdtEndPr/>
        <w:sdtContent>
          <w:r w:rsidR="00CF050D" w:rsidRPr="00424860">
            <w:rPr>
              <w:rFonts w:ascii="Calibri" w:hAnsi="Calibri" w:cs="Calibri"/>
            </w:rPr>
            <w:fldChar w:fldCharType="begin"/>
          </w:r>
          <w:ins w:id="56" w:author="JINZHU WANG" w:date="2022-05-09T12:43:00Z">
            <w:r w:rsidR="001221F6">
              <w:rPr>
                <w:rFonts w:ascii="Calibri" w:hAnsi="Calibri" w:cs="Calibri"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kYjM3ZGM3LWVlZjktNGNiMi1hZTk1LWI3ZTEzM2IyMmNkYyIsIlJhbmdlTGVuZ3RoIjoyMSwiUmVmZXJlbmNlSWQiOiI5MTk3YWE1YS0yODAzLTRkZjgtODg2OS1lZGI3YmVjNjA1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czQwODA4LTAyMC0wMDc2Ni0xIiwiVXJpU3RyaW5nIjoiaHR0cHM6Ly9kb2kub3JnLzEwLjEwMDcvczQwODA4LTAyMC0wMDc2Ni0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A3L3MxMDY2MS0wMjAtMDg2NDcteCIsIlVyaVN0cmluZyI6Imh0dHBzOi8vZG9pLm9yZy8xMC4xMDA3L3MxMDY2MS0wMjAtMDg2NDcte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xMS0yMlQwMjoxODo1NyIsIk1vZGlmaWVkQnkiOiJfTGVub3ZvIiwiSWQiOiIzMDMyOWQ5Ny0zYWQ0LTRlZjUtYjdhMi1mMzI0Yjc4YmZiNmYiLCJNb2RpZmllZE9uIjoiMjAyMS0xMS0yMlQwMjoxODo1Ny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jMzMDQwMTg0IiwiVXJpU3RyaW5nIjoiaHR0cDovL3d3dy5uY2JpLm5sbS5uaWguZ292L3B1Ym1lZC8zMzA0MDE4N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}</w:instrText>
            </w:r>
          </w:ins>
          <w:del w:id="57" w:author="JINZHU WANG" w:date="2022-05-09T12:43:00Z">
            <w:r w:rsidR="0091379F" w:rsidDel="001221F6">
              <w:rPr>
                <w:rFonts w:ascii="Calibri" w:hAnsi="Calibri" w:cs="Calibri"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kYjM3ZGM3LWVlZjktNGNiMi1hZTk1LWI3ZTEzM2IyMmNkYyIsIlJhbmdlTGVuZ3RoIjoyMSwiUmVmZXJlbmNlSWQiOiI5MTk3YWE1YS0yODAzLTRkZjgtODg2OS1lZGI3YmVjNjA1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czQwODA4LTAyMC0wMDc2Ni0xIiwiVXJpU3RyaW5nIjoiaHR0cHM6Ly9kb2kub3JnLzEwLjEwMDcvczQwODA4LTAyMC0wMDc2Ni0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A3L3MxMDY2MS0wMjAtMDg2NDcteCIsIlVyaVN0cmluZyI6Imh0dHBzOi8vZG9pLm9yZy8xMC4xMDA3L3MxMDY2MS0wMjAtMDg2NDcte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xMS0yMlQwMjoxODo1NyIsIk1vZGlmaWVkQnkiOiJfTGVub3ZvIiwiSWQiOiIzMDMyOWQ5Ny0zYWQ0LTRlZjUtYjdhMi1mMzI0Yjc4YmZiNmYiLCJNb2RpZmllZE9uIjoiMjAyMS0xMS0yMlQwMjoxODo1Ny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jMzMDQwMTg0IiwiVXJpU3RyaW5nIjoiaHR0cDovL3d3dy5uY2JpLm5sbS5uaWguZ292L3B1Ym1lZC8zMzA0MDE4N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}</w:delInstrText>
            </w:r>
          </w:del>
          <w:r w:rsidR="00CF050D" w:rsidRPr="00424860">
            <w:rPr>
              <w:rFonts w:ascii="Calibri" w:hAnsi="Calibri" w:cs="Calibri"/>
            </w:rPr>
            <w:fldChar w:fldCharType="separate"/>
          </w:r>
          <w:r w:rsidR="0091379F">
            <w:rPr>
              <w:rFonts w:ascii="Calibri" w:hAnsi="Calibri" w:cs="Calibri"/>
            </w:rPr>
            <w:t>(Akın &amp; Erdoğan, 2020; Motlagh, Lotfi, Pourmanafi, Ahmadizadeh, &amp; Soffianian, 2020)</w:t>
          </w:r>
          <w:r w:rsidR="00CF050D" w:rsidRPr="00424860">
            <w:rPr>
              <w:rFonts w:ascii="Calibri" w:hAnsi="Calibri" w:cs="Calibri"/>
            </w:rPr>
            <w:fldChar w:fldCharType="end"/>
          </w:r>
        </w:sdtContent>
      </w:sdt>
      <w:r w:rsidR="0058172E" w:rsidRPr="00424860">
        <w:rPr>
          <w:rFonts w:ascii="Calibri" w:hAnsi="Calibri" w:cs="Calibri"/>
        </w:rPr>
        <w:t>, let alon</w:t>
      </w:r>
      <w:r w:rsidR="004B3F6D">
        <w:rPr>
          <w:rFonts w:ascii="Calibri" w:hAnsi="Calibri" w:cs="Calibri"/>
        </w:rPr>
        <w:t>e</w:t>
      </w:r>
      <w:r w:rsidR="0058172E" w:rsidRPr="00424860">
        <w:rPr>
          <w:rFonts w:ascii="Calibri" w:hAnsi="Calibri" w:cs="Calibri"/>
        </w:rPr>
        <w:t xml:space="preserve"> t</w:t>
      </w:r>
      <w:r w:rsidR="00942E38" w:rsidRPr="00424860">
        <w:rPr>
          <w:rFonts w:ascii="Calibri" w:hAnsi="Calibri" w:cs="Calibri"/>
        </w:rPr>
        <w:t>he large-scale spatial features</w:t>
      </w:r>
      <w:r w:rsidR="006C7461" w:rsidRPr="00424860">
        <w:rPr>
          <w:rFonts w:ascii="Calibri" w:hAnsi="Calibri" w:cs="Calibri"/>
        </w:rPr>
        <w:t xml:space="preserve"> </w:t>
      </w:r>
      <w:r w:rsidR="004B3F6D">
        <w:rPr>
          <w:rFonts w:ascii="Calibri" w:hAnsi="Calibri" w:cs="Calibri"/>
        </w:rPr>
        <w:t>(</w:t>
      </w:r>
      <w:r w:rsidR="00C171D0" w:rsidRPr="00424860">
        <w:rPr>
          <w:rFonts w:ascii="Calibri" w:hAnsi="Calibri" w:cs="Calibri"/>
        </w:rPr>
        <w:t>e.g.</w:t>
      </w:r>
      <w:r w:rsidR="006C7461" w:rsidRPr="00424860">
        <w:rPr>
          <w:rFonts w:ascii="Calibri" w:hAnsi="Calibri" w:cs="Calibri"/>
        </w:rPr>
        <w:t xml:space="preserve">, the </w:t>
      </w:r>
      <w:r w:rsidR="007C7E21" w:rsidRPr="00424860">
        <w:rPr>
          <w:rFonts w:ascii="Calibri" w:hAnsi="Calibri" w:cs="Calibri"/>
        </w:rPr>
        <w:t>layout</w:t>
      </w:r>
      <w:r w:rsidR="006C7461" w:rsidRPr="00424860">
        <w:rPr>
          <w:rFonts w:ascii="Calibri" w:hAnsi="Calibri" w:cs="Calibri"/>
        </w:rPr>
        <w:t xml:space="preserve"> of the </w:t>
      </w:r>
      <w:r w:rsidR="00521004" w:rsidRPr="00424860">
        <w:rPr>
          <w:rFonts w:ascii="Calibri" w:hAnsi="Calibri" w:cs="Calibri"/>
        </w:rPr>
        <w:t xml:space="preserve">whole </w:t>
      </w:r>
      <w:r w:rsidR="006C7461" w:rsidRPr="00424860">
        <w:rPr>
          <w:rFonts w:ascii="Calibri" w:hAnsi="Calibri" w:cs="Calibri"/>
        </w:rPr>
        <w:t>built city</w:t>
      </w:r>
      <w:r w:rsidR="00521004" w:rsidRPr="00424860">
        <w:rPr>
          <w:rFonts w:ascii="Calibri" w:hAnsi="Calibri" w:cs="Calibri"/>
        </w:rPr>
        <w:t xml:space="preserve"> area</w:t>
      </w:r>
      <w:r w:rsidR="004B3F6D">
        <w:rPr>
          <w:rFonts w:ascii="Calibri" w:hAnsi="Calibri" w:cs="Calibri"/>
        </w:rPr>
        <w:t>)</w:t>
      </w:r>
      <w:r w:rsidR="006C7461" w:rsidRPr="00424860">
        <w:rPr>
          <w:rFonts w:ascii="Calibri" w:hAnsi="Calibri" w:cs="Calibri"/>
        </w:rPr>
        <w:t xml:space="preserve"> </w:t>
      </w:r>
      <w:r w:rsidR="00990B00" w:rsidRPr="00424860">
        <w:rPr>
          <w:rFonts w:ascii="Calibri" w:hAnsi="Calibri" w:cs="Calibri"/>
        </w:rPr>
        <w:t xml:space="preserve">that drives </w:t>
      </w:r>
      <w:r w:rsidR="006C7461" w:rsidRPr="00424860">
        <w:rPr>
          <w:rFonts w:ascii="Calibri" w:hAnsi="Calibri" w:cs="Calibri"/>
        </w:rPr>
        <w:t xml:space="preserve">urban development </w:t>
      </w:r>
      <w:r w:rsidR="00295734" w:rsidRPr="00424860">
        <w:rPr>
          <w:rFonts w:ascii="Calibri" w:hAnsi="Calibri" w:cs="Calibri"/>
        </w:rPr>
        <w:t>in the real world</w:t>
      </w:r>
      <w:r w:rsidR="006C7461" w:rsidRPr="00424860">
        <w:rPr>
          <w:rFonts w:ascii="Calibri" w:hAnsi="Calibri" w:cs="Calibri"/>
        </w:rPr>
        <w:t xml:space="preserve">. </w:t>
      </w:r>
    </w:p>
    <w:p w14:paraId="031F65A5" w14:textId="67BFC589" w:rsidR="006C7461" w:rsidRPr="00424860" w:rsidRDefault="006C7461" w:rsidP="006C7461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Deep </w:t>
      </w:r>
      <w:r w:rsidR="004B3F6D">
        <w:rPr>
          <w:rFonts w:ascii="Calibri" w:hAnsi="Calibri" w:cs="Calibri"/>
        </w:rPr>
        <w:t>l</w:t>
      </w:r>
      <w:r w:rsidRPr="00424860">
        <w:rPr>
          <w:rFonts w:ascii="Calibri" w:hAnsi="Calibri" w:cs="Calibri"/>
        </w:rPr>
        <w:t xml:space="preserve">earning </w:t>
      </w:r>
      <w:r w:rsidR="009F50F8" w:rsidRPr="00424860">
        <w:rPr>
          <w:rFonts w:ascii="Calibri" w:hAnsi="Calibri" w:cs="Calibri"/>
        </w:rPr>
        <w:t>algorithm</w:t>
      </w:r>
      <w:r w:rsidR="004B3F6D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 xml:space="preserve"> </w:t>
      </w:r>
      <w:r w:rsidR="004B3F6D">
        <w:rPr>
          <w:rFonts w:ascii="Calibri" w:hAnsi="Calibri" w:cs="Calibri"/>
        </w:rPr>
        <w:t>are</w:t>
      </w:r>
      <w:r w:rsidR="00335E03" w:rsidRPr="00424860">
        <w:rPr>
          <w:rFonts w:ascii="Calibri" w:hAnsi="Calibri" w:cs="Calibri"/>
        </w:rPr>
        <w:t xml:space="preserve"> </w:t>
      </w:r>
      <w:r w:rsidR="00DA6826" w:rsidRPr="00424860">
        <w:rPr>
          <w:rFonts w:ascii="Calibri" w:hAnsi="Calibri" w:cs="Calibri"/>
        </w:rPr>
        <w:t xml:space="preserve">a </w:t>
      </w:r>
      <w:r w:rsidR="000A51E5">
        <w:rPr>
          <w:rFonts w:ascii="Calibri" w:hAnsi="Calibri" w:cs="Calibri"/>
        </w:rPr>
        <w:t>type</w:t>
      </w:r>
      <w:r w:rsidR="000A51E5" w:rsidRPr="00424860">
        <w:rPr>
          <w:rFonts w:ascii="Calibri" w:hAnsi="Calibri" w:cs="Calibri"/>
        </w:rPr>
        <w:t xml:space="preserve"> </w:t>
      </w:r>
      <w:r w:rsidR="00DA6826" w:rsidRPr="00424860">
        <w:rPr>
          <w:rFonts w:ascii="Calibri" w:hAnsi="Calibri" w:cs="Calibri"/>
        </w:rPr>
        <w:t xml:space="preserve">of </w:t>
      </w:r>
      <w:r w:rsidR="006D514F">
        <w:rPr>
          <w:rFonts w:ascii="Calibri" w:hAnsi="Calibri" w:cs="Calibri"/>
        </w:rPr>
        <w:t>machine learning</w:t>
      </w:r>
      <w:r w:rsidR="00DA6826" w:rsidRPr="00424860">
        <w:rPr>
          <w:rFonts w:ascii="Calibri" w:hAnsi="Calibri" w:cs="Calibri"/>
        </w:rPr>
        <w:t xml:space="preserve"> </w:t>
      </w:r>
      <w:r w:rsidR="00345515" w:rsidRPr="00424860">
        <w:rPr>
          <w:rFonts w:ascii="Calibri" w:hAnsi="Calibri" w:cs="Calibri"/>
        </w:rPr>
        <w:t>technology</w:t>
      </w:r>
      <w:r w:rsidR="005A479D" w:rsidRPr="00424860">
        <w:rPr>
          <w:rFonts w:ascii="Calibri" w:hAnsi="Calibri" w:cs="Calibri"/>
        </w:rPr>
        <w:t xml:space="preserve"> that </w:t>
      </w:r>
      <w:r w:rsidR="00FB42CF" w:rsidRPr="00424860">
        <w:rPr>
          <w:rFonts w:ascii="Calibri" w:hAnsi="Calibri" w:cs="Calibri"/>
        </w:rPr>
        <w:t xml:space="preserve">abstract </w:t>
      </w:r>
      <w:r w:rsidR="00C14F28" w:rsidRPr="00424860">
        <w:rPr>
          <w:rFonts w:ascii="Calibri" w:hAnsi="Calibri" w:cs="Calibri"/>
        </w:rPr>
        <w:t xml:space="preserve">naïve </w:t>
      </w:r>
      <w:r w:rsidR="00FB42CF" w:rsidRPr="00424860">
        <w:rPr>
          <w:rFonts w:ascii="Calibri" w:hAnsi="Calibri" w:cs="Calibri"/>
        </w:rPr>
        <w:t xml:space="preserve">input </w:t>
      </w:r>
      <w:r w:rsidR="009F50F8" w:rsidRPr="00424860">
        <w:rPr>
          <w:rFonts w:ascii="Calibri" w:hAnsi="Calibri" w:cs="Calibri"/>
        </w:rPr>
        <w:t>variables</w:t>
      </w:r>
      <w:r w:rsidR="00FB42CF" w:rsidRPr="00424860">
        <w:rPr>
          <w:rFonts w:ascii="Calibri" w:hAnsi="Calibri" w:cs="Calibri"/>
        </w:rPr>
        <w:t xml:space="preserve"> </w:t>
      </w:r>
      <w:r w:rsidR="00CF050D" w:rsidRPr="00424860">
        <w:rPr>
          <w:rFonts w:ascii="Calibri" w:hAnsi="Calibri" w:cs="Calibri"/>
        </w:rPr>
        <w:t>in</w:t>
      </w:r>
      <w:r w:rsidR="00FB42CF" w:rsidRPr="00424860">
        <w:rPr>
          <w:rFonts w:ascii="Calibri" w:hAnsi="Calibri" w:cs="Calibri"/>
        </w:rPr>
        <w:t xml:space="preserve">to high-level </w:t>
      </w:r>
      <w:r w:rsidR="009F50F8" w:rsidRPr="00424860">
        <w:rPr>
          <w:rFonts w:ascii="Calibri" w:hAnsi="Calibri" w:cs="Calibri"/>
        </w:rPr>
        <w:t>features</w:t>
      </w:r>
      <w:r w:rsidR="1C12D70D" w:rsidRPr="00424860">
        <w:rPr>
          <w:rFonts w:ascii="Calibri" w:hAnsi="Calibri" w:cs="Calibri"/>
        </w:rPr>
        <w:t>.</w:t>
      </w:r>
      <w:r w:rsidR="004D02CE" w:rsidRPr="00424860">
        <w:rPr>
          <w:rFonts w:ascii="Calibri" w:hAnsi="Calibri" w:cs="Calibri"/>
        </w:rPr>
        <w:t xml:space="preserve"> </w:t>
      </w:r>
      <w:r w:rsidR="5D5244B9" w:rsidRPr="00424860">
        <w:rPr>
          <w:rFonts w:ascii="Calibri" w:hAnsi="Calibri" w:cs="Calibri"/>
        </w:rPr>
        <w:t>C</w:t>
      </w:r>
      <w:r w:rsidR="00E9076D" w:rsidRPr="00424860">
        <w:rPr>
          <w:rFonts w:ascii="Calibri" w:hAnsi="Calibri" w:cs="Calibri"/>
        </w:rPr>
        <w:t xml:space="preserve">onvolutional neural networks (CNN) </w:t>
      </w:r>
      <w:r w:rsidR="089CEA75" w:rsidRPr="00424860">
        <w:rPr>
          <w:rFonts w:ascii="Calibri" w:hAnsi="Calibri" w:cs="Calibri"/>
        </w:rPr>
        <w:t>are</w:t>
      </w:r>
      <w:r w:rsidR="00375571" w:rsidRPr="00424860">
        <w:rPr>
          <w:rFonts w:ascii="Calibri" w:hAnsi="Calibri" w:cs="Calibri"/>
        </w:rPr>
        <w:t xml:space="preserve"> a </w:t>
      </w:r>
      <w:r w:rsidR="00A82A57" w:rsidRPr="00424860">
        <w:rPr>
          <w:rFonts w:ascii="Calibri" w:hAnsi="Calibri" w:cs="Calibri"/>
        </w:rPr>
        <w:t xml:space="preserve">special </w:t>
      </w:r>
      <w:r w:rsidR="006F3A23">
        <w:rPr>
          <w:rFonts w:ascii="Calibri" w:hAnsi="Calibri" w:cs="Calibri"/>
        </w:rPr>
        <w:t xml:space="preserve">kind of </w:t>
      </w:r>
      <w:r w:rsidR="001F7AB9">
        <w:rPr>
          <w:rFonts w:ascii="Calibri" w:hAnsi="Calibri" w:cs="Calibri"/>
        </w:rPr>
        <w:t>deep learning</w:t>
      </w:r>
      <w:r w:rsidR="006F3A23">
        <w:rPr>
          <w:rFonts w:ascii="Calibri" w:hAnsi="Calibri" w:cs="Calibri"/>
        </w:rPr>
        <w:t xml:space="preserve"> architecture</w:t>
      </w:r>
      <w:r w:rsidR="00E9076D" w:rsidRPr="00424860">
        <w:rPr>
          <w:rFonts w:ascii="Calibri" w:hAnsi="Calibri" w:cs="Calibri"/>
        </w:rPr>
        <w:t xml:space="preserve"> </w:t>
      </w:r>
      <w:r w:rsidR="00981E74" w:rsidRPr="00424860">
        <w:rPr>
          <w:rFonts w:ascii="Calibri" w:hAnsi="Calibri" w:cs="Calibri"/>
        </w:rPr>
        <w:t>designed to detect spatial patterns</w:t>
      </w:r>
      <w:r w:rsidR="00DB5879" w:rsidRPr="00424860">
        <w:rPr>
          <w:rFonts w:ascii="Calibri" w:hAnsi="Calibri" w:cs="Calibri"/>
        </w:rPr>
        <w:t xml:space="preserve"> </w:t>
      </w:r>
      <w:r w:rsidR="00E56A5A" w:rsidRPr="00424860">
        <w:rPr>
          <w:rFonts w:ascii="Calibri" w:hAnsi="Calibri" w:cs="Calibri"/>
        </w:rPr>
        <w:t xml:space="preserve">from </w:t>
      </w:r>
      <w:r w:rsidR="00E76C6D" w:rsidRPr="00424860">
        <w:rPr>
          <w:rFonts w:ascii="Calibri" w:hAnsi="Calibri" w:cs="Calibri"/>
        </w:rPr>
        <w:t xml:space="preserve">both low- </w:t>
      </w:r>
      <w:r w:rsidR="00CF050D" w:rsidRPr="00424860">
        <w:rPr>
          <w:rFonts w:ascii="Calibri" w:hAnsi="Calibri" w:cs="Calibri"/>
        </w:rPr>
        <w:t xml:space="preserve">(e.g., lines, triangles, circles) </w:t>
      </w:r>
      <w:r w:rsidR="00E76C6D" w:rsidRPr="00424860">
        <w:rPr>
          <w:rFonts w:ascii="Calibri" w:hAnsi="Calibri" w:cs="Calibri"/>
        </w:rPr>
        <w:t>and high-level features</w:t>
      </w:r>
      <w:r w:rsidR="00CF050D" w:rsidRPr="00424860">
        <w:rPr>
          <w:rFonts w:ascii="Calibri" w:hAnsi="Calibri" w:cs="Calibri"/>
        </w:rPr>
        <w:t xml:space="preserve"> (e.g., human faces, visual patterns of different fruits or animals)</w:t>
      </w:r>
      <w:r w:rsidR="001E5EB3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a478d225-c240-446d-bca2-07d517dbfa1c"/>
          <w:id w:val="1945392058"/>
          <w:placeholder>
            <w:docPart w:val="89F96F7FF1284C7B923CCE613F12C883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58" w:author="JINZHU WANG" w:date="2022-05-09T12:43:00Z">
            <w:r w:rsidR="001221F6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1OWQxMjk1LWQ1OTctNDlkMy1iMTE5LTY2NGEwYWUyNjlkOSIsIlJhbmdlTGVuZ3RoIjozOSwiUmVmZXJlbmNlSWQiOiJkY2M4Y2I5ZS01OGYyLTQzYjktODYxZS05ZTU2ZDA5M2Q4M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Q1LzMwNjUzODYiLCJVcmlTdHJpbmciOiJodHRwczovL2RvaS5vcmcvMTAuMTE0NS8zMDY1Mzg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}</w:instrText>
            </w:r>
          </w:ins>
          <w:del w:id="59" w:author="JINZHU WANG" w:date="2022-05-09T12:43:00Z">
            <w:r w:rsidR="0091379F" w:rsidDel="001221F6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1OWQxMjk1LWQ1OTctNDlkMy1iMTE5LTY2NGEwYWUyNjlkOSIsIlJhbmdlTGVuZ3RoIjozOSwiUmVmZXJlbmNlSWQiOiJkY2M4Y2I5ZS01OGYyLTQzYjktODYxZS05ZTU2ZDA5M2Q4M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Q1LzMwNjUzODYiLCJVcmlTdHJpbmciOiJodHRwczovL2RvaS5vcmcvMTAuMTE0NS8zMDY1Mzg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91379F">
            <w:rPr>
              <w:rFonts w:ascii="Calibri" w:hAnsi="Calibri" w:cs="Calibri"/>
              <w:noProof/>
            </w:rPr>
            <w:t>(Krizhevsky, Sutskever, &amp; Hinton, 2017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40706E" w:rsidRPr="00424860">
        <w:rPr>
          <w:rStyle w:val="CommentReference"/>
        </w:rPr>
        <w:t>.</w:t>
      </w:r>
      <w:r w:rsidR="0008649C">
        <w:rPr>
          <w:rStyle w:val="CommentReference"/>
        </w:rPr>
        <w:t xml:space="preserve"> </w:t>
      </w:r>
      <w:r w:rsidR="00F756EC">
        <w:rPr>
          <w:rFonts w:ascii="Calibri" w:hAnsi="Calibri" w:cs="Calibri"/>
        </w:rPr>
        <w:t>CNN</w:t>
      </w:r>
      <w:r w:rsidR="00E252B4" w:rsidRPr="00424860">
        <w:rPr>
          <w:rFonts w:ascii="Calibri" w:hAnsi="Calibri" w:cs="Calibri"/>
        </w:rPr>
        <w:t xml:space="preserve"> are increasingly </w:t>
      </w:r>
      <w:r w:rsidR="005E7B3B">
        <w:rPr>
          <w:rFonts w:ascii="Calibri" w:hAnsi="Calibri" w:cs="Calibri"/>
        </w:rPr>
        <w:t xml:space="preserve">being </w:t>
      </w:r>
      <w:r w:rsidR="00E252B4" w:rsidRPr="00424860">
        <w:rPr>
          <w:rFonts w:ascii="Calibri" w:hAnsi="Calibri" w:cs="Calibri"/>
        </w:rPr>
        <w:t xml:space="preserve">used to extract patterns and insights from </w:t>
      </w:r>
      <w:r w:rsidR="00B47786" w:rsidRPr="00424860">
        <w:rPr>
          <w:rFonts w:ascii="Calibri" w:hAnsi="Calibri" w:cs="Calibri"/>
        </w:rPr>
        <w:t xml:space="preserve">geospatial data </w:t>
      </w:r>
      <w:sdt>
        <w:sdtPr>
          <w:rPr>
            <w:rFonts w:ascii="Calibri" w:hAnsi="Calibri" w:cs="Calibri"/>
          </w:rPr>
          <w:alias w:val="To edit, see citavi.com/edit"/>
          <w:tag w:val="CitaviPlaceholder#d87a5490-0654-440e-9108-777ed38e90ac"/>
          <w:id w:val="655250383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60" w:author="JINZHU WANG" w:date="2022-05-09T12:43:00Z">
            <w:r w:rsidR="001221F6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iYWMxYWRiLThmZTUtNDEwMy1iZTM1LTI2MWM1N2EwNTk2MiIsIlJhbmdlTGVuZ3RoIjoyNSwiUmVmZXJlbmNlSWQiOiIzZDg2ODhiNC1hZmU5LTQ1MzgtYmRhZS05NzY0N2EyMmM3N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zgvczQxNTg2LTAxOS0wOTEyLTEiLCJVcmlTdHJpbmciOiJodHRwczovL2RvaS5vcmcvMTAuMTAzOC9zNDE1ODYtMDE5LTA5MTIt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OVQwMTowMjo0MyIsIk1vZGlmaWVkQnkiOiJfTGVub3ZvIiwiSWQiOiI3ZmM5MDY4YS1jMDU3LTQyY2QtOGVjNC03M2QyNGRiMTQzZTEiLCJNb2RpZmllZE9uIjoiMjAyMS0wOS0yOVQwMTowMjo0My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MwNzYwOTEyIiwiVXJpU3RyaW5nIjoiaHR0cDovL3d3dy5uY2JpLm5sbS5uaWguZ292L3B1Ym1lZC8zMDc2MDk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}</w:instrText>
            </w:r>
          </w:ins>
          <w:del w:id="61" w:author="JINZHU WANG" w:date="2022-05-09T12:43:00Z">
            <w:r w:rsidR="0091379F" w:rsidDel="001221F6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iYWMxYWRiLThmZTUtNDEwMy1iZTM1LTI2MWM1N2EwNTk2MiIsIlJhbmdlTGVuZ3RoIjoyNSwiUmVmZXJlbmNlSWQiOiIzZDg2ODhiNC1hZmU5LTQ1MzgtYmRhZS05NzY0N2EyMmM3N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zgvczQxNTg2LTAxOS0wOTEyLTEiLCJVcmlTdHJpbmciOiJodHRwczovL2RvaS5vcmcvMTAuMTAzOC9zNDE1ODYtMDE5LTA5MTIt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OVQwMTowMjo0MyIsIk1vZGlmaWVkQnkiOiJfTGVub3ZvIiwiSWQiOiI3ZmM5MDY4YS1jMDU3LTQyY2QtOGVjNC03M2QyNGRiMTQzZTEiLCJNb2RpZmllZE9uIjoiMjAyMS0wOS0yOVQwMTowMjo0My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MwNzYwOTEyIiwiVXJpU3RyaW5nIjoiaHR0cDovL3d3dy5uY2JpLm5sbS5uaWguZ292L3B1Ym1lZC8zMDc2MDk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91379F">
            <w:rPr>
              <w:rFonts w:ascii="Calibri" w:hAnsi="Calibri" w:cs="Calibri"/>
              <w:noProof/>
            </w:rPr>
            <w:t>(Reichstein et al., 2019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B8375F" w:rsidRPr="00424860">
        <w:rPr>
          <w:rFonts w:ascii="Calibri" w:hAnsi="Calibri" w:cs="Calibri"/>
        </w:rPr>
        <w:t>, which enables</w:t>
      </w:r>
      <w:r w:rsidR="00B47786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the spatial configurations</w:t>
      </w:r>
      <w:r w:rsidR="005E7B3B" w:rsidRPr="005E7B3B">
        <w:rPr>
          <w:rFonts w:ascii="Calibri" w:hAnsi="Calibri" w:cs="Calibri"/>
        </w:rPr>
        <w:t xml:space="preserve"> </w:t>
      </w:r>
      <w:r w:rsidR="005E7B3B" w:rsidRPr="00424860">
        <w:rPr>
          <w:rFonts w:ascii="Calibri" w:hAnsi="Calibri" w:cs="Calibri"/>
        </w:rPr>
        <w:t>of driving factors</w:t>
      </w:r>
      <w:r w:rsidR="007047C0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rather than proxied variables </w:t>
      </w:r>
      <w:r w:rsidR="005E7B3B">
        <w:rPr>
          <w:rFonts w:ascii="Calibri" w:hAnsi="Calibri" w:cs="Calibri"/>
        </w:rPr>
        <w:t>such as</w:t>
      </w:r>
      <w:r w:rsidRPr="00424860">
        <w:rPr>
          <w:rFonts w:ascii="Calibri" w:hAnsi="Calibri" w:cs="Calibri"/>
        </w:rPr>
        <w:t xml:space="preserve"> decay distances</w:t>
      </w:r>
      <w:r w:rsidR="007047C0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to be integrated </w:t>
      </w:r>
      <w:r w:rsidR="00A52CD5" w:rsidRPr="00424860">
        <w:rPr>
          <w:rFonts w:ascii="Calibri" w:hAnsi="Calibri" w:cs="Calibri"/>
        </w:rPr>
        <w:t xml:space="preserve">directly </w:t>
      </w:r>
      <w:r w:rsidRPr="00424860">
        <w:rPr>
          <w:rFonts w:ascii="Calibri" w:hAnsi="Calibri" w:cs="Calibri"/>
        </w:rPr>
        <w:t>into urban development simulation</w:t>
      </w:r>
      <w:r w:rsidR="005E7B3B">
        <w:rPr>
          <w:rFonts w:ascii="Calibri" w:hAnsi="Calibri" w:cs="Calibri"/>
        </w:rPr>
        <w:t>s</w:t>
      </w:r>
      <w:r w:rsidR="006C14B4" w:rsidRPr="00424860">
        <w:rPr>
          <w:rFonts w:ascii="Calibri" w:hAnsi="Calibri" w:cs="Calibri"/>
        </w:rPr>
        <w:t xml:space="preserve">. </w:t>
      </w:r>
      <w:r w:rsidRPr="00424860">
        <w:rPr>
          <w:rFonts w:ascii="Calibri" w:hAnsi="Calibri" w:cs="Calibri"/>
        </w:rPr>
        <w:t xml:space="preserve">For example, </w:t>
      </w:r>
      <w:sdt>
        <w:sdtPr>
          <w:rPr>
            <w:rFonts w:ascii="Calibri" w:hAnsi="Calibri" w:cs="Calibri"/>
          </w:rPr>
          <w:alias w:val="To edit, see citavi.com/edit"/>
          <w:tag w:val="CitaviPlaceholder#4a0a6608-99b6-4360-97d8-a0643a568a6c"/>
          <w:id w:val="1612079727"/>
          <w:placeholder>
            <w:docPart w:val="DEBD9C7DBB9E49BFB0B4FD3ACBCD0319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62" w:author="JINZHU WANG" w:date="2022-05-09T12:43:00Z">
            <w:r w:rsidR="001221F6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Fzc29jaWF0ZVdpdGhQbGFjZWhvbGRlclRhZyI6IkNpdGF2aVBsYWNlaG9sZGVyIzZkMjQ4OGRjLTA1ZGEtNGMzNS04OTFkLTllMWZiMDQyODBjNCIsIkVudHJpZXMiOlt7IiRpZCI6IjIiLCIkdHlwZSI6IlN3aXNzQWNhZGVtaWMuQ2l0YXZpLkNpdGF0aW9ucy5Xb3JkUGxhY2Vob2xkZXJFbnRyeSwgU3dpc3NBY2FkZW1pYy5DaXRhdmkiLCJJZCI6IjQyYTdlNGRkLWNjNTMtNGM4My1hMWRkLWM5M2MxODk1YzEzMyIsIlJhbmdlTGVuZ3RoIjoxMSwiUmVmZXJlbmNlSWQiOiIxYjVjNzMwYi0xNWRlLTQwMWYtYmE1MC0zYzIxOGZhMjAyNm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DAvMTM2NTg4MTYuMjAyMC4xNzExOTE1IiwiVXJpU3RyaW5nIjoiaHR0cHM6Ly9kb2kub3JnLzEwLjEwODAvMTM2NTg4MTYuMjAyMC4xNzExOTE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}</w:instrText>
            </w:r>
          </w:ins>
          <w:del w:id="63" w:author="JINZHU WANG" w:date="2022-05-09T12:43:00Z">
            <w:r w:rsidRPr="00424860" w:rsidDel="001221F6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Fzc29jaWF0ZVdpdGhQbGFjZWhvbGRlclRhZyI6IkNpdGF2aVBsYWNlaG9sZGVyIzZkMjQ4OGRjLTA1ZGEtNGMzNS04OTFkLTllMWZiMDQyODBjNCIsIkVudHJpZXMiOlt7IiRpZCI6IjIiLCIkdHlwZSI6IlN3aXNzQWNhZGVtaWMuQ2l0YXZpLkNpdGF0aW9ucy5Xb3JkUGxhY2Vob2xkZXJFbnRyeSwgU3dpc3NBY2FkZW1pYy5DaXRhdmkiLCJJZCI6IjQyYTdlNGRkLWNjNTMtNGM4My1hMWRkLWM5M2MxODk1YzEzMyIsIlJhbmdlTGVuZ3RoIjoxMSwiUmVmZXJlbmNlSWQiOiIxYjVjNzMwYi0xNWRlLTQwMWYtYmE1MC0zYzIxOGZhMjAyNm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DAvMTM2NTg4MTYuMjAyMC4xNzExOTE1IiwiVXJpU3RyaW5nIjoiaHR0cHM6Ly9kb2kub3JnLzEwLjEwODAvMTM2NTg4MTYuMjAyMC4xNzExOTE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91379F">
            <w:rPr>
              <w:rFonts w:ascii="Calibri" w:hAnsi="Calibri" w:cs="Calibri"/>
              <w:noProof/>
            </w:rPr>
            <w:t>Zhai et al.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6d2488dc-05da-4c35-891d-9e1fb04280c4"/>
          <w:id w:val="461114845"/>
          <w:placeholder>
            <w:docPart w:val="DEBD9C7DBB9E49BFB0B4FD3ACBCD0319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64" w:author="JINZHU WANG" w:date="2022-05-09T12:43:00Z">
            <w:r w:rsidR="001221F6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Fzc29jaWF0ZVdpdGhQbGFjZWhvbGRlclRhZyI6IkNpdGF2aVBsYWNlaG9sZGVyIzRhMGE2NjA4LTk5YjYtNDM2MC05N2Q4LWEwNjQzYTU2OGE2YyIsIkVudHJpZXMiOlt7IiRpZCI6IjIiLCIkdHlwZSI6IlN3aXNzQWNhZGVtaWMuQ2l0YXZpLkNpdGF0aW9ucy5Xb3JkUGxhY2Vob2xkZXJFbnRyeSwgU3dpc3NBY2FkZW1pYy5DaXRhdmkiLCJJZCI6ImJlYjk5MzcwLWY5ZGEtNGU4Yy05YjE0LWZmNzdhNjA4MWZiOCIsIlJhbmdlTGVuZ3RoIjo2LCJSZWZlcmVuY2VJZCI6IjFiNWM3MzBiLTE1ZGUtNDAxZi1iYTUwLTNjMjE4ZmEyMDI2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gwLzEzNjU4ODE2LjIwMjAuMTcxMTkxNSIsIlVyaVN0cmluZyI6Imh0dHBzOi8vZG9pLm9yZy8xMC4xMDgwLzEzNjU4ODE2LjIwMjAuMTcxMTkx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yMCkifV19LCJUYWciOiJDaXRhdmlQbGFjZWhvbGRlciM2ZDI0ODhkYy0wNWRhLTRjMzUtODkxZC05ZTFmYjA0MjgwYzQiLCJUZXh0IjoiKDIwMjApIiwiV0FJVmVyc2lvbiI6IjYuMTEuMC4wIn0=}</w:instrText>
            </w:r>
          </w:ins>
          <w:del w:id="65" w:author="JINZHU WANG" w:date="2022-05-09T12:43:00Z">
            <w:r w:rsidRPr="00424860" w:rsidDel="001221F6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Fzc29jaWF0ZVdpdGhQbGFjZWhvbGRlclRhZyI6IkNpdGF2aVBsYWNlaG9sZGVyIzRhMGE2NjA4LTk5YjYtNDM2MC05N2Q4LWEwNjQzYTU2OGE2YyIsIkVudHJpZXMiOlt7IiRpZCI6IjIiLCIkdHlwZSI6IlN3aXNzQWNhZGVtaWMuQ2l0YXZpLkNpdGF0aW9ucy5Xb3JkUGxhY2Vob2xkZXJFbnRyeSwgU3dpc3NBY2FkZW1pYy5DaXRhdmkiLCJJZCI6ImJlYjk5MzcwLWY5ZGEtNGU4Yy05YjE0LWZmNzdhNjA4MWZiOCIsIlJhbmdlTGVuZ3RoIjo2LCJSZWZlcmVuY2VJZCI6IjFiNWM3MzBiLTE1ZGUtNDAxZi1iYTUwLTNjMjE4ZmEyMDI2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gwLzEzNjU4ODE2LjIwMjAuMTcxMTkxNSIsIlVyaVN0cmluZyI6Imh0dHBzOi8vZG9pLm9yZy8xMC4xMDgwLzEzNjU4ODE2LjIwMjAuMTcxMTkx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yMCkifV19LCJUYWciOiJDaXRhdmlQbGFjZWhvbGRlciM2ZDI0ODhkYy0wNWRhLTRjMzUtODkxZC05ZTFmYjA0MjgwYzQiLCJUZXh0IjoiKDIwMjApIiwiV0FJVmVyc2lvbiI6IjYuMTAuMC4wIn0=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91379F">
            <w:rPr>
              <w:rFonts w:ascii="Calibri" w:hAnsi="Calibri" w:cs="Calibri"/>
              <w:noProof/>
            </w:rPr>
            <w:t>(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 used</w:t>
      </w:r>
      <w:r w:rsidRPr="00424860">
        <w:t xml:space="preserve"> </w:t>
      </w:r>
      <w:r w:rsidRPr="00424860">
        <w:rPr>
          <w:rFonts w:ascii="Calibri" w:hAnsi="Calibri" w:cs="Calibri"/>
        </w:rPr>
        <w:t xml:space="preserve">CNN to </w:t>
      </w:r>
      <w:r w:rsidR="00D43BFF" w:rsidRPr="00424860">
        <w:rPr>
          <w:rFonts w:ascii="Calibri" w:hAnsi="Calibri" w:cs="Calibri"/>
        </w:rPr>
        <w:t>retrieve</w:t>
      </w:r>
      <w:r w:rsidRPr="00424860">
        <w:rPr>
          <w:rFonts w:ascii="Calibri" w:hAnsi="Calibri" w:cs="Calibri"/>
        </w:rPr>
        <w:t xml:space="preserve"> the </w:t>
      </w:r>
      <w:r w:rsidR="00E959EC" w:rsidRPr="00424860">
        <w:rPr>
          <w:rFonts w:ascii="Calibri" w:hAnsi="Calibri" w:cs="Calibri"/>
        </w:rPr>
        <w:t xml:space="preserve">neighborhood </w:t>
      </w:r>
      <w:r w:rsidRPr="00424860">
        <w:rPr>
          <w:rFonts w:ascii="Calibri" w:hAnsi="Calibri" w:cs="Calibri"/>
        </w:rPr>
        <w:t xml:space="preserve">spatial features </w:t>
      </w:r>
      <w:r w:rsidR="0036225D" w:rsidRPr="00424860">
        <w:rPr>
          <w:rFonts w:ascii="Calibri" w:hAnsi="Calibri" w:cs="Calibri"/>
        </w:rPr>
        <w:t xml:space="preserve">and </w:t>
      </w:r>
      <w:r w:rsidRPr="00424860">
        <w:rPr>
          <w:rFonts w:ascii="Calibri" w:hAnsi="Calibri" w:cs="Calibri"/>
        </w:rPr>
        <w:t xml:space="preserve">improve the </w:t>
      </w:r>
      <w:r w:rsidR="008C27A6" w:rsidRPr="00424860">
        <w:rPr>
          <w:rFonts w:ascii="Calibri" w:hAnsi="Calibri" w:cs="Calibri"/>
        </w:rPr>
        <w:t>Figure of Merit (FoM)</w:t>
      </w:r>
      <w:r w:rsidRPr="00424860">
        <w:rPr>
          <w:rFonts w:ascii="Calibri" w:hAnsi="Calibri" w:cs="Calibri"/>
        </w:rPr>
        <w:t xml:space="preserve"> </w:t>
      </w:r>
      <w:r w:rsidR="00A35CB2" w:rsidRPr="00424860">
        <w:rPr>
          <w:rFonts w:ascii="Calibri" w:hAnsi="Calibri" w:cs="Calibri"/>
        </w:rPr>
        <w:t>of the</w:t>
      </w:r>
      <w:r w:rsidR="005E7B3B">
        <w:rPr>
          <w:rFonts w:ascii="Calibri" w:hAnsi="Calibri" w:cs="Calibri"/>
        </w:rPr>
        <w:t>ir</w:t>
      </w:r>
      <w:r w:rsidR="00A35CB2" w:rsidRPr="00424860">
        <w:rPr>
          <w:rFonts w:ascii="Calibri" w:hAnsi="Calibri" w:cs="Calibri"/>
        </w:rPr>
        <w:t xml:space="preserve"> simulation </w:t>
      </w:r>
      <w:r w:rsidR="00506D0D" w:rsidRPr="00424860">
        <w:rPr>
          <w:rFonts w:ascii="Calibri" w:hAnsi="Calibri" w:cs="Calibri"/>
        </w:rPr>
        <w:t xml:space="preserve">from 0.323 to 0.361 </w:t>
      </w:r>
      <w:r w:rsidR="00EF222D" w:rsidRPr="00424860">
        <w:rPr>
          <w:rFonts w:ascii="Calibri" w:hAnsi="Calibri" w:cs="Calibri"/>
        </w:rPr>
        <w:t xml:space="preserve">compared to </w:t>
      </w:r>
      <w:r w:rsidR="00B545C9">
        <w:rPr>
          <w:rFonts w:ascii="Calibri" w:hAnsi="Calibri" w:cs="Calibri"/>
        </w:rPr>
        <w:t>a</w:t>
      </w:r>
      <w:r w:rsidR="00B545C9" w:rsidRPr="00424860">
        <w:rPr>
          <w:rFonts w:ascii="Calibri" w:hAnsi="Calibri" w:cs="Calibri"/>
        </w:rPr>
        <w:t xml:space="preserve"> </w:t>
      </w:r>
      <w:r w:rsidR="00EF222D" w:rsidRPr="00424860">
        <w:rPr>
          <w:rFonts w:ascii="Calibri" w:hAnsi="Calibri" w:cs="Calibri"/>
        </w:rPr>
        <w:t>random-forest</w:t>
      </w:r>
      <w:r w:rsidR="00AB536F" w:rsidRPr="00424860">
        <w:rPr>
          <w:rFonts w:ascii="Calibri" w:hAnsi="Calibri" w:cs="Calibri"/>
        </w:rPr>
        <w:t>-</w:t>
      </w:r>
      <w:r w:rsidR="00EF222D" w:rsidRPr="00424860">
        <w:rPr>
          <w:rFonts w:ascii="Calibri" w:hAnsi="Calibri" w:cs="Calibri"/>
        </w:rPr>
        <w:t>based method</w:t>
      </w:r>
      <w:r w:rsidRPr="00424860">
        <w:rPr>
          <w:rFonts w:ascii="Calibri" w:hAnsi="Calibri" w:cs="Calibri"/>
        </w:rPr>
        <w:t xml:space="preserve">. </w:t>
      </w:r>
      <w:sdt>
        <w:sdtPr>
          <w:rPr>
            <w:rFonts w:ascii="Calibri" w:hAnsi="Calibri" w:cs="Calibri"/>
          </w:rPr>
          <w:alias w:val="To edit, see citavi.com/edit"/>
          <w:tag w:val="CitaviPlaceholder#36483220-ed8d-454a-a74c-3392245caafb"/>
          <w:id w:val="1189882563"/>
          <w:placeholder>
            <w:docPart w:val="DEBD9C7DBB9E49BFB0B4FD3ACBCD0319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66" w:author="JINZHU WANG" w:date="2022-05-09T12:43:00Z">
            <w:r w:rsidR="001221F6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Fzc29jaWF0ZVdpdGhQbGFjZWhvbGRlclRhZyI6IkNpdGF2aVBsYWNlaG9sZGVyIzRkMDMxYTY4LTZmMjYtNGZlOC1iZDM5LTYwMGQzODkxYTJhMyIsIkVudHJpZXMiOlt7IiRpZCI6IjIiLCIkdHlwZSI6IlN3aXNzQWNhZGVtaWMuQ2l0YXZpLkNpdGF0aW9ucy5Xb3JkUGxhY2Vob2xkZXJFbnRyeSwgU3dpc3NBY2FkZW1pYy5DaXRhdmkiLCJJZCI6ImJlZTFmZTJhLTFlMmQtNDY4OC05MGUxLTIyZThkZTYxOTAxOCIsIlJhbmdlTGVuZ3RoIjoxMSwiUmVmZXJlbmNlSWQiOiIyZTY4OTljMi1iODMxLTRlYWQtYTdiZS1hNDdkMTc3ZDZmMz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yMTk3MTU2IiwiVXJpU3RyaW5nIjoiaHR0cDovL3d3dy5uY2JpLm5sbS5uaWguZ292L3B1Ym1lZC8zMjE5NzE1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C0zMVQyMjo1MTo1MyIsIk1vZGlmaWVkQnkiOiJfTGVub3ZvIiwiSWQiOiJmNjAwZDlmYS1iYzIzLTRmZGMtODg1MS0yNTlkY2M0NjBlNGQiLCJNb2RpZmllZE9uIjoiMjAyMS0wOC0zMVQyMjo1MTo1M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5ZjExMjliMS04NzlhLTQ4NTUtODMwMS03YmY3MTI2YWMxYzciLCJNb2RpZmllZE9uIjoiMjAyMS0wOC0zMVQyMjo1MTo1MyIsIlByb2plY3QiOnsiJHJlZiI6IjUifX1dLCJPcmdhbml6YXRpb25zIjpbXSwiT3RoZXJzSW52b2x2ZWQiOltdLCJQYWdlQ291bnQiOiIxNSIsIlBhZ2VSYW5nZSI6IjxzcD5cclxuICA8bj4xMzc3Mzg8L24+XHJcbiAgPGluPnRydWU8L2luPlxyXG4gIDxvcz4xMzc3Mzg8L29zPlxyXG4gIDxwcz4xMzc3Mzg8L3BzPlxyXG48L3NwPlxyXG48b3M+MTM3NzM4PC9vcz4iLCJQZXJpb2RpY2FsIjp7IiRpZCI6IjE2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yMTk3MTU2IiwiUXVvdGF0aW9ucyI6W10sIlJhdGluZyI6MC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C0zMVQyMjo1MTo1MyIsIlByb2plY3QiOnsiJHJlZiI6IjUifX0sIlVzZU51bWJlcmluZ1R5cGVPZlBhcmVudERvY3VtZW50IjpmYWxzZX1dLCJGb3JtYXR0ZWRUZXh0Ijp7IiRpZCI6IjE3IiwiQ291bnQiOjEsIlRleHRVbml0cyI6W3siJGlkIjoiMTgiLCJGb250U3R5bGUiOnsiJGlkIjoiMTkiLCJOZXV0cmFsIjp0cnVlfSwiUmVhZGluZ09yZGVyIjoxLCJUZXh0IjoiUWlhbiBldCBhbC4ifV19LCJUYWciOiJDaXRhdmlQbGFjZWhvbGRlciMzNjQ4MzIyMC1lZDhkLTQ1NGEtYTc0Yy0zMzkyMjQ1Y2FhZmIiLCJUZXh0IjoiUWlhbiBldCBhbC4iLCJXQUlWZXJzaW9uIjoiNi4xMS4wLjAifQ==}</w:instrText>
            </w:r>
          </w:ins>
          <w:del w:id="67" w:author="JINZHU WANG" w:date="2022-05-09T12:43:00Z">
            <w:r w:rsidRPr="00424860" w:rsidDel="001221F6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Fzc29jaWF0ZVdpdGhQbGFjZWhvbGRlclRhZyI6IkNpdGF2aVBsYWNlaG9sZGVyIzRkMDMxYTY4LTZmMjYtNGZlOC1iZDM5LTYwMGQzODkxYTJhMyIsIkVudHJpZXMiOlt7IiRpZCI6IjIiLCIkdHlwZSI6IlN3aXNzQWNhZGVtaWMuQ2l0YXZpLkNpdGF0aW9ucy5Xb3JkUGxhY2Vob2xkZXJFbnRyeSwgU3dpc3NBY2FkZW1pYy5DaXRhdmkiLCJJZCI6ImJlZTFmZTJhLTFlMmQtNDY4OC05MGUxLTIyZThkZTYxOTAxOCIsIlJhbmdlTGVuZ3RoIjoxMSwiUmVmZXJlbmNlSWQiOiIyZTY4OTljMi1iODMxLTRlYWQtYTdiZS1hNDdkMTc3ZDZmMz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yMTk3MTU2IiwiVXJpU3RyaW5nIjoiaHR0cDovL3d3dy5uY2JpLm5sbS5uaWguZ292L3B1Ym1lZC8zMjE5NzE1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C0zMVQyMjo1MTo1MyIsIk1vZGlmaWVkQnkiOiJfTGVub3ZvIiwiSWQiOiJmNjAwZDlmYS1iYzIzLTRmZGMtODg1MS0yNTlkY2M0NjBlNGQiLCJNb2RpZmllZE9uIjoiMjAyMS0wOC0zMVQyMjo1MTo1M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5ZjExMjliMS04NzlhLTQ4NTUtODMwMS03YmY3MTI2YWMxYzciLCJNb2RpZmllZE9uIjoiMjAyMS0wOC0zMVQyMjo1MTo1MyIsIlByb2plY3QiOnsiJHJlZiI6IjUifX1dLCJPcmdhbml6YXRpb25zIjpbXSwiT3RoZXJzSW52b2x2ZWQiOltdLCJQYWdlQ291bnQiOiIxNSIsIlBhZ2VSYW5nZSI6IjxzcD5cclxuICA8bj4xMzc3Mzg8L24+XHJcbiAgPGluPnRydWU8L2luPlxyXG4gIDxvcz4xMzc3Mzg8L29zPlxyXG4gIDxwcz4xMzc3Mzg8L3BzPlxyXG48L3NwPlxyXG48b3M+MTM3NzM4PC9vcz4iLCJQZXJpb2RpY2FsIjp7IiRpZCI6IjE2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yMTk3MTU2IiwiUXVvdGF0aW9ucyI6W10sIlJhdGluZyI6MC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C0zMVQyMjo1MTo1MyIsIlByb2plY3QiOnsiJHJlZiI6IjUifX0sIlVzZU51bWJlcmluZ1R5cGVPZlBhcmVudERvY3VtZW50IjpmYWxzZX1dLCJGb3JtYXR0ZWRUZXh0Ijp7IiRpZCI6IjE3IiwiQ291bnQiOjEsIlRleHRVbml0cyI6W3siJGlkIjoiMTgiLCJGb250U3R5bGUiOnsiJGlkIjoiMTkiLCJOZXV0cmFsIjp0cnVlfSwiUmVhZGluZ09yZGVyIjoxLCJUZXh0IjoiUWlhbiBldCBhbC4ifV19LCJUYWciOiJDaXRhdmlQbGFjZWhvbGRlciMzNjQ4MzIyMC1lZDhkLTQ1NGEtYTc0Yy0zMzkyMjQ1Y2FhZmIiLCJUZXh0IjoiUWlhbiBldCBhbC4iLCJXQUlWZXJzaW9uIjoiNi4xMC4wLjAifQ==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91379F">
            <w:rPr>
              <w:rFonts w:ascii="Calibri" w:hAnsi="Calibri" w:cs="Calibri"/>
              <w:noProof/>
            </w:rPr>
            <w:t>Qian et al.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4d031a68-6f26-4fe8-bd39-600d3891a2a3"/>
          <w:id w:val="1074457882"/>
          <w:placeholder>
            <w:docPart w:val="DEBD9C7DBB9E49BFB0B4FD3ACBCD0319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68" w:author="JINZHU WANG" w:date="2022-05-09T12:43:00Z">
            <w:r w:rsidR="001221F6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Fzc29jaWF0ZVdpdGhQbGFjZWhvbGRlclRhZyI6IkNpdGF2aVBsYWNlaG9sZGVyIzM2NDgzMjIwLWVkOGQtNDU0YS1hNzRjLTMzOTIyNDVjYWFmYiIsIkVudHJpZXMiOlt7IiRpZCI6IjIiLCIkdHlwZSI6IlN3aXNzQWNhZGVtaWMuQ2l0YXZpLkNpdGF0aW9ucy5Xb3JkUGxhY2Vob2xkZXJFbnRyeSwgU3dpc3NBY2FkZW1pYy5DaXRhdmkiLCJJZCI6IjUxNjUxNTU2LTFkOTgtNGQ5Ni1iZTBmLThmNTM4NDk3ZTY3YSIsIlJhbmdlTGVuZ3RoIjo2LCJSZWZlcmVuY2VJZCI6IjJlNjg5OWMyLWI4MzEtNGVhZC1hN2JlLWE0N2QxNzdkNmYz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MjE5NzE1NiIsIlVyaVN0cmluZyI6Imh0dHA6Ly93d3cubmNiaS5ubG0ubmloLmdvdi9wdWJtZWQvMzIxOTcxNT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gtMzFUMjI6NTE6NTMiLCJNb2RpZmllZEJ5IjoiX0xlbm92byIsIklkIjoiZjYwMGQ5ZmEtYmMyMy00ZmRjLTg4NTEtMjU5ZGNjNDYwZTRkIiwiTW9kaWZpZWRPbiI6IjIwMjEtMDgtMzFUMjI6NTE6NTM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c2NpdG90ZW52LjIwMjAuMTM3NzM4IiwiVXJpU3RyaW5nIjoiaHR0cHM6Ly9kb2kub3JnLzEwLjEwMTYvai5zY2l0b3RlbnYuMjAyMC4xMzc3Mz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}</w:instrText>
            </w:r>
          </w:ins>
          <w:del w:id="69" w:author="JINZHU WANG" w:date="2022-05-09T12:43:00Z">
            <w:r w:rsidRPr="00424860" w:rsidDel="001221F6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Fzc29jaWF0ZVdpdGhQbGFjZWhvbGRlclRhZyI6IkNpdGF2aVBsYWNlaG9sZGVyIzM2NDgzMjIwLWVkOGQtNDU0YS1hNzRjLTMzOTIyNDVjYWFmYiIsIkVudHJpZXMiOlt7IiRpZCI6IjIiLCIkdHlwZSI6IlN3aXNzQWNhZGVtaWMuQ2l0YXZpLkNpdGF0aW9ucy5Xb3JkUGxhY2Vob2xkZXJFbnRyeSwgU3dpc3NBY2FkZW1pYy5DaXRhdmkiLCJJZCI6IjUxNjUxNTU2LTFkOTgtNGQ5Ni1iZTBmLThmNTM4NDk3ZTY3YSIsIlJhbmdlTGVuZ3RoIjo2LCJSZWZlcmVuY2VJZCI6IjJlNjg5OWMyLWI4MzEtNGVhZC1hN2JlLWE0N2QxNzdkNmYz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MjE5NzE1NiIsIlVyaVN0cmluZyI6Imh0dHA6Ly93d3cubmNiaS5ubG0ubmloLmdvdi9wdWJtZWQvMzIxOTcxNT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gtMzFUMjI6NTE6NTMiLCJNb2RpZmllZEJ5IjoiX0xlbm92byIsIklkIjoiZjYwMGQ5ZmEtYmMyMy00ZmRjLTg4NTEtMjU5ZGNjNDYwZTRkIiwiTW9kaWZpZWRPbiI6IjIwMjEtMDgtMzFUMjI6NTE6NTM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c2NpdG90ZW52LjIwMjAuMTM3NzM4IiwiVXJpU3RyaW5nIjoiaHR0cHM6Ly9kb2kub3JnLzEwLjEwMTYvai5zY2l0b3RlbnYuMjAyMC4xMzc3Mz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91379F">
            <w:rPr>
              <w:rFonts w:ascii="Calibri" w:hAnsi="Calibri" w:cs="Calibri"/>
              <w:noProof/>
            </w:rPr>
            <w:t>(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 </w:t>
      </w:r>
      <w:r w:rsidR="00BF3EB1" w:rsidRPr="00424860">
        <w:rPr>
          <w:rFonts w:ascii="Calibri" w:hAnsi="Calibri" w:cs="Calibri"/>
        </w:rPr>
        <w:t>report</w:t>
      </w:r>
      <w:r w:rsidR="00050455" w:rsidRPr="00424860">
        <w:rPr>
          <w:rFonts w:ascii="Calibri" w:hAnsi="Calibri" w:cs="Calibri"/>
        </w:rPr>
        <w:t>ed</w:t>
      </w:r>
      <w:r w:rsidR="00BF3EB1" w:rsidRPr="00424860">
        <w:rPr>
          <w:rFonts w:ascii="Calibri" w:hAnsi="Calibri" w:cs="Calibri"/>
        </w:rPr>
        <w:t xml:space="preserve"> similar</w:t>
      </w:r>
      <w:r w:rsidR="00050455" w:rsidRPr="00424860">
        <w:rPr>
          <w:rFonts w:ascii="Calibri" w:hAnsi="Calibri" w:cs="Calibri"/>
        </w:rPr>
        <w:t xml:space="preserve"> results</w:t>
      </w:r>
      <w:r w:rsidR="005E7B3B">
        <w:rPr>
          <w:rFonts w:ascii="Calibri" w:hAnsi="Calibri" w:cs="Calibri"/>
        </w:rPr>
        <w:t>, i.e.,</w:t>
      </w:r>
      <w:r w:rsidR="00050455" w:rsidRPr="00424860">
        <w:rPr>
          <w:rFonts w:ascii="Calibri" w:hAnsi="Calibri" w:cs="Calibri"/>
        </w:rPr>
        <w:t xml:space="preserve"> </w:t>
      </w:r>
      <w:r w:rsidR="007110C5" w:rsidRPr="00424860">
        <w:rPr>
          <w:rFonts w:ascii="Calibri" w:hAnsi="Calibri" w:cs="Calibri"/>
        </w:rPr>
        <w:t>improv</w:t>
      </w:r>
      <w:r w:rsidR="00B545C9">
        <w:rPr>
          <w:rFonts w:ascii="Calibri" w:hAnsi="Calibri" w:cs="Calibri"/>
        </w:rPr>
        <w:t>ing</w:t>
      </w:r>
      <w:r w:rsidR="007110C5" w:rsidRPr="00424860">
        <w:rPr>
          <w:rFonts w:ascii="Calibri" w:hAnsi="Calibri" w:cs="Calibri"/>
        </w:rPr>
        <w:t xml:space="preserve"> the FoM</w:t>
      </w:r>
      <w:r w:rsidR="0046467F" w:rsidRPr="00424860">
        <w:rPr>
          <w:rFonts w:ascii="Calibri" w:hAnsi="Calibri" w:cs="Calibri"/>
        </w:rPr>
        <w:t xml:space="preserve"> from</w:t>
      </w:r>
      <w:r w:rsidR="00BD0CB1" w:rsidRPr="00424860">
        <w:rPr>
          <w:rFonts w:ascii="Calibri" w:hAnsi="Calibri" w:cs="Calibri"/>
        </w:rPr>
        <w:t xml:space="preserve"> 0.299 to 0.346 compar</w:t>
      </w:r>
      <w:r w:rsidR="005E7B3B">
        <w:rPr>
          <w:rFonts w:ascii="Calibri" w:hAnsi="Calibri" w:cs="Calibri"/>
        </w:rPr>
        <w:t>ed</w:t>
      </w:r>
      <w:r w:rsidR="00BD0CB1" w:rsidRPr="00424860">
        <w:rPr>
          <w:rFonts w:ascii="Calibri" w:hAnsi="Calibri" w:cs="Calibri"/>
        </w:rPr>
        <w:t xml:space="preserve"> </w:t>
      </w:r>
      <w:r w:rsidR="005E7B3B">
        <w:rPr>
          <w:rFonts w:ascii="Calibri" w:hAnsi="Calibri" w:cs="Calibri"/>
        </w:rPr>
        <w:t xml:space="preserve">to </w:t>
      </w:r>
      <w:r w:rsidR="00B545C9">
        <w:rPr>
          <w:rFonts w:ascii="Calibri" w:hAnsi="Calibri" w:cs="Calibri"/>
        </w:rPr>
        <w:t>a</w:t>
      </w:r>
      <w:r w:rsidR="00B545C9" w:rsidRPr="00424860">
        <w:rPr>
          <w:rFonts w:ascii="Calibri" w:hAnsi="Calibri" w:cs="Calibri"/>
        </w:rPr>
        <w:t xml:space="preserve"> </w:t>
      </w:r>
      <w:r w:rsidR="00BD0CB1" w:rsidRPr="00424860">
        <w:rPr>
          <w:rFonts w:ascii="Calibri" w:hAnsi="Calibri" w:cs="Calibri"/>
        </w:rPr>
        <w:t xml:space="preserve">random-forest </w:t>
      </w:r>
      <w:r w:rsidR="006B6926" w:rsidRPr="00424860">
        <w:rPr>
          <w:rFonts w:ascii="Calibri" w:hAnsi="Calibri" w:cs="Calibri"/>
        </w:rPr>
        <w:t>algorithm</w:t>
      </w:r>
      <w:r w:rsidRPr="00424860">
        <w:rPr>
          <w:rFonts w:ascii="Calibri" w:hAnsi="Calibri" w:cs="Calibri"/>
        </w:rPr>
        <w:t xml:space="preserve">. Although the spatial features introduced by CNN improved the simulation performance, </w:t>
      </w:r>
      <w:r w:rsidR="00F71596" w:rsidRPr="00424860">
        <w:rPr>
          <w:rFonts w:ascii="Calibri" w:hAnsi="Calibri" w:cs="Calibri"/>
        </w:rPr>
        <w:t>these studies</w:t>
      </w:r>
      <w:r w:rsidR="00714899" w:rsidRPr="00424860">
        <w:rPr>
          <w:rFonts w:ascii="Calibri" w:hAnsi="Calibri" w:cs="Calibri"/>
        </w:rPr>
        <w:t xml:space="preserve"> took CNN as an advanced decay function to </w:t>
      </w:r>
      <w:r w:rsidR="00491DEB" w:rsidRPr="00424860">
        <w:rPr>
          <w:rFonts w:ascii="Calibri" w:hAnsi="Calibri" w:cs="Calibri"/>
        </w:rPr>
        <w:t xml:space="preserve">rescale </w:t>
      </w:r>
      <w:r w:rsidR="005E7B3B">
        <w:rPr>
          <w:rFonts w:ascii="Calibri" w:hAnsi="Calibri" w:cs="Calibri"/>
        </w:rPr>
        <w:t xml:space="preserve">the </w:t>
      </w:r>
      <w:r w:rsidR="00491DEB" w:rsidRPr="00424860">
        <w:rPr>
          <w:rFonts w:ascii="Calibri" w:hAnsi="Calibri" w:cs="Calibri"/>
        </w:rPr>
        <w:t>driving factors</w:t>
      </w:r>
      <w:r w:rsidRPr="00424860">
        <w:rPr>
          <w:rFonts w:ascii="Calibri" w:hAnsi="Calibri" w:cs="Calibri"/>
        </w:rPr>
        <w:t xml:space="preserve"> </w:t>
      </w:r>
      <w:r w:rsidR="003205B4" w:rsidRPr="00424860">
        <w:rPr>
          <w:rFonts w:ascii="Calibri" w:hAnsi="Calibri" w:cs="Calibri"/>
        </w:rPr>
        <w:t xml:space="preserve">and </w:t>
      </w:r>
      <w:r w:rsidR="00E95EA3" w:rsidRPr="00424860">
        <w:rPr>
          <w:rFonts w:ascii="Calibri" w:hAnsi="Calibri" w:cs="Calibri"/>
        </w:rPr>
        <w:t xml:space="preserve">were </w:t>
      </w:r>
      <w:r w:rsidR="005E7B3B">
        <w:rPr>
          <w:rFonts w:ascii="Calibri" w:hAnsi="Calibri" w:cs="Calibri"/>
        </w:rPr>
        <w:t xml:space="preserve">therefore </w:t>
      </w:r>
      <w:r w:rsidR="00E95EA3" w:rsidRPr="00424860">
        <w:rPr>
          <w:rFonts w:ascii="Calibri" w:hAnsi="Calibri" w:cs="Calibri"/>
        </w:rPr>
        <w:t xml:space="preserve">bound to </w:t>
      </w:r>
      <w:r w:rsidR="00DF146E" w:rsidRPr="00424860">
        <w:rPr>
          <w:rFonts w:ascii="Calibri" w:hAnsi="Calibri" w:cs="Calibri"/>
        </w:rPr>
        <w:t xml:space="preserve">detect only </w:t>
      </w:r>
      <w:r w:rsidR="00E95EA3" w:rsidRPr="00424860">
        <w:rPr>
          <w:rFonts w:ascii="Calibri" w:hAnsi="Calibri" w:cs="Calibri"/>
        </w:rPr>
        <w:t xml:space="preserve">a </w:t>
      </w:r>
      <w:r w:rsidR="00DF146E" w:rsidRPr="00424860">
        <w:rPr>
          <w:rFonts w:ascii="Calibri" w:hAnsi="Calibri" w:cs="Calibri"/>
        </w:rPr>
        <w:t>definite</w:t>
      </w:r>
      <w:r w:rsidR="00E95EA3" w:rsidRPr="00424860">
        <w:rPr>
          <w:rFonts w:ascii="Calibri" w:hAnsi="Calibri" w:cs="Calibri"/>
        </w:rPr>
        <w:t xml:space="preserve"> neighborhood </w:t>
      </w:r>
      <w:r w:rsidR="00DF146E" w:rsidRPr="00424860">
        <w:rPr>
          <w:rFonts w:ascii="Calibri" w:hAnsi="Calibri" w:cs="Calibri"/>
        </w:rPr>
        <w:t xml:space="preserve">spatial </w:t>
      </w:r>
      <w:r w:rsidR="006B3D6C" w:rsidRPr="00424860">
        <w:rPr>
          <w:rFonts w:ascii="Calibri" w:hAnsi="Calibri" w:cs="Calibri"/>
        </w:rPr>
        <w:t xml:space="preserve">configuration, </w:t>
      </w:r>
      <w:r w:rsidR="006038A7">
        <w:rPr>
          <w:rFonts w:ascii="Calibri" w:hAnsi="Calibri" w:cs="Calibri"/>
        </w:rPr>
        <w:t>overlooking</w:t>
      </w:r>
      <w:r w:rsidR="006038A7" w:rsidRPr="00424860">
        <w:rPr>
          <w:rFonts w:ascii="Calibri" w:hAnsi="Calibri" w:cs="Calibri"/>
        </w:rPr>
        <w:t xml:space="preserve"> </w:t>
      </w:r>
      <w:r w:rsidR="00522052" w:rsidRPr="00424860">
        <w:rPr>
          <w:rFonts w:ascii="Calibri" w:hAnsi="Calibri" w:cs="Calibri"/>
        </w:rPr>
        <w:t>the</w:t>
      </w:r>
      <w:r w:rsidR="00CE42D4" w:rsidRPr="00424860">
        <w:rPr>
          <w:rFonts w:ascii="Calibri" w:hAnsi="Calibri" w:cs="Calibri"/>
        </w:rPr>
        <w:t xml:space="preserve"> </w:t>
      </w:r>
      <w:r w:rsidR="005E7B3B">
        <w:rPr>
          <w:rFonts w:ascii="Calibri" w:hAnsi="Calibri" w:cs="Calibri"/>
        </w:rPr>
        <w:t xml:space="preserve">ability of </w:t>
      </w:r>
      <w:r w:rsidR="00E30C9A">
        <w:rPr>
          <w:rFonts w:ascii="Calibri" w:hAnsi="Calibri" w:cs="Calibri"/>
        </w:rPr>
        <w:t>deep learning</w:t>
      </w:r>
      <w:r w:rsidR="005E7B3B">
        <w:rPr>
          <w:rFonts w:ascii="Calibri" w:hAnsi="Calibri" w:cs="Calibri"/>
        </w:rPr>
        <w:t xml:space="preserve"> to abstract </w:t>
      </w:r>
      <w:r w:rsidR="005204F4" w:rsidRPr="00424860">
        <w:rPr>
          <w:rFonts w:ascii="Calibri" w:hAnsi="Calibri" w:cs="Calibri"/>
        </w:rPr>
        <w:t>high-level feature</w:t>
      </w:r>
      <w:r w:rsidR="00522052" w:rsidRPr="00424860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 xml:space="preserve">. </w:t>
      </w:r>
      <w:r w:rsidR="0078792D">
        <w:rPr>
          <w:rFonts w:ascii="Calibri" w:hAnsi="Calibri" w:cs="Calibri"/>
        </w:rPr>
        <w:t>M</w:t>
      </w:r>
      <w:r w:rsidRPr="00424860">
        <w:rPr>
          <w:rFonts w:ascii="Calibri" w:hAnsi="Calibri" w:cs="Calibri"/>
        </w:rPr>
        <w:t>ore advanced</w:t>
      </w:r>
      <w:r w:rsidR="004B32B8" w:rsidRPr="00424860">
        <w:rPr>
          <w:rFonts w:ascii="Calibri" w:hAnsi="Calibri" w:cs="Calibri"/>
        </w:rPr>
        <w:t xml:space="preserve"> </w:t>
      </w:r>
      <w:r w:rsidR="00E30C9A">
        <w:rPr>
          <w:rFonts w:ascii="Calibri" w:hAnsi="Calibri" w:cs="Calibri"/>
        </w:rPr>
        <w:t>deep learning</w:t>
      </w:r>
      <w:r w:rsidR="004B32B8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structures that take </w:t>
      </w:r>
      <w:r w:rsidR="003B769F">
        <w:rPr>
          <w:rFonts w:ascii="Calibri" w:hAnsi="Calibri" w:cs="Calibri"/>
        </w:rPr>
        <w:t xml:space="preserve">full </w:t>
      </w:r>
      <w:r w:rsidRPr="00424860">
        <w:rPr>
          <w:rFonts w:ascii="Calibri" w:hAnsi="Calibri" w:cs="Calibri"/>
        </w:rPr>
        <w:t xml:space="preserve">advantage of CNN’s </w:t>
      </w:r>
      <w:r w:rsidR="004B32B8" w:rsidRPr="00424860">
        <w:rPr>
          <w:rFonts w:ascii="Calibri" w:hAnsi="Calibri" w:cs="Calibri"/>
        </w:rPr>
        <w:t xml:space="preserve">spatial </w:t>
      </w:r>
      <w:r w:rsidRPr="00424860">
        <w:rPr>
          <w:rFonts w:ascii="Calibri" w:hAnsi="Calibri" w:cs="Calibri"/>
        </w:rPr>
        <w:t>pattern recognition ability</w:t>
      </w:r>
      <w:r w:rsidR="00342D2B" w:rsidRPr="00424860">
        <w:rPr>
          <w:rFonts w:ascii="Calibri" w:hAnsi="Calibri" w:cs="Calibri"/>
        </w:rPr>
        <w:t>,</w:t>
      </w:r>
      <w:r w:rsidR="0094555F" w:rsidRPr="00424860">
        <w:rPr>
          <w:rFonts w:ascii="Calibri" w:hAnsi="Calibri" w:cs="Calibri"/>
        </w:rPr>
        <w:t xml:space="preserve"> </w:t>
      </w:r>
      <w:r w:rsidR="00FD124D" w:rsidRPr="00424860">
        <w:rPr>
          <w:rFonts w:ascii="Calibri" w:hAnsi="Calibri" w:cs="Calibri"/>
        </w:rPr>
        <w:t xml:space="preserve">i.e., </w:t>
      </w:r>
      <w:r w:rsidRPr="00424860">
        <w:rPr>
          <w:rFonts w:ascii="Calibri" w:hAnsi="Calibri" w:cs="Calibri"/>
        </w:rPr>
        <w:t>integrat</w:t>
      </w:r>
      <w:r w:rsidR="0094555F" w:rsidRPr="00424860">
        <w:rPr>
          <w:rFonts w:ascii="Calibri" w:hAnsi="Calibri" w:cs="Calibri"/>
        </w:rPr>
        <w:t>ing</w:t>
      </w:r>
      <w:r w:rsidRPr="00424860">
        <w:rPr>
          <w:rFonts w:ascii="Calibri" w:hAnsi="Calibri" w:cs="Calibri"/>
        </w:rPr>
        <w:t xml:space="preserve"> low-level spatial features </w:t>
      </w:r>
      <w:r w:rsidR="003B769F">
        <w:rPr>
          <w:rFonts w:ascii="Calibri" w:hAnsi="Calibri" w:cs="Calibri"/>
        </w:rPr>
        <w:t>in</w:t>
      </w:r>
      <w:r w:rsidRPr="00424860">
        <w:rPr>
          <w:rFonts w:ascii="Calibri" w:hAnsi="Calibri" w:cs="Calibri"/>
        </w:rPr>
        <w:t>to high-level patterns,</w:t>
      </w:r>
      <w:r w:rsidR="00AA407C" w:rsidRPr="00424860">
        <w:rPr>
          <w:rFonts w:ascii="Calibri" w:hAnsi="Calibri" w:cs="Calibri"/>
        </w:rPr>
        <w:t xml:space="preserve"> </w:t>
      </w:r>
      <w:r w:rsidR="0078792D">
        <w:rPr>
          <w:rFonts w:ascii="Calibri" w:hAnsi="Calibri" w:cs="Calibri"/>
        </w:rPr>
        <w:t>have great potential for</w:t>
      </w:r>
      <w:r w:rsidR="00AA407C" w:rsidRPr="00424860">
        <w:rPr>
          <w:rFonts w:ascii="Calibri" w:hAnsi="Calibri" w:cs="Calibri"/>
        </w:rPr>
        <w:t xml:space="preserve"> </w:t>
      </w:r>
      <w:r w:rsidR="0078792D">
        <w:rPr>
          <w:rFonts w:ascii="Calibri" w:hAnsi="Calibri" w:cs="Calibri"/>
        </w:rPr>
        <w:t xml:space="preserve">the </w:t>
      </w:r>
      <w:r w:rsidR="003B769F">
        <w:rPr>
          <w:rFonts w:ascii="Calibri" w:hAnsi="Calibri" w:cs="Calibri"/>
        </w:rPr>
        <w:t xml:space="preserve">simulation of </w:t>
      </w:r>
      <w:r w:rsidR="0078792D">
        <w:rPr>
          <w:rFonts w:ascii="Calibri" w:hAnsi="Calibri" w:cs="Calibri"/>
        </w:rPr>
        <w:t xml:space="preserve">future </w:t>
      </w:r>
      <w:r w:rsidRPr="00424860">
        <w:rPr>
          <w:rFonts w:ascii="Calibri" w:hAnsi="Calibri" w:cs="Calibri"/>
        </w:rPr>
        <w:t>urban development.</w:t>
      </w:r>
    </w:p>
    <w:p w14:paraId="668B29F4" w14:textId="723FB9F3" w:rsidR="006C7461" w:rsidRPr="00424860" w:rsidRDefault="006C7461" w:rsidP="006C7461">
      <w:pPr>
        <w:spacing w:line="276" w:lineRule="auto"/>
        <w:rPr>
          <w:rFonts w:ascii="Calibri" w:hAnsi="Calibri"/>
        </w:rPr>
      </w:pPr>
      <w:r w:rsidRPr="00424860">
        <w:rPr>
          <w:rFonts w:ascii="Calibri" w:hAnsi="Calibri"/>
        </w:rPr>
        <w:t>U</w:t>
      </w:r>
      <w:r w:rsidR="00A1748B" w:rsidRPr="00424860">
        <w:rPr>
          <w:rFonts w:ascii="Calibri" w:hAnsi="Calibri"/>
        </w:rPr>
        <w:t>-</w:t>
      </w:r>
      <w:r w:rsidRPr="00424860">
        <w:rPr>
          <w:rFonts w:ascii="Calibri" w:hAnsi="Calibri"/>
        </w:rPr>
        <w:t>N</w:t>
      </w:r>
      <w:r w:rsidR="00A1748B" w:rsidRPr="00424860">
        <w:rPr>
          <w:rFonts w:ascii="Calibri" w:hAnsi="Calibri"/>
        </w:rPr>
        <w:t>et</w:t>
      </w:r>
      <w:r w:rsidR="0028145D" w:rsidRPr="00424860">
        <w:rPr>
          <w:rFonts w:ascii="Calibri" w:hAnsi="Calibri"/>
        </w:rPr>
        <w:t>,</w:t>
      </w:r>
      <w:r w:rsidRPr="00424860">
        <w:rPr>
          <w:rFonts w:ascii="Calibri" w:hAnsi="Calibri"/>
        </w:rPr>
        <w:t xml:space="preserve"> </w:t>
      </w:r>
      <w:r w:rsidR="0028145D" w:rsidRPr="00424860">
        <w:rPr>
          <w:rFonts w:ascii="Calibri" w:hAnsi="Calibri"/>
        </w:rPr>
        <w:t xml:space="preserve">first introduced for biomedical image segmentation in 2015, </w:t>
      </w:r>
      <w:r w:rsidR="008C7C0D" w:rsidRPr="00424860">
        <w:rPr>
          <w:rFonts w:ascii="Calibri" w:hAnsi="Calibri"/>
        </w:rPr>
        <w:t xml:space="preserve">is a unique </w:t>
      </w:r>
      <w:r w:rsidR="00E907DF" w:rsidRPr="00424860">
        <w:rPr>
          <w:rFonts w:ascii="Calibri" w:hAnsi="Calibri"/>
        </w:rPr>
        <w:t xml:space="preserve">type </w:t>
      </w:r>
      <w:r w:rsidR="00E8073C" w:rsidRPr="00424860">
        <w:rPr>
          <w:rFonts w:ascii="Calibri" w:hAnsi="Calibri"/>
        </w:rPr>
        <w:t xml:space="preserve">of </w:t>
      </w:r>
      <w:r w:rsidR="00E907DF" w:rsidRPr="00424860">
        <w:rPr>
          <w:rFonts w:ascii="Calibri" w:hAnsi="Calibri"/>
        </w:rPr>
        <w:t>CNN</w:t>
      </w:r>
      <w:r w:rsidR="004D27A6">
        <w:rPr>
          <w:rFonts w:ascii="Calibri" w:hAnsi="Calibri"/>
        </w:rPr>
        <w:t xml:space="preserve"> architecture</w:t>
      </w:r>
      <w:r w:rsidR="008C7C0D" w:rsidRPr="00424860">
        <w:rPr>
          <w:rFonts w:ascii="Calibri" w:hAnsi="Calibri"/>
        </w:rPr>
        <w:t xml:space="preserve"> </w:t>
      </w:r>
      <w:r w:rsidR="0021547E" w:rsidRPr="00424860">
        <w:rPr>
          <w:rFonts w:ascii="Calibri" w:hAnsi="Calibri" w:cs="Calibri"/>
        </w:rPr>
        <w:t>that not only</w:t>
      </w:r>
      <w:r w:rsidR="00E23E27" w:rsidRPr="00424860">
        <w:rPr>
          <w:rFonts w:ascii="Calibri" w:hAnsi="Calibri" w:cs="Calibri"/>
        </w:rPr>
        <w:t xml:space="preserve"> </w:t>
      </w:r>
      <w:r w:rsidR="005918DC" w:rsidRPr="00424860">
        <w:rPr>
          <w:rFonts w:ascii="Calibri" w:hAnsi="Calibri" w:cs="Calibri"/>
        </w:rPr>
        <w:t>abstract</w:t>
      </w:r>
      <w:r w:rsidR="003B38E4" w:rsidRPr="00424860">
        <w:rPr>
          <w:rFonts w:ascii="Calibri" w:hAnsi="Calibri" w:cs="Calibri"/>
        </w:rPr>
        <w:t>s</w:t>
      </w:r>
      <w:r w:rsidR="005918DC" w:rsidRPr="00424860">
        <w:rPr>
          <w:rFonts w:ascii="Calibri" w:hAnsi="Calibri" w:cs="Calibri"/>
        </w:rPr>
        <w:t xml:space="preserve"> spatial</w:t>
      </w:r>
      <w:r w:rsidR="003B38E4" w:rsidRPr="00424860">
        <w:rPr>
          <w:rFonts w:ascii="Calibri" w:hAnsi="Calibri" w:cs="Calibri"/>
        </w:rPr>
        <w:t xml:space="preserve"> features to high-level patterns but also </w:t>
      </w:r>
      <w:r w:rsidR="0079239B" w:rsidRPr="00424860">
        <w:rPr>
          <w:rFonts w:ascii="Calibri" w:hAnsi="Calibri" w:cs="Calibri"/>
        </w:rPr>
        <w:t>refines the high-level</w:t>
      </w:r>
      <w:r w:rsidR="00C57090" w:rsidRPr="00424860">
        <w:rPr>
          <w:rFonts w:ascii="Calibri" w:hAnsi="Calibri" w:cs="Calibri"/>
        </w:rPr>
        <w:t xml:space="preserve"> patterns </w:t>
      </w:r>
      <w:r w:rsidR="002E35DB" w:rsidRPr="00424860">
        <w:rPr>
          <w:rFonts w:ascii="Calibri" w:hAnsi="Calibri" w:cs="Calibri"/>
        </w:rPr>
        <w:t>to</w:t>
      </w:r>
      <w:r w:rsidR="00C57090" w:rsidRPr="00424860">
        <w:rPr>
          <w:rFonts w:ascii="Calibri" w:hAnsi="Calibri" w:cs="Calibri"/>
        </w:rPr>
        <w:t xml:space="preserve"> </w:t>
      </w:r>
      <w:r w:rsidR="001729C8" w:rsidRPr="00424860">
        <w:rPr>
          <w:rFonts w:ascii="Calibri" w:hAnsi="Calibri" w:cs="Calibri"/>
        </w:rPr>
        <w:t>precise</w:t>
      </w:r>
      <w:r w:rsidR="00C57090" w:rsidRPr="00424860">
        <w:rPr>
          <w:rFonts w:ascii="Calibri" w:hAnsi="Calibri" w:cs="Calibri"/>
        </w:rPr>
        <w:t xml:space="preserve"> shapes</w:t>
      </w:r>
      <w:r w:rsidRPr="00424860">
        <w:rPr>
          <w:rFonts w:ascii="Calibri" w:hAnsi="Calibri"/>
        </w:rPr>
        <w:t xml:space="preserve"> </w:t>
      </w:r>
      <w:sdt>
        <w:sdtPr>
          <w:rPr>
            <w:rFonts w:ascii="Calibri" w:hAnsi="Calibri"/>
          </w:rPr>
          <w:alias w:val="To edit, see citavi.com/edit"/>
          <w:tag w:val="CitaviPlaceholder#5e3e2d89-9dae-4e3d-90e1-3add6eac93ad"/>
          <w:id w:val="841960421"/>
          <w:placeholder>
            <w:docPart w:val="13030F37B0A34A24A9AB8702BCE44A1D"/>
          </w:placeholder>
        </w:sdtPr>
        <w:sdtEndPr/>
        <w:sdtContent>
          <w:r w:rsidRPr="00424860">
            <w:rPr>
              <w:rFonts w:ascii="Calibri" w:hAnsi="Calibri"/>
            </w:rPr>
            <w:fldChar w:fldCharType="begin"/>
          </w:r>
          <w:ins w:id="70" w:author="JINZHU WANG" w:date="2022-05-09T12:43:00Z">
            <w:r w:rsidR="001221F6">
              <w:rPr>
                <w:rFonts w:ascii="Calibri" w:hAnsi="Calibri"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lOTk2NmUxLWIzOTgtNGJkNi1iNzU0LWIxN2I0ZmI0ZjVmZSIsIlJhbmdlTGVuZ3RoIjozNi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+dHJ1ZTwvaW4+XHJcbiAgPG9zPjIzNDwvb3M+XHJcbiAgPHBzPjIzNDwvcHM+XHJcbjwvc3A+XHJcbjxlcD5cclxuICA8bj4yNDE8L24+XHJcbiAgPGluPnRydWU8L2luPlxyXG4gIDxvcz4yNDE8L29zPlxyXG4gIDxwcz4yNDE8L3BzPlxyXG48L2VwPlxyXG48b3M+MjM0LTI0MTwvb3M+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sIEZpc2NoZXIsICYgQnJveCwgMjAxNSkifV19LCJUYWciOiJDaXRhdmlQbGFjZWhvbGRlciM1ZTNlMmQ4OS05ZGFlLTRlM2QtOTBlMS0zYWRkNmVhYzkzYWQiLCJUZXh0IjoiKFJvbm5lYmVyZ2VyLCBGaXNjaGVyLCAmIEJyb3gsIDIwMTUpIiwiV0FJVmVyc2lvbiI6IjYuMTEuMC4wIn0=}</w:instrText>
            </w:r>
          </w:ins>
          <w:del w:id="71" w:author="JINZHU WANG" w:date="2022-05-09T12:43:00Z">
            <w:r w:rsidR="00651994" w:rsidDel="001221F6">
              <w:rPr>
                <w:rFonts w:ascii="Calibri" w:hAnsi="Calibri"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lOTk2NmUxLWIzOTgtNGJkNi1iNzU0LWIxN2I0ZmI0ZjVmZSIsIlJhbmdlTGVuZ3RoIjozNi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+dHJ1ZTwvaW4+XHJcbiAgPG9zPjIzNDwvb3M+XHJcbiAgPHBzPjIzNDwvcHM+XHJcbjwvc3A+XHJcbjxlcD5cclxuICA8bj4yNDE8L24+XHJcbiAgPGluPnRydWU8L2luPlxyXG4gIDxvcz4yNDE8L29zPlxyXG4gIDxwcz4yNDE8L3BzPlxyXG48L2VwPlxyXG48b3M+MjM0LTI0MTwvb3M+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sIEZpc2NoZXIsICYgQnJveCwgMjAxNSkifV19LCJUYWciOiJDaXRhdmlQbGFjZWhvbGRlciM1ZTNlMmQ4OS05ZGFlLTRlM2QtOTBlMS0zYWRkNmVhYzkzYWQiLCJUZXh0IjoiKFJvbm5lYmVyZ2VyLCBGaXNjaGVyLCAmIEJyb3gsIDIwMTUpIiwiV0FJVmVyc2lvbiI6IjYuMTAuMC4wIn0=}</w:delInstrText>
            </w:r>
          </w:del>
          <w:r w:rsidRPr="00424860">
            <w:rPr>
              <w:rFonts w:ascii="Calibri" w:hAnsi="Calibri"/>
            </w:rPr>
            <w:fldChar w:fldCharType="separate"/>
          </w:r>
          <w:r w:rsidR="0091379F">
            <w:rPr>
              <w:rFonts w:ascii="Calibri" w:hAnsi="Calibri"/>
            </w:rPr>
            <w:t>(Ronneberger, Fischer, &amp; Brox, 2015)</w:t>
          </w:r>
          <w:r w:rsidRPr="00424860">
            <w:rPr>
              <w:rFonts w:ascii="Calibri" w:hAnsi="Calibri"/>
            </w:rPr>
            <w:fldChar w:fldCharType="end"/>
          </w:r>
        </w:sdtContent>
      </w:sdt>
      <w:r w:rsidRPr="00424860">
        <w:rPr>
          <w:rFonts w:ascii="Calibri" w:hAnsi="Calibri"/>
        </w:rPr>
        <w:t xml:space="preserve">. </w:t>
      </w:r>
      <w:r w:rsidR="005D4C81">
        <w:rPr>
          <w:rFonts w:ascii="Calibri" w:hAnsi="Calibri" w:cs="Calibri"/>
        </w:rPr>
        <w:t>Its</w:t>
      </w:r>
      <w:r w:rsidRPr="00424860">
        <w:rPr>
          <w:rFonts w:ascii="Calibri" w:hAnsi="Calibri" w:cs="Calibri"/>
        </w:rPr>
        <w:t xml:space="preserve"> robust segmentation performance enables </w:t>
      </w:r>
      <w:r w:rsidR="00CD71CA" w:rsidRPr="00424860">
        <w:rPr>
          <w:rFonts w:ascii="Calibri" w:hAnsi="Calibri" w:cs="Calibri"/>
        </w:rPr>
        <w:t>U-Net</w:t>
      </w:r>
      <w:r w:rsidRPr="00424860">
        <w:rPr>
          <w:rFonts w:ascii="Calibri" w:hAnsi="Calibri" w:cs="Calibri"/>
        </w:rPr>
        <w:t xml:space="preserve"> to be used in multiple fields</w:t>
      </w:r>
      <w:r w:rsidR="003B769F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such as </w:t>
      </w:r>
      <w:r w:rsidR="00564672" w:rsidRPr="00424860">
        <w:rPr>
          <w:rFonts w:ascii="Calibri" w:hAnsi="Calibri" w:cs="Calibri"/>
        </w:rPr>
        <w:t xml:space="preserve">improving global </w:t>
      </w:r>
      <w:r w:rsidR="009F197C" w:rsidRPr="00424860">
        <w:rPr>
          <w:rFonts w:ascii="Calibri" w:hAnsi="Calibri" w:cs="Calibri"/>
        </w:rPr>
        <w:t xml:space="preserve">precipitation </w:t>
      </w:r>
      <w:r w:rsidR="007B0A9E" w:rsidRPr="00424860">
        <w:rPr>
          <w:rFonts w:ascii="Calibri" w:hAnsi="Calibri" w:cs="Calibri"/>
        </w:rPr>
        <w:t>estimation to improve weather prediction</w:t>
      </w:r>
      <w:r w:rsidR="00E75E07" w:rsidRPr="00424860">
        <w:rPr>
          <w:rFonts w:ascii="Calibri" w:hAnsi="Calibri" w:cs="Calibri"/>
        </w:rPr>
        <w:t xml:space="preserve"> system</w:t>
      </w:r>
      <w:r w:rsidR="003B769F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100f421d-ae3d-4633-a0a6-4608154e5b09"/>
          <w:id w:val="1565775577"/>
          <w:placeholder>
            <w:docPart w:val="59F0541550AF4A3A8EB6A4A099422A27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72" w:author="JINZHU WANG" w:date="2022-05-09T12:43:00Z">
            <w:r w:rsidR="001221F6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2LzIwLzIwMjE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TA2LjEyMDQ1IiwiVXJpU3RyaW5nIjoiaHR0cHM6Ly9hcnhpdi5vcmcvcGRmLzIxMDYuMTIwNDV2Mi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ktMTNUMDM6MjU6MjIiLCJNb2RpZmllZEJ5IjoiX0xlbm92byIsIklkIjoiZTkxY2E2MmItMzkxMC00NDlkLWE5N2MtNGFkY2YyY2ZlY2YzIiwiTW9kaWZpZWRPbiI6IjIwMjEtMDktMTNUMDM6MjU6MjY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yMTA2LjEyMDQ1djIiLCJVcmlTdHJpbmciOiJodHRwOi8vYXJ4aXYub3JnL3BkZi8yMTA2LjEyMDQ1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ktMTNUMDM6MjU6MjUiLCJNb2RpZmllZEJ5IjoiX0xlbm92byIsIklkIjoiZWQzZWI4ZjktMDg0NS00YmEyLTk2NTAtZjcwMzRmYTgxZGYzIiwiTW9kaWZpZWRPbiI6IjIwMjEtMDktMTNUMDM6MjU6MjU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yMTA2LjEyMDQ1djIiLCJVcmlTdHJpbmciOiJodHRwczovL2FyeGl2Lm9yZy9wZGYvMjEwNi4xMjA0NXYyLnBkZ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}</w:instrText>
            </w:r>
          </w:ins>
          <w:del w:id="73" w:author="JINZHU WANG" w:date="2022-05-09T12:43:00Z">
            <w:r w:rsidR="00291DAA" w:rsidDel="001221F6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2LzIwLzIwMjE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TA2LjEyMDQ1IiwiVXJpU3RyaW5nIjoiaHR0cHM6Ly9hcnhpdi5vcmcvcGRmLzIxMDYuMTIwNDV2Mi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ktMTNUMDM6MjU6MjIiLCJNb2RpZmllZEJ5IjoiX0xlbm92byIsIklkIjoiZTkxY2E2MmItMzkxMC00NDlkLWE5N2MtNGFkY2YyY2ZlY2YzIiwiTW9kaWZpZWRPbiI6IjIwMjEtMDktMTNUMDM6MjU6MjY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yMTA2LjEyMDQ1djIiLCJVcmlTdHJpbmciOiJodHRwOi8vYXJ4aXYub3JnL3BkZi8yMTA2LjEyMDQ1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ktMTNUMDM6MjU6MjUiLCJNb2RpZmllZEJ5IjoiX0xlbm92byIsIklkIjoiZWQzZWI4ZjktMDg0NS00YmEyLTk2NTAtZjcwMzRmYTgxZGYzIiwiTW9kaWZpZWRPbiI6IjIwMjEtMDktMTNUMDM6MjU6MjU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yMTA2LjEyMDQ1djIiLCJVcmlTdHJpbmciOiJodHRwczovL2FyeGl2Lm9yZy9wZGYvMjEwNi4xMjA0NXYyLnBkZ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91379F">
            <w:rPr>
              <w:rFonts w:ascii="Calibri" w:hAnsi="Calibri" w:cs="Calibri"/>
              <w:noProof/>
            </w:rPr>
            <w:t>(Singh et al.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, </w:t>
      </w:r>
      <w:r w:rsidR="00BD770E" w:rsidRPr="00424860">
        <w:rPr>
          <w:rFonts w:ascii="Calibri" w:hAnsi="Calibri" w:cs="Calibri"/>
        </w:rPr>
        <w:t xml:space="preserve">detecting underwater </w:t>
      </w:r>
      <w:r w:rsidR="00FE4227" w:rsidRPr="00424860">
        <w:rPr>
          <w:rFonts w:ascii="Calibri" w:hAnsi="Calibri" w:cs="Calibri"/>
        </w:rPr>
        <w:t>objects</w:t>
      </w:r>
      <w:r w:rsidRPr="00424860">
        <w:rPr>
          <w:rFonts w:ascii="Calibri" w:hAnsi="Calibri" w:cs="Calibri"/>
        </w:rPr>
        <w:t xml:space="preserve"> </w:t>
      </w:r>
      <w:r w:rsidR="00E75E07" w:rsidRPr="00424860">
        <w:rPr>
          <w:rFonts w:ascii="Calibri" w:hAnsi="Calibri" w:cs="Calibri"/>
        </w:rPr>
        <w:t xml:space="preserve">for </w:t>
      </w:r>
      <w:r w:rsidR="007C6463" w:rsidRPr="00424860">
        <w:rPr>
          <w:rFonts w:ascii="Calibri" w:hAnsi="Calibri" w:cs="Calibri"/>
        </w:rPr>
        <w:t xml:space="preserve">oceanic ecosystem evaluation </w:t>
      </w:r>
      <w:sdt>
        <w:sdtPr>
          <w:rPr>
            <w:rFonts w:ascii="Calibri" w:hAnsi="Calibri" w:cs="Calibri"/>
          </w:rPr>
          <w:alias w:val="To edit, see citavi.com/edit"/>
          <w:tag w:val="CitaviPlaceholder#7cb8effe-3c26-4df6-83db-2ac81e24ee63"/>
          <w:id w:val="801966004"/>
          <w:placeholder>
            <w:docPart w:val="59F0541550AF4A3A8EB6A4A099422A27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74" w:author="JINZHU WANG" w:date="2022-05-09T12:43:00Z">
            <w:r w:rsidR="001221F6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4NzgzZGMxLWY3OTUtNDc4Yi05MTg2LTdmZGRhZjM5NzA1ZCIsIlJhbmdlTGVuZ3RoIjo0MCwiUmVmZXJlbmNlSWQiOiIyZWUzNWYwYS0wNzAxLTRlMmEtODFmMC0zN2RjYTg1YmUz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aWVlZXhwbG9yZS5pZWVlLm9yZy9kb2N1bWVudC85NDQxODA0LyIsIlVyaVN0cmluZyI6Imh0dHBzOi8vaWVlZXhwbG9yZS5pZWVlLm9yZy9kb2N1bWVudC85NDQxODA0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5LTEzVDAzOjIyOjQ5IiwiTW9kaWZpZWRCeSI6Il9MZW5vdm8iLCJJZCI6ImE2YzJiYjEyLTAyNTgtNDdkZC1hYWY4LWEwZjg4ZTc0ZmY4OSIsIk1vZGlmaWVkT24iOiIyMDIxLTA5LTEzVDAzOjIyOjQ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JQ0FDQ1M1MTQzMC4yMDIxLjk0NDE4MDQiLCJVcmlTdHJpbmciOiJodHRwczovL2RvaS5vcmcvMTAuMTEwOS9JQ0FDQ1M1MTQzMC4yMDIxLjk0NDE4M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}</w:instrText>
            </w:r>
          </w:ins>
          <w:del w:id="75" w:author="JINZHU WANG" w:date="2022-05-09T12:43:00Z">
            <w:r w:rsidR="00651994" w:rsidDel="001221F6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4NzgzZGMxLWY3OTUtNDc4Yi05MTg2LTdmZGRhZjM5NzA1ZCIsIlJhbmdlTGVuZ3RoIjo0MCwiUmVmZXJlbmNlSWQiOiIyZWUzNWYwYS0wNzAxLTRlMmEtODFmMC0zN2RjYTg1YmUz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aWVlZXhwbG9yZS5pZWVlLm9yZy9kb2N1bWVudC85NDQxODA0LyIsIlVyaVN0cmluZyI6Imh0dHBzOi8vaWVlZXhwbG9yZS5pZWVlLm9yZy9kb2N1bWVudC85NDQxODA0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5LTEzVDAzOjIyOjQ5IiwiTW9kaWZpZWRCeSI6Il9MZW5vdm8iLCJJZCI6ImE2YzJiYjEyLTAyNTgtNDdkZC1hYWY4LWEwZjg4ZTc0ZmY4OSIsIk1vZGlmaWVkT24iOiIyMDIxLTA5LTEzVDAzOjIyOjQ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JQ0FDQ1M1MTQzMC4yMDIxLjk0NDE4MDQiLCJVcmlTdHJpbmciOiJodHRwczovL2RvaS5vcmcvMTAuMTEwOS9JQ0FDQ1M1MTQzMC4yMDIxLjk0NDE4M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91379F">
            <w:rPr>
              <w:rFonts w:ascii="Calibri" w:hAnsi="Calibri" w:cs="Calibri"/>
              <w:noProof/>
            </w:rPr>
            <w:t>(Nezla, Mithun Haridas, &amp; Supriya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, </w:t>
      </w:r>
      <w:r w:rsidR="005F3678" w:rsidRPr="00424860">
        <w:rPr>
          <w:rFonts w:ascii="Calibri" w:hAnsi="Calibri" w:cs="Calibri"/>
        </w:rPr>
        <w:t xml:space="preserve">and </w:t>
      </w:r>
      <w:r w:rsidR="001F0346" w:rsidRPr="00424860">
        <w:rPr>
          <w:rFonts w:ascii="Calibri" w:hAnsi="Calibri" w:cs="Calibri"/>
        </w:rPr>
        <w:t>identifying building</w:t>
      </w:r>
      <w:r w:rsidR="00607D6B" w:rsidRPr="00424860">
        <w:rPr>
          <w:rFonts w:ascii="Calibri" w:hAnsi="Calibri" w:cs="Calibri"/>
        </w:rPr>
        <w:t>s</w:t>
      </w:r>
      <w:r w:rsidR="001F0346" w:rsidRPr="00424860">
        <w:rPr>
          <w:rFonts w:ascii="Calibri" w:hAnsi="Calibri" w:cs="Calibri"/>
        </w:rPr>
        <w:t xml:space="preserve"> </w:t>
      </w:r>
      <w:r w:rsidR="006713DD" w:rsidRPr="00424860">
        <w:rPr>
          <w:rFonts w:ascii="Calibri" w:hAnsi="Calibri" w:cs="Calibri"/>
        </w:rPr>
        <w:t>from aerial and satellite imagery</w:t>
      </w:r>
      <w:r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b4dc93a4-15ca-4ca1-8761-3376c8b3e755"/>
          <w:id w:val="1099349940"/>
          <w:placeholder>
            <w:docPart w:val="59F0541550AF4A3A8EB6A4A099422A27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76" w:author="JINZHU WANG" w:date="2022-05-09T12:43:00Z">
            <w:r w:rsidR="001221F6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OGQ4MTc4LTQwODgtNDMyNS05Yzc3LWZjNWZmZmFmNjUxYiIsIlJhbmdlTGVuZ3RoIjoyMSwiUmVmZXJlbmNlSWQiOiJlN2ZhNzIxNy1jYzQ3LTQwNzctOGI2Yi0yZTE0YzE3ODVlZ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E0MzExNjEuMjAxOC4xNTI4MDI0IiwiVXJpU3RyaW5nIjoiaHR0cHM6Ly9kb2kub3JnLzEwLjEwODAvMDE0MzExNjEuMjAxOC4xNTI4MDI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}</w:instrText>
            </w:r>
          </w:ins>
          <w:del w:id="77" w:author="JINZHU WANG" w:date="2022-05-09T12:43:00Z">
            <w:r w:rsidR="0091379F" w:rsidDel="001221F6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OGQ4MTc4LTQwODgtNDMyNS05Yzc3LWZjNWZmZmFmNjUxYiIsIlJhbmdlTGVuZ3RoIjoyMSwiUmVmZXJlbmNlSWQiOiJlN2ZhNzIxNy1jYzQ3LTQwNzctOGI2Yi0yZTE0YzE3ODVlZ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E0MzExNjEuMjAxOC4xNTI4MDI0IiwiVXJpU3RyaW5nIjoiaHR0cHM6Ly9kb2kub3JnLzEwLjEwODAvMDE0MzExNjEuMjAxOC4xNTI4MDI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91379F">
            <w:rPr>
              <w:rFonts w:ascii="Calibri" w:hAnsi="Calibri" w:cs="Calibri"/>
              <w:noProof/>
            </w:rPr>
            <w:t>(Ji, Wei, &amp; Lu, 2019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1566B7" w:rsidRPr="00424860">
        <w:rPr>
          <w:rFonts w:ascii="Calibri" w:hAnsi="Calibri" w:cs="Calibri"/>
        </w:rPr>
        <w:t xml:space="preserve">. </w:t>
      </w:r>
      <w:r w:rsidRPr="00424860">
        <w:rPr>
          <w:rFonts w:ascii="Calibri" w:hAnsi="Calibri"/>
        </w:rPr>
        <w:t xml:space="preserve">Unlike CA models that have a definite neighborhood size, </w:t>
      </w:r>
      <w:r w:rsidR="00CD71CA" w:rsidRPr="00424860">
        <w:rPr>
          <w:rFonts w:ascii="Calibri" w:hAnsi="Calibri"/>
        </w:rPr>
        <w:t>U-Net</w:t>
      </w:r>
      <w:r w:rsidRPr="00424860">
        <w:rPr>
          <w:rFonts w:ascii="Calibri" w:hAnsi="Calibri"/>
        </w:rPr>
        <w:t xml:space="preserve"> deploys a series of </w:t>
      </w:r>
      <w:r w:rsidR="007E15BA" w:rsidRPr="00424860">
        <w:rPr>
          <w:rFonts w:ascii="Calibri" w:hAnsi="Calibri"/>
        </w:rPr>
        <w:t>convolutional layers</w:t>
      </w:r>
      <w:r w:rsidRPr="00424860">
        <w:rPr>
          <w:rFonts w:ascii="Calibri" w:hAnsi="Calibri"/>
        </w:rPr>
        <w:t xml:space="preserve"> to extract spatial features and then assimilate</w:t>
      </w:r>
      <w:r w:rsidR="003B769F">
        <w:rPr>
          <w:rFonts w:ascii="Calibri" w:hAnsi="Calibri"/>
        </w:rPr>
        <w:t>s</w:t>
      </w:r>
      <w:r w:rsidRPr="00424860">
        <w:rPr>
          <w:rFonts w:ascii="Calibri" w:hAnsi="Calibri"/>
        </w:rPr>
        <w:t xml:space="preserve"> these features automatically to produce transition rules. </w:t>
      </w:r>
      <w:r w:rsidR="00333BBD" w:rsidRPr="00424860">
        <w:rPr>
          <w:rFonts w:ascii="Calibri" w:hAnsi="Calibri"/>
        </w:rPr>
        <w:t xml:space="preserve">This ability to </w:t>
      </w:r>
      <w:r w:rsidR="00BD2ED8" w:rsidRPr="00424860">
        <w:rPr>
          <w:rFonts w:ascii="Calibri" w:hAnsi="Calibri"/>
        </w:rPr>
        <w:t xml:space="preserve">learn spatial patterns </w:t>
      </w:r>
      <w:r w:rsidR="00954EF2" w:rsidRPr="00424860">
        <w:rPr>
          <w:rFonts w:ascii="Calibri" w:hAnsi="Calibri"/>
        </w:rPr>
        <w:t xml:space="preserve">suggests that </w:t>
      </w:r>
      <w:r w:rsidR="00CD71CA" w:rsidRPr="00424860">
        <w:rPr>
          <w:rFonts w:ascii="Calibri" w:hAnsi="Calibri"/>
        </w:rPr>
        <w:t>U-Net</w:t>
      </w:r>
      <w:r w:rsidRPr="00424860">
        <w:rPr>
          <w:rFonts w:ascii="Calibri" w:hAnsi="Calibri"/>
        </w:rPr>
        <w:t xml:space="preserve"> </w:t>
      </w:r>
      <w:r w:rsidR="003B247B" w:rsidRPr="00424860">
        <w:rPr>
          <w:rFonts w:ascii="Calibri" w:hAnsi="Calibri"/>
        </w:rPr>
        <w:t xml:space="preserve">has </w:t>
      </w:r>
      <w:r w:rsidR="002E5120" w:rsidRPr="00424860">
        <w:rPr>
          <w:rFonts w:ascii="Calibri" w:hAnsi="Calibri"/>
        </w:rPr>
        <w:t xml:space="preserve">the </w:t>
      </w:r>
      <w:r w:rsidR="003B247B" w:rsidRPr="00424860">
        <w:rPr>
          <w:rFonts w:ascii="Calibri" w:hAnsi="Calibri"/>
        </w:rPr>
        <w:t xml:space="preserve">potential </w:t>
      </w:r>
      <w:r w:rsidR="006B7943">
        <w:rPr>
          <w:rFonts w:ascii="Calibri" w:hAnsi="Calibri"/>
        </w:rPr>
        <w:t>to</w:t>
      </w:r>
      <w:r w:rsidR="003B247B" w:rsidRPr="00424860">
        <w:rPr>
          <w:rFonts w:ascii="Calibri" w:hAnsi="Calibri"/>
        </w:rPr>
        <w:t xml:space="preserve"> </w:t>
      </w:r>
      <w:r w:rsidRPr="00424860">
        <w:rPr>
          <w:rFonts w:ascii="Calibri" w:hAnsi="Calibri"/>
        </w:rPr>
        <w:t>identify</w:t>
      </w:r>
      <w:r w:rsidR="00CF50B1" w:rsidRPr="00424860">
        <w:rPr>
          <w:rFonts w:ascii="Calibri" w:hAnsi="Calibri"/>
        </w:rPr>
        <w:t xml:space="preserve"> </w:t>
      </w:r>
      <w:r w:rsidRPr="00424860">
        <w:rPr>
          <w:rFonts w:ascii="Calibri" w:hAnsi="Calibri"/>
        </w:rPr>
        <w:t>and assimilat</w:t>
      </w:r>
      <w:r w:rsidR="006B7943">
        <w:rPr>
          <w:rFonts w:ascii="Calibri" w:hAnsi="Calibri"/>
        </w:rPr>
        <w:t>e</w:t>
      </w:r>
      <w:r w:rsidR="00CF50B1" w:rsidRPr="00424860">
        <w:rPr>
          <w:rFonts w:ascii="Calibri" w:hAnsi="Calibri"/>
        </w:rPr>
        <w:t xml:space="preserve"> the </w:t>
      </w:r>
      <w:r w:rsidRPr="00424860">
        <w:rPr>
          <w:rFonts w:ascii="Calibri" w:hAnsi="Calibri"/>
        </w:rPr>
        <w:t xml:space="preserve">spatial </w:t>
      </w:r>
      <w:r w:rsidR="00CF50B1" w:rsidRPr="00424860">
        <w:rPr>
          <w:rFonts w:ascii="Calibri" w:hAnsi="Calibri"/>
        </w:rPr>
        <w:t xml:space="preserve">processes </w:t>
      </w:r>
      <w:r w:rsidRPr="00424860">
        <w:rPr>
          <w:rFonts w:ascii="Calibri" w:hAnsi="Calibri"/>
        </w:rPr>
        <w:t>that drive urban development</w:t>
      </w:r>
      <w:r w:rsidR="00EE6F6A" w:rsidRPr="00424860">
        <w:rPr>
          <w:rFonts w:ascii="Calibri" w:hAnsi="Calibri"/>
        </w:rPr>
        <w:t xml:space="preserve"> and </w:t>
      </w:r>
      <w:r w:rsidR="006160CC" w:rsidRPr="00424860">
        <w:rPr>
          <w:rFonts w:ascii="Calibri" w:hAnsi="Calibri"/>
        </w:rPr>
        <w:t xml:space="preserve">accurately capture </w:t>
      </w:r>
      <w:r w:rsidR="00EE6F6A" w:rsidRPr="00424860">
        <w:rPr>
          <w:rFonts w:ascii="Calibri" w:hAnsi="Calibri"/>
        </w:rPr>
        <w:t>the resulting patterns of cities</w:t>
      </w:r>
      <w:r w:rsidRPr="00424860">
        <w:rPr>
          <w:rFonts w:ascii="Calibri" w:hAnsi="Calibri" w:cs="Calibri"/>
        </w:rPr>
        <w:t>.</w:t>
      </w:r>
    </w:p>
    <w:p w14:paraId="46CCBB1B" w14:textId="50672872" w:rsidR="00A727D0" w:rsidRPr="00424860" w:rsidRDefault="0017385F" w:rsidP="00F359A7">
      <w:pPr>
        <w:spacing w:line="276" w:lineRule="auto"/>
        <w:rPr>
          <w:rFonts w:ascii="Calibri" w:hAnsi="Calibri"/>
        </w:rPr>
      </w:pPr>
      <w:r w:rsidRPr="00424860">
        <w:rPr>
          <w:rFonts w:ascii="Calibri" w:hAnsi="Calibri"/>
        </w:rPr>
        <w:lastRenderedPageBreak/>
        <w:t>In t</w:t>
      </w:r>
      <w:r w:rsidR="006C7461" w:rsidRPr="00424860">
        <w:rPr>
          <w:rFonts w:ascii="Calibri" w:hAnsi="Calibri"/>
        </w:rPr>
        <w:t>his study</w:t>
      </w:r>
      <w:r w:rsidRPr="00424860">
        <w:rPr>
          <w:rFonts w:ascii="Calibri" w:hAnsi="Calibri"/>
        </w:rPr>
        <w:t xml:space="preserve">, </w:t>
      </w:r>
      <w:r w:rsidR="00553E08" w:rsidRPr="00424860">
        <w:rPr>
          <w:rFonts w:ascii="Calibri" w:hAnsi="Calibri"/>
        </w:rPr>
        <w:t xml:space="preserve">we </w:t>
      </w:r>
      <w:r w:rsidR="007D25D1">
        <w:rPr>
          <w:rFonts w:ascii="Calibri" w:hAnsi="Calibri"/>
        </w:rPr>
        <w:t xml:space="preserve">first </w:t>
      </w:r>
      <w:r w:rsidR="00D35A07" w:rsidRPr="00424860">
        <w:rPr>
          <w:rFonts w:ascii="Calibri" w:hAnsi="Calibri"/>
        </w:rPr>
        <w:t>assess</w:t>
      </w:r>
      <w:r w:rsidR="007D25D1">
        <w:rPr>
          <w:rFonts w:ascii="Calibri" w:hAnsi="Calibri"/>
        </w:rPr>
        <w:t>ed</w:t>
      </w:r>
      <w:r w:rsidR="00553E08" w:rsidRPr="00424860">
        <w:rPr>
          <w:rFonts w:ascii="Calibri" w:hAnsi="Calibri"/>
        </w:rPr>
        <w:t xml:space="preserve"> </w:t>
      </w:r>
      <w:r w:rsidR="00D35A07" w:rsidRPr="00424860">
        <w:rPr>
          <w:rFonts w:ascii="Calibri" w:hAnsi="Calibri" w:cs="Calibri"/>
        </w:rPr>
        <w:t xml:space="preserve">the ability of the U-Net deep learning architecture to accurately </w:t>
      </w:r>
      <w:r w:rsidR="006C7461" w:rsidRPr="00424860">
        <w:rPr>
          <w:rFonts w:ascii="Calibri" w:hAnsi="Calibri" w:cs="Calibri"/>
        </w:rPr>
        <w:t>project</w:t>
      </w:r>
      <w:r w:rsidR="00553E08" w:rsidRPr="00424860">
        <w:rPr>
          <w:rFonts w:ascii="Calibri" w:hAnsi="Calibri" w:cs="Calibri"/>
        </w:rPr>
        <w:t xml:space="preserve"> the spatial extent and pattern of</w:t>
      </w:r>
      <w:r w:rsidR="006C7461" w:rsidRPr="00424860">
        <w:rPr>
          <w:rFonts w:ascii="Calibri" w:hAnsi="Calibri" w:cs="Calibri"/>
        </w:rPr>
        <w:t xml:space="preserve"> urban development. </w:t>
      </w:r>
      <w:r w:rsidR="00887D08" w:rsidRPr="00424860">
        <w:rPr>
          <w:rFonts w:ascii="Calibri" w:hAnsi="Calibri" w:cs="Calibri"/>
        </w:rPr>
        <w:t>We</w:t>
      </w:r>
      <w:r w:rsidR="00314F14" w:rsidRPr="00424860">
        <w:rPr>
          <w:rFonts w:ascii="Calibri" w:hAnsi="Calibri" w:cs="Calibri"/>
        </w:rPr>
        <w:t xml:space="preserve"> developed and applied U-Net</w:t>
      </w:r>
      <w:r w:rsidR="006C7461" w:rsidRPr="00424860">
        <w:rPr>
          <w:rFonts w:ascii="Calibri" w:hAnsi="Calibri" w:cs="Calibri"/>
        </w:rPr>
        <w:t xml:space="preserve"> </w:t>
      </w:r>
      <w:r w:rsidR="00314F14" w:rsidRPr="00424860">
        <w:rPr>
          <w:rFonts w:ascii="Calibri" w:hAnsi="Calibri" w:cs="Calibri"/>
        </w:rPr>
        <w:t>to project urban development in the</w:t>
      </w:r>
      <w:r w:rsidR="006C7461" w:rsidRPr="00424860">
        <w:rPr>
          <w:rFonts w:ascii="Calibri" w:hAnsi="Calibri" w:cs="Calibri"/>
        </w:rPr>
        <w:t xml:space="preserve"> North China Plain</w:t>
      </w:r>
      <w:r w:rsidR="00BE17F2" w:rsidRPr="00424860">
        <w:rPr>
          <w:rFonts w:ascii="Calibri" w:hAnsi="Calibri" w:cs="Calibri"/>
        </w:rPr>
        <w:t>—</w:t>
      </w:r>
      <w:r w:rsidR="006467C6" w:rsidRPr="00424860">
        <w:rPr>
          <w:rFonts w:ascii="Calibri" w:hAnsi="Calibri" w:cs="Calibri"/>
        </w:rPr>
        <w:t xml:space="preserve">China’s food bowl and </w:t>
      </w:r>
      <w:r w:rsidR="00BE17F2" w:rsidRPr="00424860">
        <w:rPr>
          <w:rFonts w:ascii="Calibri" w:hAnsi="Calibri" w:cs="Calibri"/>
        </w:rPr>
        <w:t>one of the most rapidly urbani</w:t>
      </w:r>
      <w:r w:rsidR="002E5120" w:rsidRPr="00424860">
        <w:rPr>
          <w:rFonts w:ascii="Calibri" w:hAnsi="Calibri" w:cs="Calibri"/>
        </w:rPr>
        <w:t>z</w:t>
      </w:r>
      <w:r w:rsidR="00BE17F2" w:rsidRPr="00424860">
        <w:rPr>
          <w:rFonts w:ascii="Calibri" w:hAnsi="Calibri" w:cs="Calibri"/>
        </w:rPr>
        <w:t xml:space="preserve">ing areas on </w:t>
      </w:r>
      <w:r w:rsidR="006B7943">
        <w:rPr>
          <w:rFonts w:ascii="Calibri" w:hAnsi="Calibri" w:cs="Calibri"/>
        </w:rPr>
        <w:t>Earth</w:t>
      </w:r>
      <w:r w:rsidR="009A2E0D" w:rsidRPr="00424860">
        <w:rPr>
          <w:rFonts w:ascii="Calibri" w:hAnsi="Calibri" w:cs="Calibri"/>
        </w:rPr>
        <w:t xml:space="preserve">. </w:t>
      </w:r>
      <w:r w:rsidR="0097002B" w:rsidRPr="00424860">
        <w:rPr>
          <w:rFonts w:ascii="Calibri" w:hAnsi="Calibri" w:cs="Calibri"/>
        </w:rPr>
        <w:t xml:space="preserve">We </w:t>
      </w:r>
      <w:r w:rsidR="007D25D1">
        <w:rPr>
          <w:rFonts w:ascii="Calibri" w:hAnsi="Calibri" w:cs="Calibri"/>
        </w:rPr>
        <w:t xml:space="preserve">next </w:t>
      </w:r>
      <w:r w:rsidR="00BF5F83" w:rsidRPr="00424860">
        <w:rPr>
          <w:rFonts w:ascii="Calibri" w:hAnsi="Calibri" w:cs="Calibri"/>
        </w:rPr>
        <w:t>applied</w:t>
      </w:r>
      <w:r w:rsidR="002A7669" w:rsidRPr="00424860">
        <w:rPr>
          <w:rFonts w:ascii="Calibri" w:hAnsi="Calibri" w:cs="Calibri"/>
        </w:rPr>
        <w:t xml:space="preserve"> </w:t>
      </w:r>
      <w:r w:rsidR="008504DE" w:rsidRPr="00424860">
        <w:rPr>
          <w:rFonts w:ascii="Calibri" w:hAnsi="Calibri" w:cs="Calibri"/>
        </w:rPr>
        <w:t>a</w:t>
      </w:r>
      <w:r w:rsidR="002A7669" w:rsidRPr="00424860">
        <w:rPr>
          <w:rFonts w:ascii="Calibri" w:hAnsi="Calibri" w:cs="Calibri"/>
        </w:rPr>
        <w:t xml:space="preserve"> U-Net model to learn </w:t>
      </w:r>
      <w:r w:rsidR="006B7943">
        <w:rPr>
          <w:rFonts w:ascii="Calibri" w:hAnsi="Calibri" w:cs="Calibri"/>
        </w:rPr>
        <w:t xml:space="preserve">the </w:t>
      </w:r>
      <w:r w:rsidR="002A7669" w:rsidRPr="00424860">
        <w:rPr>
          <w:rFonts w:ascii="Calibri" w:hAnsi="Calibri" w:cs="Calibri"/>
        </w:rPr>
        <w:t xml:space="preserve">patterns of urban </w:t>
      </w:r>
      <w:r w:rsidR="000D6F2F" w:rsidRPr="00424860">
        <w:rPr>
          <w:rFonts w:ascii="Calibri" w:hAnsi="Calibri" w:cs="Calibri"/>
        </w:rPr>
        <w:t>development in the study area</w:t>
      </w:r>
      <w:r w:rsidR="002A7669" w:rsidRPr="00424860">
        <w:rPr>
          <w:rFonts w:ascii="Calibri" w:hAnsi="Calibri" w:cs="Calibri"/>
        </w:rPr>
        <w:t xml:space="preserve"> and </w:t>
      </w:r>
      <w:r w:rsidR="0097002B" w:rsidRPr="00424860">
        <w:rPr>
          <w:rFonts w:ascii="Calibri" w:hAnsi="Calibri" w:cs="Calibri"/>
        </w:rPr>
        <w:t>used high</w:t>
      </w:r>
      <w:r w:rsidR="00330752">
        <w:rPr>
          <w:rFonts w:ascii="Calibri" w:hAnsi="Calibri" w:cs="Calibri"/>
        </w:rPr>
        <w:t>-</w:t>
      </w:r>
      <w:r w:rsidR="0097002B" w:rsidRPr="00424860">
        <w:rPr>
          <w:rFonts w:ascii="Calibri" w:hAnsi="Calibri" w:cs="Calibri"/>
        </w:rPr>
        <w:t>accura</w:t>
      </w:r>
      <w:r w:rsidR="00330752">
        <w:rPr>
          <w:rFonts w:ascii="Calibri" w:hAnsi="Calibri" w:cs="Calibri"/>
        </w:rPr>
        <w:t>cy</w:t>
      </w:r>
      <w:r w:rsidR="0097002B" w:rsidRPr="00424860">
        <w:rPr>
          <w:rFonts w:ascii="Calibri" w:hAnsi="Calibri" w:cs="Calibri"/>
        </w:rPr>
        <w:t xml:space="preserve"> maps of urban </w:t>
      </w:r>
      <w:r w:rsidR="00B62DD9">
        <w:rPr>
          <w:rFonts w:ascii="Calibri" w:hAnsi="Calibri" w:cs="Calibri"/>
        </w:rPr>
        <w:t xml:space="preserve">land-use </w:t>
      </w:r>
      <w:r w:rsidR="00B62DD9" w:rsidRPr="00424860">
        <w:rPr>
          <w:rFonts w:ascii="Calibri" w:hAnsi="Calibri" w:cs="Calibri"/>
        </w:rPr>
        <w:t>between</w:t>
      </w:r>
      <w:r w:rsidR="002A7669" w:rsidRPr="00424860">
        <w:rPr>
          <w:rFonts w:ascii="Calibri" w:hAnsi="Calibri" w:cs="Calibri"/>
        </w:rPr>
        <w:t xml:space="preserve"> </w:t>
      </w:r>
      <w:r w:rsidR="000D6F2F" w:rsidRPr="00424860">
        <w:rPr>
          <w:rFonts w:ascii="Calibri" w:hAnsi="Calibri" w:cs="Calibri"/>
        </w:rPr>
        <w:t>1993</w:t>
      </w:r>
      <w:r w:rsidR="002A7669" w:rsidRPr="00424860">
        <w:rPr>
          <w:rFonts w:ascii="Calibri" w:hAnsi="Calibri" w:cs="Calibri"/>
        </w:rPr>
        <w:t xml:space="preserve"> and </w:t>
      </w:r>
      <w:r w:rsidR="000D6F2F" w:rsidRPr="00424860">
        <w:rPr>
          <w:rFonts w:ascii="Calibri" w:hAnsi="Calibri" w:cs="Calibri"/>
        </w:rPr>
        <w:t>201</w:t>
      </w:r>
      <w:r w:rsidR="00312B2F" w:rsidRPr="00424860">
        <w:rPr>
          <w:rFonts w:ascii="Calibri" w:hAnsi="Calibri" w:cs="Calibri"/>
        </w:rPr>
        <w:t>2</w:t>
      </w:r>
      <w:r w:rsidR="000D6F2F" w:rsidRPr="00424860">
        <w:rPr>
          <w:rFonts w:ascii="Calibri" w:hAnsi="Calibri" w:cs="Calibri"/>
        </w:rPr>
        <w:t xml:space="preserve"> to </w:t>
      </w:r>
      <w:r w:rsidR="00312B2F" w:rsidRPr="00424860">
        <w:rPr>
          <w:rFonts w:ascii="Calibri" w:hAnsi="Calibri" w:cs="Calibri"/>
        </w:rPr>
        <w:t>train the model</w:t>
      </w:r>
      <w:r w:rsidR="002A7669" w:rsidRPr="00424860">
        <w:rPr>
          <w:rFonts w:ascii="Calibri" w:hAnsi="Calibri" w:cs="Calibri"/>
        </w:rPr>
        <w:t xml:space="preserve">. </w:t>
      </w:r>
      <w:r w:rsidR="00312B2F" w:rsidRPr="00424860">
        <w:rPr>
          <w:rFonts w:ascii="Calibri" w:hAnsi="Calibri" w:cs="Calibri"/>
        </w:rPr>
        <w:t>We</w:t>
      </w:r>
      <w:r w:rsidR="001A3FB3" w:rsidRPr="00424860">
        <w:rPr>
          <w:rFonts w:ascii="Calibri" w:hAnsi="Calibri" w:cs="Calibri"/>
        </w:rPr>
        <w:t xml:space="preserve"> then projected the spatial distribution of urbani</w:t>
      </w:r>
      <w:r w:rsidR="002E5120" w:rsidRPr="00424860">
        <w:rPr>
          <w:rFonts w:ascii="Calibri" w:hAnsi="Calibri" w:cs="Calibri"/>
        </w:rPr>
        <w:t>z</w:t>
      </w:r>
      <w:r w:rsidR="001A3FB3" w:rsidRPr="00424860">
        <w:rPr>
          <w:rFonts w:ascii="Calibri" w:hAnsi="Calibri" w:cs="Calibri"/>
        </w:rPr>
        <w:t xml:space="preserve">ation </w:t>
      </w:r>
      <w:r w:rsidR="000604A3" w:rsidRPr="00424860">
        <w:rPr>
          <w:rFonts w:ascii="Calibri" w:hAnsi="Calibri" w:cs="Calibri"/>
        </w:rPr>
        <w:t>for 201</w:t>
      </w:r>
      <w:r w:rsidR="00B36738">
        <w:rPr>
          <w:rFonts w:ascii="Calibri" w:hAnsi="Calibri" w:cs="Calibri"/>
        </w:rPr>
        <w:t>8</w:t>
      </w:r>
      <w:r w:rsidR="00312B2F" w:rsidRPr="00424860">
        <w:rPr>
          <w:rFonts w:ascii="Calibri" w:hAnsi="Calibri" w:cs="Calibri"/>
        </w:rPr>
        <w:t xml:space="preserve"> </w:t>
      </w:r>
      <w:r w:rsidR="000604A3" w:rsidRPr="00424860">
        <w:rPr>
          <w:rFonts w:ascii="Calibri" w:hAnsi="Calibri" w:cs="Calibri"/>
        </w:rPr>
        <w:t xml:space="preserve">and </w:t>
      </w:r>
      <w:r w:rsidR="00312B2F" w:rsidRPr="00424860">
        <w:rPr>
          <w:rFonts w:ascii="Calibri" w:hAnsi="Calibri" w:cs="Calibri"/>
        </w:rPr>
        <w:t xml:space="preserve">thoroughly tested the ability of the U-Net model to </w:t>
      </w:r>
      <w:r w:rsidR="00A52855" w:rsidRPr="00424860">
        <w:rPr>
          <w:rFonts w:ascii="Calibri" w:hAnsi="Calibri" w:cs="Calibri"/>
        </w:rPr>
        <w:t>accurately capture</w:t>
      </w:r>
      <w:r w:rsidR="006C7461" w:rsidRPr="00424860">
        <w:rPr>
          <w:rFonts w:ascii="Calibri" w:hAnsi="Calibri" w:cs="Calibri"/>
        </w:rPr>
        <w:t xml:space="preserve"> the</w:t>
      </w:r>
      <w:r w:rsidR="006C7461" w:rsidRPr="00424860">
        <w:rPr>
          <w:rFonts w:ascii="Calibri" w:hAnsi="Calibri"/>
        </w:rPr>
        <w:t xml:space="preserve"> high-level </w:t>
      </w:r>
      <w:r w:rsidR="00A52855" w:rsidRPr="00424860">
        <w:rPr>
          <w:rFonts w:ascii="Calibri" w:hAnsi="Calibri"/>
        </w:rPr>
        <w:t xml:space="preserve">spatial </w:t>
      </w:r>
      <w:r w:rsidR="006C7461" w:rsidRPr="00424860">
        <w:rPr>
          <w:rFonts w:ascii="Calibri" w:hAnsi="Calibri"/>
        </w:rPr>
        <w:t>features</w:t>
      </w:r>
      <w:r w:rsidR="00A52855" w:rsidRPr="00424860">
        <w:rPr>
          <w:rFonts w:ascii="Calibri" w:hAnsi="Calibri"/>
        </w:rPr>
        <w:t>, shapes, and patterns of urban development</w:t>
      </w:r>
      <w:r w:rsidR="000604A3" w:rsidRPr="00424860">
        <w:rPr>
          <w:rFonts w:ascii="Calibri" w:hAnsi="Calibri"/>
        </w:rPr>
        <w:t xml:space="preserve">. </w:t>
      </w:r>
      <w:r w:rsidR="006B7943">
        <w:rPr>
          <w:rFonts w:ascii="Calibri" w:hAnsi="Calibri"/>
        </w:rPr>
        <w:t>Finally</w:t>
      </w:r>
      <w:r w:rsidR="000604A3" w:rsidRPr="00424860">
        <w:rPr>
          <w:rFonts w:ascii="Calibri" w:hAnsi="Calibri"/>
        </w:rPr>
        <w:t xml:space="preserve">, we used the </w:t>
      </w:r>
      <w:r w:rsidR="00EF3717" w:rsidRPr="00424860">
        <w:rPr>
          <w:rFonts w:ascii="Calibri" w:hAnsi="Calibri"/>
        </w:rPr>
        <w:t xml:space="preserve">trained model to project urban development </w:t>
      </w:r>
      <w:r w:rsidR="00F359A7" w:rsidRPr="00424860">
        <w:rPr>
          <w:rFonts w:ascii="Calibri" w:hAnsi="Calibri"/>
        </w:rPr>
        <w:t xml:space="preserve">patterns in the study area </w:t>
      </w:r>
      <w:r w:rsidR="00EF3717" w:rsidRPr="00424860">
        <w:rPr>
          <w:rFonts w:ascii="Calibri" w:hAnsi="Calibri"/>
        </w:rPr>
        <w:t xml:space="preserve">for 2030 based on historical rates of </w:t>
      </w:r>
      <w:r w:rsidR="00F359A7" w:rsidRPr="00424860">
        <w:rPr>
          <w:rFonts w:ascii="Calibri" w:hAnsi="Calibri"/>
        </w:rPr>
        <w:t>urbani</w:t>
      </w:r>
      <w:r w:rsidR="002E5120" w:rsidRPr="00424860">
        <w:rPr>
          <w:rFonts w:ascii="Calibri" w:hAnsi="Calibri"/>
        </w:rPr>
        <w:t>z</w:t>
      </w:r>
      <w:r w:rsidR="00F359A7" w:rsidRPr="00424860">
        <w:rPr>
          <w:rFonts w:ascii="Calibri" w:hAnsi="Calibri"/>
        </w:rPr>
        <w:t>ation.</w:t>
      </w:r>
      <w:r w:rsidR="006C7461" w:rsidRPr="00424860">
        <w:rPr>
          <w:rFonts w:ascii="Calibri" w:hAnsi="Calibri"/>
        </w:rPr>
        <w:t xml:space="preserve"> We discuss</w:t>
      </w:r>
      <w:r w:rsidR="00E929BF" w:rsidRPr="00424860">
        <w:rPr>
          <w:rFonts w:ascii="Calibri" w:hAnsi="Calibri"/>
        </w:rPr>
        <w:t xml:space="preserve"> both</w:t>
      </w:r>
      <w:r w:rsidR="006C7461" w:rsidRPr="00424860">
        <w:rPr>
          <w:rFonts w:ascii="Calibri" w:hAnsi="Calibri"/>
        </w:rPr>
        <w:t xml:space="preserve"> the advantages </w:t>
      </w:r>
      <w:r w:rsidR="00E929BF" w:rsidRPr="00424860">
        <w:rPr>
          <w:rFonts w:ascii="Calibri" w:hAnsi="Calibri"/>
        </w:rPr>
        <w:t>and limitations</w:t>
      </w:r>
      <w:r w:rsidR="006C7461" w:rsidRPr="00424860">
        <w:rPr>
          <w:rFonts w:ascii="Calibri" w:hAnsi="Calibri"/>
        </w:rPr>
        <w:t xml:space="preserve"> of</w:t>
      </w:r>
      <w:r w:rsidR="006C7461" w:rsidRPr="00424860">
        <w:rPr>
          <w:rFonts w:ascii="Calibri" w:hAnsi="Calibri" w:cs="Calibri"/>
        </w:rPr>
        <w:t xml:space="preserve"> </w:t>
      </w:r>
      <w:r w:rsidR="00CD71CA" w:rsidRPr="00424860">
        <w:rPr>
          <w:rFonts w:ascii="Calibri" w:hAnsi="Calibri"/>
        </w:rPr>
        <w:t>U-Net</w:t>
      </w:r>
      <w:r w:rsidR="006C7461" w:rsidRPr="00424860">
        <w:rPr>
          <w:rFonts w:ascii="Calibri" w:hAnsi="Calibri"/>
        </w:rPr>
        <w:t xml:space="preserve"> </w:t>
      </w:r>
      <w:r w:rsidR="00850D71" w:rsidRPr="00424860">
        <w:rPr>
          <w:rFonts w:ascii="Calibri" w:hAnsi="Calibri"/>
        </w:rPr>
        <w:t>for simulating urban development</w:t>
      </w:r>
      <w:r w:rsidR="00EB2F9E" w:rsidRPr="00424860">
        <w:rPr>
          <w:rFonts w:ascii="Calibri" w:hAnsi="Calibri"/>
        </w:rPr>
        <w:t xml:space="preserve"> and</w:t>
      </w:r>
      <w:r w:rsidR="006B7943">
        <w:rPr>
          <w:rFonts w:ascii="Calibri" w:hAnsi="Calibri"/>
        </w:rPr>
        <w:t>,</w:t>
      </w:r>
      <w:r w:rsidR="00EB2F9E" w:rsidRPr="00424860">
        <w:rPr>
          <w:rFonts w:ascii="Calibri" w:hAnsi="Calibri"/>
        </w:rPr>
        <w:t xml:space="preserve"> in particular</w:t>
      </w:r>
      <w:r w:rsidR="006B7943">
        <w:rPr>
          <w:rFonts w:ascii="Calibri" w:hAnsi="Calibri"/>
        </w:rPr>
        <w:t>,</w:t>
      </w:r>
      <w:r w:rsidR="00EB2F9E" w:rsidRPr="00424860">
        <w:rPr>
          <w:rFonts w:ascii="Calibri" w:hAnsi="Calibri"/>
        </w:rPr>
        <w:t xml:space="preserve"> its ability to learn typical u</w:t>
      </w:r>
      <w:r w:rsidR="002E5120" w:rsidRPr="00424860">
        <w:rPr>
          <w:rFonts w:ascii="Calibri" w:hAnsi="Calibri"/>
        </w:rPr>
        <w:t>r</w:t>
      </w:r>
      <w:r w:rsidR="00EB2F9E" w:rsidRPr="00424860">
        <w:rPr>
          <w:rFonts w:ascii="Calibri" w:hAnsi="Calibri"/>
        </w:rPr>
        <w:t xml:space="preserve">ban development patterns such as </w:t>
      </w:r>
      <w:r w:rsidR="002708BE" w:rsidRPr="00424860">
        <w:rPr>
          <w:rFonts w:ascii="Calibri" w:hAnsi="Calibri"/>
        </w:rPr>
        <w:t>neighborhood influences and linear expansion along transport routes</w:t>
      </w:r>
      <w:r w:rsidR="006C7461" w:rsidRPr="00424860">
        <w:rPr>
          <w:rFonts w:ascii="Calibri" w:hAnsi="Calibri"/>
        </w:rPr>
        <w:t xml:space="preserve">. </w:t>
      </w:r>
      <w:r w:rsidR="002708BE" w:rsidRPr="00424860">
        <w:rPr>
          <w:rFonts w:ascii="Calibri" w:hAnsi="Calibri"/>
        </w:rPr>
        <w:t>We also discuss the implications of rapid urbani</w:t>
      </w:r>
      <w:r w:rsidR="002E5120" w:rsidRPr="00424860">
        <w:rPr>
          <w:rFonts w:ascii="Calibri" w:hAnsi="Calibri"/>
        </w:rPr>
        <w:t>z</w:t>
      </w:r>
      <w:r w:rsidR="002708BE" w:rsidRPr="00424860">
        <w:rPr>
          <w:rFonts w:ascii="Calibri" w:hAnsi="Calibri"/>
        </w:rPr>
        <w:t>ation in the study area for food security and sustainability</w:t>
      </w:r>
      <w:r w:rsidR="00C8475E" w:rsidRPr="00424860">
        <w:rPr>
          <w:rFonts w:ascii="Calibri" w:hAnsi="Calibri"/>
        </w:rPr>
        <w:t>.</w:t>
      </w:r>
    </w:p>
    <w:p w14:paraId="45E47F44" w14:textId="4830DB89" w:rsidR="009C7D21" w:rsidRPr="00424860" w:rsidRDefault="00CF050D" w:rsidP="00625C38">
      <w:pPr>
        <w:pStyle w:val="Heading1"/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>2</w:t>
      </w:r>
      <w:r w:rsidR="009C7D21" w:rsidRPr="00424860">
        <w:rPr>
          <w:rFonts w:ascii="Calibri" w:hAnsi="Calibri" w:cs="Calibri"/>
        </w:rPr>
        <w:t>. Method</w:t>
      </w:r>
      <w:r w:rsidR="009A7ECC" w:rsidRPr="00424860">
        <w:rPr>
          <w:rFonts w:ascii="Calibri" w:hAnsi="Calibri" w:cs="Calibri"/>
        </w:rPr>
        <w:t>s</w:t>
      </w:r>
    </w:p>
    <w:p w14:paraId="1562F149" w14:textId="762F1CC2" w:rsidR="00CF050D" w:rsidRPr="00424860" w:rsidRDefault="00CF050D" w:rsidP="00CF050D">
      <w:pPr>
        <w:pStyle w:val="Heading2"/>
      </w:pPr>
      <w:r w:rsidRPr="00424860">
        <w:t>2.1</w:t>
      </w:r>
      <w:r w:rsidR="00EC5027">
        <w:t>.</w:t>
      </w:r>
      <w:r w:rsidRPr="00424860">
        <w:t xml:space="preserve"> Method overview</w:t>
      </w:r>
    </w:p>
    <w:p w14:paraId="575DDA6B" w14:textId="7A32979A" w:rsidR="00A64EFF" w:rsidRPr="00424860" w:rsidDel="00A64EFF" w:rsidRDefault="34EA2046" w:rsidP="00A64EFF">
      <w:pPr>
        <w:spacing w:line="276" w:lineRule="auto"/>
        <w:rPr>
          <w:del w:id="78" w:author="JINZHU WANG" w:date="2022-04-21T17:10:00Z"/>
          <w:moveTo w:id="79" w:author="JINZHU WANG" w:date="2022-04-21T17:10:00Z"/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We used </w:t>
      </w:r>
      <w:r w:rsidR="12706BAD" w:rsidRPr="00424860">
        <w:rPr>
          <w:rFonts w:ascii="Calibri" w:hAnsi="Calibri" w:cs="Calibri"/>
        </w:rPr>
        <w:t xml:space="preserve">Landsat </w:t>
      </w:r>
      <w:r w:rsidRPr="00424860">
        <w:rPr>
          <w:rFonts w:ascii="Calibri" w:hAnsi="Calibri" w:cs="Calibri"/>
        </w:rPr>
        <w:t xml:space="preserve">data </w:t>
      </w:r>
      <w:r w:rsidR="12706BAD" w:rsidRPr="00424860">
        <w:rPr>
          <w:rFonts w:ascii="Calibri" w:hAnsi="Calibri" w:cs="Calibri"/>
        </w:rPr>
        <w:t xml:space="preserve">to map urban development </w:t>
      </w:r>
      <w:r w:rsidR="5C3D5AF3" w:rsidRPr="00424860">
        <w:rPr>
          <w:rFonts w:ascii="Calibri" w:hAnsi="Calibri" w:cs="Calibri"/>
        </w:rPr>
        <w:t xml:space="preserve">in the study area for the years </w:t>
      </w:r>
      <w:r w:rsidR="12706BAD" w:rsidRPr="00424860">
        <w:rPr>
          <w:rFonts w:ascii="Calibri" w:hAnsi="Calibri" w:cs="Calibri"/>
        </w:rPr>
        <w:t>199</w:t>
      </w:r>
      <w:r w:rsidR="7A0EB577" w:rsidRPr="00424860">
        <w:rPr>
          <w:rFonts w:ascii="Calibri" w:hAnsi="Calibri" w:cs="Calibri"/>
        </w:rPr>
        <w:t>4</w:t>
      </w:r>
      <w:r w:rsidR="5C3D5AF3" w:rsidRPr="00424860">
        <w:rPr>
          <w:rFonts w:ascii="Calibri" w:hAnsi="Calibri" w:cs="Calibri"/>
        </w:rPr>
        <w:t>, 20</w:t>
      </w:r>
      <w:r w:rsidR="245A8D13" w:rsidRPr="00424860">
        <w:rPr>
          <w:rFonts w:ascii="Calibri" w:hAnsi="Calibri" w:cs="Calibri"/>
        </w:rPr>
        <w:t>0</w:t>
      </w:r>
      <w:r w:rsidR="7A0EB577" w:rsidRPr="00424860">
        <w:rPr>
          <w:rFonts w:ascii="Calibri" w:hAnsi="Calibri" w:cs="Calibri"/>
        </w:rPr>
        <w:t>6</w:t>
      </w:r>
      <w:r w:rsidR="4F6B20F3" w:rsidRPr="00424860">
        <w:rPr>
          <w:rFonts w:ascii="Calibri" w:hAnsi="Calibri" w:cs="Calibri"/>
        </w:rPr>
        <w:t xml:space="preserve">, and </w:t>
      </w:r>
      <w:r w:rsidR="12706BAD" w:rsidRPr="00424860">
        <w:rPr>
          <w:rFonts w:ascii="Calibri" w:hAnsi="Calibri" w:cs="Calibri"/>
        </w:rPr>
        <w:t>201</w:t>
      </w:r>
      <w:r w:rsidR="245A8D13" w:rsidRPr="00424860">
        <w:rPr>
          <w:rFonts w:ascii="Calibri" w:hAnsi="Calibri" w:cs="Calibri"/>
        </w:rPr>
        <w:t>8</w:t>
      </w:r>
      <w:r w:rsidR="12706BAD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19b7089d-7087-446e-93e8-03bd240e2ae0"/>
          <w:id w:val="472878621"/>
          <w:placeholder>
            <w:docPart w:val="DefaultPlaceholder_-1854013440"/>
          </w:placeholder>
        </w:sdtPr>
        <w:sdtEndPr/>
        <w:sdtContent>
          <w:r w:rsidR="00AC628C" w:rsidRPr="00424860">
            <w:rPr>
              <w:rFonts w:ascii="Calibri" w:hAnsi="Calibri" w:cs="Calibri"/>
              <w:noProof/>
            </w:rPr>
            <w:fldChar w:fldCharType="begin"/>
          </w:r>
          <w:ins w:id="80" w:author="JINZHU WANG" w:date="2022-05-09T12:43:00Z">
            <w:r w:rsidR="001221F6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mOWY1YmEwLTc2NTEtNDg0OS04MzI3LTU5ODJhNTkxNDExMiIsIlJhbmdlTGVuZ3RoIjozNiwiUmVmZXJlbmNlSWQiOiIyNjBlNmViNC03NzdkLTQ4NjEtYTZhYy02MzBlMzZlNzE2M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MZW5vdm8iLCJDcmVhdGVkT24iOiIyMDIxLTA4LTMxVDIyOjUxOjUzIiwiTW9kaWZpZWRCeSI6Il9MZW5vdm8iLCJJZCI6ImUzMTQ4NTNkLWZiZGQtNDFlNy1iMDAzLTFlMzk4YzZkNDQ5O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ODAvMTU0ODE2MDMuMjAyMS4xOTQ4Mjc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TU0ODE2MDMuMjAyMS4xOTQ4Mjc1IiwiVXJpU3RyaW5nIjoiaHR0cHM6Ly9kb2kub3JnLzEwLjEwODAvMTU0ODE2MDMuMjAyMS4xOTQ4Mjc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JlYzlkNDNlLWVhNWYtNDgzOC1iOTgzLTk2NjNiZTI2ZjBmOSIsIk1vZGlmaWVkT24iOiIyMDIxLTA4LTMxVDIyOjUxOjUzIiwiUHJvamVjdCI6eyIkcmVmIjoiNSJ9fV0sIk9yZ2FuaXphdGlvbnMiOltdLCJPdGhlcnNJbnZvbHZlZCI6W10sIlBhZ2VSYW5nZSI6IjxzcD5cclxuICA8bj4xPC9uPlxyXG4gIDxpbj50cnVlPC9pbj5cclxuICA8b3M+MTwvb3M+XHJcbiAgPHBzPjE8L3BzPlxyXG48L3NwPlxyXG48ZXA+XHJcbiAgPG4+MTc8L24+XHJcbiAgPGluPnRydWU8L2luPlxyXG4gIDxvcz4xNzwvb3M+XHJcbiAgPHBzPjE3PC9wcz5cclxuPC9lcD5cclxuPG9zPjEtMTc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hdGluZyI6MC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}</w:instrText>
            </w:r>
          </w:ins>
          <w:del w:id="81" w:author="JINZHU WANG" w:date="2022-05-09T12:43:00Z">
            <w:r w:rsidR="00651994" w:rsidDel="001221F6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mOWY1YmEwLTc2NTEtNDg0OS04MzI3LTU5ODJhNTkxNDExMiIsIlJhbmdlTGVuZ3RoIjozNiwiUmVmZXJlbmNlSWQiOiIyNjBlNmViNC03NzdkLTQ4NjEtYTZhYy02MzBlMzZlNzE2M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MZW5vdm8iLCJDcmVhdGVkT24iOiIyMDIxLTA4LTMxVDIyOjUxOjUzIiwiTW9kaWZpZWRCeSI6Il9MZW5vdm8iLCJJZCI6ImUzMTQ4NTNkLWZiZGQtNDFlNy1iMDAzLTFlMzk4YzZkNDQ5O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ODAvMTU0ODE2MDMuMjAyMS4xOTQ4Mjc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TU0ODE2MDMuMjAyMS4xOTQ4Mjc1IiwiVXJpU3RyaW5nIjoiaHR0cHM6Ly9kb2kub3JnLzEwLjEwODAvMTU0ODE2MDMuMjAyMS4xOTQ4Mjc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JlYzlkNDNlLWVhNWYtNDgzOC1iOTgzLTk2NjNiZTI2ZjBmOSIsIk1vZGlmaWVkT24iOiIyMDIxLTA4LTMxVDIyOjUxOjUzIiwiUHJvamVjdCI6eyIkcmVmIjoiNSJ9fV0sIk9yZ2FuaXphdGlvbnMiOltdLCJPdGhlcnNJbnZvbHZlZCI6W10sIlBhZ2VSYW5nZSI6IjxzcD5cclxuICA8bj4xPC9uPlxyXG4gIDxpbj50cnVlPC9pbj5cclxuICA8b3M+MTwvb3M+XHJcbiAgPHBzPjE8L3BzPlxyXG48L3NwPlxyXG48ZXA+XHJcbiAgPG4+MTc8L24+XHJcbiAgPGluPnRydWU8L2luPlxyXG4gIDxvcz4xNzwvb3M+XHJcbiAgPHBzPjE3PC9wcz5cclxuPC9lcD5cclxuPG9zPjEtMTc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hdGluZyI6MC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}</w:delInstrText>
            </w:r>
          </w:del>
          <w:r w:rsidR="00AC628C" w:rsidRPr="00424860">
            <w:rPr>
              <w:rFonts w:ascii="Calibri" w:hAnsi="Calibri" w:cs="Calibri"/>
              <w:noProof/>
            </w:rPr>
            <w:fldChar w:fldCharType="separate"/>
          </w:r>
          <w:r w:rsidR="0091379F">
            <w:rPr>
              <w:rFonts w:ascii="Calibri" w:hAnsi="Calibri" w:cs="Calibri"/>
              <w:noProof/>
            </w:rPr>
            <w:t>(J. Wang, Hadjikakou, &amp; Bryan, 2021)</w:t>
          </w:r>
          <w:r w:rsidR="00AC628C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7700030B" w:rsidRPr="00424860">
        <w:rPr>
          <w:rFonts w:ascii="Calibri" w:hAnsi="Calibri" w:cs="Calibri"/>
        </w:rPr>
        <w:t xml:space="preserve"> and combined </w:t>
      </w:r>
      <w:r w:rsidR="21430A9A" w:rsidRPr="00424860">
        <w:rPr>
          <w:rFonts w:ascii="Calibri" w:hAnsi="Calibri" w:cs="Calibri"/>
        </w:rPr>
        <w:t>them</w:t>
      </w:r>
      <w:r w:rsidR="7700030B" w:rsidRPr="00424860">
        <w:rPr>
          <w:rFonts w:ascii="Calibri" w:hAnsi="Calibri" w:cs="Calibri"/>
        </w:rPr>
        <w:t xml:space="preserve"> with</w:t>
      </w:r>
      <w:r w:rsidR="12706BAD" w:rsidRPr="00424860">
        <w:rPr>
          <w:rFonts w:ascii="Calibri" w:hAnsi="Calibri" w:cs="Calibri"/>
        </w:rPr>
        <w:t xml:space="preserve"> </w:t>
      </w:r>
      <w:r w:rsidR="7700030B" w:rsidRPr="00424860">
        <w:rPr>
          <w:rFonts w:ascii="Calibri" w:hAnsi="Calibri" w:cs="Calibri"/>
        </w:rPr>
        <w:t>e</w:t>
      </w:r>
      <w:r w:rsidR="166EBA07" w:rsidRPr="00424860">
        <w:rPr>
          <w:rFonts w:ascii="Calibri" w:hAnsi="Calibri" w:cs="Calibri"/>
        </w:rPr>
        <w:t>levation and slope information</w:t>
      </w:r>
      <w:r w:rsidR="21430A9A" w:rsidRPr="00424860">
        <w:rPr>
          <w:rFonts w:ascii="Calibri" w:hAnsi="Calibri" w:cs="Calibri"/>
        </w:rPr>
        <w:t xml:space="preserve"> to simulate urban development</w:t>
      </w:r>
      <w:r w:rsidR="00FB3428" w:rsidRPr="00424860">
        <w:rPr>
          <w:rFonts w:ascii="Calibri" w:hAnsi="Calibri" w:cs="Calibri"/>
        </w:rPr>
        <w:t xml:space="preserve">s </w:t>
      </w:r>
      <w:sdt>
        <w:sdtPr>
          <w:alias w:val="To edit, see citavi.com/edit"/>
          <w:tag w:val="CitaviPlaceholder#5ffab72e-57e7-4951-b4b3-aae60e4ced57"/>
          <w:id w:val="1802262007"/>
          <w:placeholder>
            <w:docPart w:val="D2431B0C647E4D008A92740E3253BF23"/>
          </w:placeholder>
        </w:sdtPr>
        <w:sdtEndPr/>
        <w:sdtContent>
          <w:r w:rsidR="00FB3428" w:rsidRPr="00424860">
            <w:rPr>
              <w:rFonts w:ascii="Calibri" w:hAnsi="Calibri" w:cs="Calibri"/>
              <w:noProof/>
            </w:rPr>
            <w:fldChar w:fldCharType="begin"/>
          </w:r>
          <w:ins w:id="82" w:author="JINZHU WANG" w:date="2022-05-09T12:43:00Z">
            <w:r w:rsidR="001221F6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YTM4OGE0LWI2ZGMtNDg4NS04MDYwLTdkMjlhN2E3ZTQ4NSIsIlJhbmdlU3RhcnQiOjQwLCJSYW5nZUxlbmd0aCI6MzcsIlJlZmVyZW5jZUlkIjoiYzVhZjQwMGQtYTJmZC00NTcxLTg2MzktNzgxYjU3YzhiODg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NhZ2VvLjIwMjAuMTA0NDMwIiwiVXJpU3RyaW5nIjoiaHR0cHM6Ly9kb2kub3JnLzEwLjEwMTYvai5jYWdlby4yMDIwLjEwNDQz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yZWYiOiI1In19LHsiJGlkIjoiMTc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xOC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E5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jM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yMTk3MTU2IiwiVXJpU3RyaW5nIjoiaHR0cDovL3d3dy5uY2JpLm5sbS5uaWguZ292L3B1Ym1lZC8zMjE5NzE1N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C0zMVQyMjo1MTo1MyIsIk1vZGlmaWVkQnkiOiJfTGVub3ZvIiwiSWQiOiJmNjAwZDlmYS1iYzIzLTRmZGMtODg1MS0yNTlkY2M0NjBlNGQiLCJNb2RpZmllZE9uIjoiMjAyMS0wOC0zMVQyMjo1MTo1My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5ZjExMjliMS04NzlhLTQ4NTUtODMwMS03YmY3MTI2YWMxYzciLCJNb2RpZmllZE9uIjoiMjAyMS0wOC0zMVQyMjo1MTo1MyIsIlByb2plY3QiOnsiJHJlZiI6IjUifX1dLCJPcmdhbml6YXRpb25zIjpbXSwiT3RoZXJzSW52b2x2ZWQiOltdLCJQYWdlQ291bnQiOiIxNSIsIlBhZ2VSYW5nZSI6IjxzcD5cclxuICA8bj4xMzc3Mzg8L24+XHJcbiAgPGluPnRydWU8L2luPlxyXG4gIDxvcz4xMzc3Mzg8L29zPlxyXG4gIDxwcz4xMzc3Mzg8L3BzPlxyXG48L3NwPlxyXG48b3M+MTM3NzM4PC9vcz4iLCJQZXJpb2RpY2FsIjp7IiRpZCI6IjMy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yMTk3MTU2IiwiUXVvdGF0aW9ucyI6W10sIlJhdGluZyI6MC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}</w:instrText>
            </w:r>
          </w:ins>
          <w:del w:id="83" w:author="JINZHU WANG" w:date="2022-05-09T12:43:00Z">
            <w:r w:rsidR="0091379F" w:rsidDel="001221F6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YTM4OGE0LWI2ZGMtNDg4NS04MDYwLTdkMjlhN2E3ZTQ4NSIsIlJhbmdlU3RhcnQiOjQwLCJSYW5nZUxlbmd0aCI6MzcsIlJlZmVyZW5jZUlkIjoiYzVhZjQwMGQtYTJmZC00NTcxLTg2MzktNzgxYjU3YzhiODg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NhZ2VvLjIwMjAuMTA0NDMwIiwiVXJpU3RyaW5nIjoiaHR0cHM6Ly9kb2kub3JnLzEwLjEwMTYvai5jYWdlby4yMDIwLjEwNDQz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yZWYiOiI1In19LHsiJGlkIjoiMTc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xOC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E5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jM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yMTk3MTU2IiwiVXJpU3RyaW5nIjoiaHR0cDovL3d3dy5uY2JpLm5sbS5uaWguZ292L3B1Ym1lZC8zMjE5NzE1N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C0zMVQyMjo1MTo1MyIsIk1vZGlmaWVkQnkiOiJfTGVub3ZvIiwiSWQiOiJmNjAwZDlmYS1iYzIzLTRmZGMtODg1MS0yNTlkY2M0NjBlNGQiLCJNb2RpZmllZE9uIjoiMjAyMS0wOC0zMVQyMjo1MTo1My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5ZjExMjliMS04NzlhLTQ4NTUtODMwMS03YmY3MTI2YWMxYzciLCJNb2RpZmllZE9uIjoiMjAyMS0wOC0zMVQyMjo1MTo1MyIsIlByb2plY3QiOnsiJHJlZiI6IjUifX1dLCJPcmdhbml6YXRpb25zIjpbXSwiT3RoZXJzSW52b2x2ZWQiOltdLCJQYWdlQ291bnQiOiIxNSIsIlBhZ2VSYW5nZSI6IjxzcD5cclxuICA8bj4xMzc3Mzg8L24+XHJcbiAgPGluPnRydWU8L2luPlxyXG4gIDxvcz4xMzc3Mzg8L29zPlxyXG4gIDxwcz4xMzc3Mzg8L3BzPlxyXG48L3NwPlxyXG48b3M+MTM3NzM4PC9vcz4iLCJQZXJpb2RpY2FsIjp7IiRpZCI6IjMy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yMTk3MTU2IiwiUXVvdGF0aW9ucyI6W10sIlJhdGluZyI6MC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}</w:delInstrText>
            </w:r>
          </w:del>
          <w:r w:rsidR="00FB3428" w:rsidRPr="00424860">
            <w:rPr>
              <w:rFonts w:ascii="Calibri" w:hAnsi="Calibri" w:cs="Calibri"/>
              <w:noProof/>
            </w:rPr>
            <w:fldChar w:fldCharType="separate"/>
          </w:r>
          <w:r w:rsidR="0091379F">
            <w:rPr>
              <w:rFonts w:ascii="Calibri" w:hAnsi="Calibri" w:cs="Calibri"/>
              <w:noProof/>
            </w:rPr>
            <w:t>(Qian et al., 2020; H. Wang et al., 2021; Xing, Qian, Guan, Yang, &amp; Wu, 2020)</w:t>
          </w:r>
          <w:r w:rsidR="00FB3428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12706BAD" w:rsidRPr="00424860">
        <w:rPr>
          <w:rFonts w:ascii="Calibri" w:hAnsi="Calibri" w:cs="Calibri"/>
        </w:rPr>
        <w:t xml:space="preserve">. </w:t>
      </w:r>
      <w:r w:rsidR="4EE10485" w:rsidRPr="00424860">
        <w:rPr>
          <w:rFonts w:ascii="Calibri" w:hAnsi="Calibri" w:cs="Calibri"/>
        </w:rPr>
        <w:t>We created two U-Net models</w:t>
      </w:r>
      <w:ins w:id="84" w:author="JINZHU WANG" w:date="2022-04-21T11:56:00Z">
        <w:r w:rsidR="00406DDA">
          <w:rPr>
            <w:rFonts w:ascii="Calibri" w:hAnsi="Calibri" w:cs="Calibri"/>
          </w:rPr>
          <w:t xml:space="preserve"> (</w:t>
        </w:r>
        <w:r w:rsidR="00406DDA">
          <w:rPr>
            <w:rFonts w:ascii="Calibri" w:hAnsi="Calibri" w:cs="Calibri"/>
          </w:rPr>
          <w:fldChar w:fldCharType="begin"/>
        </w:r>
        <w:r w:rsidR="00406DDA">
          <w:rPr>
            <w:rFonts w:ascii="Calibri" w:hAnsi="Calibri" w:cs="Calibri"/>
          </w:rPr>
          <w:instrText xml:space="preserve"> REF _Ref101434623 \h </w:instrText>
        </w:r>
      </w:ins>
      <w:r w:rsidR="00406DDA">
        <w:rPr>
          <w:rFonts w:ascii="Calibri" w:hAnsi="Calibri" w:cs="Calibri"/>
        </w:rPr>
      </w:r>
      <w:r w:rsidR="00406DDA">
        <w:rPr>
          <w:rFonts w:ascii="Calibri" w:hAnsi="Calibri" w:cs="Calibri"/>
        </w:rPr>
        <w:fldChar w:fldCharType="separate"/>
      </w:r>
      <w:ins w:id="85" w:author="JINZHU WANG" w:date="2022-04-21T11:56:00Z">
        <w:r w:rsidR="00406DDA" w:rsidRPr="0030288B">
          <w:t xml:space="preserve">Table </w:t>
        </w:r>
        <w:r w:rsidR="00406DDA">
          <w:rPr>
            <w:i/>
            <w:iCs/>
            <w:noProof/>
          </w:rPr>
          <w:t>1</w:t>
        </w:r>
        <w:r w:rsidR="00406DDA">
          <w:rPr>
            <w:rFonts w:ascii="Calibri" w:hAnsi="Calibri" w:cs="Calibri"/>
          </w:rPr>
          <w:fldChar w:fldCharType="end"/>
        </w:r>
        <w:r w:rsidR="00406DDA">
          <w:rPr>
            <w:rFonts w:ascii="Calibri" w:hAnsi="Calibri" w:cs="Calibri"/>
          </w:rPr>
          <w:t>)</w:t>
        </w:r>
      </w:ins>
      <w:r w:rsidR="7C140861" w:rsidRPr="00424860">
        <w:rPr>
          <w:rFonts w:ascii="Calibri" w:hAnsi="Calibri" w:cs="Calibri"/>
        </w:rPr>
        <w:t xml:space="preserve">: </w:t>
      </w:r>
      <w:del w:id="86" w:author="JINZHU WANG" w:date="2022-04-21T11:57:00Z">
        <w:r w:rsidR="7C140861" w:rsidRPr="00424860" w:rsidDel="00406DDA">
          <w:rPr>
            <w:rFonts w:ascii="Calibri" w:hAnsi="Calibri" w:cs="Calibri"/>
          </w:rPr>
          <w:delText xml:space="preserve">one </w:delText>
        </w:r>
      </w:del>
      <w:del w:id="87" w:author="JINZHU WANG" w:date="2022-04-21T17:12:00Z">
        <w:r w:rsidR="4C557E6C" w:rsidRPr="00424860" w:rsidDel="001F2838">
          <w:rPr>
            <w:rFonts w:ascii="Calibri" w:hAnsi="Calibri" w:cs="Calibri"/>
          </w:rPr>
          <w:delText>was</w:delText>
        </w:r>
        <w:r w:rsidR="7C140861" w:rsidRPr="00424860" w:rsidDel="001F2838">
          <w:rPr>
            <w:rFonts w:ascii="Calibri" w:hAnsi="Calibri" w:cs="Calibri"/>
          </w:rPr>
          <w:delText xml:space="preserve"> trained with urban maps </w:delText>
        </w:r>
        <w:r w:rsidR="00975FE3" w:rsidDel="001F2838">
          <w:rPr>
            <w:rFonts w:ascii="Calibri" w:hAnsi="Calibri" w:cs="Calibri"/>
          </w:rPr>
          <w:delText>for the period</w:delText>
        </w:r>
        <w:r w:rsidR="7C140861" w:rsidRPr="00424860" w:rsidDel="001F2838">
          <w:rPr>
            <w:rFonts w:ascii="Calibri" w:hAnsi="Calibri" w:cs="Calibri"/>
          </w:rPr>
          <w:delText xml:space="preserve"> </w:delText>
        </w:r>
        <w:r w:rsidR="2572F204" w:rsidRPr="00424860" w:rsidDel="001F2838">
          <w:rPr>
            <w:rFonts w:ascii="Calibri" w:hAnsi="Calibri" w:cs="Calibri"/>
          </w:rPr>
          <w:delText>1994</w:delText>
        </w:r>
        <w:r w:rsidR="00CA7E0C" w:rsidDel="001F2838">
          <w:rPr>
            <w:rFonts w:ascii="Calibri" w:hAnsi="Calibri" w:cs="Calibri"/>
          </w:rPr>
          <w:delText>–</w:delText>
        </w:r>
        <w:r w:rsidR="2572F204" w:rsidRPr="00424860" w:rsidDel="001F2838">
          <w:rPr>
            <w:rFonts w:ascii="Calibri" w:hAnsi="Calibri" w:cs="Calibri"/>
          </w:rPr>
          <w:delText>2006 and</w:delText>
        </w:r>
        <w:r w:rsidR="7C140861" w:rsidRPr="00424860" w:rsidDel="001F2838">
          <w:rPr>
            <w:rFonts w:ascii="Calibri" w:hAnsi="Calibri" w:cs="Calibri"/>
          </w:rPr>
          <w:delText xml:space="preserve"> validated </w:delText>
        </w:r>
        <w:r w:rsidR="2572F204" w:rsidRPr="00424860" w:rsidDel="001F2838">
          <w:rPr>
            <w:rFonts w:ascii="Calibri" w:hAnsi="Calibri" w:cs="Calibri"/>
          </w:rPr>
          <w:delText>using</w:delText>
        </w:r>
        <w:r w:rsidR="7C140861" w:rsidRPr="00424860" w:rsidDel="001F2838">
          <w:rPr>
            <w:rFonts w:ascii="Calibri" w:hAnsi="Calibri" w:cs="Calibri"/>
          </w:rPr>
          <w:delText xml:space="preserve"> the urban map </w:delText>
        </w:r>
        <w:r w:rsidR="00975FE3" w:rsidDel="001F2838">
          <w:rPr>
            <w:rFonts w:ascii="Calibri" w:hAnsi="Calibri" w:cs="Calibri"/>
          </w:rPr>
          <w:delText>for</w:delText>
        </w:r>
        <w:r w:rsidR="7C140861" w:rsidRPr="00424860" w:rsidDel="001F2838">
          <w:rPr>
            <w:rFonts w:ascii="Calibri" w:hAnsi="Calibri" w:cs="Calibri"/>
          </w:rPr>
          <w:delText xml:space="preserve"> </w:delText>
        </w:r>
        <w:r w:rsidR="6FFACFBB" w:rsidRPr="00424860" w:rsidDel="001F2838">
          <w:rPr>
            <w:rFonts w:ascii="Calibri" w:hAnsi="Calibri" w:cs="Calibri"/>
          </w:rPr>
          <w:delText xml:space="preserve">2018; </w:delText>
        </w:r>
      </w:del>
      <w:del w:id="88" w:author="JINZHU WANG" w:date="2022-04-21T11:57:00Z">
        <w:r w:rsidR="6FFACFBB" w:rsidRPr="00424860" w:rsidDel="00406DDA">
          <w:rPr>
            <w:rFonts w:ascii="Calibri" w:hAnsi="Calibri" w:cs="Calibri"/>
          </w:rPr>
          <w:delText xml:space="preserve">the other </w:delText>
        </w:r>
      </w:del>
      <w:del w:id="89" w:author="JINZHU WANG" w:date="2022-04-21T17:12:00Z">
        <w:r w:rsidR="4C557E6C" w:rsidRPr="00424860" w:rsidDel="001F2838">
          <w:rPr>
            <w:rFonts w:ascii="Calibri" w:hAnsi="Calibri" w:cs="Calibri"/>
          </w:rPr>
          <w:delText>was</w:delText>
        </w:r>
        <w:r w:rsidR="6FFACFBB" w:rsidRPr="00424860" w:rsidDel="001F2838">
          <w:rPr>
            <w:rFonts w:ascii="Calibri" w:hAnsi="Calibri" w:cs="Calibri"/>
          </w:rPr>
          <w:delText xml:space="preserve"> trained on </w:delText>
        </w:r>
        <w:r w:rsidR="003001F1" w:rsidDel="001F2838">
          <w:rPr>
            <w:rFonts w:ascii="Calibri" w:hAnsi="Calibri" w:cs="Calibri"/>
          </w:rPr>
          <w:delText xml:space="preserve">maps </w:delText>
        </w:r>
        <w:r w:rsidR="00975FE3" w:rsidDel="001F2838">
          <w:rPr>
            <w:rFonts w:ascii="Calibri" w:hAnsi="Calibri" w:cs="Calibri"/>
          </w:rPr>
          <w:delText>for</w:delText>
        </w:r>
        <w:r w:rsidR="003001F1" w:rsidDel="001F2838">
          <w:rPr>
            <w:rFonts w:ascii="Calibri" w:hAnsi="Calibri" w:cs="Calibri"/>
          </w:rPr>
          <w:delText xml:space="preserve"> the period </w:delText>
        </w:r>
        <w:r w:rsidR="2572F204" w:rsidRPr="00424860" w:rsidDel="001F2838">
          <w:rPr>
            <w:rFonts w:ascii="Calibri" w:hAnsi="Calibri" w:cs="Calibri"/>
          </w:rPr>
          <w:delText>2006</w:delText>
        </w:r>
        <w:r w:rsidR="003001F1" w:rsidDel="001F2838">
          <w:rPr>
            <w:rFonts w:ascii="Calibri" w:hAnsi="Calibri" w:cs="Calibri"/>
          </w:rPr>
          <w:delText>–</w:delText>
        </w:r>
        <w:r w:rsidR="2572F204" w:rsidRPr="00424860" w:rsidDel="001F2838">
          <w:rPr>
            <w:rFonts w:ascii="Calibri" w:hAnsi="Calibri" w:cs="Calibri"/>
          </w:rPr>
          <w:delText>2018 and</w:delText>
        </w:r>
        <w:r w:rsidR="6FFACFBB" w:rsidRPr="00424860" w:rsidDel="001F2838">
          <w:rPr>
            <w:rFonts w:ascii="Calibri" w:hAnsi="Calibri" w:cs="Calibri"/>
          </w:rPr>
          <w:delText xml:space="preserve"> </w:delText>
        </w:r>
        <w:r w:rsidR="4C557E6C" w:rsidRPr="00424860" w:rsidDel="001F2838">
          <w:rPr>
            <w:rFonts w:ascii="Calibri" w:hAnsi="Calibri" w:cs="Calibri"/>
          </w:rPr>
          <w:delText xml:space="preserve">was </w:delText>
        </w:r>
        <w:r w:rsidR="6FFACFBB" w:rsidRPr="00424860" w:rsidDel="001F2838">
          <w:rPr>
            <w:rFonts w:ascii="Calibri" w:hAnsi="Calibri" w:cs="Calibri"/>
          </w:rPr>
          <w:delText xml:space="preserve">used to predict the urban layout </w:delText>
        </w:r>
        <w:r w:rsidR="00975FE3" w:rsidDel="001F2838">
          <w:rPr>
            <w:rFonts w:ascii="Calibri" w:hAnsi="Calibri" w:cs="Calibri"/>
          </w:rPr>
          <w:delText>in</w:delText>
        </w:r>
        <w:r w:rsidR="6FFACFBB" w:rsidRPr="00424860" w:rsidDel="001F2838">
          <w:rPr>
            <w:rFonts w:ascii="Calibri" w:hAnsi="Calibri" w:cs="Calibri"/>
          </w:rPr>
          <w:delText xml:space="preserve"> 2030.</w:delText>
        </w:r>
      </w:del>
      <w:del w:id="90" w:author="JINZHU WANG" w:date="2022-04-21T11:35:00Z">
        <w:r w:rsidR="3D688F84" w:rsidRPr="00424860" w:rsidDel="00B13B6B">
          <w:rPr>
            <w:rFonts w:ascii="Calibri" w:hAnsi="Calibri" w:cs="Calibri"/>
          </w:rPr>
          <w:delText xml:space="preserve"> </w:delText>
        </w:r>
      </w:del>
      <w:moveToRangeStart w:id="91" w:author="JINZHU WANG" w:date="2022-04-21T17:10:00Z" w:name="move101453451"/>
      <w:moveTo w:id="92" w:author="JINZHU WANG" w:date="2022-04-21T17:10:00Z">
        <w:del w:id="93" w:author="JINZHU WANG" w:date="2022-04-21T17:12:00Z">
          <w:r w:rsidR="00A64EFF" w:rsidRPr="00424860" w:rsidDel="001F2838">
            <w:rPr>
              <w:rFonts w:ascii="Calibri" w:hAnsi="Calibri" w:cs="Calibri"/>
            </w:rPr>
            <w:delText xml:space="preserve">We first validated the U-Net </w:delText>
          </w:r>
          <w:r w:rsidR="00A64EFF" w:rsidDel="001F2838">
            <w:rPr>
              <w:rFonts w:ascii="Calibri" w:hAnsi="Calibri" w:cs="Calibri"/>
            </w:rPr>
            <w:delText xml:space="preserve">model </w:delText>
          </w:r>
          <w:r w:rsidR="00A64EFF" w:rsidRPr="00424860" w:rsidDel="001F2838">
            <w:rPr>
              <w:rFonts w:ascii="Calibri" w:hAnsi="Calibri" w:cs="Calibri"/>
            </w:rPr>
            <w:delText xml:space="preserve">using the assessment metrics and then produced a future urban map </w:delText>
          </w:r>
          <w:r w:rsidR="00A64EFF" w:rsidDel="001F2838">
            <w:rPr>
              <w:rFonts w:ascii="Calibri" w:hAnsi="Calibri" w:cs="Calibri"/>
            </w:rPr>
            <w:delText>for</w:delText>
          </w:r>
          <w:r w:rsidR="00A64EFF" w:rsidRPr="00424860" w:rsidDel="001F2838">
            <w:rPr>
              <w:rFonts w:ascii="Calibri" w:hAnsi="Calibri" w:cs="Calibri"/>
            </w:rPr>
            <w:delText xml:space="preserve"> 2030. </w:delText>
          </w:r>
        </w:del>
        <w:r w:rsidR="00A64EFF" w:rsidRPr="00424860">
          <w:rPr>
            <w:rFonts w:ascii="Calibri" w:hAnsi="Calibri" w:cs="Calibri"/>
          </w:rPr>
          <w:t xml:space="preserve">Urban land-use maps </w:t>
        </w:r>
        <w:r w:rsidR="00A64EFF">
          <w:rPr>
            <w:rFonts w:ascii="Calibri" w:hAnsi="Calibri" w:cs="Calibri"/>
          </w:rPr>
          <w:t>for</w:t>
        </w:r>
        <w:r w:rsidR="00A64EFF" w:rsidRPr="00424860">
          <w:rPr>
            <w:rFonts w:ascii="Calibri" w:hAnsi="Calibri" w:cs="Calibri"/>
          </w:rPr>
          <w:t xml:space="preserve"> 1994 and 2006 were used to train </w:t>
        </w:r>
        <w:r w:rsidR="00A64EFF">
          <w:rPr>
            <w:rFonts w:ascii="Calibri" w:hAnsi="Calibri" w:cs="Calibri"/>
          </w:rPr>
          <w:t>the</w:t>
        </w:r>
        <w:r w:rsidR="00A64EFF" w:rsidRPr="00424860">
          <w:rPr>
            <w:rFonts w:ascii="Calibri" w:hAnsi="Calibri" w:cs="Calibri"/>
          </w:rPr>
          <w:t xml:space="preserve"> U-Net</w:t>
        </w:r>
      </w:moveTo>
      <w:ins w:id="94" w:author="JINZHU WANG" w:date="2022-04-21T17:12:00Z">
        <w:r w:rsidR="00E23ECE">
          <w:rPr>
            <w:rFonts w:ascii="Calibri" w:hAnsi="Calibri" w:cs="Calibri"/>
          </w:rPr>
          <w:t>-A</w:t>
        </w:r>
      </w:ins>
      <w:moveTo w:id="95" w:author="JINZHU WANG" w:date="2022-04-21T17:10:00Z">
        <w:r w:rsidR="00A64EFF" w:rsidRPr="00424860">
          <w:rPr>
            <w:rFonts w:ascii="Calibri" w:hAnsi="Calibri" w:cs="Calibri"/>
          </w:rPr>
          <w:t xml:space="preserve"> model that simulated urban </w:t>
        </w:r>
        <w:r w:rsidR="00A64EFF">
          <w:rPr>
            <w:rFonts w:ascii="Calibri" w:hAnsi="Calibri" w:cs="Calibri"/>
          </w:rPr>
          <w:t xml:space="preserve">land-use </w:t>
        </w:r>
        <w:r w:rsidR="00A64EFF" w:rsidRPr="00424860">
          <w:rPr>
            <w:rFonts w:ascii="Calibri" w:hAnsi="Calibri" w:cs="Calibri"/>
          </w:rPr>
          <w:t xml:space="preserve">for 2018, which was </w:t>
        </w:r>
      </w:moveTo>
      <w:ins w:id="96" w:author="JINZHU WANG" w:date="2022-04-21T17:13:00Z">
        <w:r w:rsidR="00E23ECE">
          <w:rPr>
            <w:rFonts w:ascii="Calibri" w:hAnsi="Calibri" w:cs="Calibri"/>
          </w:rPr>
          <w:t xml:space="preserve">then </w:t>
        </w:r>
      </w:ins>
      <w:moveTo w:id="97" w:author="JINZHU WANG" w:date="2022-04-21T17:10:00Z">
        <w:r w:rsidR="00A64EFF" w:rsidRPr="00424860">
          <w:rPr>
            <w:rFonts w:ascii="Calibri" w:hAnsi="Calibri" w:cs="Calibri"/>
          </w:rPr>
          <w:t xml:space="preserve">assessed, compared, and validated against the </w:t>
        </w:r>
        <w:del w:id="98" w:author="JINZHU WANG" w:date="2022-04-21T17:13:00Z">
          <w:r w:rsidR="00A64EFF" w:rsidRPr="00424860" w:rsidDel="00E23ECE">
            <w:rPr>
              <w:rFonts w:ascii="Calibri" w:hAnsi="Calibri" w:cs="Calibri"/>
            </w:rPr>
            <w:delText xml:space="preserve">reference </w:delText>
          </w:r>
        </w:del>
      </w:moveTo>
      <w:ins w:id="99" w:author="JINZHU WANG" w:date="2022-04-21T17:13:00Z">
        <w:r w:rsidR="00E23ECE">
          <w:rPr>
            <w:rFonts w:ascii="Calibri" w:hAnsi="Calibri" w:cs="Calibri"/>
          </w:rPr>
          <w:t xml:space="preserve">reference </w:t>
        </w:r>
      </w:ins>
      <w:moveTo w:id="100" w:author="JINZHU WANG" w:date="2022-04-21T17:10:00Z">
        <w:r w:rsidR="00A64EFF" w:rsidRPr="00424860">
          <w:rPr>
            <w:rFonts w:ascii="Calibri" w:hAnsi="Calibri" w:cs="Calibri"/>
          </w:rPr>
          <w:t xml:space="preserve">urban land-use map for 2018. </w:t>
        </w:r>
        <w:del w:id="101" w:author="JINZHU WANG" w:date="2022-04-21T17:13:00Z">
          <w:r w:rsidR="00A64EFF" w:rsidRPr="00424860" w:rsidDel="00E23ECE">
            <w:rPr>
              <w:rFonts w:ascii="Calibri" w:hAnsi="Calibri" w:cs="Calibri"/>
            </w:rPr>
            <w:delText>Next,</w:delText>
          </w:r>
        </w:del>
      </w:moveTo>
      <w:ins w:id="102" w:author="JINZHU WANG" w:date="2022-04-21T17:13:00Z">
        <w:r w:rsidR="00E23ECE">
          <w:rPr>
            <w:rFonts w:ascii="Calibri" w:hAnsi="Calibri" w:cs="Calibri"/>
          </w:rPr>
          <w:t>T</w:t>
        </w:r>
      </w:ins>
      <w:moveTo w:id="103" w:author="JINZHU WANG" w:date="2022-04-21T17:10:00Z">
        <w:del w:id="104" w:author="JINZHU WANG" w:date="2022-04-21T17:13:00Z">
          <w:r w:rsidR="00A64EFF" w:rsidRPr="00424860" w:rsidDel="00E23ECE">
            <w:rPr>
              <w:rFonts w:ascii="Calibri" w:hAnsi="Calibri" w:cs="Calibri"/>
            </w:rPr>
            <w:delText xml:space="preserve"> t</w:delText>
          </w:r>
        </w:del>
        <w:r w:rsidR="00A64EFF" w:rsidRPr="00424860">
          <w:rPr>
            <w:rFonts w:ascii="Calibri" w:hAnsi="Calibri" w:cs="Calibri"/>
          </w:rPr>
          <w:t xml:space="preserve">he </w:t>
        </w:r>
        <w:del w:id="105" w:author="JINZHU WANG" w:date="2022-04-21T17:13:00Z">
          <w:r w:rsidR="00A64EFF" w:rsidRPr="00424860" w:rsidDel="00E23ECE">
            <w:rPr>
              <w:rFonts w:ascii="Calibri" w:hAnsi="Calibri" w:cs="Calibri"/>
            </w:rPr>
            <w:delText>other</w:delText>
          </w:r>
        </w:del>
        <w:r w:rsidR="00A64EFF" w:rsidRPr="00424860">
          <w:rPr>
            <w:rFonts w:ascii="Calibri" w:hAnsi="Calibri" w:cs="Calibri"/>
          </w:rPr>
          <w:t xml:space="preserve"> U-Net</w:t>
        </w:r>
      </w:moveTo>
      <w:ins w:id="106" w:author="JINZHU WANG" w:date="2022-04-21T17:13:00Z">
        <w:r w:rsidR="00E23ECE">
          <w:rPr>
            <w:rFonts w:ascii="Calibri" w:hAnsi="Calibri" w:cs="Calibri"/>
          </w:rPr>
          <w:t>-B</w:t>
        </w:r>
      </w:ins>
      <w:moveTo w:id="107" w:author="JINZHU WANG" w:date="2022-04-21T17:10:00Z">
        <w:r w:rsidR="00A64EFF" w:rsidRPr="00424860">
          <w:rPr>
            <w:rFonts w:ascii="Calibri" w:hAnsi="Calibri" w:cs="Calibri"/>
          </w:rPr>
          <w:t xml:space="preserve"> </w:t>
        </w:r>
        <w:r w:rsidR="00A64EFF">
          <w:rPr>
            <w:rFonts w:ascii="Calibri" w:hAnsi="Calibri" w:cs="Calibri"/>
          </w:rPr>
          <w:t xml:space="preserve">model </w:t>
        </w:r>
        <w:r w:rsidR="00A64EFF" w:rsidRPr="00424860">
          <w:rPr>
            <w:rFonts w:ascii="Calibri" w:hAnsi="Calibri" w:cs="Calibri"/>
          </w:rPr>
          <w:t xml:space="preserve">was trained on the urban land-use maps </w:t>
        </w:r>
        <w:r w:rsidR="00A64EFF">
          <w:rPr>
            <w:rFonts w:ascii="Calibri" w:hAnsi="Calibri" w:cs="Calibri"/>
          </w:rPr>
          <w:t>for</w:t>
        </w:r>
        <w:r w:rsidR="00A64EFF" w:rsidRPr="00424860">
          <w:rPr>
            <w:rFonts w:ascii="Calibri" w:hAnsi="Calibri" w:cs="Calibri"/>
          </w:rPr>
          <w:t xml:space="preserve"> 2006 and 2018 to predict the future urban map </w:t>
        </w:r>
        <w:r w:rsidR="00A64EFF">
          <w:rPr>
            <w:rFonts w:ascii="Calibri" w:hAnsi="Calibri" w:cs="Calibri"/>
          </w:rPr>
          <w:t>for</w:t>
        </w:r>
        <w:r w:rsidR="00A64EFF" w:rsidRPr="00424860">
          <w:rPr>
            <w:rFonts w:ascii="Calibri" w:hAnsi="Calibri" w:cs="Calibri"/>
          </w:rPr>
          <w:t xml:space="preserve"> 2030</w:t>
        </w:r>
        <w:del w:id="108" w:author="JINZHU WANG" w:date="2022-04-21T17:13:00Z">
          <w:r w:rsidR="00A64EFF" w:rsidRPr="00424860" w:rsidDel="00E23ECE">
            <w:rPr>
              <w:rFonts w:ascii="Calibri" w:hAnsi="Calibri" w:cs="Calibri"/>
            </w:rPr>
            <w:delText>.</w:delText>
          </w:r>
        </w:del>
        <w:del w:id="109" w:author="JINZHU WANG" w:date="2022-04-21T17:14:00Z">
          <w:r w:rsidR="00A64EFF" w:rsidRPr="00424860" w:rsidDel="00EC243A">
            <w:rPr>
              <w:rFonts w:ascii="Calibri" w:hAnsi="Calibri" w:cs="Calibri"/>
            </w:rPr>
            <w:delText xml:space="preserve"> </w:delText>
          </w:r>
        </w:del>
      </w:moveTo>
    </w:p>
    <w:moveToRangeEnd w:id="91"/>
    <w:p w14:paraId="05E9226C" w14:textId="395A2680" w:rsidR="00A64EFF" w:rsidRDefault="3AF9AAD3" w:rsidP="00D71802">
      <w:pPr>
        <w:spacing w:line="276" w:lineRule="auto"/>
        <w:rPr>
          <w:rFonts w:ascii="Calibri" w:hAnsi="Calibri" w:cs="Calibri"/>
        </w:rPr>
      </w:pPr>
      <w:del w:id="110" w:author="JINZHU WANG" w:date="2022-04-21T11:35:00Z">
        <w:r w:rsidRPr="00424860" w:rsidDel="00B13B6B">
          <w:rPr>
            <w:rFonts w:ascii="Calibri" w:hAnsi="Calibri" w:cs="Calibri"/>
          </w:rPr>
          <w:delText xml:space="preserve">Both </w:delText>
        </w:r>
        <w:r w:rsidR="141D93C8" w:rsidRPr="00424860" w:rsidDel="00B13B6B">
          <w:rPr>
            <w:rFonts w:ascii="Calibri" w:hAnsi="Calibri" w:cs="Calibri"/>
          </w:rPr>
          <w:delText xml:space="preserve">training </w:delText>
        </w:r>
        <w:r w:rsidR="03A89F3D" w:rsidRPr="00424860" w:rsidDel="00B13B6B">
          <w:rPr>
            <w:rFonts w:ascii="Calibri" w:hAnsi="Calibri" w:cs="Calibri"/>
          </w:rPr>
          <w:delText>phase</w:delText>
        </w:r>
        <w:r w:rsidR="1F523FBD" w:rsidRPr="00424860" w:rsidDel="00B13B6B">
          <w:rPr>
            <w:rFonts w:ascii="Calibri" w:hAnsi="Calibri" w:cs="Calibri"/>
          </w:rPr>
          <w:delText>s</w:delText>
        </w:r>
        <w:r w:rsidR="03A89F3D" w:rsidRPr="00424860" w:rsidDel="00B13B6B">
          <w:rPr>
            <w:rFonts w:ascii="Calibri" w:hAnsi="Calibri" w:cs="Calibri"/>
          </w:rPr>
          <w:delText xml:space="preserve"> (i.e., 1994</w:delText>
        </w:r>
        <w:r w:rsidR="003001F1" w:rsidDel="00B13B6B">
          <w:rPr>
            <w:rFonts w:ascii="Calibri" w:hAnsi="Calibri" w:cs="Calibri"/>
          </w:rPr>
          <w:delText>–</w:delText>
        </w:r>
        <w:r w:rsidR="03A89F3D" w:rsidRPr="00424860" w:rsidDel="00B13B6B">
          <w:rPr>
            <w:rFonts w:ascii="Calibri" w:hAnsi="Calibri" w:cs="Calibri"/>
          </w:rPr>
          <w:delText>2006 and 2006</w:delText>
        </w:r>
        <w:r w:rsidR="003001F1" w:rsidDel="00B13B6B">
          <w:rPr>
            <w:rFonts w:ascii="Calibri" w:hAnsi="Calibri" w:cs="Calibri"/>
          </w:rPr>
          <w:delText>–</w:delText>
        </w:r>
        <w:r w:rsidR="03A89F3D" w:rsidRPr="00424860" w:rsidDel="00B13B6B">
          <w:rPr>
            <w:rFonts w:ascii="Calibri" w:hAnsi="Calibri" w:cs="Calibri"/>
          </w:rPr>
          <w:delText xml:space="preserve">2018) are referred </w:delText>
        </w:r>
        <w:r w:rsidR="097EF5FF" w:rsidRPr="00424860" w:rsidDel="00B13B6B">
          <w:rPr>
            <w:rFonts w:ascii="Calibri" w:hAnsi="Calibri" w:cs="Calibri"/>
          </w:rPr>
          <w:delText xml:space="preserve">to as </w:delText>
        </w:r>
        <w:r w:rsidR="2B44DCC8" w:rsidRPr="00B75577" w:rsidDel="00B13B6B">
          <w:rPr>
            <w:rFonts w:ascii="Calibri" w:hAnsi="Calibri" w:cs="Calibri"/>
          </w:rPr>
          <w:delText>“</w:delText>
        </w:r>
        <w:r w:rsidR="2B44DCC8" w:rsidRPr="00B75577" w:rsidDel="00B13B6B">
          <w:rPr>
            <w:rFonts w:ascii="Calibri" w:hAnsi="Calibri" w:cs="Calibri"/>
            <w:i/>
          </w:rPr>
          <w:delText>base</w:delText>
        </w:r>
        <w:r w:rsidR="006C604B" w:rsidRPr="00424860" w:rsidDel="00B13B6B">
          <w:rPr>
            <w:rFonts w:ascii="Calibri" w:hAnsi="Calibri" w:cs="Calibri"/>
          </w:rPr>
          <w:delText>,</w:delText>
        </w:r>
        <w:r w:rsidR="2B44DCC8" w:rsidRPr="00424860" w:rsidDel="00B13B6B">
          <w:rPr>
            <w:rFonts w:ascii="Calibri" w:hAnsi="Calibri" w:cs="Calibri"/>
          </w:rPr>
          <w:delText xml:space="preserve">” both </w:delText>
        </w:r>
        <w:r w:rsidR="4413364E" w:rsidRPr="00424860" w:rsidDel="00B13B6B">
          <w:rPr>
            <w:rFonts w:ascii="Calibri" w:hAnsi="Calibri" w:cs="Calibri"/>
          </w:rPr>
          <w:delText xml:space="preserve">prediction </w:delText>
        </w:r>
        <w:r w:rsidR="00CF050D" w:rsidRPr="00424860" w:rsidDel="00B13B6B">
          <w:rPr>
            <w:rFonts w:ascii="Calibri" w:hAnsi="Calibri" w:cs="Calibri"/>
          </w:rPr>
          <w:delText xml:space="preserve">dates </w:delText>
        </w:r>
        <w:r w:rsidR="248B17FC" w:rsidRPr="00424860" w:rsidDel="00B13B6B">
          <w:rPr>
            <w:rFonts w:ascii="Calibri" w:hAnsi="Calibri" w:cs="Calibri"/>
          </w:rPr>
          <w:delText>(2018 and 2030)</w:delText>
        </w:r>
        <w:r w:rsidR="4413364E" w:rsidRPr="00424860" w:rsidDel="00B13B6B">
          <w:rPr>
            <w:rFonts w:ascii="Calibri" w:hAnsi="Calibri" w:cs="Calibri"/>
          </w:rPr>
          <w:delText xml:space="preserve"> are called </w:delText>
        </w:r>
        <w:r w:rsidR="4413364E" w:rsidRPr="006C604B" w:rsidDel="00B13B6B">
          <w:rPr>
            <w:rFonts w:ascii="Calibri" w:hAnsi="Calibri" w:cs="Calibri"/>
            <w:i/>
          </w:rPr>
          <w:delText>“targe</w:delText>
        </w:r>
        <w:r w:rsidR="0C9C1544" w:rsidRPr="006C604B" w:rsidDel="00B13B6B">
          <w:rPr>
            <w:rFonts w:ascii="Calibri" w:hAnsi="Calibri" w:cs="Calibri"/>
            <w:i/>
          </w:rPr>
          <w:delText>t</w:delText>
        </w:r>
        <w:r w:rsidR="62E365BD" w:rsidRPr="006C604B" w:rsidDel="00B13B6B">
          <w:rPr>
            <w:rFonts w:ascii="Calibri" w:hAnsi="Calibri" w:cs="Calibri"/>
            <w:i/>
          </w:rPr>
          <w:delText>,</w:delText>
        </w:r>
        <w:r w:rsidR="4413364E" w:rsidRPr="00424860" w:rsidDel="00B13B6B">
          <w:rPr>
            <w:rFonts w:ascii="Calibri" w:hAnsi="Calibri" w:cs="Calibri"/>
          </w:rPr>
          <w:delText>”</w:delText>
        </w:r>
        <w:r w:rsidR="0C9C1544" w:rsidRPr="00424860" w:rsidDel="00B13B6B">
          <w:rPr>
            <w:rFonts w:ascii="Calibri" w:hAnsi="Calibri" w:cs="Calibri"/>
          </w:rPr>
          <w:delText xml:space="preserve"> and the true 2018 urban map is c</w:delText>
        </w:r>
        <w:r w:rsidR="66E60C49" w:rsidRPr="00424860" w:rsidDel="00B13B6B">
          <w:rPr>
            <w:rFonts w:ascii="Calibri" w:hAnsi="Calibri" w:cs="Calibri"/>
          </w:rPr>
          <w:delText>alled “</w:delText>
        </w:r>
        <w:r w:rsidR="66E60C49" w:rsidRPr="00463548" w:rsidDel="00B13B6B">
          <w:rPr>
            <w:rFonts w:ascii="Calibri" w:hAnsi="Calibri" w:cs="Calibri"/>
            <w:i/>
          </w:rPr>
          <w:delText>reference</w:delText>
        </w:r>
        <w:r w:rsidR="66E60C49" w:rsidRPr="00424860" w:rsidDel="00B13B6B">
          <w:rPr>
            <w:rFonts w:ascii="Calibri" w:hAnsi="Calibri" w:cs="Calibri"/>
          </w:rPr>
          <w:delText xml:space="preserve">” </w:delText>
        </w:r>
        <w:r w:rsidR="16698929" w:rsidRPr="00424860" w:rsidDel="00B13B6B">
          <w:rPr>
            <w:rFonts w:ascii="Calibri" w:hAnsi="Calibri" w:cs="Calibri"/>
          </w:rPr>
          <w:delText xml:space="preserve">in this </w:delText>
        </w:r>
        <w:r w:rsidR="2FB5ED30" w:rsidRPr="00424860" w:rsidDel="00B13B6B">
          <w:rPr>
            <w:rFonts w:ascii="Calibri" w:hAnsi="Calibri" w:cs="Calibri"/>
          </w:rPr>
          <w:delText>paper</w:delText>
        </w:r>
      </w:del>
      <w:r w:rsidR="16698929" w:rsidRPr="00424860">
        <w:rPr>
          <w:rFonts w:ascii="Calibri" w:hAnsi="Calibri" w:cs="Calibri"/>
        </w:rPr>
        <w:t xml:space="preserve">. </w:t>
      </w:r>
      <w:r w:rsidR="7D3A8DE3" w:rsidRPr="00424860">
        <w:rPr>
          <w:rFonts w:ascii="Calibri" w:hAnsi="Calibri" w:cs="Calibri"/>
        </w:rPr>
        <w:t>T</w:t>
      </w:r>
      <w:r w:rsidR="12706BAD" w:rsidRPr="00424860">
        <w:rPr>
          <w:rFonts w:ascii="Calibri" w:hAnsi="Calibri" w:cs="Calibri"/>
        </w:rPr>
        <w:t xml:space="preserve">raining samples were randomly </w:t>
      </w:r>
      <w:r w:rsidR="7E8C5C6B" w:rsidRPr="00424860">
        <w:rPr>
          <w:rFonts w:ascii="Calibri" w:hAnsi="Calibri" w:cs="Calibri"/>
        </w:rPr>
        <w:t xml:space="preserve">extracted </w:t>
      </w:r>
      <w:r w:rsidR="60CA8FC6" w:rsidRPr="00424860">
        <w:rPr>
          <w:rFonts w:ascii="Calibri" w:hAnsi="Calibri" w:cs="Calibri"/>
        </w:rPr>
        <w:t xml:space="preserve">and used to train </w:t>
      </w:r>
      <w:r w:rsidR="15690C77" w:rsidRPr="00424860">
        <w:rPr>
          <w:rFonts w:ascii="Calibri" w:hAnsi="Calibri" w:cs="Calibri"/>
        </w:rPr>
        <w:t>U-Net</w:t>
      </w:r>
      <w:r w:rsidR="60CA8FC6" w:rsidRPr="00424860">
        <w:rPr>
          <w:rFonts w:ascii="Calibri" w:hAnsi="Calibri" w:cs="Calibri"/>
        </w:rPr>
        <w:t xml:space="preserve">. The trained model was </w:t>
      </w:r>
      <w:r w:rsidR="003001F1">
        <w:rPr>
          <w:rFonts w:ascii="Calibri" w:hAnsi="Calibri" w:cs="Calibri"/>
        </w:rPr>
        <w:t xml:space="preserve">then </w:t>
      </w:r>
      <w:r w:rsidR="342FFB52" w:rsidRPr="00424860">
        <w:rPr>
          <w:rFonts w:ascii="Calibri" w:hAnsi="Calibri" w:cs="Calibri"/>
        </w:rPr>
        <w:t xml:space="preserve">used </w:t>
      </w:r>
      <w:r w:rsidR="12706BAD" w:rsidRPr="00424860">
        <w:rPr>
          <w:rFonts w:ascii="Calibri" w:hAnsi="Calibri" w:cs="Calibri"/>
        </w:rPr>
        <w:t xml:space="preserve">to produce </w:t>
      </w:r>
      <w:r w:rsidR="0CC11CD7" w:rsidRPr="00424860">
        <w:rPr>
          <w:rFonts w:ascii="Calibri" w:hAnsi="Calibri" w:cs="Calibri"/>
        </w:rPr>
        <w:t xml:space="preserve">a </w:t>
      </w:r>
      <w:r w:rsidR="12706BAD" w:rsidRPr="00424860">
        <w:rPr>
          <w:rFonts w:ascii="Calibri" w:hAnsi="Calibri" w:cs="Calibri"/>
        </w:rPr>
        <w:t xml:space="preserve">transition potential </w:t>
      </w:r>
      <w:r w:rsidR="009AC586" w:rsidRPr="00424860">
        <w:rPr>
          <w:rFonts w:ascii="Calibri" w:hAnsi="Calibri" w:cs="Calibri"/>
        </w:rPr>
        <w:t>layer and</w:t>
      </w:r>
      <w:r w:rsidR="12706BAD" w:rsidRPr="00424860">
        <w:rPr>
          <w:rFonts w:ascii="Calibri" w:hAnsi="Calibri" w:cs="Calibri"/>
        </w:rPr>
        <w:t xml:space="preserve"> </w:t>
      </w:r>
      <w:r w:rsidR="7700030B" w:rsidRPr="00424860">
        <w:rPr>
          <w:rFonts w:ascii="Calibri" w:hAnsi="Calibri" w:cs="Calibri"/>
        </w:rPr>
        <w:t>create an</w:t>
      </w:r>
      <w:r w:rsidR="12706BAD" w:rsidRPr="00424860">
        <w:rPr>
          <w:rFonts w:ascii="Calibri" w:hAnsi="Calibri" w:cs="Calibri"/>
        </w:rPr>
        <w:t xml:space="preserve"> </w:t>
      </w:r>
      <w:r w:rsidR="1C0C1AAF" w:rsidRPr="00424860">
        <w:rPr>
          <w:rFonts w:ascii="Calibri" w:hAnsi="Calibri" w:cs="Calibri"/>
        </w:rPr>
        <w:t xml:space="preserve">urban </w:t>
      </w:r>
      <w:r w:rsidR="00B62DD9">
        <w:rPr>
          <w:rFonts w:ascii="Calibri" w:hAnsi="Calibri" w:cs="Calibri"/>
        </w:rPr>
        <w:t xml:space="preserve">land-use </w:t>
      </w:r>
      <w:r w:rsidR="12706BAD" w:rsidRPr="00424860">
        <w:rPr>
          <w:rFonts w:ascii="Calibri" w:hAnsi="Calibri" w:cs="Calibri"/>
        </w:rPr>
        <w:t>map</w:t>
      </w:r>
      <w:r w:rsidR="1C0C1AAF" w:rsidRPr="00424860">
        <w:rPr>
          <w:rFonts w:ascii="Calibri" w:hAnsi="Calibri" w:cs="Calibri"/>
        </w:rPr>
        <w:t xml:space="preserve">. </w:t>
      </w:r>
      <w:r w:rsidR="1FE1A0AA" w:rsidRPr="00424860">
        <w:rPr>
          <w:rFonts w:ascii="Calibri" w:hAnsi="Calibri" w:cs="Calibri"/>
        </w:rPr>
        <w:t>W</w:t>
      </w:r>
      <w:r w:rsidR="702D69B0" w:rsidRPr="00424860">
        <w:rPr>
          <w:rFonts w:ascii="Calibri" w:hAnsi="Calibri" w:cs="Calibri"/>
        </w:rPr>
        <w:t xml:space="preserve">e </w:t>
      </w:r>
      <w:r w:rsidR="1FE1A0AA" w:rsidRPr="00424860">
        <w:rPr>
          <w:rFonts w:ascii="Calibri" w:hAnsi="Calibri" w:cs="Calibri"/>
        </w:rPr>
        <w:t>then</w:t>
      </w:r>
      <w:r w:rsidR="702D69B0" w:rsidRPr="00424860">
        <w:rPr>
          <w:rFonts w:ascii="Calibri" w:hAnsi="Calibri" w:cs="Calibri"/>
        </w:rPr>
        <w:t xml:space="preserve"> evaluated the </w:t>
      </w:r>
      <w:r w:rsidR="1FE1A0AA" w:rsidRPr="00424860">
        <w:rPr>
          <w:rFonts w:ascii="Calibri" w:hAnsi="Calibri" w:cs="Calibri"/>
        </w:rPr>
        <w:t xml:space="preserve">accuracy </w:t>
      </w:r>
      <w:r w:rsidR="702D69B0" w:rsidRPr="00424860">
        <w:rPr>
          <w:rFonts w:ascii="Calibri" w:hAnsi="Calibri" w:cs="Calibri"/>
        </w:rPr>
        <w:t xml:space="preserve">of the transition potential </w:t>
      </w:r>
      <w:r w:rsidR="6C48FE8B" w:rsidRPr="00424860">
        <w:rPr>
          <w:rFonts w:ascii="Calibri" w:hAnsi="Calibri" w:cs="Calibri"/>
        </w:rPr>
        <w:t>and urban land-use map</w:t>
      </w:r>
      <w:r w:rsidR="003001F1">
        <w:rPr>
          <w:rFonts w:ascii="Calibri" w:hAnsi="Calibri" w:cs="Calibri"/>
        </w:rPr>
        <w:t>s</w:t>
      </w:r>
      <w:r w:rsidR="6C48FE8B" w:rsidRPr="00424860">
        <w:rPr>
          <w:rFonts w:ascii="Calibri" w:hAnsi="Calibri" w:cs="Calibri"/>
        </w:rPr>
        <w:t xml:space="preserve"> using a range of accuracy and pattern-based</w:t>
      </w:r>
      <w:r w:rsidR="702D69B0" w:rsidRPr="00424860">
        <w:rPr>
          <w:rFonts w:ascii="Calibri" w:hAnsi="Calibri" w:cs="Calibri"/>
        </w:rPr>
        <w:t xml:space="preserve"> metrics.</w:t>
      </w:r>
      <w:r w:rsidR="342FFB52" w:rsidRPr="00424860">
        <w:rPr>
          <w:rFonts w:ascii="Calibri" w:hAnsi="Calibri" w:cs="Calibri"/>
        </w:rPr>
        <w:t xml:space="preserve"> </w:t>
      </w:r>
      <w:r w:rsidR="7012566B" w:rsidRPr="00424860">
        <w:rPr>
          <w:rFonts w:ascii="Calibri" w:hAnsi="Calibri" w:cs="Calibri"/>
        </w:rPr>
        <w:t xml:space="preserve">We illustrate the use of the model in creating a future projection </w:t>
      </w:r>
      <w:r w:rsidR="003001F1">
        <w:rPr>
          <w:rFonts w:ascii="Calibri" w:hAnsi="Calibri" w:cs="Calibri"/>
        </w:rPr>
        <w:t>of</w:t>
      </w:r>
      <w:r w:rsidR="7012566B" w:rsidRPr="00424860">
        <w:rPr>
          <w:rFonts w:ascii="Calibri" w:hAnsi="Calibri" w:cs="Calibri"/>
        </w:rPr>
        <w:t xml:space="preserve"> urban land for 2030. </w:t>
      </w:r>
      <w:r w:rsidR="342FFB52" w:rsidRPr="00424860">
        <w:rPr>
          <w:rFonts w:ascii="Calibri" w:hAnsi="Calibri" w:cs="Calibri"/>
        </w:rPr>
        <w:t xml:space="preserve">The </w:t>
      </w:r>
      <w:r w:rsidR="003001F1">
        <w:rPr>
          <w:rFonts w:ascii="Calibri" w:hAnsi="Calibri" w:cs="Calibri"/>
        </w:rPr>
        <w:t>study</w:t>
      </w:r>
      <w:r w:rsidR="342FFB52" w:rsidRPr="00424860">
        <w:rPr>
          <w:rFonts w:ascii="Calibri" w:hAnsi="Calibri" w:cs="Calibri"/>
        </w:rPr>
        <w:t xml:space="preserve"> workflow is summarized </w:t>
      </w:r>
      <w:r w:rsidR="003001F1">
        <w:rPr>
          <w:rFonts w:ascii="Calibri" w:hAnsi="Calibri" w:cs="Calibri"/>
        </w:rPr>
        <w:t xml:space="preserve">and illustrated </w:t>
      </w:r>
      <w:r w:rsidR="342FFB52" w:rsidRPr="00424860">
        <w:rPr>
          <w:rFonts w:ascii="Calibri" w:hAnsi="Calibri" w:cs="Calibri"/>
        </w:rPr>
        <w:t xml:space="preserve">in </w:t>
      </w:r>
      <w:r w:rsidR="008735C4" w:rsidRPr="00424860">
        <w:rPr>
          <w:rFonts w:ascii="Calibri" w:hAnsi="Calibri" w:cs="Calibri"/>
          <w:highlight w:val="yellow"/>
        </w:rPr>
        <w:fldChar w:fldCharType="begin"/>
      </w:r>
      <w:r w:rsidR="008735C4" w:rsidRPr="00424860">
        <w:rPr>
          <w:rFonts w:ascii="Calibri" w:hAnsi="Calibri" w:cs="Calibri"/>
        </w:rPr>
        <w:instrText xml:space="preserve"> REF _Ref81459622 \h </w:instrText>
      </w:r>
      <w:r w:rsidR="008735C4" w:rsidRPr="00424860">
        <w:rPr>
          <w:rFonts w:ascii="Calibri" w:hAnsi="Calibri" w:cs="Calibri"/>
          <w:highlight w:val="yellow"/>
        </w:rPr>
      </w:r>
      <w:r w:rsidR="008735C4" w:rsidRPr="00424860">
        <w:rPr>
          <w:rFonts w:ascii="Calibri" w:hAnsi="Calibri" w:cs="Calibri"/>
          <w:highlight w:val="yellow"/>
        </w:rPr>
        <w:fldChar w:fldCharType="separate"/>
      </w:r>
      <w:r w:rsidR="0097057B" w:rsidRPr="00EF531C">
        <w:t>Fig</w:t>
      </w:r>
      <w:r w:rsidR="0097057B">
        <w:t>.</w:t>
      </w:r>
      <w:r w:rsidR="0097057B" w:rsidRPr="00EF531C">
        <w:t xml:space="preserve"> </w:t>
      </w:r>
      <w:r w:rsidR="0097057B">
        <w:rPr>
          <w:i/>
          <w:iCs/>
          <w:noProof/>
        </w:rPr>
        <w:t>1</w:t>
      </w:r>
      <w:r w:rsidR="008735C4" w:rsidRPr="00424860">
        <w:rPr>
          <w:rFonts w:ascii="Calibri" w:hAnsi="Calibri" w:cs="Calibri"/>
          <w:highlight w:val="yellow"/>
        </w:rPr>
        <w:fldChar w:fldCharType="end"/>
      </w:r>
      <w:r w:rsidR="342FFB52" w:rsidRPr="00424860">
        <w:rPr>
          <w:rFonts w:ascii="Calibri" w:hAnsi="Calibri" w:cs="Calibri"/>
        </w:rPr>
        <w:t xml:space="preserve"> and described in more detail below.</w:t>
      </w:r>
    </w:p>
    <w:tbl>
      <w:tblPr>
        <w:tblStyle w:val="TableGrid"/>
        <w:tblpPr w:leftFromText="180" w:rightFromText="180" w:vertAnchor="text" w:horzAnchor="margin" w:tblpY="355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912"/>
        <w:gridCol w:w="2953"/>
        <w:gridCol w:w="2991"/>
      </w:tblGrid>
      <w:tr w:rsidR="0085236C" w14:paraId="3B2D1E1C" w14:textId="77777777" w:rsidTr="0003755E">
        <w:trPr>
          <w:trHeight w:val="158"/>
        </w:trPr>
        <w:tc>
          <w:tcPr>
            <w:tcW w:w="291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C8B34C6" w14:textId="77777777" w:rsidR="0085236C" w:rsidRPr="002404BC" w:rsidRDefault="0085236C" w:rsidP="00833EA4">
            <w:pPr>
              <w:spacing w:after="0" w:line="360" w:lineRule="auto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Model</w:t>
            </w:r>
            <w:r w:rsidRPr="002404BC">
              <w:rPr>
                <w:rFonts w:ascii="Calibri" w:hAnsi="Calibri" w:cs="Calibri"/>
              </w:rPr>
              <w:t xml:space="preserve"> name</w:t>
            </w:r>
          </w:p>
        </w:tc>
        <w:tc>
          <w:tcPr>
            <w:tcW w:w="295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37490F5" w14:textId="77777777" w:rsidR="0085236C" w:rsidRPr="002404BC" w:rsidRDefault="0085236C" w:rsidP="00833EA4">
            <w:pPr>
              <w:spacing w:after="0" w:line="360" w:lineRule="auto"/>
              <w:rPr>
                <w:rFonts w:ascii="Calibri" w:hAnsi="Calibri" w:cs="Calibri"/>
              </w:rPr>
            </w:pPr>
            <w:r w:rsidRPr="002404BC">
              <w:rPr>
                <w:rFonts w:ascii="Calibri" w:hAnsi="Calibri" w:cs="Calibri"/>
              </w:rPr>
              <w:t>Training years</w:t>
            </w:r>
          </w:p>
        </w:tc>
        <w:tc>
          <w:tcPr>
            <w:tcW w:w="299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9E9D8C1" w14:textId="77777777" w:rsidR="0085236C" w:rsidRPr="002404BC" w:rsidRDefault="0085236C" w:rsidP="00833EA4">
            <w:pPr>
              <w:spacing w:after="0" w:line="360" w:lineRule="auto"/>
              <w:rPr>
                <w:rFonts w:ascii="Calibri" w:hAnsi="Calibri" w:cs="Calibri"/>
              </w:rPr>
            </w:pPr>
            <w:r w:rsidRPr="002404BC">
              <w:rPr>
                <w:rFonts w:ascii="Calibri" w:hAnsi="Calibri" w:cs="Calibri"/>
              </w:rPr>
              <w:t>Project year</w:t>
            </w:r>
          </w:p>
        </w:tc>
      </w:tr>
      <w:tr w:rsidR="0085236C" w14:paraId="3BAB8314" w14:textId="77777777" w:rsidTr="0003755E">
        <w:trPr>
          <w:trHeight w:val="158"/>
        </w:trPr>
        <w:tc>
          <w:tcPr>
            <w:tcW w:w="2912" w:type="dxa"/>
            <w:tcBorders>
              <w:top w:val="single" w:sz="4" w:space="0" w:color="auto"/>
            </w:tcBorders>
            <w:vAlign w:val="center"/>
          </w:tcPr>
          <w:p w14:paraId="4CE8E247" w14:textId="77777777" w:rsidR="0085236C" w:rsidRPr="002404BC" w:rsidRDefault="0085236C" w:rsidP="00833EA4">
            <w:pPr>
              <w:spacing w:after="0" w:line="360" w:lineRule="auto"/>
              <w:rPr>
                <w:rFonts w:ascii="Calibri" w:hAnsi="Calibri" w:cs="Calibri"/>
              </w:rPr>
            </w:pPr>
            <w:r w:rsidRPr="002404BC">
              <w:rPr>
                <w:rFonts w:ascii="Calibri" w:hAnsi="Calibri" w:cs="Calibri"/>
              </w:rPr>
              <w:t>U-Net-A</w:t>
            </w:r>
          </w:p>
        </w:tc>
        <w:tc>
          <w:tcPr>
            <w:tcW w:w="2953" w:type="dxa"/>
            <w:tcBorders>
              <w:top w:val="single" w:sz="4" w:space="0" w:color="auto"/>
            </w:tcBorders>
            <w:vAlign w:val="center"/>
          </w:tcPr>
          <w:p w14:paraId="1D3D89EC" w14:textId="77777777" w:rsidR="0085236C" w:rsidRPr="002404BC" w:rsidRDefault="0085236C" w:rsidP="00833EA4">
            <w:pPr>
              <w:spacing w:after="0" w:line="360" w:lineRule="auto"/>
              <w:rPr>
                <w:rFonts w:ascii="Calibri" w:hAnsi="Calibri" w:cs="Calibri"/>
              </w:rPr>
            </w:pPr>
            <w:r w:rsidRPr="002404BC">
              <w:rPr>
                <w:rFonts w:ascii="Calibri" w:hAnsi="Calibri" w:cs="Calibri"/>
              </w:rPr>
              <w:t>1994, 2006</w:t>
            </w:r>
          </w:p>
        </w:tc>
        <w:tc>
          <w:tcPr>
            <w:tcW w:w="2991" w:type="dxa"/>
            <w:tcBorders>
              <w:top w:val="single" w:sz="4" w:space="0" w:color="auto"/>
            </w:tcBorders>
            <w:vAlign w:val="center"/>
          </w:tcPr>
          <w:p w14:paraId="5CE0EB30" w14:textId="77777777" w:rsidR="0085236C" w:rsidRPr="002404BC" w:rsidRDefault="0085236C" w:rsidP="00833EA4">
            <w:pPr>
              <w:spacing w:after="0" w:line="360" w:lineRule="auto"/>
              <w:rPr>
                <w:rFonts w:ascii="Calibri" w:hAnsi="Calibri" w:cs="Calibri"/>
              </w:rPr>
            </w:pPr>
            <w:r w:rsidRPr="002404BC">
              <w:rPr>
                <w:rFonts w:ascii="Calibri" w:hAnsi="Calibri" w:cs="Calibri"/>
              </w:rPr>
              <w:t>2018</w:t>
            </w:r>
          </w:p>
        </w:tc>
      </w:tr>
      <w:tr w:rsidR="0085236C" w14:paraId="755F1ADF" w14:textId="77777777" w:rsidTr="0003755E">
        <w:trPr>
          <w:trHeight w:val="158"/>
        </w:trPr>
        <w:tc>
          <w:tcPr>
            <w:tcW w:w="2912" w:type="dxa"/>
            <w:tcBorders>
              <w:bottom w:val="single" w:sz="4" w:space="0" w:color="auto"/>
            </w:tcBorders>
            <w:vAlign w:val="center"/>
          </w:tcPr>
          <w:p w14:paraId="3DD06CA9" w14:textId="7ECC7383" w:rsidR="0085236C" w:rsidRPr="002404BC" w:rsidRDefault="0085236C" w:rsidP="00833EA4">
            <w:pPr>
              <w:spacing w:after="0" w:line="360" w:lineRule="auto"/>
              <w:rPr>
                <w:rFonts w:ascii="Calibri" w:hAnsi="Calibri" w:cs="Calibri"/>
              </w:rPr>
            </w:pPr>
            <w:r w:rsidRPr="002404BC">
              <w:rPr>
                <w:rFonts w:ascii="Calibri" w:hAnsi="Calibri" w:cs="Calibri"/>
              </w:rPr>
              <w:t>U-Net-B</w:t>
            </w:r>
          </w:p>
        </w:tc>
        <w:tc>
          <w:tcPr>
            <w:tcW w:w="2953" w:type="dxa"/>
            <w:tcBorders>
              <w:bottom w:val="single" w:sz="4" w:space="0" w:color="auto"/>
            </w:tcBorders>
            <w:vAlign w:val="center"/>
          </w:tcPr>
          <w:p w14:paraId="7FE5536D" w14:textId="77777777" w:rsidR="0085236C" w:rsidRPr="002404BC" w:rsidRDefault="0085236C" w:rsidP="00833EA4">
            <w:pPr>
              <w:spacing w:after="0" w:line="360" w:lineRule="auto"/>
              <w:rPr>
                <w:rFonts w:ascii="Calibri" w:hAnsi="Calibri" w:cs="Calibri"/>
              </w:rPr>
            </w:pPr>
            <w:r w:rsidRPr="002404BC">
              <w:rPr>
                <w:rFonts w:ascii="Calibri" w:hAnsi="Calibri" w:cs="Calibri"/>
              </w:rPr>
              <w:t>2006, 2018</w:t>
            </w:r>
          </w:p>
        </w:tc>
        <w:tc>
          <w:tcPr>
            <w:tcW w:w="2991" w:type="dxa"/>
            <w:tcBorders>
              <w:bottom w:val="single" w:sz="4" w:space="0" w:color="auto"/>
            </w:tcBorders>
            <w:vAlign w:val="center"/>
          </w:tcPr>
          <w:p w14:paraId="1BBE7A1B" w14:textId="77777777" w:rsidR="0085236C" w:rsidRPr="002404BC" w:rsidRDefault="0085236C" w:rsidP="00833EA4">
            <w:pPr>
              <w:spacing w:after="0" w:line="360" w:lineRule="auto"/>
              <w:rPr>
                <w:rFonts w:ascii="Calibri" w:hAnsi="Calibri" w:cs="Calibri"/>
              </w:rPr>
            </w:pPr>
            <w:r w:rsidRPr="002404BC">
              <w:rPr>
                <w:rFonts w:ascii="Calibri" w:hAnsi="Calibri" w:cs="Calibri"/>
              </w:rPr>
              <w:t>2030</w:t>
            </w:r>
          </w:p>
        </w:tc>
      </w:tr>
    </w:tbl>
    <w:p w14:paraId="5C96DEA3" w14:textId="77777777" w:rsidR="0085236C" w:rsidRPr="002404BC" w:rsidDel="00EC243A" w:rsidRDefault="0085236C" w:rsidP="0085236C">
      <w:pPr>
        <w:pStyle w:val="Caption"/>
        <w:rPr>
          <w:del w:id="111" w:author="JINZHU WANG" w:date="2022-04-21T17:14:00Z"/>
          <w:i w:val="0"/>
          <w:iCs w:val="0"/>
        </w:rPr>
      </w:pPr>
      <w:bookmarkStart w:id="112" w:name="_Ref101434623"/>
      <w:r w:rsidRPr="0030288B">
        <w:rPr>
          <w:i w:val="0"/>
          <w:iCs w:val="0"/>
        </w:rPr>
        <w:t xml:space="preserve">Table </w:t>
      </w:r>
      <w:r w:rsidRPr="0030288B">
        <w:fldChar w:fldCharType="begin"/>
      </w:r>
      <w:r w:rsidRPr="0030288B">
        <w:rPr>
          <w:i w:val="0"/>
          <w:iCs w:val="0"/>
        </w:rPr>
        <w:instrText>SEQ Table \* ARABIC</w:instrText>
      </w:r>
      <w:r w:rsidRPr="0030288B">
        <w:fldChar w:fldCharType="separate"/>
      </w:r>
      <w:r>
        <w:rPr>
          <w:i w:val="0"/>
          <w:iCs w:val="0"/>
          <w:noProof/>
        </w:rPr>
        <w:t>1</w:t>
      </w:r>
      <w:r w:rsidRPr="0030288B">
        <w:fldChar w:fldCharType="end"/>
      </w:r>
      <w:bookmarkEnd w:id="112"/>
      <w:r w:rsidRPr="0030288B">
        <w:rPr>
          <w:i w:val="0"/>
          <w:iCs w:val="0"/>
        </w:rPr>
        <w:t xml:space="preserve">. </w:t>
      </w:r>
      <w:r w:rsidRPr="002404BC">
        <w:rPr>
          <w:i w:val="0"/>
          <w:iCs w:val="0"/>
        </w:rPr>
        <w:t>The U-Net developed in this study</w:t>
      </w:r>
      <w:r w:rsidRPr="0030288B">
        <w:rPr>
          <w:i w:val="0"/>
          <w:iCs w:val="0"/>
        </w:rPr>
        <w:t>.</w:t>
      </w:r>
    </w:p>
    <w:p w14:paraId="53E2F75D" w14:textId="77777777" w:rsidR="00F36D3D" w:rsidRPr="00424860" w:rsidRDefault="00F36D3D">
      <w:pPr>
        <w:pStyle w:val="Caption"/>
        <w:pPrChange w:id="113" w:author="JINZHU WANG" w:date="2022-04-21T17:14:00Z">
          <w:pPr>
            <w:spacing w:line="276" w:lineRule="auto"/>
          </w:pPr>
        </w:pPrChange>
      </w:pPr>
    </w:p>
    <w:p w14:paraId="5BE50468" w14:textId="4AD23E90" w:rsidR="00C20BB9" w:rsidRPr="00424860" w:rsidRDefault="00C20BB9" w:rsidP="00D71802">
      <w:pPr>
        <w:keepNext/>
        <w:spacing w:after="0" w:line="276" w:lineRule="auto"/>
      </w:pPr>
    </w:p>
    <w:p w14:paraId="253C48FF" w14:textId="70C9A83D" w:rsidR="00813FD2" w:rsidRPr="00424860" w:rsidRDefault="00E07DF6" w:rsidP="00D71802">
      <w:pPr>
        <w:keepNext/>
        <w:spacing w:after="0" w:line="276" w:lineRule="auto"/>
      </w:pPr>
      <w:r w:rsidRPr="00424860">
        <w:rPr>
          <w:noProof/>
        </w:rPr>
        <w:drawing>
          <wp:inline distT="0" distB="0" distL="0" distR="0" wp14:anchorId="03482865" wp14:editId="02426477">
            <wp:extent cx="5677747" cy="4341925"/>
            <wp:effectExtent l="0" t="0" r="0" b="1905"/>
            <wp:docPr id="23" name="Graphic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1">
                      <a:extLst>
                        <a:ext uri="{96DAC541-7B7A-43D3-8B79-37D633B846F1}">
                          <asvg:svgBlip xmlns:asvg="http://schemas.microsoft.com/office/drawing/2016/SVG/main" r:embed="rId12"/>
                        </a:ext>
                      </a:extLst>
                    </a:blip>
                    <a:srcRect l="7412" t="2745" r="21054"/>
                    <a:stretch/>
                  </pic:blipFill>
                  <pic:spPr bwMode="auto">
                    <a:xfrm>
                      <a:off x="0" y="0"/>
                      <a:ext cx="5693146" cy="435370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3415E46" w14:textId="4D90E4CD" w:rsidR="00117C0A" w:rsidRPr="00EF531C" w:rsidRDefault="00C20BB9" w:rsidP="009E3CCD">
      <w:pPr>
        <w:pStyle w:val="Caption"/>
        <w:rPr>
          <w:i w:val="0"/>
          <w:iCs w:val="0"/>
        </w:rPr>
      </w:pPr>
      <w:bookmarkStart w:id="114" w:name="_Ref81459622"/>
      <w:r w:rsidRPr="00EF531C">
        <w:rPr>
          <w:i w:val="0"/>
          <w:iCs w:val="0"/>
        </w:rPr>
        <w:t>Fig</w:t>
      </w:r>
      <w:r w:rsidR="003001F1">
        <w:rPr>
          <w:i w:val="0"/>
          <w:iCs w:val="0"/>
        </w:rPr>
        <w:t>.</w:t>
      </w:r>
      <w:r w:rsidRPr="00EF531C">
        <w:rPr>
          <w:i w:val="0"/>
          <w:iCs w:val="0"/>
        </w:rPr>
        <w:t xml:space="preserve"> </w:t>
      </w:r>
      <w:r w:rsidRPr="00EF531C">
        <w:rPr>
          <w:i w:val="0"/>
          <w:iCs w:val="0"/>
        </w:rPr>
        <w:fldChar w:fldCharType="begin"/>
      </w:r>
      <w:r w:rsidRPr="00EF531C">
        <w:rPr>
          <w:i w:val="0"/>
          <w:iCs w:val="0"/>
        </w:rPr>
        <w:instrText>SEQ Figure \* ARABIC</w:instrText>
      </w:r>
      <w:r w:rsidRPr="00EF531C">
        <w:rPr>
          <w:i w:val="0"/>
          <w:iCs w:val="0"/>
        </w:rPr>
        <w:fldChar w:fldCharType="separate"/>
      </w:r>
      <w:r w:rsidR="0097057B">
        <w:rPr>
          <w:i w:val="0"/>
          <w:iCs w:val="0"/>
          <w:noProof/>
        </w:rPr>
        <w:t>1</w:t>
      </w:r>
      <w:r w:rsidRPr="00EF531C">
        <w:rPr>
          <w:i w:val="0"/>
          <w:iCs w:val="0"/>
        </w:rPr>
        <w:fldChar w:fldCharType="end"/>
      </w:r>
      <w:bookmarkEnd w:id="114"/>
      <w:r w:rsidRPr="00EF531C">
        <w:rPr>
          <w:i w:val="0"/>
          <w:iCs w:val="0"/>
        </w:rPr>
        <w:t xml:space="preserve">. </w:t>
      </w:r>
      <w:r w:rsidR="00184E41">
        <w:rPr>
          <w:i w:val="0"/>
          <w:iCs w:val="0"/>
        </w:rPr>
        <w:t>R</w:t>
      </w:r>
      <w:r w:rsidRPr="00EF531C">
        <w:rPr>
          <w:i w:val="0"/>
          <w:iCs w:val="0"/>
        </w:rPr>
        <w:t>esearch workflow</w:t>
      </w:r>
      <w:r w:rsidR="00520A56" w:rsidRPr="00EF531C">
        <w:rPr>
          <w:i w:val="0"/>
          <w:iCs w:val="0"/>
        </w:rPr>
        <w:t>.</w:t>
      </w:r>
    </w:p>
    <w:p w14:paraId="41C40E57" w14:textId="0419D23C" w:rsidR="002640D8" w:rsidRPr="00EF531C" w:rsidRDefault="00CF050D" w:rsidP="00625C38">
      <w:pPr>
        <w:pStyle w:val="Heading2"/>
        <w:spacing w:line="276" w:lineRule="auto"/>
        <w:rPr>
          <w:rFonts w:cstheme="majorHAnsi"/>
        </w:rPr>
      </w:pPr>
      <w:r w:rsidRPr="00EF531C">
        <w:rPr>
          <w:rFonts w:cstheme="majorHAnsi"/>
        </w:rPr>
        <w:t>2.2</w:t>
      </w:r>
      <w:r w:rsidR="00DC5E25" w:rsidRPr="00EF531C">
        <w:rPr>
          <w:rFonts w:cstheme="majorHAnsi"/>
        </w:rPr>
        <w:t>.</w:t>
      </w:r>
      <w:r w:rsidR="002640D8" w:rsidRPr="00EF531C">
        <w:rPr>
          <w:rFonts w:cstheme="majorHAnsi"/>
        </w:rPr>
        <w:t xml:space="preserve"> Study area</w:t>
      </w:r>
    </w:p>
    <w:p w14:paraId="3E210532" w14:textId="559ECAC2" w:rsidR="004274D4" w:rsidRPr="00424860" w:rsidRDefault="002640D8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The </w:t>
      </w:r>
      <w:r w:rsidR="68DA0B0E" w:rsidRPr="00424860">
        <w:rPr>
          <w:rFonts w:ascii="Calibri" w:hAnsi="Calibri" w:cs="Calibri"/>
        </w:rPr>
        <w:t>North China Plain</w:t>
      </w:r>
      <w:r w:rsidR="0008649C">
        <w:rPr>
          <w:rFonts w:ascii="Calibri" w:hAnsi="Calibri" w:cs="Calibri"/>
        </w:rPr>
        <w:t xml:space="preserve"> </w:t>
      </w:r>
      <w:r w:rsidR="00117C0A" w:rsidRPr="00424860">
        <w:rPr>
          <w:rFonts w:ascii="Calibri" w:hAnsi="Calibri" w:cs="Calibri"/>
        </w:rPr>
        <w:t>(</w:t>
      </w:r>
      <w:r w:rsidR="00117C0A" w:rsidRPr="00424860">
        <w:rPr>
          <w:rFonts w:ascii="Calibri" w:hAnsi="Calibri" w:cs="Calibri"/>
        </w:rPr>
        <w:fldChar w:fldCharType="begin"/>
      </w:r>
      <w:r w:rsidR="00117C0A" w:rsidRPr="00424860">
        <w:rPr>
          <w:rFonts w:ascii="Calibri" w:hAnsi="Calibri" w:cs="Calibri"/>
        </w:rPr>
        <w:instrText xml:space="preserve"> REF _Ref81459809 \h </w:instrText>
      </w:r>
      <w:r w:rsidR="00117C0A" w:rsidRPr="00424860">
        <w:rPr>
          <w:rFonts w:ascii="Calibri" w:hAnsi="Calibri" w:cs="Calibri"/>
        </w:rPr>
      </w:r>
      <w:r w:rsidR="00117C0A" w:rsidRPr="00424860">
        <w:rPr>
          <w:rFonts w:ascii="Calibri" w:hAnsi="Calibri" w:cs="Calibri"/>
        </w:rPr>
        <w:fldChar w:fldCharType="separate"/>
      </w:r>
      <w:r w:rsidR="0097057B" w:rsidRPr="00B06860">
        <w:t>Fig</w:t>
      </w:r>
      <w:r w:rsidR="0097057B">
        <w:t>.</w:t>
      </w:r>
      <w:r w:rsidR="0097057B" w:rsidRPr="00B06860">
        <w:t xml:space="preserve"> </w:t>
      </w:r>
      <w:r w:rsidR="0097057B">
        <w:rPr>
          <w:i/>
          <w:iCs/>
          <w:noProof/>
        </w:rPr>
        <w:t>2</w:t>
      </w:r>
      <w:r w:rsidR="00117C0A" w:rsidRPr="00424860">
        <w:rPr>
          <w:rFonts w:ascii="Calibri" w:hAnsi="Calibri" w:cs="Calibri"/>
        </w:rPr>
        <w:fldChar w:fldCharType="end"/>
      </w:r>
      <w:r w:rsidR="00117C0A" w:rsidRPr="00424860">
        <w:rPr>
          <w:rFonts w:ascii="Calibri" w:hAnsi="Calibri" w:cs="Calibri"/>
        </w:rPr>
        <w:t xml:space="preserve">) </w:t>
      </w:r>
      <w:r w:rsidRPr="00424860">
        <w:rPr>
          <w:rFonts w:ascii="Calibri" w:hAnsi="Calibri" w:cs="Calibri"/>
        </w:rPr>
        <w:t xml:space="preserve">includes 76 </w:t>
      </w:r>
      <w:r w:rsidR="006B360B" w:rsidRPr="00424860">
        <w:t>prefectures</w:t>
      </w:r>
      <w:r w:rsidRPr="00424860">
        <w:rPr>
          <w:rFonts w:ascii="Calibri" w:hAnsi="Calibri" w:cs="Calibri"/>
        </w:rPr>
        <w:t xml:space="preserve">, spans </w:t>
      </w:r>
      <w:r w:rsidR="006C09DB">
        <w:rPr>
          <w:rFonts w:ascii="Calibri" w:hAnsi="Calibri" w:cs="Calibri"/>
        </w:rPr>
        <w:t>an area of more than</w:t>
      </w:r>
      <w:r w:rsidRPr="00424860">
        <w:rPr>
          <w:rFonts w:ascii="Calibri" w:hAnsi="Calibri" w:cs="Calibri"/>
        </w:rPr>
        <w:t xml:space="preserve"> 780,000 km</w:t>
      </w:r>
      <w:r w:rsidRPr="00424860">
        <w:rPr>
          <w:rFonts w:ascii="Calibri" w:hAnsi="Calibri" w:cs="Calibri"/>
          <w:vertAlign w:val="superscript"/>
        </w:rPr>
        <w:t>2</w:t>
      </w:r>
      <w:r w:rsidR="00614813" w:rsidRPr="00424860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and </w:t>
      </w:r>
      <w:r w:rsidR="002B6051" w:rsidRPr="00424860">
        <w:rPr>
          <w:rFonts w:ascii="Calibri" w:hAnsi="Calibri" w:cs="Calibri"/>
        </w:rPr>
        <w:t>is</w:t>
      </w:r>
      <w:r w:rsidRPr="00424860">
        <w:rPr>
          <w:rFonts w:ascii="Calibri" w:hAnsi="Calibri" w:cs="Calibri"/>
        </w:rPr>
        <w:t xml:space="preserve"> home to </w:t>
      </w:r>
      <w:r w:rsidR="006C09DB">
        <w:rPr>
          <w:rFonts w:ascii="Calibri" w:hAnsi="Calibri" w:cs="Calibri"/>
        </w:rPr>
        <w:t xml:space="preserve">more than </w:t>
      </w:r>
      <w:r w:rsidRPr="00424860">
        <w:rPr>
          <w:rFonts w:ascii="Calibri" w:hAnsi="Calibri" w:cs="Calibri"/>
        </w:rPr>
        <w:t>450 million people</w:t>
      </w:r>
      <w:r w:rsidR="00074D39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fbc6faa2-119b-4639-801d-6237df56b5be"/>
          <w:id w:val="-2028553484"/>
          <w:placeholder>
            <w:docPart w:val="DefaultPlaceholder_-1854013440"/>
          </w:placeholder>
        </w:sdtPr>
        <w:sdtEndPr/>
        <w:sdtContent>
          <w:r w:rsidR="00074D39" w:rsidRPr="00424860">
            <w:rPr>
              <w:rFonts w:ascii="Calibri" w:hAnsi="Calibri" w:cs="Calibri"/>
              <w:noProof/>
            </w:rPr>
            <w:fldChar w:fldCharType="begin"/>
          </w:r>
          <w:ins w:id="115" w:author="JINZHU WANG" w:date="2022-05-09T12:43:00Z">
            <w:r w:rsidR="001221F6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MzQ0Nzg2LTNiNmItNDY3My1hMzE0LWU0MzdlYWE0MDgxOSIsIlJhbmdlTGVuZ3RoIjo0NywiUmVmZXJlbmNlSWQiOiJjMzViZjJlNy1jMjUzLTQ2NTgtYjQ3Ni0xZDBhMzE1MTNlMTQiLCJSZWZlcmVuY2UiOnsiJGlkIjoiMyIsIiR0eXBlIjoiU3dpc3NBY2FkZW1pYy5DaXRhdmkuUmVmZXJlbmNlLCBTd2lzc0FjYWRlbWljLkNpdGF2aSIsIkFic3RyYWN0Q29tcGxleGl0eSI6MCwiQWJzdHJhY3RTb3VyY2VUZXh0Rm9ybWF0IjowLCJBY2Nlc3NEYXRlIjoiTm92LiA2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zdGF0cy5nb3YuY24vdGpzai9uZHNqLzIwMTkvaW5kZXhjaC5odG0iLCJVcmlTdHJpbmciOiJodHRwOi8vd3d3LnN0YXRzLmdvdi5jbi90anNqL25kc2ovMjAxOS9pbmRleGNoLmh0b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}</w:instrText>
            </w:r>
          </w:ins>
          <w:del w:id="116" w:author="JINZHU WANG" w:date="2022-05-09T12:43:00Z">
            <w:r w:rsidR="00651994" w:rsidDel="001221F6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MzQ0Nzg2LTNiNmItNDY3My1hMzE0LWU0MzdlYWE0MDgxOSIsIlJhbmdlTGVuZ3RoIjo0NywiUmVmZXJlbmNlSWQiOiJjMzViZjJlNy1jMjUzLTQ2NTgtYjQ3Ni0xZDBhMzE1MTNlMTQiLCJSZWZlcmVuY2UiOnsiJGlkIjoiMyIsIiR0eXBlIjoiU3dpc3NBY2FkZW1pYy5DaXRhdmkuUmVmZXJlbmNlLCBTd2lzc0FjYWRlbWljLkNpdGF2aSIsIkFic3RyYWN0Q29tcGxleGl0eSI6MCwiQWJzdHJhY3RTb3VyY2VUZXh0Rm9ybWF0IjowLCJBY2Nlc3NEYXRlIjoiTm92LiA2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zdGF0cy5nb3YuY24vdGpzai9uZHNqLzIwMTkvaW5kZXhjaC5odG0iLCJVcmlTdHJpbmciOiJodHRwOi8vd3d3LnN0YXRzLmdvdi5jbi90anNqL25kc2ovMjAxOS9pbmRleGNoLmh0b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}</w:delInstrText>
            </w:r>
          </w:del>
          <w:r w:rsidR="00074D39" w:rsidRPr="00424860">
            <w:rPr>
              <w:rFonts w:ascii="Calibri" w:hAnsi="Calibri" w:cs="Calibri"/>
              <w:noProof/>
            </w:rPr>
            <w:fldChar w:fldCharType="separate"/>
          </w:r>
          <w:r w:rsidR="0091379F">
            <w:rPr>
              <w:rFonts w:ascii="Calibri" w:hAnsi="Calibri" w:cs="Calibri"/>
              <w:noProof/>
            </w:rPr>
            <w:t>(National Bureau of Statistics of China, 2019b)</w:t>
          </w:r>
          <w:r w:rsidR="00074D39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This area is one of the </w:t>
      </w:r>
      <w:r w:rsidR="00583F81" w:rsidRPr="00424860">
        <w:rPr>
          <w:rFonts w:ascii="Calibri" w:hAnsi="Calibri" w:cs="Calibri"/>
        </w:rPr>
        <w:t>most rapidly urbani</w:t>
      </w:r>
      <w:r w:rsidR="00DB7B1C" w:rsidRPr="00424860">
        <w:rPr>
          <w:rFonts w:ascii="Calibri" w:hAnsi="Calibri" w:cs="Calibri"/>
        </w:rPr>
        <w:t>z</w:t>
      </w:r>
      <w:r w:rsidR="00583F81" w:rsidRPr="00424860">
        <w:rPr>
          <w:rFonts w:ascii="Calibri" w:hAnsi="Calibri" w:cs="Calibri"/>
        </w:rPr>
        <w:t>ing</w:t>
      </w:r>
      <w:r w:rsidRPr="00424860">
        <w:rPr>
          <w:rFonts w:ascii="Calibri" w:hAnsi="Calibri" w:cs="Calibri"/>
        </w:rPr>
        <w:t xml:space="preserve"> regions in China </w:t>
      </w:r>
      <w:r w:rsidR="00583F81" w:rsidRPr="00424860">
        <w:rPr>
          <w:rFonts w:ascii="Calibri" w:hAnsi="Calibri" w:cs="Calibri"/>
        </w:rPr>
        <w:t xml:space="preserve">and the world, </w:t>
      </w:r>
      <w:r w:rsidRPr="00424860">
        <w:rPr>
          <w:rFonts w:ascii="Calibri" w:hAnsi="Calibri" w:cs="Calibri"/>
        </w:rPr>
        <w:t>tripl</w:t>
      </w:r>
      <w:r w:rsidR="00583F81" w:rsidRPr="00424860">
        <w:rPr>
          <w:rFonts w:ascii="Calibri" w:hAnsi="Calibri" w:cs="Calibri"/>
        </w:rPr>
        <w:t>ing</w:t>
      </w:r>
      <w:r w:rsidRPr="00424860">
        <w:rPr>
          <w:rFonts w:ascii="Calibri" w:hAnsi="Calibri" w:cs="Calibri"/>
        </w:rPr>
        <w:t xml:space="preserve"> the built-up land coverage from </w:t>
      </w:r>
      <w:r w:rsidR="006C09DB">
        <w:rPr>
          <w:rFonts w:ascii="Calibri" w:hAnsi="Calibri" w:cs="Calibri"/>
        </w:rPr>
        <w:t xml:space="preserve">approximately </w:t>
      </w:r>
      <w:r w:rsidRPr="00424860">
        <w:rPr>
          <w:rFonts w:ascii="Calibri" w:hAnsi="Calibri" w:cs="Calibri"/>
        </w:rPr>
        <w:t xml:space="preserve">5% in 1990 to </w:t>
      </w:r>
      <w:r w:rsidR="006C09DB">
        <w:rPr>
          <w:rFonts w:ascii="Calibri" w:hAnsi="Calibri" w:cs="Calibri"/>
        </w:rPr>
        <w:t>approximat</w:t>
      </w:r>
      <w:r w:rsidR="00752663">
        <w:rPr>
          <w:rFonts w:ascii="Calibri" w:hAnsi="Calibri" w:cs="Calibri"/>
        </w:rPr>
        <w:t>e</w:t>
      </w:r>
      <w:r w:rsidR="006C09DB">
        <w:rPr>
          <w:rFonts w:ascii="Calibri" w:hAnsi="Calibri" w:cs="Calibri"/>
        </w:rPr>
        <w:t xml:space="preserve">ly </w:t>
      </w:r>
      <w:r w:rsidRPr="00424860">
        <w:rPr>
          <w:rFonts w:ascii="Calibri" w:hAnsi="Calibri" w:cs="Calibri"/>
        </w:rPr>
        <w:t>15% in 2020</w:t>
      </w:r>
      <w:r w:rsidR="0017681F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fd615db3-756d-48f5-b771-326c8427ab1c"/>
          <w:id w:val="-1685970367"/>
          <w:placeholder>
            <w:docPart w:val="DefaultPlaceholder_-1854013440"/>
          </w:placeholder>
        </w:sdtPr>
        <w:sdtEndPr/>
        <w:sdtContent>
          <w:r w:rsidR="0017681F" w:rsidRPr="00424860">
            <w:rPr>
              <w:rFonts w:ascii="Calibri" w:hAnsi="Calibri" w:cs="Calibri"/>
              <w:noProof/>
            </w:rPr>
            <w:fldChar w:fldCharType="begin"/>
          </w:r>
          <w:ins w:id="117" w:author="JINZHU WANG" w:date="2022-05-09T12:43:00Z">
            <w:r w:rsidR="001221F6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xOWJhMmUyLWIyNzUtNDlmMS1hMDZmLTc4MDQxMGMxMzRjNCIsIlJhbmdlTGVuZ3RoIjoyMiwiUmVmZXJlbmNlSWQiOiIyNjBlNmViNC03NzdkLTQ4NjEtYTZhYy02MzBlMzZlNzE2M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MZW5vdm8iLCJDcmVhdGVkT24iOiIyMDIxLTA4LTMxVDIyOjUxOjUzIiwiTW9kaWZpZWRCeSI6Il9MZW5vdm8iLCJJZCI6ImUzMTQ4NTNkLWZiZGQtNDFlNy1iMDAzLTFlMzk4YzZkNDQ5O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ODAvMTU0ODE2MDMuMjAyMS4xOTQ4Mjc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TU0ODE2MDMuMjAyMS4xOTQ4Mjc1IiwiVXJpU3RyaW5nIjoiaHR0cHM6Ly9kb2kub3JnLzEwLjEwODAvMTU0ODE2MDMuMjAyMS4xOTQ4Mjc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JlYzlkNDNlLWVhNWYtNDgzOC1iOTgzLTk2NjNiZTI2ZjBmOSIsIk1vZGlmaWVkT24iOiIyMDIxLTA4LTMxVDIyOjUxOjUzIiwiUHJvamVjdCI6eyIkcmVmIjoiNSJ9fV0sIk9yZ2FuaXphdGlvbnMiOltdLCJPdGhlcnNJbnZvbHZlZCI6W10sIlBhZ2VSYW5nZSI6IjxzcD5cclxuICA8bj4xPC9uPlxyXG4gIDxpbj50cnVlPC9pbj5cclxuICA8b3M+MTwvb3M+XHJcbiAgPHBzPjE8L3BzPlxyXG48L3NwPlxyXG48ZXA+XHJcbiAgPG4+MTc8L24+XHJcbiAgPGluPnRydWU8L2luPlxyXG4gIDxvcz4xNzwvb3M+XHJcbiAgPHBzPjE3PC9wcz5cclxuPC9lcD5cclxuPG9zPjEtMTc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hdGluZyI6MC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}</w:instrText>
            </w:r>
          </w:ins>
          <w:del w:id="118" w:author="JINZHU WANG" w:date="2022-05-09T12:43:00Z">
            <w:r w:rsidR="00651994" w:rsidDel="001221F6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xOWJhMmUyLWIyNzUtNDlmMS1hMDZmLTc4MDQxMGMxMzRjNCIsIlJhbmdlTGVuZ3RoIjoyMiwiUmVmZXJlbmNlSWQiOiIyNjBlNmViNC03NzdkLTQ4NjEtYTZhYy02MzBlMzZlNzE2M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MZW5vdm8iLCJDcmVhdGVkT24iOiIyMDIxLTA4LTMxVDIyOjUxOjUzIiwiTW9kaWZpZWRCeSI6Il9MZW5vdm8iLCJJZCI6ImUzMTQ4NTNkLWZiZGQtNDFlNy1iMDAzLTFlMzk4YzZkNDQ5O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ODAvMTU0ODE2MDMuMjAyMS4xOTQ4Mjc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TU0ODE2MDMuMjAyMS4xOTQ4Mjc1IiwiVXJpU3RyaW5nIjoiaHR0cHM6Ly9kb2kub3JnLzEwLjEwODAvMTU0ODE2MDMuMjAyMS4xOTQ4Mjc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JlYzlkNDNlLWVhNWYtNDgzOC1iOTgzLTk2NjNiZTI2ZjBmOSIsIk1vZGlmaWVkT24iOiIyMDIxLTA4LTMxVDIyOjUxOjUzIiwiUHJvamVjdCI6eyIkcmVmIjoiNSJ9fV0sIk9yZ2FuaXphdGlvbnMiOltdLCJPdGhlcnNJbnZvbHZlZCI6W10sIlBhZ2VSYW5nZSI6IjxzcD5cclxuICA8bj4xPC9uPlxyXG4gIDxpbj50cnVlPC9pbj5cclxuICA8b3M+MTwvb3M+XHJcbiAgPHBzPjE8L3BzPlxyXG48L3NwPlxyXG48ZXA+XHJcbiAgPG4+MTc8L24+XHJcbiAgPGluPnRydWU8L2luPlxyXG4gIDxvcz4xNzwvb3M+XHJcbiAgPHBzPjE3PC9wcz5cclxuPC9lcD5cclxuPG9zPjEtMTc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hdGluZyI6MC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}</w:delInstrText>
            </w:r>
          </w:del>
          <w:r w:rsidR="0017681F" w:rsidRPr="00424860">
            <w:rPr>
              <w:rFonts w:ascii="Calibri" w:hAnsi="Calibri" w:cs="Calibri"/>
              <w:noProof/>
            </w:rPr>
            <w:fldChar w:fldCharType="separate"/>
          </w:r>
          <w:r w:rsidR="0091379F">
            <w:rPr>
              <w:rFonts w:ascii="Calibri" w:hAnsi="Calibri" w:cs="Calibri"/>
              <w:noProof/>
            </w:rPr>
            <w:t>(J. Wang et al., 2021)</w:t>
          </w:r>
          <w:r w:rsidR="0017681F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>. This region is crucial to China</w:t>
      </w:r>
      <w:r w:rsidR="006C09DB">
        <w:rPr>
          <w:rFonts w:ascii="Calibri" w:hAnsi="Calibri" w:cs="Calibri"/>
        </w:rPr>
        <w:t>’</w:t>
      </w:r>
      <w:r w:rsidRPr="00424860">
        <w:rPr>
          <w:rFonts w:ascii="Calibri" w:hAnsi="Calibri" w:cs="Calibri"/>
        </w:rPr>
        <w:t xml:space="preserve">s economic development and holds a strategic role </w:t>
      </w:r>
      <w:r w:rsidR="00970090" w:rsidRPr="00424860">
        <w:rPr>
          <w:rFonts w:ascii="Calibri" w:hAnsi="Calibri" w:cs="Calibri"/>
        </w:rPr>
        <w:t xml:space="preserve">in </w:t>
      </w:r>
      <w:r w:rsidRPr="00424860">
        <w:rPr>
          <w:rFonts w:ascii="Calibri" w:hAnsi="Calibri" w:cs="Calibri"/>
        </w:rPr>
        <w:t>safeguard</w:t>
      </w:r>
      <w:r w:rsidR="00970090" w:rsidRPr="00424860">
        <w:rPr>
          <w:rFonts w:ascii="Calibri" w:hAnsi="Calibri" w:cs="Calibri"/>
        </w:rPr>
        <w:t>ing</w:t>
      </w:r>
      <w:r w:rsidRPr="00424860">
        <w:rPr>
          <w:rFonts w:ascii="Calibri" w:hAnsi="Calibri" w:cs="Calibri"/>
        </w:rPr>
        <w:t xml:space="preserve"> China</w:t>
      </w:r>
      <w:r w:rsidR="006C09DB">
        <w:rPr>
          <w:rFonts w:ascii="Calibri" w:hAnsi="Calibri" w:cs="Calibri"/>
        </w:rPr>
        <w:t>’</w:t>
      </w:r>
      <w:r w:rsidRPr="00424860">
        <w:rPr>
          <w:rFonts w:ascii="Calibri" w:hAnsi="Calibri" w:cs="Calibri"/>
        </w:rPr>
        <w:t>s food security</w:t>
      </w:r>
      <w:r w:rsidR="004B5982" w:rsidRPr="00424860">
        <w:rPr>
          <w:rFonts w:ascii="Calibri" w:hAnsi="Calibri" w:cs="Calibri"/>
        </w:rPr>
        <w:t>, generating</w:t>
      </w:r>
      <w:r w:rsidRPr="00424860">
        <w:rPr>
          <w:rFonts w:ascii="Calibri" w:hAnsi="Calibri" w:cs="Calibri"/>
        </w:rPr>
        <w:t xml:space="preserve"> over one</w:t>
      </w:r>
      <w:r w:rsidR="00614813" w:rsidRPr="00424860">
        <w:rPr>
          <w:rFonts w:ascii="Calibri" w:hAnsi="Calibri" w:cs="Calibri"/>
        </w:rPr>
        <w:t>-</w:t>
      </w:r>
      <w:r w:rsidRPr="00424860">
        <w:rPr>
          <w:rFonts w:ascii="Calibri" w:hAnsi="Calibri" w:cs="Calibri"/>
        </w:rPr>
        <w:t xml:space="preserve">third of </w:t>
      </w:r>
      <w:r w:rsidR="006C09DB">
        <w:rPr>
          <w:rFonts w:ascii="Calibri" w:hAnsi="Calibri" w:cs="Calibri"/>
        </w:rPr>
        <w:t>its</w:t>
      </w:r>
      <w:r w:rsidR="00614813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national gross domestic product </w:t>
      </w:r>
      <w:r w:rsidR="007B2AA8">
        <w:rPr>
          <w:rFonts w:ascii="Calibri" w:hAnsi="Calibri" w:cs="Calibri"/>
        </w:rPr>
        <w:t xml:space="preserve">(GDP) </w:t>
      </w:r>
      <w:r w:rsidRPr="00424860">
        <w:rPr>
          <w:rFonts w:ascii="Calibri" w:hAnsi="Calibri" w:cs="Calibri"/>
        </w:rPr>
        <w:t xml:space="preserve">and grain supply </w:t>
      </w:r>
      <w:sdt>
        <w:sdtPr>
          <w:rPr>
            <w:rFonts w:ascii="Calibri" w:hAnsi="Calibri" w:cs="Calibri"/>
          </w:rPr>
          <w:alias w:val="To edit, see citavi.com/edit"/>
          <w:tag w:val="CitaviPlaceholder#3f9dc8ee-8778-4a3d-9bc7-3518f9c0b108"/>
          <w:id w:val="502872432"/>
          <w:placeholder>
            <w:docPart w:val="DefaultPlaceholder_-1854013440"/>
          </w:placeholder>
        </w:sdtPr>
        <w:sdtEndPr/>
        <w:sdtContent>
          <w:r w:rsidR="00CA4AE6" w:rsidRPr="00424860">
            <w:rPr>
              <w:rFonts w:ascii="Calibri" w:hAnsi="Calibri" w:cs="Calibri"/>
              <w:noProof/>
            </w:rPr>
            <w:fldChar w:fldCharType="begin"/>
          </w:r>
          <w:ins w:id="119" w:author="JINZHU WANG" w:date="2022-05-09T12:43:00Z">
            <w:r w:rsidR="001221F6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1OGRlNDk1LWQ1MTMtNGMyMC1iN2Y3LWQ3ZmU1YjdlMDBlMiIsIlJhbmdlTGVuZ3RoIjo0NywiUmVmZXJlbmNlSWQiOiJjYTA5ODRiYy1mNjRiLTQ0NDktYjFhMi01MmJjZDg3ZDc2MzYiLCJSZWZlcmVuY2UiOnsiJGlkIjoiMyIsIiR0eXBlIjoiU3dpc3NBY2FkZW1pYy5DaXRhdmkuUmVmZXJlbmNlLCBTd2lzc0FjYWRlbWljLkNpdGF2aSIsIkFic3RyYWN0Q29tcGxleGl0eSI6MCwiQWJzdHJhY3RTb3VyY2VUZXh0Rm9ybWF0IjowLCJBY2Nlc3NEYXRlIjoiMjAgRGVjZW1iZXIg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nb3YuY24veGlud2VuLzIwMTktMTIvMDcvY29udGVudF81NDU5MjUwLmh0bSIsIlVyaVN0cmluZyI6Imh0dHA6Ly93d3cuZ292LmNuL3hpbndlbi8yMDE5LTEyLzA3L2NvbnRlbnRfNTQ1OTI1MC5odG0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C0zMVQyMjo1MTo1MyIsIk1vZGlmaWVkQnkiOiJfTGVub3ZvIiwiSWQiOiI0Y2Q2NjUxYS0zZTNiLTRmMWItOWMwZS1iNGEwOWJjODIwNjciLCJNb2RpZmllZE9uIjoiMjAyMS0wOC0zMVQyMjo1MTo1M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Z292LmNuL3hpbndlbi8yMDE5LTEyLzA3L2NvbnRlbnRfNTQ1OTI1MC5odG0iLCJVcmlTdHJpbmciOiJodHRwOi8vd3d3Lmdvdi5jbi94aW53ZW4vMjAxOS0xMi8wNy9jb250ZW50XzU0NTkyNTAuaHRt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}</w:instrText>
            </w:r>
          </w:ins>
          <w:del w:id="120" w:author="JINZHU WANG" w:date="2022-05-09T12:43:00Z">
            <w:r w:rsidR="00651994" w:rsidDel="001221F6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1OGRlNDk1LWQ1MTMtNGMyMC1iN2Y3LWQ3ZmU1YjdlMDBlMiIsIlJhbmdlTGVuZ3RoIjo0NywiUmVmZXJlbmNlSWQiOiJjYTA5ODRiYy1mNjRiLTQ0NDktYjFhMi01MmJjZDg3ZDc2MzYiLCJSZWZlcmVuY2UiOnsiJGlkIjoiMyIsIiR0eXBlIjoiU3dpc3NBY2FkZW1pYy5DaXRhdmkuUmVmZXJlbmNlLCBTd2lzc0FjYWRlbWljLkNpdGF2aSIsIkFic3RyYWN0Q29tcGxleGl0eSI6MCwiQWJzdHJhY3RTb3VyY2VUZXh0Rm9ybWF0IjowLCJBY2Nlc3NEYXRlIjoiMjAgRGVjZW1iZXIg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nb3YuY24veGlud2VuLzIwMTktMTIvMDcvY29udGVudF81NDU5MjUwLmh0bSIsIlVyaVN0cmluZyI6Imh0dHA6Ly93d3cuZ292LmNuL3hpbndlbi8yMDE5LTEyLzA3L2NvbnRlbnRfNTQ1OTI1MC5odG0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C0zMVQyMjo1MTo1MyIsIk1vZGlmaWVkQnkiOiJfTGVub3ZvIiwiSWQiOiI0Y2Q2NjUxYS0zZTNiLTRmMWItOWMwZS1iNGEwOWJjODIwNjciLCJNb2RpZmllZE9uIjoiMjAyMS0wOC0zMVQyMjo1MTo1M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Z292LmNuL3hpbndlbi8yMDE5LTEyLzA3L2NvbnRlbnRfNTQ1OTI1MC5odG0iLCJVcmlTdHJpbmciOiJodHRwOi8vd3d3Lmdvdi5jbi94aW53ZW4vMjAxOS0xMi8wNy9jb250ZW50XzU0NTkyNTAuaHRt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}</w:delInstrText>
            </w:r>
          </w:del>
          <w:r w:rsidR="00CA4AE6" w:rsidRPr="00424860">
            <w:rPr>
              <w:rFonts w:ascii="Calibri" w:hAnsi="Calibri" w:cs="Calibri"/>
              <w:noProof/>
            </w:rPr>
            <w:fldChar w:fldCharType="separate"/>
          </w:r>
          <w:r w:rsidR="0091379F">
            <w:rPr>
              <w:rFonts w:ascii="Calibri" w:hAnsi="Calibri" w:cs="Calibri"/>
              <w:noProof/>
            </w:rPr>
            <w:t>(National Bureau of Statistics of China, 2019a)</w:t>
          </w:r>
          <w:r w:rsidR="00CA4AE6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</w:t>
      </w:r>
      <w:r w:rsidR="000B764E" w:rsidRPr="00424860">
        <w:rPr>
          <w:rFonts w:ascii="Calibri" w:hAnsi="Calibri" w:cs="Calibri"/>
        </w:rPr>
        <w:t>Managing t</w:t>
      </w:r>
      <w:r w:rsidRPr="00424860">
        <w:rPr>
          <w:rFonts w:ascii="Calibri" w:hAnsi="Calibri" w:cs="Calibri"/>
        </w:rPr>
        <w:t xml:space="preserve">he tension between urbanization and </w:t>
      </w:r>
      <w:r w:rsidR="000B764E" w:rsidRPr="00424860">
        <w:rPr>
          <w:rFonts w:ascii="Calibri" w:hAnsi="Calibri" w:cs="Calibri"/>
        </w:rPr>
        <w:t xml:space="preserve">agricultural </w:t>
      </w:r>
      <w:r w:rsidR="00B62DD9">
        <w:rPr>
          <w:rFonts w:ascii="Calibri" w:hAnsi="Calibri" w:cs="Calibri"/>
        </w:rPr>
        <w:t xml:space="preserve">land-use </w:t>
      </w:r>
      <w:r w:rsidRPr="00424860">
        <w:rPr>
          <w:rFonts w:ascii="Calibri" w:hAnsi="Calibri" w:cs="Calibri"/>
        </w:rPr>
        <w:t>in the study area requires accurate</w:t>
      </w:r>
      <w:r w:rsidR="000B764E" w:rsidRPr="00424860">
        <w:rPr>
          <w:rFonts w:ascii="Calibri" w:hAnsi="Calibri" w:cs="Calibri"/>
        </w:rPr>
        <w:t xml:space="preserve">, </w:t>
      </w:r>
      <w:r w:rsidRPr="00424860">
        <w:rPr>
          <w:rFonts w:ascii="Calibri" w:hAnsi="Calibri" w:cs="Calibri"/>
        </w:rPr>
        <w:t>spatial</w:t>
      </w:r>
      <w:r w:rsidR="000B764E" w:rsidRPr="00424860">
        <w:rPr>
          <w:rFonts w:ascii="Calibri" w:hAnsi="Calibri" w:cs="Calibri"/>
        </w:rPr>
        <w:t>ly</w:t>
      </w:r>
      <w:r w:rsidR="00752663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explicit </w:t>
      </w:r>
      <w:r w:rsidR="000B764E" w:rsidRPr="00424860">
        <w:rPr>
          <w:rFonts w:ascii="Calibri" w:hAnsi="Calibri" w:cs="Calibri"/>
        </w:rPr>
        <w:t>projections of</w:t>
      </w:r>
      <w:r w:rsidRPr="00424860">
        <w:rPr>
          <w:rFonts w:ascii="Calibri" w:hAnsi="Calibri" w:cs="Calibri"/>
        </w:rPr>
        <w:t xml:space="preserve"> future urban development to address the </w:t>
      </w:r>
      <w:r w:rsidR="00FF4BB9" w:rsidRPr="00424860">
        <w:rPr>
          <w:rFonts w:ascii="Calibri" w:hAnsi="Calibri" w:cs="Calibri"/>
        </w:rPr>
        <w:t>in</w:t>
      </w:r>
      <w:r w:rsidR="004F4029" w:rsidRPr="00424860">
        <w:rPr>
          <w:rFonts w:ascii="Calibri" w:hAnsi="Calibri" w:cs="Calibri"/>
        </w:rPr>
        <w:t>te</w:t>
      </w:r>
      <w:r w:rsidR="00FF4BB9" w:rsidRPr="00424860">
        <w:rPr>
          <w:rFonts w:ascii="Calibri" w:hAnsi="Calibri" w:cs="Calibri"/>
        </w:rPr>
        <w:t xml:space="preserve">rconnected </w:t>
      </w:r>
      <w:r w:rsidRPr="00424860">
        <w:rPr>
          <w:rFonts w:ascii="Calibri" w:hAnsi="Calibri" w:cs="Calibri"/>
        </w:rPr>
        <w:t>challenges of food security, environmental protection, urbanization</w:t>
      </w:r>
      <w:r w:rsidR="00FF4BB9" w:rsidRPr="00424860">
        <w:rPr>
          <w:rFonts w:ascii="Calibri" w:hAnsi="Calibri" w:cs="Calibri"/>
        </w:rPr>
        <w:t xml:space="preserve">, and </w:t>
      </w:r>
      <w:r w:rsidR="000253BC">
        <w:rPr>
          <w:rFonts w:ascii="Calibri" w:hAnsi="Calibri" w:cs="Calibri"/>
        </w:rPr>
        <w:t>socio-</w:t>
      </w:r>
      <w:r w:rsidR="00FF4BB9" w:rsidRPr="00424860">
        <w:rPr>
          <w:rFonts w:ascii="Calibri" w:hAnsi="Calibri" w:cs="Calibri"/>
        </w:rPr>
        <w:t>economic development</w:t>
      </w:r>
      <w:r w:rsidRPr="00424860">
        <w:rPr>
          <w:rFonts w:ascii="Calibri" w:hAnsi="Calibri" w:cs="Calibri"/>
        </w:rPr>
        <w:t>.</w:t>
      </w:r>
    </w:p>
    <w:p w14:paraId="37D90553" w14:textId="108DD4C4" w:rsidR="00117C0A" w:rsidRPr="00424860" w:rsidRDefault="00B06860" w:rsidP="00D71802">
      <w:pPr>
        <w:keepNext/>
        <w:spacing w:after="0" w:line="276" w:lineRule="auto"/>
      </w:pPr>
      <w:r>
        <w:rPr>
          <w:noProof/>
        </w:rPr>
        <w:lastRenderedPageBreak/>
        <w:drawing>
          <wp:inline distT="0" distB="0" distL="0" distR="0" wp14:anchorId="2C282D3C" wp14:editId="1C5C1BF5">
            <wp:extent cx="3479841" cy="4168239"/>
            <wp:effectExtent l="0" t="0" r="6350" b="381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693" t="3811" r="14533" b="26055"/>
                    <a:stretch/>
                  </pic:blipFill>
                  <pic:spPr bwMode="auto">
                    <a:xfrm>
                      <a:off x="0" y="0"/>
                      <a:ext cx="3488503" cy="417861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02D104A" w14:textId="217EB712" w:rsidR="00051547" w:rsidRPr="00B06860" w:rsidRDefault="00117C0A" w:rsidP="009E3CCD">
      <w:pPr>
        <w:pStyle w:val="Caption"/>
        <w:rPr>
          <w:rFonts w:ascii="Calibri" w:hAnsi="Calibri" w:cs="Calibri"/>
          <w:i w:val="0"/>
          <w:iCs w:val="0"/>
        </w:rPr>
      </w:pPr>
      <w:bookmarkStart w:id="121" w:name="_Ref81459809"/>
      <w:r w:rsidRPr="00B06860">
        <w:rPr>
          <w:i w:val="0"/>
          <w:iCs w:val="0"/>
        </w:rPr>
        <w:t>Fig</w:t>
      </w:r>
      <w:r w:rsidR="00FD06A6">
        <w:rPr>
          <w:i w:val="0"/>
          <w:iCs w:val="0"/>
        </w:rPr>
        <w:t>.</w:t>
      </w:r>
      <w:r w:rsidRPr="00B06860">
        <w:rPr>
          <w:i w:val="0"/>
          <w:iCs w:val="0"/>
        </w:rPr>
        <w:t xml:space="preserve"> </w:t>
      </w:r>
      <w:r w:rsidRPr="00B06860">
        <w:rPr>
          <w:i w:val="0"/>
          <w:iCs w:val="0"/>
        </w:rPr>
        <w:fldChar w:fldCharType="begin"/>
      </w:r>
      <w:r w:rsidRPr="00B06860">
        <w:rPr>
          <w:i w:val="0"/>
          <w:iCs w:val="0"/>
        </w:rPr>
        <w:instrText>SEQ Figure \* ARABIC</w:instrText>
      </w:r>
      <w:r w:rsidRPr="00B06860">
        <w:rPr>
          <w:i w:val="0"/>
          <w:iCs w:val="0"/>
        </w:rPr>
        <w:fldChar w:fldCharType="separate"/>
      </w:r>
      <w:r w:rsidR="0097057B">
        <w:rPr>
          <w:i w:val="0"/>
          <w:iCs w:val="0"/>
          <w:noProof/>
        </w:rPr>
        <w:t>2</w:t>
      </w:r>
      <w:r w:rsidRPr="00B06860">
        <w:rPr>
          <w:i w:val="0"/>
          <w:iCs w:val="0"/>
        </w:rPr>
        <w:fldChar w:fldCharType="end"/>
      </w:r>
      <w:bookmarkEnd w:id="121"/>
      <w:r w:rsidRPr="00B06860">
        <w:rPr>
          <w:i w:val="0"/>
          <w:iCs w:val="0"/>
        </w:rPr>
        <w:t xml:space="preserve">. </w:t>
      </w:r>
      <w:r w:rsidR="00184E41">
        <w:rPr>
          <w:i w:val="0"/>
          <w:iCs w:val="0"/>
        </w:rPr>
        <w:t>S</w:t>
      </w:r>
      <w:r w:rsidRPr="00B06860">
        <w:rPr>
          <w:i w:val="0"/>
          <w:iCs w:val="0"/>
        </w:rPr>
        <w:t>tudy area</w:t>
      </w:r>
      <w:r w:rsidR="00FD06A6">
        <w:rPr>
          <w:i w:val="0"/>
          <w:iCs w:val="0"/>
        </w:rPr>
        <w:t xml:space="preserve"> </w:t>
      </w:r>
      <w:r w:rsidR="00F2760D">
        <w:rPr>
          <w:i w:val="0"/>
          <w:iCs w:val="0"/>
        </w:rPr>
        <w:t>of</w:t>
      </w:r>
      <w:r w:rsidR="00FD06A6">
        <w:rPr>
          <w:i w:val="0"/>
          <w:iCs w:val="0"/>
        </w:rPr>
        <w:t xml:space="preserve"> the North China Plain</w:t>
      </w:r>
      <w:r w:rsidR="000B7A65" w:rsidRPr="00B06860">
        <w:rPr>
          <w:i w:val="0"/>
          <w:iCs w:val="0"/>
        </w:rPr>
        <w:t>.</w:t>
      </w:r>
    </w:p>
    <w:p w14:paraId="51E67F42" w14:textId="348D8B3A" w:rsidR="00CF050D" w:rsidRPr="00424860" w:rsidRDefault="00CF050D" w:rsidP="00CF050D">
      <w:pPr>
        <w:pStyle w:val="Heading2"/>
      </w:pPr>
      <w:r w:rsidRPr="00424860">
        <w:t>2.3</w:t>
      </w:r>
      <w:r w:rsidR="00FD06A6">
        <w:t>.</w:t>
      </w:r>
      <w:r w:rsidRPr="00424860">
        <w:t xml:space="preserve"> </w:t>
      </w:r>
      <w:r w:rsidR="00FD06A6">
        <w:t>Structure of</w:t>
      </w:r>
      <w:r w:rsidRPr="00424860">
        <w:t xml:space="preserve"> U-Net</w:t>
      </w:r>
    </w:p>
    <w:p w14:paraId="12ACE730" w14:textId="5D754B56" w:rsidR="00CF050D" w:rsidRPr="00424860" w:rsidRDefault="00CF050D" w:rsidP="00CF050D">
      <w:pPr>
        <w:spacing w:line="256" w:lineRule="auto"/>
      </w:pPr>
      <w:r w:rsidRPr="00424860">
        <w:rPr>
          <w:rFonts w:ascii="Calibri" w:hAnsi="Calibri" w:cs="Calibri"/>
        </w:rPr>
        <w:t xml:space="preserve">The U-Net structure includes </w:t>
      </w:r>
      <w:r w:rsidRPr="00424860">
        <w:rPr>
          <w:rFonts w:ascii="Calibri" w:hAnsi="Calibri"/>
        </w:rPr>
        <w:t>down-sampling layers</w:t>
      </w:r>
      <w:r w:rsidR="00FD06A6">
        <w:rPr>
          <w:rFonts w:ascii="Calibri" w:hAnsi="Calibri"/>
        </w:rPr>
        <w:t>,</w:t>
      </w:r>
      <w:r w:rsidRPr="00424860">
        <w:rPr>
          <w:rFonts w:ascii="Calibri" w:hAnsi="Calibri"/>
        </w:rPr>
        <w:t xml:space="preserve"> which extract the general context from the input data, up-sampling layers</w:t>
      </w:r>
      <w:r w:rsidR="00FD06A6">
        <w:rPr>
          <w:rFonts w:ascii="Calibri" w:hAnsi="Calibri"/>
        </w:rPr>
        <w:t>,</w:t>
      </w:r>
      <w:r w:rsidRPr="00424860">
        <w:rPr>
          <w:rFonts w:ascii="Calibri" w:hAnsi="Calibri"/>
        </w:rPr>
        <w:t xml:space="preserve"> which refine these contexts to precise shapes, and skip-connections</w:t>
      </w:r>
      <w:r w:rsidR="00FD06A6">
        <w:rPr>
          <w:rFonts w:ascii="Calibri" w:hAnsi="Calibri"/>
        </w:rPr>
        <w:t>,</w:t>
      </w:r>
      <w:r w:rsidRPr="00424860">
        <w:rPr>
          <w:rFonts w:ascii="Calibri" w:hAnsi="Calibri"/>
        </w:rPr>
        <w:t xml:space="preserve"> </w:t>
      </w:r>
      <w:r w:rsidR="00FD06A6">
        <w:rPr>
          <w:rFonts w:ascii="Calibri" w:hAnsi="Calibri"/>
        </w:rPr>
        <w:t>which</w:t>
      </w:r>
      <w:r w:rsidRPr="00424860">
        <w:rPr>
          <w:rFonts w:ascii="Calibri" w:hAnsi="Calibri"/>
        </w:rPr>
        <w:t xml:space="preserve"> balance the generalization of down-sampling and the refinement of up-sampling </w:t>
      </w:r>
      <w:sdt>
        <w:sdtPr>
          <w:rPr>
            <w:rFonts w:ascii="Calibri" w:hAnsi="Calibri"/>
          </w:rPr>
          <w:alias w:val="To edit, see citavi.com/edit"/>
          <w:tag w:val="CitaviPlaceholder#54a59329-8622-4312-8036-5a4a97ad4b89"/>
          <w:id w:val="-1111658350"/>
          <w:placeholder>
            <w:docPart w:val="BE6FE0FC871A4C64B3AD5244A5264C89"/>
          </w:placeholder>
        </w:sdtPr>
        <w:sdtEndPr/>
        <w:sdtContent>
          <w:r w:rsidRPr="00424860">
            <w:rPr>
              <w:rFonts w:ascii="Calibri" w:hAnsi="Calibri"/>
            </w:rPr>
            <w:fldChar w:fldCharType="begin"/>
          </w:r>
          <w:ins w:id="122" w:author="JINZHU WANG" w:date="2022-05-09T12:43:00Z">
            <w:r w:rsidR="001221F6">
              <w:rPr>
                <w:rFonts w:ascii="Calibri" w:hAnsi="Calibri"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wOGFhMDRmLTU1NjAtNDg4Yi1hZTNmLTZlMzNiNDE3N2M0YSIsIlJhbmdlTGVuZ3RoIjoyNi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+dHJ1ZTwvaW4+XHJcbiAgPG9zPjIzNDwvb3M+XHJcbiAgPHBzPjIzNDwvcHM+XHJcbjwvc3A+XHJcbjxlcD5cclxuICA8bj4yNDE8L24+XHJcbiAgPGluPnRydWU8L2luPlxyXG4gIDxvcz4yNDE8L29zPlxyXG4gIDxwcz4yNDE8L3BzPlxyXG48L2VwPlxyXG48b3M+MjM0LTI0MTwvb3M+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gZXQgYWwuLCAyMDE1KSJ9XX0sIlRhZyI6IkNpdGF2aVBsYWNlaG9sZGVyIzU0YTU5MzI5LTg2MjItNDMxMi04MDM2LTVhNGE5N2FkNGI4OSIsIlRleHQiOiIoUm9ubmViZXJnZXIgZXQgYWwuLCAyMDE1KSIsIldBSVZlcnNpb24iOiI2LjExLjAuMCJ9}</w:instrText>
            </w:r>
          </w:ins>
          <w:del w:id="123" w:author="JINZHU WANG" w:date="2022-05-09T12:43:00Z">
            <w:r w:rsidR="00651994" w:rsidDel="001221F6">
              <w:rPr>
                <w:rFonts w:ascii="Calibri" w:hAnsi="Calibri"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wOGFhMDRmLTU1NjAtNDg4Yi1hZTNmLTZlMzNiNDE3N2M0YSIsIlJhbmdlTGVuZ3RoIjoyNi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+dHJ1ZTwvaW4+XHJcbiAgPG9zPjIzNDwvb3M+XHJcbiAgPHBzPjIzNDwvcHM+XHJcbjwvc3A+XHJcbjxlcD5cclxuICA8bj4yNDE8L24+XHJcbiAgPGluPnRydWU8L2luPlxyXG4gIDxvcz4yNDE8L29zPlxyXG4gIDxwcz4yNDE8L3BzPlxyXG48L2VwPlxyXG48b3M+MjM0LTI0MTwvb3M+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gZXQgYWwuLCAyMDE1KSJ9XX0sIlRhZyI6IkNpdGF2aVBsYWNlaG9sZGVyIzU0YTU5MzI5LTg2MjItNDMxMi04MDM2LTVhNGE5N2FkNGI4OSIsIlRleHQiOiIoUm9ubmViZXJnZXIgZXQgYWwuLCAyMDE1KSIsIldBSVZlcnNpb24iOiI2LjEwLjAuMCJ9}</w:delInstrText>
            </w:r>
          </w:del>
          <w:r w:rsidRPr="00424860">
            <w:rPr>
              <w:rFonts w:ascii="Calibri" w:hAnsi="Calibri"/>
            </w:rPr>
            <w:fldChar w:fldCharType="separate"/>
          </w:r>
          <w:r w:rsidR="0091379F">
            <w:rPr>
              <w:rFonts w:ascii="Calibri" w:hAnsi="Calibri"/>
            </w:rPr>
            <w:t>(Ronneberger et al., 2015)</w:t>
          </w:r>
          <w:r w:rsidRPr="00424860">
            <w:rPr>
              <w:rFonts w:ascii="Calibri" w:hAnsi="Calibri"/>
            </w:rPr>
            <w:fldChar w:fldCharType="end"/>
          </w:r>
        </w:sdtContent>
      </w:sdt>
      <w:r w:rsidRPr="00424860">
        <w:rPr>
          <w:rFonts w:ascii="Calibri" w:hAnsi="Calibri"/>
        </w:rPr>
        <w:t>. A conceptual U-Net structure (</w:t>
      </w:r>
      <w:r w:rsidRPr="00424860">
        <w:rPr>
          <w:rFonts w:ascii="Calibri" w:hAnsi="Calibri"/>
        </w:rPr>
        <w:fldChar w:fldCharType="begin"/>
      </w:r>
      <w:r w:rsidRPr="00424860">
        <w:rPr>
          <w:rFonts w:ascii="Calibri" w:hAnsi="Calibri"/>
        </w:rPr>
        <w:instrText xml:space="preserve"> REF _Ref83832084 \h  \* MERGEFORMAT </w:instrText>
      </w:r>
      <w:r w:rsidRPr="00424860">
        <w:rPr>
          <w:rFonts w:ascii="Calibri" w:hAnsi="Calibri"/>
        </w:rPr>
      </w:r>
      <w:r w:rsidRPr="00424860">
        <w:rPr>
          <w:rFonts w:ascii="Calibri" w:hAnsi="Calibri"/>
        </w:rPr>
        <w:fldChar w:fldCharType="separate"/>
      </w:r>
      <w:r w:rsidR="0097057B" w:rsidRPr="0097057B">
        <w:rPr>
          <w:rFonts w:ascii="Calibri" w:hAnsi="Calibri"/>
          <w:rPrChange w:id="124" w:author="JINZHU WANG" w:date="2022-04-21T11:52:00Z">
            <w:rPr>
              <w:color w:val="44546A" w:themeColor="text2"/>
              <w:sz w:val="18"/>
              <w:szCs w:val="18"/>
            </w:rPr>
          </w:rPrChange>
        </w:rPr>
        <w:t xml:space="preserve">Fig. </w:t>
      </w:r>
      <w:r w:rsidR="0097057B" w:rsidRPr="0097057B">
        <w:rPr>
          <w:rFonts w:ascii="Calibri" w:hAnsi="Calibri"/>
          <w:rPrChange w:id="125" w:author="JINZHU WANG" w:date="2022-04-21T11:52:00Z">
            <w:rPr>
              <w:noProof/>
              <w:color w:val="44546A" w:themeColor="text2"/>
              <w:sz w:val="18"/>
              <w:szCs w:val="18"/>
            </w:rPr>
          </w:rPrChange>
        </w:rPr>
        <w:t>3</w:t>
      </w:r>
      <w:r w:rsidRPr="00424860">
        <w:rPr>
          <w:rFonts w:ascii="Calibri" w:hAnsi="Calibri"/>
        </w:rPr>
        <w:fldChar w:fldCharType="end"/>
      </w:r>
      <w:r w:rsidRPr="00424860">
        <w:rPr>
          <w:rFonts w:ascii="Calibri" w:hAnsi="Calibri"/>
        </w:rPr>
        <w:t>) demonstrates its pattern recognition capability.</w:t>
      </w:r>
    </w:p>
    <w:p w14:paraId="0E2DD89C" w14:textId="77777777" w:rsidR="00CF050D" w:rsidRPr="00424860" w:rsidRDefault="00CF050D" w:rsidP="00CF050D">
      <w:r w:rsidRPr="00424860">
        <w:rPr>
          <w:noProof/>
          <w:color w:val="A6A6A6" w:themeColor="background1" w:themeShade="A6"/>
        </w:rPr>
        <mc:AlternateContent>
          <mc:Choice Requires="wpc">
            <w:drawing>
              <wp:inline distT="0" distB="0" distL="0" distR="0" wp14:anchorId="6D2DE301" wp14:editId="3A8520CF">
                <wp:extent cx="5634233" cy="2372360"/>
                <wp:effectExtent l="0" t="0" r="43180" b="8890"/>
                <wp:docPr id="62" name="Canvas 62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Canvas">
                    <wpc:wpc>
                      <wpc:bg>
                        <a:solidFill>
                          <a:prstClr val="white"/>
                        </a:solidFill>
                      </wpc:bg>
                      <wpc:whole/>
                      <pic:pic xmlns:pic="http://schemas.openxmlformats.org/drawingml/2006/picture">
                        <pic:nvPicPr>
                          <pic:cNvPr id="1" name="Picture 1"/>
                          <pic:cNvPicPr/>
                        </pic:nvPicPr>
                        <pic:blipFill>
                          <a:blip r:embed="rId14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15">
                                    <a14:imgEffect>
                                      <a14:artisticPlasticWrap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116959" y="1522096"/>
                            <a:ext cx="666115" cy="426085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19" name="Picture 19"/>
                          <pic:cNvPicPr/>
                        </pic:nvPicPr>
                        <pic:blipFill>
                          <a:blip r:embed="rId16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17">
                                    <a14:imgEffect>
                                      <a14:artisticWatercolorSponge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910459" y="1524001"/>
                            <a:ext cx="664210" cy="422910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20" name="Picture 20"/>
                          <pic:cNvPicPr/>
                        </pic:nvPicPr>
                        <pic:blipFill>
                          <a:blip r:embed="rId18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19">
                                    <a14:imgEffect>
                                      <a14:artisticCutout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1506089" y="2002156"/>
                            <a:ext cx="457200" cy="29019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22" name="Picture 22"/>
                          <pic:cNvPicPr/>
                        </pic:nvPicPr>
                        <pic:blipFill>
                          <a:blip r:embed="rId20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1">
                                    <a14:imgEffect>
                                      <a14:artisticFilmGrain/>
                                    </a14:imgEffect>
                                    <a14:imgEffect>
                                      <a14:colorTemperature colorTemp="11200"/>
                                    </a14:imgEffect>
                                    <a14:imgEffect>
                                      <a14:saturation sat="400000"/>
                                    </a14:imgEffect>
                                    <a14:imgEffect>
                                      <a14:brightnessContrast contrast="4000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678684" y="775971"/>
                            <a:ext cx="937260" cy="871220"/>
                          </a:xfrm>
                          <a:prstGeom prst="rect">
                            <a:avLst/>
                          </a:prstGeom>
                          <a:ln w="28575">
                            <a:solidFill>
                              <a:schemeClr val="bg1">
                                <a:lumMod val="50000"/>
                              </a:schemeClr>
                            </a:solidFill>
                          </a:ln>
                          <a:effectLst/>
                          <a:scene3d>
                            <a:camera prst="orthographicFront">
                              <a:rot lat="1906314" lon="19054257" rev="20057938"/>
                            </a:camera>
                            <a:lightRig rig="threePt" dir="t"/>
                          </a:scene3d>
                          <a:sp3d prstMaterial="matte">
                            <a:bevelB w="114300" prst="artDeco"/>
                          </a:sp3d>
                        </pic:spPr>
                      </pic:pic>
                      <pic:pic xmlns:pic="http://schemas.openxmlformats.org/drawingml/2006/picture">
                        <pic:nvPicPr>
                          <pic:cNvPr id="25" name="Picture 25"/>
                          <pic:cNvPicPr/>
                        </pic:nvPicPr>
                        <pic:blipFill>
                          <a:blip r:embed="rId22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1">
                                    <a14:imgEffect>
                                      <a14:artisticLightScreen/>
                                    </a14:imgEffect>
                                    <a14:imgEffect>
                                      <a14:colorTemperature colorTemp="11200"/>
                                    </a14:imgEffect>
                                    <a14:imgEffect>
                                      <a14:saturation sat="400000"/>
                                    </a14:imgEffect>
                                    <a14:imgEffect>
                                      <a14:brightnessContrast contrast="4000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479929" y="85726"/>
                            <a:ext cx="1250315" cy="1162050"/>
                          </a:xfrm>
                          <a:prstGeom prst="rect">
                            <a:avLst/>
                          </a:prstGeom>
                          <a:ln w="57150">
                            <a:solidFill>
                              <a:schemeClr val="bg1">
                                <a:lumMod val="50000"/>
                              </a:schemeClr>
                            </a:solidFill>
                          </a:ln>
                          <a:effectLst/>
                          <a:scene3d>
                            <a:camera prst="orthographicFront">
                              <a:rot lat="1906314" lon="19054257" rev="20057938"/>
                            </a:camera>
                            <a:lightRig rig="threePt" dir="t"/>
                          </a:scene3d>
                          <a:sp3d prstMaterial="matte">
                            <a:bevelB w="114300" prst="artDeco"/>
                          </a:sp3d>
                        </pic:spPr>
                      </pic:pic>
                      <pic:pic xmlns:pic="http://schemas.openxmlformats.org/drawingml/2006/picture">
                        <pic:nvPicPr>
                          <pic:cNvPr id="26" name="Picture 26"/>
                          <pic:cNvPicPr/>
                        </pic:nvPicPr>
                        <pic:blipFill>
                          <a:blip r:embed="rId23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4">
                                    <a14:imgEffect>
                                      <a14:artisticMarker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128389" y="845186"/>
                            <a:ext cx="1150620" cy="73215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28" name="Picture 28"/>
                          <pic:cNvPicPr/>
                        </pic:nvPicPr>
                        <pic:blipFill>
                          <a:blip r:embed="rId25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6">
                                    <a14:imgEffect>
                                      <a14:artisticCement/>
                                    </a14:imgEffect>
                                    <a14:imgEffect>
                                      <a14:saturation sat="40000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175379" y="162561"/>
                            <a:ext cx="1537970" cy="96837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29" name="Straight Arrow Connector 29"/>
                        <wps:cNvCnPr>
                          <a:cxnSpLocks/>
                        </wps:cNvCnPr>
                        <wps:spPr>
                          <a:xfrm flipH="1">
                            <a:off x="580894" y="1151891"/>
                            <a:ext cx="1270" cy="16002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2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0" name="Straight Arrow Connector 30"/>
                        <wps:cNvCnPr>
                          <a:cxnSpLocks/>
                        </wps:cNvCnPr>
                        <wps:spPr>
                          <a:xfrm flipH="1">
                            <a:off x="869184" y="1590041"/>
                            <a:ext cx="1270" cy="16002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2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1" name="Straight Arrow Connector 31"/>
                        <wps:cNvCnPr>
                          <a:cxnSpLocks/>
                        </wps:cNvCnPr>
                        <wps:spPr>
                          <a:xfrm>
                            <a:off x="1362579" y="1989456"/>
                            <a:ext cx="177165" cy="8509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2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2" name="Straight Arrow Connector 32"/>
                        <wps:cNvCnPr>
                          <a:cxnSpLocks/>
                        </wps:cNvCnPr>
                        <wps:spPr>
                          <a:xfrm flipV="1">
                            <a:off x="1996309" y="2000251"/>
                            <a:ext cx="170815" cy="64135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3" name="Straight Arrow Connector 33"/>
                        <wps:cNvCnPr>
                          <a:cxnSpLocks/>
                        </wps:cNvCnPr>
                        <wps:spPr>
                          <a:xfrm flipV="1">
                            <a:off x="2858004" y="1605281"/>
                            <a:ext cx="0" cy="15621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5" name="Straight Arrow Connector 35"/>
                        <wps:cNvCnPr>
                          <a:cxnSpLocks/>
                        </wps:cNvCnPr>
                        <wps:spPr>
                          <a:xfrm flipV="1">
                            <a:off x="3188839" y="1162051"/>
                            <a:ext cx="0" cy="15621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6" name="Straight Arrow Connector 36"/>
                        <wps:cNvCnPr>
                          <a:cxnSpLocks/>
                        </wps:cNvCnPr>
                        <wps:spPr>
                          <a:xfrm>
                            <a:off x="1574669" y="1211581"/>
                            <a:ext cx="709295" cy="0"/>
                          </a:xfrm>
                          <a:prstGeom prst="straightConnector1">
                            <a:avLst/>
                          </a:prstGeom>
                          <a:ln w="57150">
                            <a:solidFill>
                              <a:schemeClr val="accent3"/>
                            </a:solidFill>
                            <a:tailEnd type="triangle"/>
                          </a:ln>
                        </wps:spPr>
                        <wps:style>
                          <a:lnRef idx="3">
                            <a:schemeClr val="dk1"/>
                          </a:lnRef>
                          <a:fillRef idx="0">
                            <a:schemeClr val="dk1"/>
                          </a:fillRef>
                          <a:effectRef idx="2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7" name="Straight Arrow Connector 37"/>
                        <wps:cNvCnPr>
                          <a:cxnSpLocks/>
                        </wps:cNvCnPr>
                        <wps:spPr>
                          <a:xfrm>
                            <a:off x="1677539" y="630556"/>
                            <a:ext cx="725170" cy="0"/>
                          </a:xfrm>
                          <a:prstGeom prst="straightConnector1">
                            <a:avLst/>
                          </a:prstGeom>
                          <a:ln w="57150">
                            <a:solidFill>
                              <a:schemeClr val="accent3"/>
                            </a:solidFill>
                            <a:tailEnd type="triangle"/>
                          </a:ln>
                        </wps:spPr>
                        <wps:style>
                          <a:lnRef idx="3">
                            <a:schemeClr val="dk1"/>
                          </a:lnRef>
                          <a:fillRef idx="0">
                            <a:schemeClr val="dk1"/>
                          </a:fillRef>
                          <a:effectRef idx="2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8" name="Straight Arrow Connector 38"/>
                        <wps:cNvCnPr>
                          <a:cxnSpLocks/>
                        </wps:cNvCnPr>
                        <wps:spPr>
                          <a:xfrm>
                            <a:off x="1506089" y="1735456"/>
                            <a:ext cx="709295" cy="0"/>
                          </a:xfrm>
                          <a:prstGeom prst="straightConnector1">
                            <a:avLst/>
                          </a:prstGeom>
                          <a:ln w="57150">
                            <a:solidFill>
                              <a:schemeClr val="bg1">
                                <a:lumMod val="50000"/>
                              </a:schemeClr>
                            </a:solidFill>
                            <a:tailEnd type="triangle"/>
                          </a:ln>
                        </wps:spPr>
                        <wps:style>
                          <a:lnRef idx="3">
                            <a:schemeClr val="dk1"/>
                          </a:lnRef>
                          <a:fillRef idx="0">
                            <a:schemeClr val="dk1"/>
                          </a:fillRef>
                          <a:effectRef idx="2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pic:pic xmlns:pic="http://schemas.openxmlformats.org/drawingml/2006/picture">
                        <pic:nvPicPr>
                          <pic:cNvPr id="39" name="Picture 39"/>
                          <pic:cNvPicPr/>
                        </pic:nvPicPr>
                        <pic:blipFill>
                          <a:blip r:embed="rId27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1">
                                    <a14:imgEffect>
                                      <a14:artisticCrisscrossEtching/>
                                    </a14:imgEffect>
                                    <a14:imgEffect>
                                      <a14:colorTemperature colorTemp="5300"/>
                                    </a14:imgEffect>
                                    <a14:imgEffect>
                                      <a14:saturation sat="400000"/>
                                    </a14:imgEffect>
                                    <a14:imgEffect>
                                      <a14:brightnessContrast contrast="4000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4236085" y="104141"/>
                            <a:ext cx="1250315" cy="1162050"/>
                          </a:xfrm>
                          <a:prstGeom prst="rect">
                            <a:avLst/>
                          </a:prstGeom>
                          <a:ln w="57150">
                            <a:solidFill>
                              <a:schemeClr val="bg1">
                                <a:lumMod val="50000"/>
                              </a:schemeClr>
                            </a:solidFill>
                          </a:ln>
                          <a:effectLst/>
                          <a:scene3d>
                            <a:camera prst="orthographicFront">
                              <a:rot lat="1906314" lon="19054257" rev="20057938"/>
                            </a:camera>
                            <a:lightRig rig="threePt" dir="t"/>
                          </a:scene3d>
                          <a:sp3d prstMaterial="matte">
                            <a:bevelB w="114300" prst="artDeco"/>
                          </a:sp3d>
                        </pic:spPr>
                      </pic:pic>
                      <wps:wsp>
                        <wps:cNvPr id="40" name="TextBox 207"/>
                        <wps:cNvSpPr txBox="1"/>
                        <wps:spPr>
                          <a:xfrm>
                            <a:off x="323410" y="1300109"/>
                            <a:ext cx="432435" cy="42100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DC50666" w14:textId="77777777" w:rsidR="001C3C5D" w:rsidRPr="00424860" w:rsidRDefault="001221F6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等线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等线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2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41" name="TextBox 208"/>
                        <wps:cNvSpPr txBox="1"/>
                        <wps:spPr>
                          <a:xfrm>
                            <a:off x="180000" y="779508"/>
                            <a:ext cx="431800" cy="37084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54EBA0F7" w14:textId="77777777" w:rsidR="001C3C5D" w:rsidRDefault="001221F6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6"/>
                                  <w:szCs w:val="16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</m:ctrlPr>
                                    </m:sSupPr>
                                    <m:e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n</m:t>
                                      </m:r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42" name="TextBox 209"/>
                        <wps:cNvSpPr txBox="1"/>
                        <wps:spPr>
                          <a:xfrm>
                            <a:off x="653089" y="1716714"/>
                            <a:ext cx="432435" cy="42100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63E9CA53" w14:textId="77777777" w:rsidR="001C3C5D" w:rsidRDefault="001221F6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等线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等线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4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43" name="TextBox 210"/>
                        <wps:cNvSpPr txBox="1"/>
                        <wps:spPr>
                          <a:xfrm>
                            <a:off x="1243468" y="2059027"/>
                            <a:ext cx="432435" cy="277774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7A7B868" w14:textId="77777777" w:rsidR="001C3C5D" w:rsidRDefault="001221F6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等线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等线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8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44" name="TextBox 211"/>
                        <wps:cNvSpPr txBox="1"/>
                        <wps:spPr>
                          <a:xfrm>
                            <a:off x="2558846" y="1752715"/>
                            <a:ext cx="370205" cy="42100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3FA4B505" w14:textId="77777777" w:rsidR="001C3C5D" w:rsidRDefault="001221F6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等线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等线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4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45" name="TextBox 212"/>
                        <wps:cNvSpPr txBox="1"/>
                        <wps:spPr>
                          <a:xfrm>
                            <a:off x="2903185" y="1321652"/>
                            <a:ext cx="431800" cy="42100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0F5B40BE" w14:textId="77777777" w:rsidR="001C3C5D" w:rsidRDefault="001221F6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等线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等线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2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47" name="TextBox 28"/>
                        <wps:cNvSpPr txBox="1"/>
                        <wps:spPr>
                          <a:xfrm>
                            <a:off x="899664" y="1"/>
                            <a:ext cx="877570" cy="41021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444867BD" w14:textId="77777777" w:rsidR="001C3C5D" w:rsidRDefault="001C3C5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Input map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48" name="TextBox 217"/>
                        <wps:cNvSpPr txBox="1"/>
                        <wps:spPr>
                          <a:xfrm>
                            <a:off x="2609719" y="1"/>
                            <a:ext cx="1082675" cy="41021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F97DA22" w14:textId="77777777" w:rsidR="001C3C5D" w:rsidRDefault="001C3C5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Prediction map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49" name="TextBox 231"/>
                        <wps:cNvSpPr txBox="1"/>
                        <wps:spPr>
                          <a:xfrm>
                            <a:off x="4551558" y="1"/>
                            <a:ext cx="1082675" cy="41021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112EB2CD" w14:textId="77777777" w:rsidR="001C3C5D" w:rsidRDefault="001C3C5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Reference map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50" name="TextBox 232"/>
                        <wps:cNvSpPr txBox="1"/>
                        <wps:spPr>
                          <a:xfrm>
                            <a:off x="3253805" y="853971"/>
                            <a:ext cx="431800" cy="37084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31659785" w14:textId="77777777" w:rsidR="001C3C5D" w:rsidRDefault="001221F6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6"/>
                                  <w:szCs w:val="16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</m:ctrlPr>
                                    </m:sSupPr>
                                    <m:e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n</m:t>
                                      </m:r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51" name="Straight Connector 51"/>
                        <wps:cNvCnPr>
                          <a:cxnSpLocks/>
                        </wps:cNvCnPr>
                        <wps:spPr>
                          <a:xfrm>
                            <a:off x="3468874" y="685166"/>
                            <a:ext cx="878840" cy="0"/>
                          </a:xfrm>
                          <a:prstGeom prst="line">
                            <a:avLst/>
                          </a:prstGeom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2" name="TextBox 244"/>
                        <wps:cNvSpPr txBox="1"/>
                        <wps:spPr>
                          <a:xfrm>
                            <a:off x="3661914" y="1611631"/>
                            <a:ext cx="474345" cy="41021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42E7A9DD" w14:textId="77777777" w:rsidR="001C3C5D" w:rsidRDefault="001C3C5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Loss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53" name="Straight Arrow Connector 53"/>
                        <wps:cNvCnPr/>
                        <wps:spPr>
                          <a:xfrm>
                            <a:off x="3849239" y="690246"/>
                            <a:ext cx="0" cy="958215"/>
                          </a:xfrm>
                          <a:prstGeom prst="straightConnector1">
                            <a:avLst/>
                          </a:prstGeom>
                          <a:ln>
                            <a:tailEnd type="triangle"/>
                          </a:ln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4" name="Straight Arrow Connector 54"/>
                        <wps:cNvCnPr>
                          <a:cxnSpLocks/>
                        </wps:cNvCnPr>
                        <wps:spPr>
                          <a:xfrm>
                            <a:off x="4347030" y="1699261"/>
                            <a:ext cx="0" cy="172085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2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5" name="Straight Arrow Connector 55"/>
                        <wps:cNvCnPr>
                          <a:cxnSpLocks/>
                        </wps:cNvCnPr>
                        <wps:spPr>
                          <a:xfrm flipV="1">
                            <a:off x="4349570" y="1900556"/>
                            <a:ext cx="0" cy="17399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6" name="TextBox 258"/>
                        <wps:cNvSpPr txBox="1"/>
                        <wps:spPr>
                          <a:xfrm>
                            <a:off x="4412298" y="1681481"/>
                            <a:ext cx="1116774" cy="26543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2F5B50A" w14:textId="261A4CDB" w:rsidR="001C3C5D" w:rsidRDefault="001C3C5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Down-sampling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57" name="TextBox 265"/>
                        <wps:cNvSpPr txBox="1"/>
                        <wps:spPr>
                          <a:xfrm>
                            <a:off x="4413904" y="2075916"/>
                            <a:ext cx="1082675" cy="255044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4670562F" w14:textId="77777777" w:rsidR="001C3C5D" w:rsidRDefault="001C3C5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Skip connection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58" name="Rectangle: Rounded Corners 58"/>
                        <wps:cNvSpPr/>
                        <wps:spPr>
                          <a:xfrm>
                            <a:off x="4223796" y="1641350"/>
                            <a:ext cx="1372332" cy="689610"/>
                          </a:xfrm>
                          <a:prstGeom prst="roundRect">
                            <a:avLst>
                              <a:gd name="adj" fmla="val 8344"/>
                            </a:avLst>
                          </a:prstGeom>
                          <a:noFill/>
                          <a:ln w="12700" cap="flat" cmpd="sng" algn="ctr">
                            <a:solidFill>
                              <a:schemeClr val="bg1">
                                <a:lumMod val="65000"/>
                              </a:schemeClr>
                            </a:solidFill>
                            <a:prstDash val="lgDash"/>
                            <a:round/>
                            <a:headEnd type="none" w="med" len="med"/>
                            <a:tailEnd type="none" w="med" len="med"/>
                          </a:ln>
                        </wps:spPr>
                        <wps:style>
                          <a:lnRef idx="0">
                            <a:scrgbClr r="0" g="0" b="0"/>
                          </a:lnRef>
                          <a:fillRef idx="0">
                            <a:scrgbClr r="0" g="0" b="0"/>
                          </a:fillRef>
                          <a:effectRef idx="0">
                            <a:scrgbClr r="0" g="0" b="0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59" name="TextBox 293"/>
                        <wps:cNvSpPr txBox="1"/>
                        <wps:spPr>
                          <a:xfrm>
                            <a:off x="4414446" y="1873857"/>
                            <a:ext cx="980513" cy="247308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4E8E4A2F" w14:textId="5A0333C4" w:rsidR="001C3C5D" w:rsidRDefault="001C3C5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Up-sampling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60" name="Straight Arrow Connector 60"/>
                        <wps:cNvCnPr>
                          <a:cxnSpLocks/>
                        </wps:cNvCnPr>
                        <wps:spPr>
                          <a:xfrm>
                            <a:off x="4267655" y="2198371"/>
                            <a:ext cx="177800" cy="0"/>
                          </a:xfrm>
                          <a:prstGeom prst="straightConnector1">
                            <a:avLst/>
                          </a:prstGeom>
                          <a:ln w="38100">
                            <a:solidFill>
                              <a:schemeClr val="bg1">
                                <a:lumMod val="50000"/>
                              </a:schemeClr>
                            </a:solidFill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61" name="TextBox 232"/>
                        <wps:cNvSpPr txBox="1"/>
                        <wps:spPr>
                          <a:xfrm>
                            <a:off x="5193803" y="847914"/>
                            <a:ext cx="304808" cy="37084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5936872A" w14:textId="77777777" w:rsidR="001C3C5D" w:rsidRDefault="001221F6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6"/>
                                  <w:szCs w:val="16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</m:ctrlPr>
                                    </m:sSupPr>
                                    <m:e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n</m:t>
                                      </m:r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</wpc:wpc>
                  </a:graphicData>
                </a:graphic>
              </wp:inline>
            </w:drawing>
          </mc:Choice>
          <mc:Fallback>
            <w:pict>
              <v:group w14:anchorId="6D2DE301" id="Canvas 62" o:spid="_x0000_s1026" editas="canvas" style="width:443.65pt;height:186.8pt;mso-position-horizontal-relative:char;mso-position-vertical-relative:line" coordsize="56337,23723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s1027" type="#_x0000_t75" style="position:absolute;width:56337;height:23723;visibility:visible;mso-wrap-style:square" filled="t">
                  <v:fill o:detectmouseclick="t"/>
                  <v:path o:connecttype="none"/>
                </v:shape>
                <v:shape id="Picture 1" o:spid="_x0000_s1028" type="#_x0000_t75" style="position:absolute;left:21169;top:15220;width:6661;height:426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">
                  <v:imagedata r:id="rId28" o:title=""/>
                </v:shape>
                <v:shape id="Picture 19" o:spid="_x0000_s1029" type="#_x0000_t75" style="position:absolute;left:9104;top:15240;width:6642;height:422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">
                  <v:imagedata r:id="rId29" o:title=""/>
                </v:shape>
                <v:shape id="Picture 20" o:spid="_x0000_s1030" type="#_x0000_t75" style="position:absolute;left:15060;top:20021;width:4572;height:290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">
                  <v:imagedata r:id="rId30" o:title=""/>
                </v:shape>
                <v:shape id="Picture 22" o:spid="_x0000_s1031" type="#_x0000_t75" style="position:absolute;left:6786;top:7759;width:9373;height:871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" stroked="t" strokecolor="#7f7f7f [1612]" strokeweight="2.25pt">
                  <v:imagedata r:id="rId31" o:title=""/>
                </v:shape>
                <v:shape id="Picture 25" o:spid="_x0000_s1032" type="#_x0000_t75" style="position:absolute;left:4799;top:857;width:12503;height:1162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" stroked="t" strokecolor="#7f7f7f [1612]" strokeweight="4.5pt">
                  <v:imagedata r:id="rId32" o:title=""/>
                </v:shape>
                <v:shape id="Picture 26" o:spid="_x0000_s1033" type="#_x0000_t75" style="position:absolute;left:21283;top:8451;width:11507;height:732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">
                  <v:imagedata r:id="rId33" o:title=""/>
                </v:shape>
                <v:shape id="Picture 28" o:spid="_x0000_s1034" type="#_x0000_t75" style="position:absolute;left:21753;top:1625;width:15380;height:968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">
                  <v:imagedata r:id="rId34" o:title=""/>
                </v:shape>
                <v:shapetype id="_x0000_t32" coordsize="21600,21600" o:spt="32" o:oned="t" path="m,l21600,21600e" filled="f">
                  <v:path arrowok="t" fillok="f" o:connecttype="none"/>
                  <o:lock v:ext="edit" shapetype="t"/>
                </v:shapetype>
                <v:shape id="Straight Arrow Connector 29" o:spid="_x0000_s1035" type="#_x0000_t32" style="position:absolute;left:5808;top:11518;width:13;height:1601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" strokecolor="#4472c4 [3204]" strokeweight="3pt">
                  <v:stroke endarrow="block" joinstyle="miter"/>
                  <o:lock v:ext="edit" shapetype="f"/>
                </v:shape>
                <v:shape id="Straight Arrow Connector 30" o:spid="_x0000_s1036" type="#_x0000_t32" style="position:absolute;left:8691;top:15900;width:13;height:1600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" strokecolor="#4472c4 [3204]" strokeweight="3pt">
                  <v:stroke endarrow="block" joinstyle="miter"/>
                  <o:lock v:ext="edit" shapetype="f"/>
                </v:shape>
                <v:shape id="Straight Arrow Connector 31" o:spid="_x0000_s1037" type="#_x0000_t32" style="position:absolute;left:13625;top:19894;width:1772;height:851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" strokecolor="#4472c4 [3204]" strokeweight="3pt">
                  <v:stroke endarrow="block" joinstyle="miter"/>
                  <o:lock v:ext="edit" shapetype="f"/>
                </v:shape>
                <v:shape id="Straight Arrow Connector 32" o:spid="_x0000_s1038" type="#_x0000_t32" style="position:absolute;left:19963;top:20002;width:1708;height:641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" strokecolor="#ed7d31 [3205]" strokeweight="3pt">
                  <v:stroke endarrow="block" joinstyle="miter"/>
                  <o:lock v:ext="edit" shapetype="f"/>
                </v:shape>
                <v:shape id="Straight Arrow Connector 33" o:spid="_x0000_s1039" type="#_x0000_t32" style="position:absolute;left:28580;top:16052;width:0;height:1562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" strokecolor="#ed7d31 [3205]" strokeweight="3pt">
                  <v:stroke endarrow="block" joinstyle="miter"/>
                  <o:lock v:ext="edit" shapetype="f"/>
                </v:shape>
                <v:shape id="Straight Arrow Connector 35" o:spid="_x0000_s1040" type="#_x0000_t32" style="position:absolute;left:31888;top:11620;width:0;height:1562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" strokecolor="#ed7d31 [3205]" strokeweight="3pt">
                  <v:stroke endarrow="block" joinstyle="miter"/>
                  <o:lock v:ext="edit" shapetype="f"/>
                </v:shape>
                <v:shape id="Straight Arrow Connector 36" o:spid="_x0000_s1041" type="#_x0000_t32" style="position:absolute;left:15746;top:12115;width:7093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" strokecolor="#a5a5a5 [3206]" strokeweight="4.5pt">
                  <v:stroke endarrow="block" joinstyle="miter"/>
                  <o:lock v:ext="edit" shapetype="f"/>
                </v:shape>
                <v:shape id="Straight Arrow Connector 37" o:spid="_x0000_s1042" type="#_x0000_t32" style="position:absolute;left:16775;top:6305;width:7252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" strokecolor="#a5a5a5 [3206]" strokeweight="4.5pt">
                  <v:stroke endarrow="block" joinstyle="miter"/>
                  <o:lock v:ext="edit" shapetype="f"/>
                </v:shape>
                <v:shape id="Straight Arrow Connector 38" o:spid="_x0000_s1043" type="#_x0000_t32" style="position:absolute;left:15060;top:17354;width:7093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" strokecolor="#7f7f7f [1612]" strokeweight="4.5pt">
                  <v:stroke endarrow="block" joinstyle="miter"/>
                  <o:lock v:ext="edit" shapetype="f"/>
                </v:shape>
                <v:shape id="Picture 39" o:spid="_x0000_s1044" type="#_x0000_t75" style="position:absolute;left:42360;top:1041;width:12504;height:1162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" stroked="t" strokecolor="#7f7f7f [1612]" strokeweight="4.5pt">
                  <v:imagedata r:id="rId35" o:title="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Box 207" o:spid="_x0000_s1045" type="#_x0000_t202" style="position:absolute;left:3234;top:13001;width:4324;height:42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" filled="f" stroked="f">
                  <v:textbox style="mso-fit-shape-to-text:t">
                    <w:txbxContent>
                      <w:p w14:paraId="7DC50666" w14:textId="77777777" w:rsidR="001C3C5D" w:rsidRPr="00424860" w:rsidRDefault="001221F6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等线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等线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2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08" o:spid="_x0000_s1046" type="#_x0000_t202" style="position:absolute;left:1800;top:7795;width:4318;height:3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" filled="f" stroked="f">
                  <v:textbox style="mso-fit-shape-to-text:t">
                    <w:txbxContent>
                      <w:p w14:paraId="54EBA0F7" w14:textId="77777777" w:rsidR="001C3C5D" w:rsidRDefault="001221F6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6"/>
                            <w:szCs w:val="16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n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09" o:spid="_x0000_s1047" type="#_x0000_t202" style="position:absolute;left:6530;top:17167;width:4325;height:42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" filled="f" stroked="f">
                  <v:textbox style="mso-fit-shape-to-text:t">
                    <w:txbxContent>
                      <w:p w14:paraId="63E9CA53" w14:textId="77777777" w:rsidR="001C3C5D" w:rsidRDefault="001221F6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等线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等线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4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10" o:spid="_x0000_s1048" type="#_x0000_t202" style="position:absolute;left:12434;top:20590;width:4325;height:277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" filled="f" stroked="f">
                  <v:textbox>
                    <w:txbxContent>
                      <w:p w14:paraId="77A7B868" w14:textId="77777777" w:rsidR="001C3C5D" w:rsidRDefault="001221F6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等线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等线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8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11" o:spid="_x0000_s1049" type="#_x0000_t202" style="position:absolute;left:25588;top:17527;width:3702;height:42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" filled="f" stroked="f">
                  <v:textbox style="mso-fit-shape-to-text:t">
                    <w:txbxContent>
                      <w:p w14:paraId="3FA4B505" w14:textId="77777777" w:rsidR="001C3C5D" w:rsidRDefault="001221F6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等线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等线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4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12" o:spid="_x0000_s1050" type="#_x0000_t202" style="position:absolute;left:29031;top:13216;width:4318;height:42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" filled="f" stroked="f">
                  <v:textbox style="mso-fit-shape-to-text:t">
                    <w:txbxContent>
                      <w:p w14:paraId="0F5B40BE" w14:textId="77777777" w:rsidR="001C3C5D" w:rsidRDefault="001221F6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等线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等线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2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8" o:spid="_x0000_s1051" type="#_x0000_t202" style="position:absolute;left:8996;width:8776;height:410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" filled="f" stroked="f">
                  <v:textbox style="mso-fit-shape-to-text:t">
                    <w:txbxContent>
                      <w:p w14:paraId="444867BD" w14:textId="77777777" w:rsidR="001C3C5D" w:rsidRDefault="001C3C5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Input map</w:t>
                        </w:r>
                      </w:p>
                    </w:txbxContent>
                  </v:textbox>
                </v:shape>
                <v:shape id="TextBox 217" o:spid="_x0000_s1052" type="#_x0000_t202" style="position:absolute;left:26097;width:10826;height:410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" filled="f" stroked="f">
                  <v:textbox style="mso-fit-shape-to-text:t">
                    <w:txbxContent>
                      <w:p w14:paraId="7F97DA22" w14:textId="77777777" w:rsidR="001C3C5D" w:rsidRDefault="001C3C5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Prediction map</w:t>
                        </w:r>
                      </w:p>
                    </w:txbxContent>
                  </v:textbox>
                </v:shape>
                <v:shape id="TextBox 231" o:spid="_x0000_s1053" type="#_x0000_t202" style="position:absolute;left:45515;width:10827;height:410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" filled="f" stroked="f">
                  <v:textbox style="mso-fit-shape-to-text:t">
                    <w:txbxContent>
                      <w:p w14:paraId="112EB2CD" w14:textId="77777777" w:rsidR="001C3C5D" w:rsidRDefault="001C3C5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Reference map</w:t>
                        </w:r>
                      </w:p>
                    </w:txbxContent>
                  </v:textbox>
                </v:shape>
                <v:shape id="TextBox 232" o:spid="_x0000_s1054" type="#_x0000_t202" style="position:absolute;left:32538;top:8539;width:4318;height:370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" filled="f" stroked="f">
                  <v:textbox style="mso-fit-shape-to-text:t">
                    <w:txbxContent>
                      <w:p w14:paraId="31659785" w14:textId="77777777" w:rsidR="001C3C5D" w:rsidRDefault="001221F6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6"/>
                            <w:szCs w:val="16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n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line id="Straight Connector 51" o:spid="_x0000_s1055" style="position:absolute;visibility:visible;mso-wrap-style:square" from="34688,6851" to="43477,6851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" strokecolor="black [3200]" strokeweight=".5pt">
                  <v:stroke joinstyle="miter"/>
                  <o:lock v:ext="edit" shapetype="f"/>
                </v:line>
                <v:shape id="TextBox 244" o:spid="_x0000_s1056" type="#_x0000_t202" style="position:absolute;left:36619;top:16116;width:4743;height:410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" filled="f" stroked="f">
                  <v:textbox style="mso-fit-shape-to-text:t">
                    <w:txbxContent>
                      <w:p w14:paraId="42E7A9DD" w14:textId="77777777" w:rsidR="001C3C5D" w:rsidRDefault="001C3C5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Loss</w:t>
                        </w:r>
                      </w:p>
                    </w:txbxContent>
                  </v:textbox>
                </v:shape>
                <v:shape id="Straight Arrow Connector 53" o:spid="_x0000_s1057" type="#_x0000_t32" style="position:absolute;left:38492;top:6902;width:0;height:9582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" strokecolor="black [3200]" strokeweight=".5pt">
                  <v:stroke endarrow="block" joinstyle="miter"/>
                </v:shape>
                <v:shape id="Straight Arrow Connector 54" o:spid="_x0000_s1058" type="#_x0000_t32" style="position:absolute;left:43470;top:16992;width:0;height:1721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" strokecolor="#4472c4 [3204]" strokeweight="3pt">
                  <v:stroke endarrow="block" joinstyle="miter"/>
                  <o:lock v:ext="edit" shapetype="f"/>
                </v:shape>
                <v:shape id="Straight Arrow Connector 55" o:spid="_x0000_s1059" type="#_x0000_t32" style="position:absolute;left:43495;top:19005;width:0;height:1740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" strokecolor="#ed7d31 [3205]" strokeweight="3pt">
                  <v:stroke endarrow="block" joinstyle="miter"/>
                  <o:lock v:ext="edit" shapetype="f"/>
                </v:shape>
                <v:shape id="TextBox 258" o:spid="_x0000_s1060" type="#_x0000_t202" style="position:absolute;left:44122;top:16814;width:11168;height:265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" filled="f" stroked="f">
                  <v:textbox>
                    <w:txbxContent>
                      <w:p w14:paraId="72F5B50A" w14:textId="261A4CDB" w:rsidR="001C3C5D" w:rsidRDefault="001C3C5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Down-sampling</w:t>
                        </w:r>
                      </w:p>
                    </w:txbxContent>
                  </v:textbox>
                </v:shape>
                <v:shape id="TextBox 265" o:spid="_x0000_s1061" type="#_x0000_t202" style="position:absolute;left:44139;top:20759;width:10826;height:255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" filled="f" stroked="f">
                  <v:textbox>
                    <w:txbxContent>
                      <w:p w14:paraId="4670562F" w14:textId="77777777" w:rsidR="001C3C5D" w:rsidRDefault="001C3C5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Skip connection</w:t>
                        </w:r>
                      </w:p>
                    </w:txbxContent>
                  </v:textbox>
                </v:shape>
                <v:roundrect id="Rectangle: Rounded Corners 58" o:spid="_x0000_s1062" style="position:absolute;left:42237;top:16413;width:13724;height:6896;visibility:visible;mso-wrap-style:square;v-text-anchor:middle" arcsize="5467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" filled="f" strokecolor="#a5a5a5 [2092]" strokeweight="1pt">
                  <v:stroke dashstyle="longDash"/>
                </v:roundrect>
                <v:shape id="TextBox 293" o:spid="_x0000_s1063" type="#_x0000_t202" style="position:absolute;left:44144;top:18738;width:9805;height:247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" filled="f" stroked="f">
                  <v:textbox>
                    <w:txbxContent>
                      <w:p w14:paraId="4E8E4A2F" w14:textId="5A0333C4" w:rsidR="001C3C5D" w:rsidRDefault="001C3C5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Up-sampling</w:t>
                        </w:r>
                      </w:p>
                    </w:txbxContent>
                  </v:textbox>
                </v:shape>
                <v:shape id="Straight Arrow Connector 60" o:spid="_x0000_s1064" type="#_x0000_t32" style="position:absolute;left:42676;top:21983;width:1778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" strokecolor="#7f7f7f [1612]" strokeweight="3pt">
                  <v:stroke endarrow="block" joinstyle="miter"/>
                  <o:lock v:ext="edit" shapetype="f"/>
                </v:shape>
                <v:shape id="TextBox 232" o:spid="_x0000_s1065" type="#_x0000_t202" style="position:absolute;left:51938;top:8479;width:3048;height:3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" filled="f" stroked="f">
                  <v:textbox style="mso-fit-shape-to-text:t">
                    <w:txbxContent>
                      <w:p w14:paraId="5936872A" w14:textId="77777777" w:rsidR="001C3C5D" w:rsidRDefault="001221F6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6"/>
                            <w:szCs w:val="16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n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0FDB86AE" w14:textId="2A1B999C" w:rsidR="00CF050D" w:rsidRPr="00FE195D" w:rsidRDefault="00CF050D" w:rsidP="00CF050D">
      <w:pPr>
        <w:spacing w:line="256" w:lineRule="auto"/>
        <w:rPr>
          <w:color w:val="44546A" w:themeColor="text2"/>
          <w:sz w:val="18"/>
          <w:szCs w:val="18"/>
        </w:rPr>
      </w:pPr>
      <w:bookmarkStart w:id="126" w:name="_Ref83832084"/>
      <w:r w:rsidRPr="007C5AC2">
        <w:rPr>
          <w:color w:val="44546A" w:themeColor="text2"/>
          <w:sz w:val="18"/>
          <w:szCs w:val="18"/>
        </w:rPr>
        <w:lastRenderedPageBreak/>
        <w:t>Fig</w:t>
      </w:r>
      <w:r w:rsidR="00FD06A6">
        <w:rPr>
          <w:color w:val="44546A" w:themeColor="text2"/>
          <w:sz w:val="18"/>
          <w:szCs w:val="18"/>
        </w:rPr>
        <w:t>.</w:t>
      </w:r>
      <w:r w:rsidRPr="007C5AC2">
        <w:rPr>
          <w:color w:val="44546A" w:themeColor="text2"/>
          <w:sz w:val="18"/>
          <w:szCs w:val="18"/>
        </w:rPr>
        <w:t xml:space="preserve"> </w:t>
      </w:r>
      <w:r w:rsidRPr="007C5AC2">
        <w:rPr>
          <w:color w:val="44546A" w:themeColor="text2"/>
          <w:sz w:val="18"/>
          <w:szCs w:val="18"/>
        </w:rPr>
        <w:fldChar w:fldCharType="begin"/>
      </w:r>
      <w:r w:rsidRPr="007C5AC2">
        <w:rPr>
          <w:color w:val="44546A" w:themeColor="text2"/>
          <w:sz w:val="18"/>
          <w:szCs w:val="18"/>
        </w:rPr>
        <w:instrText xml:space="preserve"> SEQ Figure \* ARABIC </w:instrText>
      </w:r>
      <w:r w:rsidRPr="007C5AC2">
        <w:rPr>
          <w:color w:val="44546A" w:themeColor="text2"/>
          <w:sz w:val="18"/>
          <w:szCs w:val="18"/>
        </w:rPr>
        <w:fldChar w:fldCharType="separate"/>
      </w:r>
      <w:r w:rsidR="0097057B">
        <w:rPr>
          <w:noProof/>
          <w:color w:val="44546A" w:themeColor="text2"/>
          <w:sz w:val="18"/>
          <w:szCs w:val="18"/>
        </w:rPr>
        <w:t>3</w:t>
      </w:r>
      <w:r w:rsidRPr="007C5AC2">
        <w:rPr>
          <w:color w:val="44546A" w:themeColor="text2"/>
          <w:sz w:val="18"/>
          <w:szCs w:val="18"/>
        </w:rPr>
        <w:fldChar w:fldCharType="end"/>
      </w:r>
      <w:bookmarkEnd w:id="126"/>
      <w:r w:rsidRPr="007C5AC2">
        <w:rPr>
          <w:color w:val="44546A" w:themeColor="text2"/>
          <w:sz w:val="18"/>
          <w:szCs w:val="18"/>
        </w:rPr>
        <w:t xml:space="preserve">. </w:t>
      </w:r>
      <w:r w:rsidR="00FD06A6">
        <w:rPr>
          <w:color w:val="44546A" w:themeColor="text2"/>
          <w:sz w:val="18"/>
          <w:szCs w:val="18"/>
        </w:rPr>
        <w:t>C</w:t>
      </w:r>
      <w:r w:rsidRPr="007C5AC2">
        <w:rPr>
          <w:color w:val="44546A" w:themeColor="text2"/>
          <w:sz w:val="18"/>
          <w:szCs w:val="18"/>
        </w:rPr>
        <w:t xml:space="preserve">onceptual structure of a </w:t>
      </w:r>
      <w:r w:rsidR="000A51E5">
        <w:rPr>
          <w:color w:val="44546A" w:themeColor="text2"/>
          <w:sz w:val="18"/>
          <w:szCs w:val="18"/>
        </w:rPr>
        <w:t>four</w:t>
      </w:r>
      <w:r w:rsidRPr="007C5AC2">
        <w:rPr>
          <w:color w:val="44546A" w:themeColor="text2"/>
          <w:sz w:val="18"/>
          <w:szCs w:val="18"/>
        </w:rPr>
        <w:t xml:space="preserve">-layer U-Net. In this study, the input map was resized to half of its input size (e.g., </w:t>
      </w:r>
      <w:r w:rsidRPr="00FD06A6">
        <w:rPr>
          <w:i/>
          <w:iCs/>
          <w:color w:val="44546A" w:themeColor="text2"/>
          <w:sz w:val="18"/>
          <w:szCs w:val="18"/>
        </w:rPr>
        <w:t>n</w:t>
      </w:r>
      <w:r w:rsidRPr="007C5AC2">
        <w:rPr>
          <w:color w:val="44546A" w:themeColor="text2"/>
          <w:sz w:val="18"/>
          <w:szCs w:val="18"/>
          <w:vertAlign w:val="superscript"/>
        </w:rPr>
        <w:t>2</w:t>
      </w:r>
      <w:r w:rsidRPr="007C5AC2">
        <w:rPr>
          <w:color w:val="44546A" w:themeColor="text2"/>
          <w:sz w:val="18"/>
          <w:szCs w:val="18"/>
        </w:rPr>
        <w:t xml:space="preserve"> to </w:t>
      </w:r>
      <m:oMath>
        <m:sSup>
          <m:sSupPr>
            <m:ctrlPr>
              <w:rPr>
                <w:rFonts w:ascii="Cambria Math" w:hAnsi="Cambria Math"/>
                <w:color w:val="44546A" w:themeColor="text2"/>
                <w:sz w:val="18"/>
                <w:szCs w:val="18"/>
              </w:rPr>
            </m:ctrlPr>
          </m:sSupPr>
          <m:e>
            <m:d>
              <m:dPr>
                <m:ctrlPr>
                  <w:rPr>
                    <w:rFonts w:ascii="Cambria Math" w:hAnsi="Cambria Math"/>
                    <w:color w:val="44546A" w:themeColor="text2"/>
                    <w:sz w:val="18"/>
                    <w:szCs w:val="18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  <w:color w:val="44546A" w:themeColor="text2"/>
                        <w:sz w:val="18"/>
                        <w:szCs w:val="18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color w:val="44546A" w:themeColor="text2"/>
                        <w:sz w:val="18"/>
                        <w:szCs w:val="18"/>
                      </w:rPr>
                      <m:t>n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color w:val="44546A" w:themeColor="text2"/>
                        <w:sz w:val="18"/>
                        <w:szCs w:val="18"/>
                      </w:rPr>
                      <m:t>2</m:t>
                    </m:r>
                  </m:den>
                </m:f>
              </m:e>
            </m:d>
          </m:e>
          <m:sup>
            <m:r>
              <m:rPr>
                <m:sty m:val="p"/>
              </m:rPr>
              <w:rPr>
                <w:rFonts w:ascii="Cambria Math" w:hAnsi="Cambria Math"/>
                <w:color w:val="44546A" w:themeColor="text2"/>
                <w:sz w:val="18"/>
                <w:szCs w:val="18"/>
              </w:rPr>
              <m:t>2</m:t>
            </m:r>
          </m:sup>
        </m:sSup>
      </m:oMath>
      <w:r w:rsidR="00037E2E">
        <w:rPr>
          <w:color w:val="44546A" w:themeColor="text2"/>
          <w:sz w:val="18"/>
          <w:szCs w:val="18"/>
        </w:rPr>
        <w:t>)</w:t>
      </w:r>
      <w:r w:rsidRPr="00FE195D">
        <w:rPr>
          <w:color w:val="44546A" w:themeColor="text2"/>
          <w:sz w:val="18"/>
          <w:szCs w:val="18"/>
        </w:rPr>
        <w:t xml:space="preserve"> in each down-sampling layer, and then expanded to the original size in the up-sampling process. The loss denotes the difference between the prediction and reference map</w:t>
      </w:r>
      <w:r w:rsidR="00993FEC">
        <w:rPr>
          <w:color w:val="44546A" w:themeColor="text2"/>
          <w:sz w:val="18"/>
          <w:szCs w:val="18"/>
        </w:rPr>
        <w:t>s</w:t>
      </w:r>
      <w:r w:rsidRPr="00FE195D">
        <w:rPr>
          <w:color w:val="44546A" w:themeColor="text2"/>
          <w:sz w:val="18"/>
          <w:szCs w:val="18"/>
        </w:rPr>
        <w:t>, reflecting the performance of the U-Net.</w:t>
      </w:r>
    </w:p>
    <w:p w14:paraId="73CA88EA" w14:textId="20E5DB34" w:rsidR="00CF050D" w:rsidRPr="00424860" w:rsidRDefault="00CF050D" w:rsidP="00CF050D">
      <w:r w:rsidRPr="00424860">
        <w:t>The down-sampling layers include convolution, pooling, and rescaling processes (</w:t>
      </w:r>
      <w:r w:rsidRPr="00424860">
        <w:fldChar w:fldCharType="begin"/>
      </w:r>
      <w:r w:rsidRPr="00424860">
        <w:instrText xml:space="preserve"> REF _Ref83897234 \h </w:instrText>
      </w:r>
      <w:r w:rsidRPr="00424860">
        <w:fldChar w:fldCharType="separate"/>
      </w:r>
      <w:r w:rsidR="0097057B" w:rsidRPr="0030288B">
        <w:t xml:space="preserve">Table </w:t>
      </w:r>
      <w:r w:rsidR="0097057B">
        <w:rPr>
          <w:i/>
          <w:iCs/>
          <w:noProof/>
        </w:rPr>
        <w:t>2</w:t>
      </w:r>
      <w:r w:rsidRPr="00424860">
        <w:fldChar w:fldCharType="end"/>
      </w:r>
      <w:r w:rsidRPr="00424860">
        <w:t xml:space="preserve">). </w:t>
      </w:r>
      <w:r w:rsidR="00F2760D">
        <w:t>C</w:t>
      </w:r>
      <w:r w:rsidRPr="00424860">
        <w:t>onvolution is a cross-correlation operation that produces feature maps indicating the similarit</w:t>
      </w:r>
      <w:r w:rsidR="00993FEC">
        <w:t>ies</w:t>
      </w:r>
      <w:r w:rsidRPr="00424860">
        <w:t xml:space="preserve"> between inputs and convolution filters </w:t>
      </w:r>
      <w:sdt>
        <w:sdtPr>
          <w:alias w:val="To edit, see citavi.com/edit"/>
          <w:tag w:val="CitaviPlaceholder#cd380e8d-76c5-438f-a5ae-f60d2262910b"/>
          <w:id w:val="-73053161"/>
          <w:placeholder>
            <w:docPart w:val="E60E700AF58B4480A1B02905E1F35E2B"/>
          </w:placeholder>
        </w:sdtPr>
        <w:sdtEndPr/>
        <w:sdtContent>
          <w:r w:rsidRPr="00424860">
            <w:fldChar w:fldCharType="begin"/>
          </w:r>
          <w:ins w:id="127" w:author="JINZHU WANG" w:date="2022-05-09T12:43:00Z">
            <w:r w:rsidR="001221F6"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mMWE5NWY5LWQzOTctNGU3Zi1hMzNmLWRhNDUzYmM0ZjU2MiIsIlJhbmdlTGVuZ3RoIjo0NSwiUmVmZXJlbmNlSWQiOiIzMzA2NTg2OS1lMjI3LTQyOTItYjkxYS00Y2VlN2ZiNTY1O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pZWVleHBsb3JlLmllZWUub3JnL2RvY3VtZW50LzczOTE3ODMvIiwiVXJpU3RyaW5nIjoiaHR0cDovL2llZWV4cGxvcmUuaWVlZS5vcmcvZG9jdW1lbnQvNzM5MTc4My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V2FuZ2oiLCJDcmVhdGVkT24iOiIyMDIxLTA5LTMwVDAyOjM0OjM1IiwiTW9kaWZpZWRCeSI6Il9XYW5naiIsIklkIjoiNWYzMmQ4YmQtZDFhOC00ZTgzLWE2NTgtMzljYmFlZDlhNDJiIiwiTW9kaWZpZWRPbiI6IjIwMjEtMDktMzBUMDI6MzQ6MzU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A5L0lDU1BDUy4yMDE1LjczOTE3ODMiLCJVcmlTdHJpbmciOiJodHRwczovL2RvaS5vcmcvMTAuMTEwOS9JQ1NQQ1MuMjAxNS43MzkxNzg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}</w:instrText>
            </w:r>
          </w:ins>
          <w:del w:id="128" w:author="JINZHU WANG" w:date="2022-05-09T12:43:00Z">
            <w:r w:rsidR="00651994" w:rsidDel="001221F6"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mMWE5NWY5LWQzOTctNGU3Zi1hMzNmLWRhNDUzYmM0ZjU2MiIsIlJhbmdlTGVuZ3RoIjo0NSwiUmVmZXJlbmNlSWQiOiIzMzA2NTg2OS1lMjI3LTQyOTItYjkxYS00Y2VlN2ZiNTY1O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pZWVleHBsb3JlLmllZWUub3JnL2RvY3VtZW50LzczOTE3ODMvIiwiVXJpU3RyaW5nIjoiaHR0cDovL2llZWV4cGxvcmUuaWVlZS5vcmcvZG9jdW1lbnQvNzM5MTc4My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V2FuZ2oiLCJDcmVhdGVkT24iOiIyMDIxLTA5LTMwVDAyOjM0OjM1IiwiTW9kaWZpZWRCeSI6Il9XYW5naiIsIklkIjoiNWYzMmQ4YmQtZDFhOC00ZTgzLWE2NTgtMzljYmFlZDlhNDJiIiwiTW9kaWZpZWRPbiI6IjIwMjEtMDktMzBUMDI6MzQ6MzU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A5L0lDU1BDUy4yMDE1LjczOTE3ODMiLCJVcmlTdHJpbmciOiJodHRwczovL2RvaS5vcmcvMTAuMTEwOS9JQ1NQQ1MuMjAxNS43MzkxNzg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}</w:delInstrText>
            </w:r>
          </w:del>
          <w:r w:rsidRPr="00424860">
            <w:fldChar w:fldCharType="separate"/>
          </w:r>
          <w:r w:rsidR="0091379F">
            <w:t>(Kapinchev, Bradu, Barnes, &amp; Podoleanu, 2015)</w:t>
          </w:r>
          <w:r w:rsidRPr="00424860">
            <w:fldChar w:fldCharType="end"/>
          </w:r>
        </w:sdtContent>
      </w:sdt>
      <w:r w:rsidRPr="00424860">
        <w:t xml:space="preserve">. By applying multiple filters, the different spatial patterns can be retrieved independently. For example, </w:t>
      </w:r>
      <w:sdt>
        <w:sdtPr>
          <w:alias w:val="To edit, see citavi.com/edit"/>
          <w:tag w:val="CitaviPlaceholder#f120542f-5440-405a-8a82-b37697078e9e"/>
          <w:id w:val="1532069384"/>
          <w:placeholder>
            <w:docPart w:val="E60E700AF58B4480A1B02905E1F35E2B"/>
          </w:placeholder>
        </w:sdtPr>
        <w:sdtEndPr/>
        <w:sdtContent>
          <w:r w:rsidRPr="00424860">
            <w:fldChar w:fldCharType="begin"/>
          </w:r>
          <w:ins w:id="129" w:author="JINZHU WANG" w:date="2022-05-09T12:43:00Z">
            <w:r w:rsidR="001221F6">
              <w:instrText>ADDIN CitaviPlaceholder{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xLzEzLzIwMT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zMTEuMjkwMSIsIlVyaVN0cmluZyI6Imh0dHBzOi8vYXJ4aXYub3JnL3BkZi8xMzExLjI5MDF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dhbmdqIiwiQ3JlYXRlZE9uIjoiMjAyMS0wOS0zMFQwMjo0Mzo1MiIsIk1vZGlmaWVkQnkiOiJfV2FuZ2oiLCJJZCI6ImYxYTQ5NWE1LTA1ZWMtNDJlMi04OTdkLTAyYjQwZDE2NjQyYSIsIk1vZGlmaWVkT24iOiIyMDIxLTA5LTMwVDAyOjQzOjU1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hcnhpdi5vcmcvcGRmLzEzMTEuMjkwMSIsIlVyaVN0cmluZyI6Imh0dHBzOi8vYXJ4aXYub3JnL3BkZi8xMzExLjI5M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}</w:instrText>
            </w:r>
          </w:ins>
          <w:del w:id="130" w:author="JINZHU WANG" w:date="2022-05-09T12:43:00Z">
            <w:r w:rsidR="00291DAA" w:rsidDel="001221F6">
              <w:delInstrText>ADDIN CitaviPlaceholder{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xLzEzLzIwMT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zMTEuMjkwMSIsIlVyaVN0cmluZyI6Imh0dHBzOi8vYXJ4aXYub3JnL3BkZi8xMzExLjI5MDF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dhbmdqIiwiQ3JlYXRlZE9uIjoiMjAyMS0wOS0zMFQwMjo0Mzo1MiIsIk1vZGlmaWVkQnkiOiJfV2FuZ2oiLCJJZCI6ImYxYTQ5NWE1LTA1ZWMtNDJlMi04OTdkLTAyYjQwZDE2NjQyYSIsIk1vZGlmaWVkT24iOiIyMDIxLTA5LTMwVDAyOjQzOjU1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hcnhpdi5vcmcvcGRmLzEzMTEuMjkwMSIsIlVyaVN0cmluZyI6Imh0dHBzOi8vYXJ4aXYub3JnL3BkZi8xMzExLjI5M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}</w:delInstrText>
            </w:r>
          </w:del>
          <w:r w:rsidRPr="00424860">
            <w:fldChar w:fldCharType="separate"/>
          </w:r>
          <w:r w:rsidR="0091379F">
            <w:t>Zeiler and Fergus</w:t>
          </w:r>
          <w:r w:rsidRPr="00424860">
            <w:fldChar w:fldCharType="end"/>
          </w:r>
        </w:sdtContent>
      </w:sdt>
      <w:r w:rsidRPr="00424860">
        <w:t xml:space="preserve"> </w:t>
      </w:r>
      <w:sdt>
        <w:sdtPr>
          <w:alias w:val="To edit, see citavi.com/edit"/>
          <w:tag w:val="CitaviPlaceholder#a9532109-7e30-40bd-ad9a-b8bfa3628982"/>
          <w:id w:val="1270047114"/>
          <w:placeholder>
            <w:docPart w:val="E60E700AF58B4480A1B02905E1F35E2B"/>
          </w:placeholder>
        </w:sdtPr>
        <w:sdtEndPr/>
        <w:sdtContent>
          <w:r w:rsidRPr="00424860">
            <w:fldChar w:fldCharType="begin"/>
          </w:r>
          <w:ins w:id="131" w:author="JINZHU WANG" w:date="2022-05-09T12:43:00Z">
            <w:r w:rsidR="001221F6">
              <w:instrText>ADDIN CitaviPlaceholder{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S8xMy8yMDE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zExLjI5MDEiLCJVcmlTdHJpbmciOiJodHRwczovL2FyeGl2Lm9yZy9wZGYvMTMxMS4yOTAxdjM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XYW5naiIsIkNyZWF0ZWRPbiI6IjIwMjEtMDktMzBUMDI6NDM6NTIiLCJNb2RpZmllZEJ5IjoiX1dhbmdqIiwiSWQiOiJmMWE0OTVhNS0wNWVjLTQyZTItODk3ZC0wMmI0MGQxNjY0MmEiLCJNb2RpZmllZE9uIjoiMjAyMS0wOS0zMFQwMjo0Mzo1N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YXJ4aXYub3JnL3BkZi8xMzExLjI5MDEiLCJVcmlTdHJpbmciOiJodHRwczovL2FyeGl2Lm9yZy9wZGYvMTMxMS4yOTA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MpIn1dfSwiVGFnIjoiQ2l0YXZpUGxhY2Vob2xkZXIjYTk1MzIxMDktN2UzMC00MGJkLWFkOWEtYjhiZmEzNjI4OTgyIiwiVGV4dCI6IigyMDEzKSIsIldBSVZlcnNpb24iOiI2LjExLjAuMCJ9}</w:instrText>
            </w:r>
          </w:ins>
          <w:del w:id="132" w:author="JINZHU WANG" w:date="2022-05-09T12:43:00Z">
            <w:r w:rsidR="00291DAA" w:rsidDel="001221F6">
              <w:delInstrText>ADDIN CitaviPlaceholder{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S8xMy8yMDE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zExLjI5MDEiLCJVcmlTdHJpbmciOiJodHRwczovL2FyeGl2Lm9yZy9wZGYvMTMxMS4yOTAxdjM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XYW5naiIsIkNyZWF0ZWRPbiI6IjIwMjEtMDktMzBUMDI6NDM6NTIiLCJNb2RpZmllZEJ5IjoiX1dhbmdqIiwiSWQiOiJmMWE0OTVhNS0wNWVjLTQyZTItODk3ZC0wMmI0MGQxNjY0MmEiLCJNb2RpZmllZE9uIjoiMjAyMS0wOS0zMFQwMjo0Mzo1N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YXJ4aXYub3JnL3BkZi8xMzExLjI5MDEiLCJVcmlTdHJpbmciOiJodHRwczovL2FyeGl2Lm9yZy9wZGYvMTMxMS4yOTA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MpIn1dfSwiVGFnIjoiQ2l0YXZpUGxhY2Vob2xkZXIjYTk1MzIxMDktN2UzMC00MGJkLWFkOWEtYjhiZmEzNjI4OTgyIiwiVGV4dCI6IigyMDEzKSIsIldBSVZlcnNpb24iOiI2LjEwLjAuMCJ9}</w:delInstrText>
            </w:r>
          </w:del>
          <w:r w:rsidRPr="00424860">
            <w:fldChar w:fldCharType="separate"/>
          </w:r>
          <w:r w:rsidR="0091379F">
            <w:t>(2013)</w:t>
          </w:r>
          <w:r w:rsidRPr="00424860">
            <w:fldChar w:fldCharType="end"/>
          </w:r>
        </w:sdtContent>
      </w:sdt>
      <w:r w:rsidRPr="00424860">
        <w:t xml:space="preserve"> reported that horizontal, vertical, and circular patterns were identified by different filters applied to the input image. The pooling process reduces the size of inputs. We select</w:t>
      </w:r>
      <w:r w:rsidR="00993FEC">
        <w:t>ed</w:t>
      </w:r>
      <w:r w:rsidRPr="00424860">
        <w:t xml:space="preserve"> max-pooling to reduce dimensionality because it is adopted in most </w:t>
      </w:r>
      <w:r w:rsidR="00E30C9A">
        <w:rPr>
          <w:rFonts w:ascii="Calibri" w:hAnsi="Calibri" w:cs="Calibri"/>
        </w:rPr>
        <w:t>deep learning</w:t>
      </w:r>
      <w:r w:rsidRPr="00424860">
        <w:t xml:space="preserve"> structures </w:t>
      </w:r>
      <w:sdt>
        <w:sdtPr>
          <w:alias w:val="To edit, see citavi.com/edit"/>
          <w:tag w:val="CitaviPlaceholder#3f1661ce-46b6-4b05-9af5-dbe4602af725"/>
          <w:id w:val="964152141"/>
          <w:placeholder>
            <w:docPart w:val="E60E700AF58B4480A1B02905E1F35E2B"/>
          </w:placeholder>
        </w:sdtPr>
        <w:sdtEndPr/>
        <w:sdtContent>
          <w:r w:rsidRPr="00424860">
            <w:fldChar w:fldCharType="begin"/>
          </w:r>
          <w:ins w:id="133" w:author="JINZHU WANG" w:date="2022-05-09T12:43:00Z">
            <w:r w:rsidR="001221F6"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yNDcxMjQ5LTcwZGQtNDg3Mi05Zjg4LTAzOWMyMzA2OTQ3YyIsIlJhbmdlTGVuZ3RoIjoyNiwiUmVmZXJlbmNlSWQiOiJjZTg2MDU3ZC1kOWU3LTQ4YjAtOTQ2NS1lYzM1NzUwNDY1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A5L2N2cHIuMjAxNC4zMTciLCJVcmlTdHJpbmciOiJodHRwczovL2RvaS5vcmcvMTAuMTEwOS9jdnByLjIwMTQuMzE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wOS0zMFQwNDo0MDoyNyIsIk1vZGlmaWVkQnkiOiJfV2FuZ2oiLCJJZCI6ImYzYWU5MzY4LTc1YzktNDhiYS1hOWFlLTMwOGZiZWUxNGE5ZSIsIk1vZGlmaWVkT24iOiIyMDIxLTA5LTMwVDA0OjQwOjI3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pZWVleHBsb3JlLmllZWUub3JnL2RvY3VtZW50LzY5MDk3MTMiLCJVcmlTdHJpbmciOiJodHRwczovL2llZWV4cGxvcmUuaWVlZS5vcmcvZG9jdW1lbnQvNjkwOTcx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}</w:instrText>
            </w:r>
          </w:ins>
          <w:del w:id="134" w:author="JINZHU WANG" w:date="2022-05-09T12:43:00Z">
            <w:r w:rsidR="00651994" w:rsidDel="001221F6"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yNDcxMjQ5LTcwZGQtNDg3Mi05Zjg4LTAzOWMyMzA2OTQ3YyIsIlJhbmdlTGVuZ3RoIjoyNiwiUmVmZXJlbmNlSWQiOiJjZTg2MDU3ZC1kOWU3LTQ4YjAtOTQ2NS1lYzM1NzUwNDY1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A5L2N2cHIuMjAxNC4zMTciLCJVcmlTdHJpbmciOiJodHRwczovL2RvaS5vcmcvMTAuMTEwOS9jdnByLjIwMTQuMzE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wOS0zMFQwNDo0MDoyNyIsIk1vZGlmaWVkQnkiOiJfV2FuZ2oiLCJJZCI6ImYzYWU5MzY4LTc1YzktNDhiYS1hOWFlLTMwOGZiZWUxNGE5ZSIsIk1vZGlmaWVkT24iOiIyMDIxLTA5LTMwVDA0OjQwOjI3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pZWVleHBsb3JlLmllZWUub3JnL2RvY3VtZW50LzY5MDk3MTMiLCJVcmlTdHJpbmciOiJodHRwczovL2llZWV4cGxvcmUuaWVlZS5vcmcvZG9jdW1lbnQvNjkwOTcx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}</w:delInstrText>
            </w:r>
          </w:del>
          <w:r w:rsidRPr="00424860">
            <w:fldChar w:fldCharType="separate"/>
          </w:r>
          <w:r w:rsidR="0091379F">
            <w:t>(Murray &amp; Perronnin, 2014)</w:t>
          </w:r>
          <w:r w:rsidRPr="00424860">
            <w:fldChar w:fldCharType="end"/>
          </w:r>
        </w:sdtContent>
      </w:sdt>
      <w:r w:rsidRPr="00424860">
        <w:t>. The rescaling process rescales the pixel values of the feature maps to a specified range to optimize the computation</w:t>
      </w:r>
      <w:r w:rsidR="00993FEC">
        <w:t>al</w:t>
      </w:r>
      <w:r w:rsidRPr="00424860">
        <w:t xml:space="preserve"> flow of the network. We use</w:t>
      </w:r>
      <w:r w:rsidR="00993FEC">
        <w:t>d</w:t>
      </w:r>
      <w:r w:rsidRPr="00424860">
        <w:t xml:space="preserve"> </w:t>
      </w:r>
      <w:r w:rsidR="00993FEC">
        <w:t xml:space="preserve">a </w:t>
      </w:r>
      <w:r w:rsidRPr="00424860">
        <w:t xml:space="preserve">rectified linear unit </w:t>
      </w:r>
      <w:r w:rsidR="00993FEC">
        <w:t xml:space="preserve">activation </w:t>
      </w:r>
      <w:r w:rsidRPr="00424860">
        <w:t xml:space="preserve">function (ReLU) for its simple, efficient, and robust performance </w:t>
      </w:r>
      <w:sdt>
        <w:sdtPr>
          <w:alias w:val="To edit, see citavi.com/edit"/>
          <w:tag w:val="CitaviPlaceholder#411057ff-804f-42c6-a277-28ec850b5390"/>
          <w:id w:val="-1272855197"/>
          <w:placeholder>
            <w:docPart w:val="E60E700AF58B4480A1B02905E1F35E2B"/>
          </w:placeholder>
        </w:sdtPr>
        <w:sdtEndPr/>
        <w:sdtContent>
          <w:r w:rsidRPr="00424860">
            <w:fldChar w:fldCharType="begin"/>
          </w:r>
          <w:ins w:id="135" w:author="JINZHU WANG" w:date="2022-05-09T12:43:00Z">
            <w:r w:rsidR="001221F6"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wZGYvMTgwMy4wODM3NXYyIiwiVXJpU3RyaW5nIjoiaHR0cDovL2FyeGl2Lm9yZy9wZGYvMTgwMy4wODM3NXYy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dhbmdqIiwiQ3JlYXRlZE9uIjoiMjAyMS0wOS0zMFQwNDozNToyMyIsIk1vZGlmaWVkQnkiOiJfV2FuZ2oiLCJJZCI6IjAxNTlkYWQxLWQwNTItNDNiYi1iMzAyLTE0ZWExNTg5ZWNmYiIsIk1vZGlmaWVkT24iOiIyMDIxLTA5LTMwVDA0OjM1OjIz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ODAzLjA4Mzc1djIiLCJVcmlTdHJpbmciOiJodHRwczovL2FyeGl2Lm9yZy9wZGYvMTgwMy4wODM3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V2FuZ2oiLCJDcmVhdGVkT24iOiIyMDIxLTA5LTMwVDA0OjM1OjIzIiwiTW9kaWZpZWRCeSI6Il9XYW5naiIsIklkIjoiODVlMjMxYWQtNzc3MS00NmUwLWExMzMtM2FkNTcwMTliYWZkIiwiTW9kaWZpZWRPbiI6IjIwMjEtMDktMzBUMDQ6MzU6MjM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AzLjA4Mzc1djIiLCJVcmlTdHJpbmciOiJodHRwOi8vYXJ4aXYub3JnL2Ficy8xODAzLjA4Mzc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dhbmdqIiwiQ3JlYXRlZE9uIjoiMjAyMS0wOS0zMFQwNDozNToyMyIsIk1vZGlmaWVkQnkiOiJfV2FuZ2oiLCJJZCI6IjRjZjI2ZDZjLTZhMjEtNDRlMy04NTYyLWJjMWM1NmQ1YWExNCIsIk1vZGlmaWVkT24iOiIyMDIxLTA5LTMwVDA0OjM1OjIz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gwMy4wODM3NSIsIlVyaVN0cmluZyI6Imh0dHBzOi8vYXJ4aXYub3JnL3BkZi8xODAzLjA4Mzc1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}</w:instrText>
            </w:r>
          </w:ins>
          <w:del w:id="136" w:author="JINZHU WANG" w:date="2022-05-09T12:43:00Z">
            <w:r w:rsidR="0091379F" w:rsidDel="001221F6"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wZGYvMTgwMy4wODM3NXYyIiwiVXJpU3RyaW5nIjoiaHR0cDovL2FyeGl2Lm9yZy9wZGYvMTgwMy4wODM3NXYy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dhbmdqIiwiQ3JlYXRlZE9uIjoiMjAyMS0wOS0zMFQwNDozNToyMyIsIk1vZGlmaWVkQnkiOiJfV2FuZ2oiLCJJZCI6IjAxNTlkYWQxLWQwNTItNDNiYi1iMzAyLTE0ZWExNTg5ZWNmYiIsIk1vZGlmaWVkT24iOiIyMDIxLTA5LTMwVDA0OjM1OjIz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ODAzLjA4Mzc1djIiLCJVcmlTdHJpbmciOiJodHRwczovL2FyeGl2Lm9yZy9wZGYvMTgwMy4wODM3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V2FuZ2oiLCJDcmVhdGVkT24iOiIyMDIxLTA5LTMwVDA0OjM1OjIzIiwiTW9kaWZpZWRCeSI6Il9XYW5naiIsIklkIjoiODVlMjMxYWQtNzc3MS00NmUwLWExMzMtM2FkNTcwMTliYWZkIiwiTW9kaWZpZWRPbiI6IjIwMjEtMDktMzBUMDQ6MzU6MjM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AzLjA4Mzc1djIiLCJVcmlTdHJpbmciOiJodHRwOi8vYXJ4aXYub3JnL2Ficy8xODAzLjA4Mzc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dhbmdqIiwiQ3JlYXRlZE9uIjoiMjAyMS0wOS0zMFQwNDozNToyMyIsIk1vZGlmaWVkQnkiOiJfV2FuZ2oiLCJJZCI6IjRjZjI2ZDZjLTZhMjEtNDRlMy04NTYyLWJjMWM1NmQ1YWExNCIsIk1vZGlmaWVkT24iOiIyMDIxLTA5LTMwVDA0OjM1OjIz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gwMy4wODM3NSIsIlVyaVN0cmluZyI6Imh0dHBzOi8vYXJ4aXYub3JnL3BkZi8xODAzLjA4Mzc1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}</w:delInstrText>
            </w:r>
          </w:del>
          <w:r w:rsidRPr="00424860">
            <w:fldChar w:fldCharType="separate"/>
          </w:r>
          <w:r w:rsidR="0091379F">
            <w:t>(Agarap, 2018)</w:t>
          </w:r>
          <w:r w:rsidRPr="00424860">
            <w:fldChar w:fldCharType="end"/>
          </w:r>
        </w:sdtContent>
      </w:sdt>
      <w:r w:rsidRPr="00424860">
        <w:t>.</w:t>
      </w:r>
    </w:p>
    <w:p w14:paraId="3BF372B1" w14:textId="1FDDDF16" w:rsidR="00CF050D" w:rsidRPr="0030288B" w:rsidRDefault="00CF050D" w:rsidP="00CF050D">
      <w:pPr>
        <w:pStyle w:val="Caption"/>
        <w:rPr>
          <w:i w:val="0"/>
          <w:iCs w:val="0"/>
        </w:rPr>
      </w:pPr>
      <w:bookmarkStart w:id="137" w:name="_Ref83897234"/>
      <w:r w:rsidRPr="0030288B">
        <w:rPr>
          <w:i w:val="0"/>
          <w:iCs w:val="0"/>
        </w:rPr>
        <w:t xml:space="preserve">Table </w:t>
      </w:r>
      <w:r w:rsidRPr="0030288B">
        <w:rPr>
          <w:i w:val="0"/>
          <w:iCs w:val="0"/>
        </w:rPr>
        <w:fldChar w:fldCharType="begin"/>
      </w:r>
      <w:r w:rsidRPr="0030288B">
        <w:rPr>
          <w:i w:val="0"/>
          <w:iCs w:val="0"/>
        </w:rPr>
        <w:instrText>SEQ Table \* ARABIC</w:instrText>
      </w:r>
      <w:r w:rsidRPr="0030288B">
        <w:rPr>
          <w:i w:val="0"/>
          <w:iCs w:val="0"/>
        </w:rPr>
        <w:fldChar w:fldCharType="separate"/>
      </w:r>
      <w:r w:rsidR="0097057B">
        <w:rPr>
          <w:i w:val="0"/>
          <w:iCs w:val="0"/>
          <w:noProof/>
        </w:rPr>
        <w:t>2</w:t>
      </w:r>
      <w:r w:rsidRPr="0030288B">
        <w:rPr>
          <w:i w:val="0"/>
          <w:iCs w:val="0"/>
        </w:rPr>
        <w:fldChar w:fldCharType="end"/>
      </w:r>
      <w:bookmarkEnd w:id="137"/>
      <w:r w:rsidRPr="0030288B">
        <w:rPr>
          <w:i w:val="0"/>
          <w:iCs w:val="0"/>
        </w:rPr>
        <w:t xml:space="preserve">. </w:t>
      </w:r>
      <w:r w:rsidR="00993FEC">
        <w:rPr>
          <w:i w:val="0"/>
          <w:iCs w:val="0"/>
        </w:rPr>
        <w:t>E</w:t>
      </w:r>
      <w:r w:rsidRPr="0030288B">
        <w:rPr>
          <w:i w:val="0"/>
          <w:iCs w:val="0"/>
        </w:rPr>
        <w:t>quation</w:t>
      </w:r>
      <w:r w:rsidR="00993FEC">
        <w:rPr>
          <w:i w:val="0"/>
          <w:iCs w:val="0"/>
        </w:rPr>
        <w:t>s</w:t>
      </w:r>
      <w:r w:rsidRPr="0030288B">
        <w:rPr>
          <w:i w:val="0"/>
          <w:iCs w:val="0"/>
        </w:rPr>
        <w:t xml:space="preserve"> of the component layers of U-Net.</w:t>
      </w:r>
    </w:p>
    <w:tbl>
      <w:tblPr>
        <w:tblStyle w:val="TableGrid"/>
        <w:tblW w:w="9053" w:type="dxa"/>
        <w:tblLook w:val="04A0" w:firstRow="1" w:lastRow="0" w:firstColumn="1" w:lastColumn="0" w:noHBand="0" w:noVBand="1"/>
      </w:tblPr>
      <w:tblGrid>
        <w:gridCol w:w="1717"/>
        <w:gridCol w:w="6507"/>
        <w:gridCol w:w="829"/>
      </w:tblGrid>
      <w:tr w:rsidR="00CF050D" w:rsidRPr="00424860" w14:paraId="18F5CCAF" w14:textId="77777777" w:rsidTr="00E11417">
        <w:trPr>
          <w:trHeight w:val="426"/>
        </w:trPr>
        <w:tc>
          <w:tcPr>
            <w:tcW w:w="17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583C98B" w14:textId="77777777" w:rsidR="00CF050D" w:rsidRPr="00424860" w:rsidRDefault="00CF050D" w:rsidP="00E11417">
            <w:pPr>
              <w:rPr>
                <w:b/>
                <w:bCs/>
              </w:rPr>
            </w:pPr>
            <w:r w:rsidRPr="00424860">
              <w:rPr>
                <w:b/>
                <w:bCs/>
              </w:rPr>
              <w:t>Layer</w:t>
            </w:r>
          </w:p>
        </w:tc>
        <w:tc>
          <w:tcPr>
            <w:tcW w:w="650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BD799C9" w14:textId="77777777" w:rsidR="00CF050D" w:rsidRPr="00424860" w:rsidRDefault="00CF050D" w:rsidP="00E11417">
            <w:pPr>
              <w:rPr>
                <w:b/>
                <w:bCs/>
              </w:rPr>
            </w:pPr>
            <w:r w:rsidRPr="00424860">
              <w:rPr>
                <w:b/>
                <w:bCs/>
              </w:rPr>
              <w:t>Equation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9338805" w14:textId="77777777" w:rsidR="00CF050D" w:rsidRPr="00424860" w:rsidRDefault="00CF050D" w:rsidP="00E11417">
            <w:pPr>
              <w:rPr>
                <w:rFonts w:ascii="Calibri" w:eastAsia="等线" w:hAnsi="Calibri" w:cs="Calibri"/>
                <w:b/>
                <w:bCs/>
              </w:rPr>
            </w:pPr>
            <w:r w:rsidRPr="00424860">
              <w:rPr>
                <w:rFonts w:ascii="Calibri" w:eastAsia="等线" w:hAnsi="Calibri" w:cs="Calibri"/>
                <w:b/>
                <w:bCs/>
              </w:rPr>
              <w:t>No.</w:t>
            </w:r>
          </w:p>
        </w:tc>
      </w:tr>
      <w:tr w:rsidR="00CF050D" w:rsidRPr="00424860" w14:paraId="76A376F9" w14:textId="77777777" w:rsidTr="002D6473">
        <w:trPr>
          <w:trHeight w:val="752"/>
        </w:trPr>
        <w:tc>
          <w:tcPr>
            <w:tcW w:w="171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8BA1723" w14:textId="77777777" w:rsidR="00CF050D" w:rsidRPr="00424860" w:rsidRDefault="00CF050D" w:rsidP="002D6473">
            <w:r w:rsidRPr="00424860">
              <w:t>Convolution</w:t>
            </w:r>
          </w:p>
        </w:tc>
        <w:tc>
          <w:tcPr>
            <w:tcW w:w="650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6167116" w14:textId="77777777" w:rsidR="00CF050D" w:rsidRPr="00424860" w:rsidRDefault="001221F6" w:rsidP="002D6473"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m:rPr>
                        <m:nor/>
                      </m:rPr>
                      <m:t xml:space="preserve">out </m:t>
                    </m:r>
                    <m:r>
                      <m:rPr>
                        <m:nor/>
                      </m:rPr>
                      <w:rPr>
                        <w:rFonts w:ascii="Cambria Math"/>
                      </w:rPr>
                      <m:t>j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bias</m:t>
                </m:r>
                <m:r>
                  <w:rPr>
                    <w:rFonts w:ascii="Cambria Math" w:hAnsi="Cambria Math"/>
                  </w:rPr>
                  <m:t>⁡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m:rPr>
                            <m:nor/>
                          </m:rPr>
                          <m:t xml:space="preserve">out 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</w:rPr>
                  <m:t>+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k=0</m:t>
                    </m:r>
                  </m:sub>
                  <m:sup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m:rPr>
                            <m:nor/>
                          </m:rPr>
                          <m:t xml:space="preserve">in 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-1</m:t>
                    </m:r>
                  </m:sup>
                  <m:e>
                    <m:r>
                      <w:rPr>
                        <w:rFonts w:ascii="Cambria Math" w:hAnsi="Cambria Math"/>
                      </w:rPr>
                      <m:t> </m:t>
                    </m:r>
                  </m:e>
                </m:nary>
                <m:r>
                  <m:rPr>
                    <m:sty m:val="p"/>
                  </m:rPr>
                  <w:rPr>
                    <w:rFonts w:ascii="Cambria Math" w:hAnsi="Cambria Math"/>
                  </w:rPr>
                  <m:t>weight</m:t>
                </m:r>
                <m:r>
                  <w:rPr>
                    <w:rFonts w:ascii="Cambria Math" w:hAnsi="Cambria Math"/>
                  </w:rPr>
                  <m:t>⁡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m:rPr>
                            <m:nor/>
                          </m:rPr>
                          <m:t>out</m:t>
                        </m:r>
                        <m:r>
                          <m:rPr>
                            <m:nor/>
                          </m:rPr>
                          <w:rPr>
                            <w:rFonts w:ascii="Cambria Math"/>
                          </w:rPr>
                          <m:t xml:space="preserve"> j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,k</m:t>
                    </m:r>
                  </m:e>
                </m:d>
                <m:r>
                  <w:rPr>
                    <w:rFonts w:ascii="Cambria Math" w:hAnsi="Cambria Math"/>
                  </w:rPr>
                  <m:t>⋆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input</m:t>
                </m:r>
                <m:r>
                  <w:rPr>
                    <w:rFonts w:ascii="Cambria Math" w:hAnsi="Cambria Math"/>
                  </w:rPr>
                  <m:t>⁡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</m:oMath>
            </m:oMathPara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5FD0487" w14:textId="77777777" w:rsidR="00CF050D" w:rsidRPr="00424860" w:rsidRDefault="00CF050D" w:rsidP="002D6473">
            <w:pPr>
              <w:rPr>
                <w:rFonts w:ascii="Calibri" w:eastAsia="等线" w:hAnsi="Calibri" w:cs="Calibri"/>
              </w:rPr>
            </w:pPr>
            <w:r w:rsidRPr="00424860">
              <w:rPr>
                <w:rFonts w:ascii="Calibri" w:eastAsia="等线" w:hAnsi="Calibri" w:cs="Calibri"/>
              </w:rPr>
              <w:t>(1)</w:t>
            </w:r>
          </w:p>
        </w:tc>
      </w:tr>
      <w:tr w:rsidR="00CF050D" w:rsidRPr="00424860" w14:paraId="434A35C7" w14:textId="77777777" w:rsidTr="002D6473">
        <w:trPr>
          <w:trHeight w:val="711"/>
        </w:trPr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1816AE" w14:textId="77777777" w:rsidR="00CF050D" w:rsidRPr="00424860" w:rsidRDefault="00CF050D" w:rsidP="002D6473">
            <w:r w:rsidRPr="00424860">
              <w:t>Max-pooling</w:t>
            </w:r>
          </w:p>
        </w:tc>
        <w:tc>
          <w:tcPr>
            <w:tcW w:w="6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2B0486" w14:textId="77777777" w:rsidR="00CF050D" w:rsidRPr="00424860" w:rsidRDefault="001221F6" w:rsidP="002D6473">
            <m:oMathPara>
              <m:oMathParaPr>
                <m:jc m:val="left"/>
              </m:oMathParaPr>
              <m:oMath>
                <m:eqArr>
                  <m:eqArrPr>
                    <m:ctrlPr>
                      <w:rPr>
                        <w:rFonts w:ascii="Cambria Math" w:hAnsi="Cambria Math"/>
                      </w:rPr>
                    </m:ctrlPr>
                  </m:eqArr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out</m:t>
                    </m:r>
                    <m:r>
                      <w:rPr>
                        <w:rFonts w:ascii="Cambria Math" w:hAnsi="Cambria Math"/>
                      </w:rPr>
                      <m:t>⁡</m:t>
                    </m:r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,h,w</m:t>
                        </m:r>
                      </m:e>
                    </m:d>
                    <m:r>
                      <w:rPr>
                        <w:rFonts w:ascii="Cambria Math" w:hAnsi="Cambria Math"/>
                      </w:rPr>
                      <m:t>=&amp;</m:t>
                    </m:r>
                    <m:limLow>
                      <m:limLowPr>
                        <m:ctrlPr>
                          <w:rPr>
                            <w:rFonts w:ascii="Cambria Math" w:hAnsi="Cambria Math"/>
                          </w:rPr>
                        </m:ctrlPr>
                      </m:limLowPr>
                      <m:e>
                        <m:r>
                          <w:rPr>
                            <w:rFonts w:ascii="Cambria Math" w:hAnsi="Cambria Math"/>
                          </w:rPr>
                          <m:t>max</m:t>
                        </m:r>
                      </m:e>
                      <m:lim>
                        <m:r>
                          <w:rPr>
                            <w:rFonts w:ascii="Cambria Math" w:hAnsi="Cambria Math"/>
                          </w:rPr>
                          <m:t>m=0,…,kH-1</m:t>
                        </m:r>
                      </m:lim>
                    </m:limLow>
                    <m:r>
                      <w:rPr>
                        <w:rFonts w:ascii="Cambria Math" w:hAnsi="Cambria Math"/>
                      </w:rPr>
                      <m:t> </m:t>
                    </m:r>
                    <m:limLow>
                      <m:limLowPr>
                        <m:ctrlPr>
                          <w:rPr>
                            <w:rFonts w:ascii="Cambria Math" w:hAnsi="Cambria Math"/>
                          </w:rPr>
                        </m:ctrlPr>
                      </m:limLowPr>
                      <m:e>
                        <m:r>
                          <w:rPr>
                            <w:rFonts w:ascii="Cambria Math" w:hAnsi="Cambria Math"/>
                          </w:rPr>
                          <m:t>max</m:t>
                        </m:r>
                      </m:e>
                      <m:lim>
                        <m:r>
                          <w:rPr>
                            <w:rFonts w:ascii="Cambria Math" w:hAnsi="Cambria Math"/>
                          </w:rPr>
                          <m:t>n=0,…,kW-1</m:t>
                        </m:r>
                      </m:lim>
                    </m:limLow>
                    <m:r>
                      <w:rPr>
                        <w:rFonts w:ascii="Cambria Math" w:hAnsi="Cambria Math"/>
                      </w:rPr>
                      <m:t> </m:t>
                    </m:r>
                  </m:e>
                  <m:e>
                    <m:r>
                      <w:rPr>
                        <w:rFonts w:ascii="Cambria Math" w:hAnsi="Cambria Math"/>
                      </w:rPr>
                      <m:t>&amp;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input</m:t>
                    </m:r>
                    <m:r>
                      <w:rPr>
                        <w:rFonts w:ascii="Cambria Math" w:hAnsi="Cambria Math"/>
                      </w:rPr>
                      <m:t>⁡</m:t>
                    </m:r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r>
                          <m:rPr>
                            <m:nor/>
                          </m:rPr>
                          <m:t xml:space="preserve"> stride </m:t>
                        </m:r>
                        <m:r>
                          <w:rPr>
                            <w:rFonts w:ascii="Cambria Math" w:hAnsi="Cambria Math"/>
                          </w:rPr>
                          <m:t>[0]×</m:t>
                        </m:r>
                        <m:r>
                          <w:rPr>
                            <w:rFonts w:ascii="Cambria Math" w:hAnsi="Cambria Math"/>
                          </w:rPr>
                          <m:t>h+m,</m:t>
                        </m:r>
                        <m:r>
                          <m:rPr>
                            <m:nor/>
                          </m:rPr>
                          <m:t xml:space="preserve"> stride </m:t>
                        </m:r>
                        <m:r>
                          <w:rPr>
                            <w:rFonts w:ascii="Cambria Math" w:hAnsi="Cambria Math"/>
                          </w:rPr>
                          <m:t>[1]×w+n</m:t>
                        </m:r>
                      </m:e>
                    </m:d>
                  </m:e>
                </m:eqArr>
              </m:oMath>
            </m:oMathPara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597780" w14:textId="77777777" w:rsidR="00CF050D" w:rsidRPr="00424860" w:rsidRDefault="00CF050D" w:rsidP="002D6473">
            <w:pPr>
              <w:rPr>
                <w:rFonts w:ascii="Calibri" w:eastAsia="等线" w:hAnsi="Calibri" w:cs="Calibri"/>
              </w:rPr>
            </w:pPr>
            <w:r w:rsidRPr="00424860">
              <w:rPr>
                <w:rFonts w:ascii="Calibri" w:eastAsia="等线" w:hAnsi="Calibri" w:cs="Calibri"/>
              </w:rPr>
              <w:t>(2)</w:t>
            </w:r>
          </w:p>
        </w:tc>
      </w:tr>
      <w:tr w:rsidR="00CF050D" w:rsidRPr="00424860" w14:paraId="7FB50402" w14:textId="77777777" w:rsidTr="002D6473">
        <w:trPr>
          <w:trHeight w:val="369"/>
        </w:trPr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FDE9B0" w14:textId="77777777" w:rsidR="00CF050D" w:rsidRPr="00424860" w:rsidRDefault="00CF050D" w:rsidP="002D6473">
            <w:r w:rsidRPr="00424860">
              <w:t>ReLU</w:t>
            </w:r>
          </w:p>
        </w:tc>
        <w:tc>
          <w:tcPr>
            <w:tcW w:w="6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FAC8F8" w14:textId="77777777" w:rsidR="00CF050D" w:rsidRPr="00424860" w:rsidRDefault="00CF050D" w:rsidP="002D6473"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ReLU</m:t>
                </m:r>
                <m:r>
                  <w:rPr>
                    <w:rFonts w:ascii="Cambria Math" w:hAnsi="Cambria Math"/>
                  </w:rPr>
                  <m:t>⁡(</m:t>
                </m:r>
                <m:r>
                  <w:rPr>
                    <w:rFonts w:ascii="Cambria Math" w:eastAsia="等线" w:hAnsi="Cambria Math" w:cs="Arial"/>
                  </w:rPr>
                  <m:t>x</m:t>
                </m:r>
                <m:r>
                  <w:rPr>
                    <w:rFonts w:ascii="Cambria Math" w:hAnsi="Cambria Math"/>
                  </w:rPr>
                  <m:t>)=max(0,</m:t>
                </m:r>
                <m:r>
                  <w:rPr>
                    <w:rFonts w:ascii="Cambria Math" w:eastAsia="等线" w:hAnsi="Cambria Math" w:cs="Arial"/>
                  </w:rPr>
                  <m:t>x</m:t>
                </m:r>
                <m:r>
                  <w:rPr>
                    <w:rFonts w:ascii="Cambria Math" w:hAnsi="Cambria Math"/>
                  </w:rPr>
                  <m:t>)</m:t>
                </m:r>
              </m:oMath>
            </m:oMathPara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FCCF99" w14:textId="77777777" w:rsidR="00CF050D" w:rsidRPr="00424860" w:rsidRDefault="00CF050D" w:rsidP="002D6473">
            <w:pPr>
              <w:rPr>
                <w:rFonts w:ascii="Calibri" w:eastAsia="等线" w:hAnsi="Calibri" w:cs="Calibri"/>
              </w:rPr>
            </w:pPr>
            <w:r w:rsidRPr="00424860">
              <w:rPr>
                <w:rFonts w:ascii="Calibri" w:eastAsia="等线" w:hAnsi="Calibri" w:cs="Calibri"/>
              </w:rPr>
              <w:t>(3)</w:t>
            </w:r>
          </w:p>
        </w:tc>
      </w:tr>
      <w:tr w:rsidR="00CF050D" w:rsidRPr="00424860" w14:paraId="19549E32" w14:textId="77777777" w:rsidTr="002D6473">
        <w:trPr>
          <w:trHeight w:val="369"/>
        </w:trPr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67C26D" w14:textId="77777777" w:rsidR="00CF050D" w:rsidRPr="00424860" w:rsidRDefault="00CF050D" w:rsidP="002D6473">
            <w:r w:rsidRPr="00424860">
              <w:t>Softmax</w:t>
            </w:r>
          </w:p>
        </w:tc>
        <w:tc>
          <w:tcPr>
            <w:tcW w:w="6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9AB99F" w14:textId="77777777" w:rsidR="00CF050D" w:rsidRPr="00424860" w:rsidRDefault="00CF050D" w:rsidP="002D6473">
            <w:pPr>
              <w:rPr>
                <w:rFonts w:ascii="Calibri" w:eastAsia="等线" w:hAnsi="Calibri" w:cs="Arial"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eastAsia="等线" w:hAnsi="Cambria Math" w:cs="Arial"/>
                  </w:rPr>
                  <m:t>Softmax</m:t>
                </m:r>
                <m:r>
                  <w:rPr>
                    <w:rFonts w:ascii="Cambria Math" w:eastAsia="等线" w:hAnsi="Cambria Math" w:cs="Arial"/>
                  </w:rPr>
                  <m:t>⁡</m:t>
                </m:r>
                <m:d>
                  <m:dPr>
                    <m:ctrlPr>
                      <w:rPr>
                        <w:rFonts w:ascii="Cambria Math" w:eastAsia="等线" w:hAnsi="Cambria Math" w:cs="Arial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="等线" w:hAnsi="Cambria Math" w:cs="Arial"/>
                          </w:rPr>
                        </m:ctrlPr>
                      </m:sSubPr>
                      <m:e>
                        <m:r>
                          <w:rPr>
                            <w:rFonts w:ascii="Cambria Math" w:eastAsia="等线" w:hAnsi="Cambria Math" w:cs="Arial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eastAsia="等线" w:hAnsi="Cambria Math" w:cs="Arial"/>
                          </w:rPr>
                          <m:t>i</m:t>
                        </m:r>
                      </m:sub>
                    </m:sSub>
                  </m:e>
                </m:d>
                <m:r>
                  <w:rPr>
                    <w:rFonts w:ascii="Cambria Math" w:eastAsia="等线" w:hAnsi="Cambria Math" w:cs="Arial"/>
                  </w:rPr>
                  <m:t>=</m:t>
                </m:r>
                <m:f>
                  <m:fPr>
                    <m:ctrlPr>
                      <w:rPr>
                        <w:rFonts w:ascii="Cambria Math" w:eastAsia="等线" w:hAnsi="Cambria Math" w:cs="Arial"/>
                      </w:rPr>
                    </m:ctrlPr>
                  </m:fPr>
                  <m:num>
                    <m:func>
                      <m:funcPr>
                        <m:ctrlPr>
                          <w:rPr>
                            <w:rFonts w:ascii="Cambria Math" w:eastAsia="等线" w:hAnsi="Cambria Math" w:cs="Arial"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eastAsia="等线" w:hAnsi="Cambria Math" w:cs="Arial"/>
                          </w:rPr>
                          <m:t>exp</m:t>
                        </m:r>
                      </m:fName>
                      <m:e>
                        <m:d>
                          <m:dPr>
                            <m:ctrlPr>
                              <w:rPr>
                                <w:rFonts w:ascii="Cambria Math" w:eastAsia="等线" w:hAnsi="Cambria Math" w:cs="Arial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="等线" w:hAnsi="Cambria Math" w:cs="Arial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等线" w:hAnsi="Cambria Math" w:cs="Arial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等线" w:hAnsi="Cambria Math" w:cs="Arial"/>
                                  </w:rPr>
                                  <m:t>i</m:t>
                                </m:r>
                              </m:sub>
                            </m:sSub>
                          </m:e>
                        </m:d>
                      </m:e>
                    </m:func>
                  </m:num>
                  <m:den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eastAsia="等线" w:hAnsi="Cambria Math" w:cs="Arial"/>
                          </w:rPr>
                        </m:ctrlPr>
                      </m:naryPr>
                      <m:sub>
                        <m:r>
                          <w:rPr>
                            <w:rFonts w:ascii="Cambria Math" w:eastAsia="等线" w:hAnsi="Cambria Math" w:cs="Arial"/>
                          </w:rPr>
                          <m:t>j=1</m:t>
                        </m:r>
                      </m:sub>
                      <m:sup>
                        <m:r>
                          <w:rPr>
                            <w:rFonts w:ascii="Cambria Math" w:eastAsia="等线" w:hAnsi="Cambria Math" w:cs="Arial"/>
                          </w:rPr>
                          <m:t>K</m:t>
                        </m:r>
                      </m:sup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等线" w:hAnsi="Cambria Math" w:cs="Arial"/>
                          </w:rPr>
                          <m:t>exp</m:t>
                        </m:r>
                        <m:r>
                          <w:rPr>
                            <w:rFonts w:ascii="Cambria Math" w:eastAsia="等线" w:hAnsi="Cambria Math" w:cs="Arial"/>
                          </w:rPr>
                          <m:t>⁡</m:t>
                        </m:r>
                        <m:d>
                          <m:dPr>
                            <m:ctrlPr>
                              <w:rPr>
                                <w:rFonts w:ascii="Cambria Math" w:eastAsia="等线" w:hAnsi="Cambria Math" w:cs="Arial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="等线" w:hAnsi="Cambria Math" w:cs="Arial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等线" w:hAnsi="Cambria Math" w:cs="Arial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等线" w:hAnsi="Cambria Math" w:cs="Arial"/>
                                  </w:rPr>
                                  <m:t>j</m:t>
                                </m:r>
                              </m:sub>
                            </m:sSub>
                          </m:e>
                        </m:d>
                      </m:e>
                    </m:nary>
                  </m:den>
                </m:f>
              </m:oMath>
            </m:oMathPara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CFE36D" w14:textId="77777777" w:rsidR="00CF050D" w:rsidRPr="00424860" w:rsidRDefault="00CF050D" w:rsidP="002D6473">
            <w:pPr>
              <w:rPr>
                <w:rFonts w:ascii="Calibri" w:eastAsia="等线" w:hAnsi="Calibri" w:cs="Calibri"/>
              </w:rPr>
            </w:pPr>
            <w:r w:rsidRPr="00424860">
              <w:rPr>
                <w:rFonts w:ascii="Calibri" w:eastAsia="等线" w:hAnsi="Calibri" w:cs="Calibri"/>
              </w:rPr>
              <w:t>(4)</w:t>
            </w:r>
          </w:p>
        </w:tc>
      </w:tr>
      <w:tr w:rsidR="00CF050D" w:rsidRPr="00424860" w14:paraId="0A4AB58D" w14:textId="77777777" w:rsidTr="002D6473">
        <w:trPr>
          <w:trHeight w:val="369"/>
        </w:trPr>
        <w:tc>
          <w:tcPr>
            <w:tcW w:w="171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E45B695" w14:textId="77777777" w:rsidR="00CF050D" w:rsidRPr="00424860" w:rsidRDefault="00CF050D" w:rsidP="002D6473">
            <w:r w:rsidRPr="00424860">
              <w:t>Cross-entropy</w:t>
            </w:r>
          </w:p>
        </w:tc>
        <w:tc>
          <w:tcPr>
            <w:tcW w:w="650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37A6AD7" w14:textId="044F4724" w:rsidR="00CF050D" w:rsidRPr="0030288B" w:rsidRDefault="00CF050D" w:rsidP="002D6473">
            <w:pPr>
              <w:rPr>
                <w:rFonts w:ascii="Calibri" w:eastAsia="等线" w:hAnsi="Calibri" w:cs="Arial"/>
                <w:lang w:val="es-ES"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eastAsia="等线" w:hAnsi="Cambria Math" w:cs="Arial"/>
                    <w:lang w:val="es-ES"/>
                  </w:rPr>
                  <m:t>loss</m:t>
                </m:r>
                <m:r>
                  <w:rPr>
                    <w:rFonts w:ascii="Cambria Math" w:eastAsia="等线" w:hAnsi="Cambria Math" w:cs="Arial"/>
                    <w:lang w:val="es-ES"/>
                  </w:rPr>
                  <m:t>⁡(</m:t>
                </m:r>
                <m:r>
                  <w:rPr>
                    <w:rFonts w:ascii="Cambria Math" w:eastAsia="等线" w:hAnsi="Cambria Math" w:cs="Arial"/>
                  </w:rPr>
                  <m:t>x</m:t>
                </m:r>
                <m:r>
                  <w:rPr>
                    <w:rFonts w:ascii="Cambria Math" w:eastAsia="等线" w:hAnsi="Cambria Math" w:cs="Arial"/>
                    <w:lang w:val="es-ES"/>
                  </w:rPr>
                  <m:t>,</m:t>
                </m:r>
                <m:r>
                  <m:rPr>
                    <m:nor/>
                  </m:rPr>
                  <w:rPr>
                    <w:rFonts w:ascii="Calibri" w:eastAsia="等线" w:hAnsi="Calibri" w:cs="Arial"/>
                    <w:lang w:val="es-ES"/>
                  </w:rPr>
                  <m:t xml:space="preserve"> </m:t>
                </m:r>
                <m:r>
                  <m:rPr>
                    <m:nor/>
                  </m:rPr>
                  <w:rPr>
                    <w:rFonts w:ascii="Cambria Math" w:eastAsia="等线" w:hAnsi="Calibri" w:cs="Arial"/>
                    <w:lang w:val="es-ES"/>
                  </w:rPr>
                  <m:t>y)</m:t>
                </m:r>
                <m:r>
                  <w:rPr>
                    <w:rFonts w:ascii="Cambria Math" w:eastAsia="等线" w:hAnsi="Cambria Math" w:cs="Arial"/>
                    <w:lang w:val="es-ES"/>
                  </w:rPr>
                  <m:t>=-</m:t>
                </m:r>
                <m:r>
                  <m:rPr>
                    <m:sty m:val="p"/>
                  </m:rPr>
                  <w:rPr>
                    <w:rFonts w:ascii="Cambria Math" w:eastAsia="等线" w:hAnsi="Cambria Math" w:cs="Arial"/>
                    <w:lang w:val="es-ES"/>
                  </w:rPr>
                  <m:t>log</m:t>
                </m:r>
                <m:r>
                  <w:rPr>
                    <w:rFonts w:ascii="Cambria Math" w:eastAsia="等线" w:hAnsi="Cambria Math" w:cs="Arial"/>
                    <w:lang w:val="es-ES"/>
                  </w:rPr>
                  <m:t>⁡</m:t>
                </m:r>
                <m:d>
                  <m:dPr>
                    <m:ctrlPr>
                      <w:rPr>
                        <w:rFonts w:ascii="Cambria Math" w:eastAsia="等线" w:hAnsi="Cambria Math" w:cs="Arial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eastAsia="等线" w:hAnsi="Cambria Math" w:cs="Arial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eastAsia="等线" w:hAnsi="Cambria Math" w:cs="Arial"/>
                            <w:lang w:val="es-ES"/>
                          </w:rPr>
                          <m:t>exp</m:t>
                        </m:r>
                        <m:r>
                          <w:rPr>
                            <w:rFonts w:ascii="Cambria Math" w:eastAsia="等线" w:hAnsi="Cambria Math" w:cs="Arial"/>
                            <w:lang w:val="es-ES"/>
                          </w:rPr>
                          <m:t>⁡(</m:t>
                        </m:r>
                        <m:r>
                          <w:rPr>
                            <w:rFonts w:ascii="Cambria Math" w:eastAsia="等线" w:hAnsi="Cambria Math" w:cs="Arial"/>
                          </w:rPr>
                          <m:t>x</m:t>
                        </m:r>
                        <m:r>
                          <w:rPr>
                            <w:rFonts w:ascii="Cambria Math" w:eastAsia="等线" w:hAnsi="Cambria Math" w:cs="Arial"/>
                            <w:lang w:val="es-ES"/>
                          </w:rPr>
                          <m:t>[</m:t>
                        </m:r>
                        <m:r>
                          <m:rPr>
                            <m:nor/>
                          </m:rPr>
                          <w:rPr>
                            <w:rFonts w:ascii="Calibri" w:eastAsia="等线" w:hAnsi="Calibri" w:cs="Arial"/>
                            <w:lang w:val="es-ES"/>
                          </w:rPr>
                          <m:t xml:space="preserve"> </m:t>
                        </m:r>
                        <m:r>
                          <m:rPr>
                            <m:nor/>
                          </m:rPr>
                          <w:rPr>
                            <w:rFonts w:ascii="Cambria Math" w:eastAsia="等线" w:hAnsi="Calibri" w:cs="Arial"/>
                            <w:lang w:val="es-ES"/>
                          </w:rPr>
                          <m:t>y</m:t>
                        </m:r>
                        <m:r>
                          <m:rPr>
                            <m:nor/>
                          </m:rPr>
                          <w:rPr>
                            <w:rFonts w:ascii="Calibri" w:eastAsia="等线" w:hAnsi="Calibri" w:cs="Arial"/>
                            <w:lang w:val="es-ES"/>
                          </w:rPr>
                          <m:t xml:space="preserve"> </m:t>
                        </m:r>
                        <m:r>
                          <w:rPr>
                            <w:rFonts w:ascii="Cambria Math" w:eastAsia="等线" w:hAnsi="Cambria Math" w:cs="Arial"/>
                            <w:lang w:val="es-ES"/>
                          </w:rPr>
                          <m:t>])</m:t>
                        </m:r>
                      </m:num>
                      <m:den>
                        <m:nary>
                          <m:naryPr>
                            <m:chr m:val="∑"/>
                            <m:limLoc m:val="undOvr"/>
                            <m:ctrlPr>
                              <w:rPr>
                                <w:rFonts w:ascii="Cambria Math" w:eastAsia="等线" w:hAnsi="Cambria Math" w:cs="Arial"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eastAsia="等线" w:hAnsi="Cambria Math" w:cs="Arial"/>
                              </w:rPr>
                              <m:t>j</m:t>
                            </m:r>
                            <m:r>
                              <w:rPr>
                                <w:rFonts w:ascii="Cambria Math" w:eastAsia="等线" w:hAnsi="Cambria Math" w:cs="Arial"/>
                                <w:lang w:val="es-ES"/>
                              </w:rPr>
                              <m:t>=1</m:t>
                            </m:r>
                          </m:sub>
                          <m:sup>
                            <m:r>
                              <w:rPr>
                                <w:rFonts w:ascii="Cambria Math" w:eastAsia="等线" w:hAnsi="Cambria Math" w:cs="Arial"/>
                              </w:rPr>
                              <m:t>K</m:t>
                            </m:r>
                          </m:sup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eastAsia="等线" w:hAnsi="Cambria Math" w:cs="Arial"/>
                                <w:lang w:val="es-ES"/>
                              </w:rPr>
                              <m:t>exp</m:t>
                            </m:r>
                            <m:r>
                              <w:rPr>
                                <w:rFonts w:ascii="Cambria Math" w:eastAsia="等线" w:hAnsi="Cambria Math" w:cs="Arial"/>
                                <w:lang w:val="es-ES"/>
                              </w:rPr>
                              <m:t>⁡(</m:t>
                            </m:r>
                            <m:r>
                              <w:rPr>
                                <w:rFonts w:ascii="Cambria Math" w:eastAsia="等线" w:hAnsi="Cambria Math" w:cs="Arial"/>
                              </w:rPr>
                              <m:t>x</m:t>
                            </m:r>
                            <m:r>
                              <w:rPr>
                                <w:rFonts w:ascii="Cambria Math" w:eastAsia="等线" w:hAnsi="Cambria Math" w:cs="Arial"/>
                                <w:lang w:val="es-ES"/>
                              </w:rPr>
                              <m:t>[</m:t>
                            </m:r>
                            <m:r>
                              <w:rPr>
                                <w:rFonts w:ascii="Cambria Math" w:eastAsia="等线" w:hAnsi="Cambria Math" w:cs="Arial"/>
                              </w:rPr>
                              <m:t>j</m:t>
                            </m:r>
                            <m:r>
                              <w:rPr>
                                <w:rFonts w:ascii="Cambria Math" w:eastAsia="等线" w:hAnsi="Cambria Math" w:cs="Arial"/>
                                <w:lang w:val="es-ES"/>
                              </w:rPr>
                              <m:t>])</m:t>
                            </m:r>
                          </m:e>
                        </m:nary>
                      </m:den>
                    </m:f>
                  </m:e>
                </m:d>
              </m:oMath>
            </m:oMathPara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A61857B" w14:textId="77777777" w:rsidR="00CF050D" w:rsidRPr="00424860" w:rsidRDefault="00CF050D" w:rsidP="002D6473">
            <w:pPr>
              <w:rPr>
                <w:rFonts w:ascii="Calibri" w:eastAsia="等线" w:hAnsi="Calibri" w:cs="Calibri"/>
              </w:rPr>
            </w:pPr>
            <w:r w:rsidRPr="00424860">
              <w:rPr>
                <w:rFonts w:ascii="Calibri" w:eastAsia="等线" w:hAnsi="Calibri" w:cs="Calibri"/>
              </w:rPr>
              <w:t>(5)</w:t>
            </w:r>
          </w:p>
        </w:tc>
      </w:tr>
    </w:tbl>
    <w:p w14:paraId="6F238B0E" w14:textId="149A430E" w:rsidR="00CF050D" w:rsidRPr="00FB74AC" w:rsidRDefault="009D751A" w:rsidP="00CF050D">
      <w:pPr>
        <w:rPr>
          <w:rFonts w:cstheme="minorHAnsi"/>
          <w:color w:val="808080" w:themeColor="background1" w:themeShade="80"/>
          <w:sz w:val="18"/>
          <w:szCs w:val="18"/>
        </w:rPr>
      </w:pPr>
      <w:r>
        <w:rPr>
          <w:rFonts w:cstheme="minorHAnsi"/>
          <w:color w:val="808080" w:themeColor="background1" w:themeShade="80"/>
          <w:sz w:val="18"/>
          <w:szCs w:val="18"/>
        </w:rPr>
        <w:t>In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equation (1), </w:t>
      </w:r>
      <w:r w:rsidR="000171A2" w:rsidRPr="0030288B">
        <w:rPr>
          <w:rFonts w:cstheme="minorHAnsi"/>
          <w:color w:val="808080" w:themeColor="background1" w:themeShade="80"/>
          <w:sz w:val="18"/>
          <w:szCs w:val="18"/>
        </w:rPr>
        <w:t>the size</w:t>
      </w:r>
      <w:r w:rsidR="000171A2">
        <w:rPr>
          <w:rFonts w:cstheme="minorHAnsi"/>
          <w:color w:val="808080" w:themeColor="background1" w:themeShade="80"/>
          <w:sz w:val="18"/>
          <w:szCs w:val="18"/>
        </w:rPr>
        <w:t>s</w:t>
      </w:r>
      <w:r w:rsidR="000171A2" w:rsidRPr="0030288B">
        <w:rPr>
          <w:rFonts w:cstheme="minorHAnsi"/>
          <w:color w:val="808080" w:themeColor="background1" w:themeShade="80"/>
          <w:sz w:val="18"/>
          <w:szCs w:val="18"/>
        </w:rPr>
        <w:t xml:space="preserve"> of </w:t>
      </w:r>
      <w:r w:rsidR="000171A2">
        <w:rPr>
          <w:rFonts w:cstheme="minorHAnsi"/>
          <w:color w:val="808080" w:themeColor="background1" w:themeShade="80"/>
          <w:sz w:val="18"/>
          <w:szCs w:val="18"/>
        </w:rPr>
        <w:t xml:space="preserve">the </w:t>
      </w:r>
      <w:r w:rsidR="000171A2" w:rsidRPr="0030288B">
        <w:rPr>
          <w:rFonts w:cstheme="minorHAnsi"/>
          <w:color w:val="808080" w:themeColor="background1" w:themeShade="80"/>
          <w:sz w:val="18"/>
          <w:szCs w:val="18"/>
        </w:rPr>
        <w:t>input and output image</w:t>
      </w:r>
      <w:r w:rsidR="000171A2">
        <w:rPr>
          <w:rFonts w:cstheme="minorHAnsi"/>
          <w:color w:val="808080" w:themeColor="background1" w:themeShade="80"/>
          <w:sz w:val="18"/>
          <w:szCs w:val="18"/>
        </w:rPr>
        <w:t>s</w:t>
      </w:r>
      <w:r w:rsidR="00AB1BE3">
        <w:rPr>
          <w:rFonts w:cstheme="minorHAnsi"/>
          <w:color w:val="808080" w:themeColor="background1" w:themeShade="80"/>
          <w:sz w:val="18"/>
          <w:szCs w:val="18"/>
        </w:rPr>
        <w:t xml:space="preserve"> are</w:t>
      </w:r>
      <w:r w:rsidR="000171A2" w:rsidRPr="0030288B">
        <w:rPr>
          <w:rFonts w:cstheme="minorHAnsi"/>
          <w:color w:val="808080" w:themeColor="background1" w:themeShade="80"/>
          <w:sz w:val="18"/>
          <w:szCs w:val="18"/>
        </w:rPr>
        <w:t xml:space="preserve"> 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>(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C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  <w:vertAlign w:val="subscript"/>
        </w:rPr>
        <w:t>in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H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W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>) and (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C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  <w:vertAlign w:val="subscript"/>
        </w:rPr>
        <w:t>out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H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  <w:vertAlign w:val="subscript"/>
        </w:rPr>
        <w:t>out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W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  <w:vertAlign w:val="subscript"/>
        </w:rPr>
        <w:t>out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)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C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denotes the number of channels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H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is the height of </w:t>
      </w:r>
      <w:r>
        <w:rPr>
          <w:rFonts w:cstheme="minorHAnsi"/>
          <w:color w:val="808080" w:themeColor="background1" w:themeShade="80"/>
          <w:sz w:val="18"/>
          <w:szCs w:val="18"/>
        </w:rPr>
        <w:t xml:space="preserve">the 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input planes in pixels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W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is the width in pixels, </w:t>
      </w:r>
      <w:r w:rsidR="00CF050D" w:rsidRPr="0030288B">
        <w:rPr>
          <w:rFonts w:ascii="MS Gothic" w:eastAsia="MS Gothic" w:hAnsi="MS Gothic" w:cs="MS Gothic"/>
          <w:color w:val="808080" w:themeColor="background1" w:themeShade="80"/>
          <w:sz w:val="18"/>
          <w:szCs w:val="18"/>
        </w:rPr>
        <w:t>⋆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is the valid cross-correlation operator, </w:t>
      </w:r>
      <w:r>
        <w:rPr>
          <w:rFonts w:cstheme="minorHAnsi"/>
          <w:color w:val="808080" w:themeColor="background1" w:themeShade="80"/>
          <w:sz w:val="18"/>
          <w:szCs w:val="18"/>
        </w:rPr>
        <w:t xml:space="preserve">and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j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is the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j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-th channel of the output feature map. </w:t>
      </w:r>
      <w:r>
        <w:rPr>
          <w:rFonts w:cstheme="minorHAnsi"/>
          <w:color w:val="808080" w:themeColor="background1" w:themeShade="80"/>
          <w:sz w:val="18"/>
          <w:szCs w:val="18"/>
        </w:rPr>
        <w:t>In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equation (2), (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kH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kW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) denotes the kernel size of the pooling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h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and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w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refer to the height and width of the output image</w:t>
      </w:r>
      <w:r>
        <w:rPr>
          <w:rFonts w:cstheme="minorHAnsi"/>
          <w:color w:val="808080" w:themeColor="background1" w:themeShade="80"/>
          <w:sz w:val="18"/>
          <w:szCs w:val="18"/>
        </w:rPr>
        <w:t>, respectively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. </w:t>
      </w:r>
      <w:r>
        <w:rPr>
          <w:rFonts w:cstheme="minorHAnsi"/>
          <w:color w:val="808080" w:themeColor="background1" w:themeShade="80"/>
          <w:sz w:val="18"/>
          <w:szCs w:val="18"/>
        </w:rPr>
        <w:t>In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equation (3)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x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  <w:vertAlign w:val="subscript"/>
        </w:rPr>
        <w:t xml:space="preserve"> 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denotes the pixel values of the input feature map. </w:t>
      </w:r>
      <w:r>
        <w:rPr>
          <w:rFonts w:cstheme="minorHAnsi"/>
          <w:color w:val="808080" w:themeColor="background1" w:themeShade="80"/>
          <w:sz w:val="18"/>
          <w:szCs w:val="18"/>
        </w:rPr>
        <w:t>In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equation (4),</w:t>
      </w:r>
      <w:r w:rsidR="0008649C" w:rsidRPr="00FB74AC">
        <w:rPr>
          <w:rFonts w:cstheme="minorHAnsi"/>
          <w:color w:val="808080" w:themeColor="background1" w:themeShade="80"/>
          <w:sz w:val="18"/>
          <w:szCs w:val="18"/>
        </w:rPr>
        <w:t xml:space="preserve">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x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  <w:vertAlign w:val="subscript"/>
        </w:rPr>
        <w:t>i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is the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i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-th pixel value of the input feature map </w:t>
      </w:r>
      <w:r>
        <w:rPr>
          <w:rFonts w:cstheme="minorHAnsi"/>
          <w:color w:val="808080" w:themeColor="background1" w:themeShade="80"/>
          <w:sz w:val="18"/>
          <w:szCs w:val="18"/>
        </w:rPr>
        <w:t xml:space="preserve">and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K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is the number of classes. </w:t>
      </w:r>
      <w:r>
        <w:rPr>
          <w:rFonts w:cstheme="minorHAnsi"/>
          <w:color w:val="808080" w:themeColor="background1" w:themeShade="80"/>
          <w:sz w:val="18"/>
          <w:szCs w:val="18"/>
        </w:rPr>
        <w:t>In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equation (5)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x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and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y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refer to the predicted and reference pixel values</w:t>
      </w:r>
      <w:r>
        <w:rPr>
          <w:rFonts w:cstheme="minorHAnsi"/>
          <w:color w:val="808080" w:themeColor="background1" w:themeShade="80"/>
          <w:sz w:val="18"/>
          <w:szCs w:val="18"/>
        </w:rPr>
        <w:t>, respectively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r>
        <w:rPr>
          <w:rFonts w:cstheme="minorHAnsi"/>
          <w:color w:val="808080" w:themeColor="background1" w:themeShade="80"/>
          <w:sz w:val="18"/>
          <w:szCs w:val="18"/>
        </w:rPr>
        <w:t xml:space="preserve">and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K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is the number of classes.</w:t>
      </w:r>
    </w:p>
    <w:p w14:paraId="419A9810" w14:textId="591BABDB" w:rsidR="00CF050D" w:rsidRPr="00424860" w:rsidRDefault="00CF050D" w:rsidP="00CF050D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t>The up-sampling layers include transpose</w:t>
      </w:r>
      <w:r w:rsidR="00B52EB2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convolution and rescaling processes. The transpose</w:t>
      </w:r>
      <w:r w:rsidR="00B52EB2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convolution, an inverse convolutive operation, transforms the input image from a lower resolution to a higher </w:t>
      </w:r>
      <w:r w:rsidR="00B52EB2">
        <w:rPr>
          <w:rFonts w:ascii="Calibri" w:hAnsi="Calibri" w:cs="Calibri"/>
        </w:rPr>
        <w:t>one</w:t>
      </w:r>
      <w:r w:rsidRPr="00424860">
        <w:rPr>
          <w:rFonts w:ascii="Calibri" w:hAnsi="Calibri" w:cs="Calibri"/>
        </w:rPr>
        <w:t>. This process is assisted by skip-connections that bring additional spatial information from the down-sampling layers. The transpose</w:t>
      </w:r>
      <w:r w:rsidR="009443BF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convolution is similar to the convolution except that the output size is </w:t>
      </w:r>
      <w:r w:rsidR="00B52EB2">
        <w:rPr>
          <w:rFonts w:ascii="Calibri" w:hAnsi="Calibri" w:cs="Calibri"/>
        </w:rPr>
        <w:t>larger</w:t>
      </w:r>
      <w:r w:rsidRPr="00424860">
        <w:rPr>
          <w:rFonts w:ascii="Calibri" w:hAnsi="Calibri" w:cs="Calibri"/>
        </w:rPr>
        <w:t xml:space="preserve"> than the input size and the rescaling is the same ReLU operation </w:t>
      </w:r>
      <w:r w:rsidR="00697065">
        <w:rPr>
          <w:rFonts w:ascii="Calibri" w:hAnsi="Calibri" w:cs="Calibri"/>
        </w:rPr>
        <w:t xml:space="preserve">in </w:t>
      </w:r>
      <w:r w:rsidRPr="00424860">
        <w:rPr>
          <w:rFonts w:ascii="Calibri" w:hAnsi="Calibri" w:cs="Calibri"/>
        </w:rPr>
        <w:t xml:space="preserve">the down-sampling. Additional components used in the U-Net </w:t>
      </w:r>
      <w:r w:rsidR="00062B05" w:rsidRPr="00424860">
        <w:rPr>
          <w:rFonts w:ascii="Calibri" w:hAnsi="Calibri" w:cs="Calibri"/>
        </w:rPr>
        <w:t>are</w:t>
      </w:r>
      <w:r w:rsidRPr="00424860">
        <w:rPr>
          <w:rFonts w:ascii="Calibri" w:hAnsi="Calibri" w:cs="Calibri"/>
        </w:rPr>
        <w:t xml:space="preserve"> batch normalization, softmax, and </w:t>
      </w:r>
      <w:r w:rsidR="00B52EB2">
        <w:rPr>
          <w:rFonts w:ascii="Calibri" w:hAnsi="Calibri" w:cs="Calibri"/>
        </w:rPr>
        <w:t xml:space="preserve">the </w:t>
      </w:r>
      <w:r w:rsidRPr="00424860">
        <w:rPr>
          <w:rFonts w:ascii="Calibri" w:hAnsi="Calibri" w:cs="Calibri"/>
        </w:rPr>
        <w:t>cross-entropy algorithm (</w:t>
      </w:r>
      <w:r w:rsidRPr="00424860">
        <w:rPr>
          <w:rFonts w:ascii="Calibri" w:hAnsi="Calibri" w:cs="Calibri"/>
        </w:rPr>
        <w:fldChar w:fldCharType="begin"/>
      </w:r>
      <w:r w:rsidRPr="00424860">
        <w:rPr>
          <w:rFonts w:ascii="Calibri" w:hAnsi="Calibri" w:cs="Calibri"/>
        </w:rPr>
        <w:instrText xml:space="preserve"> REF _Ref83897234 \h </w:instrText>
      </w:r>
      <w:r w:rsidRPr="00424860">
        <w:rPr>
          <w:rFonts w:ascii="Calibri" w:hAnsi="Calibri" w:cs="Calibri"/>
        </w:rPr>
      </w:r>
      <w:r w:rsidRPr="00424860">
        <w:rPr>
          <w:rFonts w:ascii="Calibri" w:hAnsi="Calibri" w:cs="Calibri"/>
        </w:rPr>
        <w:fldChar w:fldCharType="separate"/>
      </w:r>
      <w:r w:rsidR="0097057B" w:rsidRPr="0030288B">
        <w:t xml:space="preserve">Table </w:t>
      </w:r>
      <w:r w:rsidR="0097057B">
        <w:rPr>
          <w:i/>
          <w:iCs/>
          <w:noProof/>
        </w:rPr>
        <w:t>2</w:t>
      </w:r>
      <w:r w:rsidRPr="00424860">
        <w:rPr>
          <w:rFonts w:ascii="Calibri" w:hAnsi="Calibri" w:cs="Calibri"/>
        </w:rPr>
        <w:fldChar w:fldCharType="end"/>
      </w:r>
      <w:r w:rsidRPr="00424860">
        <w:rPr>
          <w:rFonts w:ascii="Calibri" w:hAnsi="Calibri" w:cs="Calibri"/>
        </w:rPr>
        <w:t xml:space="preserve">). </w:t>
      </w:r>
      <w:r w:rsidR="00B52EB2">
        <w:rPr>
          <w:rFonts w:ascii="Calibri" w:hAnsi="Calibri" w:cs="Calibri"/>
        </w:rPr>
        <w:t>B</w:t>
      </w:r>
      <w:r w:rsidRPr="00424860">
        <w:rPr>
          <w:rFonts w:ascii="Calibri" w:hAnsi="Calibri" w:cs="Calibri"/>
        </w:rPr>
        <w:t>atch normalization is applied to standardize the weights that control the convolution and transpose</w:t>
      </w:r>
      <w:r w:rsidR="00790301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convolution process</w:t>
      </w:r>
      <w:r w:rsidR="000B7EFC">
        <w:rPr>
          <w:rFonts w:ascii="Calibri" w:hAnsi="Calibri" w:cs="Calibri"/>
        </w:rPr>
        <w:t>es</w:t>
      </w:r>
      <w:r w:rsidRPr="00424860">
        <w:rPr>
          <w:rFonts w:ascii="Calibri" w:hAnsi="Calibri" w:cs="Calibri"/>
        </w:rPr>
        <w:t>, which ha</w:t>
      </w:r>
      <w:r w:rsidR="00FD72DC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 xml:space="preserve"> been proven to be effective in improving </w:t>
      </w:r>
      <w:r w:rsidR="00E30C9A">
        <w:rPr>
          <w:rFonts w:ascii="Calibri" w:hAnsi="Calibri" w:cs="Calibri"/>
        </w:rPr>
        <w:t>deep learning</w:t>
      </w:r>
      <w:r w:rsidRPr="00424860">
        <w:rPr>
          <w:rFonts w:ascii="Calibri" w:hAnsi="Calibri" w:cs="Calibri"/>
        </w:rPr>
        <w:t xml:space="preserve"> performance </w:t>
      </w:r>
      <w:sdt>
        <w:sdtPr>
          <w:rPr>
            <w:rFonts w:ascii="Calibri" w:hAnsi="Calibri" w:cs="Calibri"/>
          </w:rPr>
          <w:alias w:val="To edit, see citavi.com/edit"/>
          <w:tag w:val="CitaviPlaceholder#c7c6b87b-0553-472f-8417-73853e70930b"/>
          <w:id w:val="-579059369"/>
          <w:placeholder>
            <w:docPart w:val="E60E700AF58B4480A1B02905E1F35E2B"/>
          </w:placeholder>
        </w:sdtPr>
        <w:sdtEndPr/>
        <w:sdtContent>
          <w:r w:rsidRPr="00424860">
            <w:rPr>
              <w:rFonts w:ascii="Calibri" w:hAnsi="Calibri" w:cs="Calibri"/>
            </w:rPr>
            <w:fldChar w:fldCharType="begin"/>
          </w:r>
          <w:ins w:id="138" w:author="JINZHU WANG" w:date="2022-05-09T12:43:00Z">
            <w:r w:rsidR="001221F6">
              <w:rPr>
                <w:rFonts w:ascii="Calibri" w:hAnsi="Calibri" w:cs="Calibri"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1MTNiMDc5LTIxYzAtNGUzZi05MGUxLTYzYTQxODc4NDgyZSIsIlJhbmdlTGVuZ3RoIjo0MCwiUmVmZXJlbmNlSWQiOiJhNDViZjBjNC0zZTgxLTQxNzctYjFmZC0zYzgwODIzYzQ4M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hbmd1YWdlIjoiZW4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wcm9jZWVkaW5ncy5tbHIucHJlc3MvdjM3L2lvZmZlMTUuaHRtbCIsIlVyaVN0cmluZyI6Imh0dHA6Ly9wcm9jZWVkaW5ncy5tbHIucHJlc3MvdjM3L2lvZmZlMTUuaHRtb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}</w:instrText>
            </w:r>
          </w:ins>
          <w:del w:id="139" w:author="JINZHU WANG" w:date="2022-05-09T12:43:00Z">
            <w:r w:rsidR="00291DAA" w:rsidDel="001221F6">
              <w:rPr>
                <w:rFonts w:ascii="Calibri" w:hAnsi="Calibri" w:cs="Calibri"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1MTNiMDc5LTIxYzAtNGUzZi05MGUxLTYzYTQxODc4NDgyZSIsIlJhbmdlTGVuZ3RoIjo0MCwiUmVmZXJlbmNlSWQiOiJhNDViZjBjNC0zZTgxLTQxNzctYjFmZC0zYzgwODIzYzQ4M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hbmd1YWdlIjoiZW4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wcm9jZWVkaW5ncy5tbHIucHJlc3MvdjM3L2lvZmZlMTUuaHRtbCIsIlVyaVN0cmluZyI6Imh0dHA6Ly9wcm9jZWVkaW5ncy5tbHIucHJlc3MvdjM3L2lvZmZlMTUuaHRtb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}</w:delInstrText>
            </w:r>
          </w:del>
          <w:r w:rsidRPr="00424860">
            <w:rPr>
              <w:rFonts w:ascii="Calibri" w:hAnsi="Calibri" w:cs="Calibri"/>
            </w:rPr>
            <w:fldChar w:fldCharType="separate"/>
          </w:r>
          <w:r w:rsidR="0091379F">
            <w:rPr>
              <w:rFonts w:ascii="Calibri" w:hAnsi="Calibri" w:cs="Calibri"/>
            </w:rPr>
            <w:t>(Sergey Ioffe &amp; Christian Szegedy, 2015)</w:t>
          </w:r>
          <w:r w:rsidRPr="00424860">
            <w:rPr>
              <w:rFonts w:ascii="Calibri" w:hAnsi="Calibri" w:cs="Calibri"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</w:t>
      </w:r>
      <w:r w:rsidRPr="00424860">
        <w:rPr>
          <w:rFonts w:ascii="Calibri" w:hAnsi="Calibri" w:cs="Calibri" w:hint="eastAsia"/>
        </w:rPr>
        <w:t>T</w:t>
      </w:r>
      <w:r w:rsidRPr="00424860">
        <w:rPr>
          <w:rFonts w:ascii="Calibri" w:hAnsi="Calibri" w:cs="Calibri"/>
        </w:rPr>
        <w:t xml:space="preserve">he softmax </w:t>
      </w:r>
      <w:r w:rsidRPr="00424860">
        <w:rPr>
          <w:rFonts w:ascii="Calibri" w:hAnsi="Calibri" w:cs="Calibri"/>
        </w:rPr>
        <w:lastRenderedPageBreak/>
        <w:t xml:space="preserve">algorithm is applied to the last feature map of the U-Net to </w:t>
      </w:r>
      <w:r w:rsidR="00A93BF2">
        <w:rPr>
          <w:rFonts w:ascii="Calibri" w:hAnsi="Calibri" w:cs="Calibri"/>
        </w:rPr>
        <w:t>rescale</w:t>
      </w:r>
      <w:r w:rsidR="00A93BF2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the pixel values to the 0–1 range for a better comparison </w:t>
      </w:r>
      <w:r w:rsidR="001C38AF">
        <w:rPr>
          <w:rFonts w:ascii="Calibri" w:hAnsi="Calibri" w:cs="Calibri"/>
        </w:rPr>
        <w:t>with</w:t>
      </w:r>
      <w:r w:rsidRPr="00424860">
        <w:rPr>
          <w:rFonts w:ascii="Calibri" w:hAnsi="Calibri" w:cs="Calibri"/>
        </w:rPr>
        <w:t xml:space="preserve"> the reference map </w:t>
      </w:r>
      <w:r w:rsidR="00494A58">
        <w:rPr>
          <w:rFonts w:ascii="Calibri" w:hAnsi="Calibri" w:cs="Calibri"/>
        </w:rPr>
        <w:t>(also</w:t>
      </w:r>
      <w:r w:rsidRPr="00424860">
        <w:rPr>
          <w:rFonts w:ascii="Calibri" w:hAnsi="Calibri" w:cs="Calibri"/>
        </w:rPr>
        <w:t xml:space="preserve"> composed of pixels of 0s and 1s</w:t>
      </w:r>
      <w:r w:rsidR="00494A58">
        <w:rPr>
          <w:rFonts w:ascii="Calibri" w:hAnsi="Calibri" w:cs="Calibri"/>
        </w:rPr>
        <w:t>)</w:t>
      </w:r>
      <w:r w:rsidRPr="00424860">
        <w:rPr>
          <w:rFonts w:ascii="Calibri" w:hAnsi="Calibri" w:cs="Calibri"/>
        </w:rPr>
        <w:t>. The cross-entropy algorithm is</w:t>
      </w:r>
      <w:r w:rsidR="00494A58">
        <w:rPr>
          <w:rFonts w:ascii="Calibri" w:hAnsi="Calibri" w:cs="Calibri"/>
        </w:rPr>
        <w:t xml:space="preserve"> then</w:t>
      </w:r>
      <w:r w:rsidRPr="00424860">
        <w:rPr>
          <w:rFonts w:ascii="Calibri" w:hAnsi="Calibri" w:cs="Calibri"/>
        </w:rPr>
        <w:t xml:space="preserve"> applied to calculate the difference between the prediction and the reference map and reflects the performance of the U-Net.</w:t>
      </w:r>
    </w:p>
    <w:p w14:paraId="62C880F1" w14:textId="03C0582D" w:rsidR="00CF050D" w:rsidRPr="00424860" w:rsidRDefault="00CF050D" w:rsidP="00CF050D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The complete U-Net structure used in this study is shown in </w:t>
      </w:r>
      <w:r w:rsidRPr="00424860">
        <w:rPr>
          <w:rFonts w:ascii="Calibri" w:hAnsi="Calibri" w:cs="Calibri"/>
        </w:rPr>
        <w:fldChar w:fldCharType="begin"/>
      </w:r>
      <w:r w:rsidRPr="00424860">
        <w:rPr>
          <w:rFonts w:ascii="Calibri" w:hAnsi="Calibri" w:cs="Calibri"/>
        </w:rPr>
        <w:instrText xml:space="preserve"> REF _Ref81460160 \h </w:instrText>
      </w:r>
      <w:r w:rsidRPr="00424860">
        <w:rPr>
          <w:rFonts w:ascii="Calibri" w:hAnsi="Calibri" w:cs="Calibri"/>
        </w:rPr>
      </w:r>
      <w:r w:rsidRPr="00424860">
        <w:rPr>
          <w:rFonts w:ascii="Calibri" w:hAnsi="Calibri" w:cs="Calibri"/>
        </w:rPr>
        <w:fldChar w:fldCharType="separate"/>
      </w:r>
      <w:r w:rsidR="0097057B" w:rsidRPr="002135D8">
        <w:t>Fig</w:t>
      </w:r>
      <w:r w:rsidR="0097057B">
        <w:t>.</w:t>
      </w:r>
      <w:r w:rsidR="0097057B" w:rsidRPr="002135D8">
        <w:t xml:space="preserve"> </w:t>
      </w:r>
      <w:r w:rsidR="0097057B">
        <w:rPr>
          <w:i/>
          <w:iCs/>
          <w:noProof/>
        </w:rPr>
        <w:t>4</w:t>
      </w:r>
      <w:r w:rsidRPr="00424860">
        <w:rPr>
          <w:rFonts w:ascii="Calibri" w:hAnsi="Calibri" w:cs="Calibri"/>
        </w:rPr>
        <w:fldChar w:fldCharType="end"/>
      </w:r>
      <w:r w:rsidRPr="00424860">
        <w:rPr>
          <w:rFonts w:ascii="Calibri" w:hAnsi="Calibri" w:cs="Calibri"/>
        </w:rPr>
        <w:t xml:space="preserve">. The input image size </w:t>
      </w:r>
      <w:r w:rsidR="002A5E2F">
        <w:rPr>
          <w:rFonts w:ascii="Calibri" w:hAnsi="Calibri" w:cs="Calibri"/>
        </w:rPr>
        <w:t>was</w:t>
      </w:r>
      <w:r w:rsidRPr="00424860">
        <w:rPr>
          <w:rFonts w:ascii="Calibri" w:hAnsi="Calibri" w:cs="Calibri"/>
        </w:rPr>
        <w:t xml:space="preserve"> reduced by half after passing each down-sampling block until reaching </w:t>
      </w:r>
      <w:r w:rsidR="002A5E2F">
        <w:rPr>
          <w:rFonts w:ascii="Calibri" w:hAnsi="Calibri" w:cs="Calibri"/>
        </w:rPr>
        <w:t>a</w:t>
      </w:r>
      <w:r w:rsidRPr="00424860">
        <w:rPr>
          <w:rFonts w:ascii="Calibri" w:hAnsi="Calibri" w:cs="Calibri"/>
        </w:rPr>
        <w:t xml:space="preserve"> size of 8 </w:t>
      </w:r>
      <w:r w:rsidRPr="00424860">
        <w:t xml:space="preserve">× </w:t>
      </w:r>
      <w:r w:rsidRPr="00424860">
        <w:rPr>
          <w:rFonts w:ascii="Calibri" w:hAnsi="Calibri" w:cs="Calibri"/>
        </w:rPr>
        <w:t xml:space="preserve">8 </w:t>
      </w:r>
      <w:r w:rsidR="00AE556E">
        <w:rPr>
          <w:rFonts w:ascii="Calibri" w:hAnsi="Calibri" w:cs="Calibri"/>
        </w:rPr>
        <w:t xml:space="preserve">pixels </w:t>
      </w:r>
      <w:r w:rsidRPr="00424860">
        <w:rPr>
          <w:rFonts w:ascii="Calibri" w:hAnsi="Calibri" w:cs="Calibri"/>
        </w:rPr>
        <w:t>(i.e., 8</w:t>
      </w:r>
      <w:r w:rsidRPr="00424860">
        <w:rPr>
          <w:rFonts w:ascii="Calibri" w:hAnsi="Calibri" w:cs="Calibri"/>
          <w:vertAlign w:val="superscript"/>
        </w:rPr>
        <w:t>2</w:t>
      </w:r>
      <w:r w:rsidRPr="00424860">
        <w:rPr>
          <w:rFonts w:ascii="Calibri" w:hAnsi="Calibri" w:cs="Calibri"/>
        </w:rPr>
        <w:t xml:space="preserve"> in </w:t>
      </w:r>
      <w:r w:rsidRPr="00424860">
        <w:rPr>
          <w:rFonts w:ascii="Calibri" w:hAnsi="Calibri" w:cs="Calibri"/>
        </w:rPr>
        <w:fldChar w:fldCharType="begin"/>
      </w:r>
      <w:r w:rsidRPr="00424860">
        <w:rPr>
          <w:rFonts w:ascii="Calibri" w:hAnsi="Calibri" w:cs="Calibri"/>
        </w:rPr>
        <w:instrText xml:space="preserve"> REF _Ref81460160 \h </w:instrText>
      </w:r>
      <w:r w:rsidRPr="00424860">
        <w:rPr>
          <w:rFonts w:ascii="Calibri" w:hAnsi="Calibri" w:cs="Calibri"/>
        </w:rPr>
      </w:r>
      <w:r w:rsidRPr="00424860">
        <w:rPr>
          <w:rFonts w:ascii="Calibri" w:hAnsi="Calibri" w:cs="Calibri"/>
        </w:rPr>
        <w:fldChar w:fldCharType="separate"/>
      </w:r>
      <w:r w:rsidR="0097057B" w:rsidRPr="002135D8">
        <w:t>Fig</w:t>
      </w:r>
      <w:r w:rsidR="0097057B">
        <w:t>.</w:t>
      </w:r>
      <w:r w:rsidR="0097057B" w:rsidRPr="002135D8">
        <w:t xml:space="preserve"> </w:t>
      </w:r>
      <w:r w:rsidR="0097057B">
        <w:rPr>
          <w:i/>
          <w:iCs/>
          <w:noProof/>
        </w:rPr>
        <w:t>4</w:t>
      </w:r>
      <w:r w:rsidRPr="00424860">
        <w:rPr>
          <w:rFonts w:ascii="Calibri" w:hAnsi="Calibri" w:cs="Calibri"/>
        </w:rPr>
        <w:fldChar w:fldCharType="end"/>
      </w:r>
      <w:r w:rsidRPr="00424860">
        <w:rPr>
          <w:rFonts w:ascii="Calibri" w:hAnsi="Calibri" w:cs="Calibri"/>
        </w:rPr>
        <w:t xml:space="preserve">), then the image </w:t>
      </w:r>
      <w:r w:rsidR="002A5E2F">
        <w:rPr>
          <w:rFonts w:ascii="Calibri" w:hAnsi="Calibri" w:cs="Calibri"/>
        </w:rPr>
        <w:t>was</w:t>
      </w:r>
      <w:r w:rsidRPr="00424860">
        <w:rPr>
          <w:rFonts w:ascii="Calibri" w:hAnsi="Calibri" w:cs="Calibri"/>
        </w:rPr>
        <w:t xml:space="preserve"> </w:t>
      </w:r>
      <w:r w:rsidR="00641F0A">
        <w:rPr>
          <w:rFonts w:ascii="Calibri" w:hAnsi="Calibri" w:cs="Calibri"/>
        </w:rPr>
        <w:t xml:space="preserve">ultimately </w:t>
      </w:r>
      <w:r w:rsidRPr="00424860">
        <w:rPr>
          <w:rFonts w:ascii="Calibri" w:hAnsi="Calibri" w:cs="Calibri"/>
        </w:rPr>
        <w:t>recovered to the original size through each up-sampling block. The channels of the feature maps under</w:t>
      </w:r>
      <w:r w:rsidR="002A5E2F">
        <w:rPr>
          <w:rFonts w:ascii="Calibri" w:hAnsi="Calibri" w:cs="Calibri"/>
        </w:rPr>
        <w:t>went</w:t>
      </w:r>
      <w:r w:rsidRPr="00424860">
        <w:rPr>
          <w:rFonts w:ascii="Calibri" w:hAnsi="Calibri" w:cs="Calibri"/>
        </w:rPr>
        <w:t xml:space="preserve"> </w:t>
      </w:r>
      <w:r w:rsidR="002D5E58">
        <w:rPr>
          <w:rFonts w:ascii="Calibri" w:hAnsi="Calibri" w:cs="Calibri"/>
        </w:rPr>
        <w:t>the</w:t>
      </w:r>
      <w:r w:rsidR="002D5E58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inverse process: the number of feature maps </w:t>
      </w:r>
      <w:r w:rsidR="002A5E2F">
        <w:rPr>
          <w:rFonts w:ascii="Calibri" w:hAnsi="Calibri" w:cs="Calibri"/>
        </w:rPr>
        <w:t>was</w:t>
      </w:r>
      <w:r w:rsidRPr="00424860">
        <w:rPr>
          <w:rFonts w:ascii="Calibri" w:hAnsi="Calibri" w:cs="Calibri"/>
        </w:rPr>
        <w:t xml:space="preserve"> doubled in each down-sampling block and halved in each up-sampling block. As a result, the U-Net </w:t>
      </w:r>
      <w:r w:rsidR="00AE556E">
        <w:rPr>
          <w:rFonts w:ascii="Calibri" w:hAnsi="Calibri" w:cs="Calibri"/>
        </w:rPr>
        <w:t xml:space="preserve">model </w:t>
      </w:r>
      <w:r w:rsidRPr="00424860">
        <w:rPr>
          <w:rFonts w:ascii="Calibri" w:hAnsi="Calibri" w:cs="Calibri"/>
        </w:rPr>
        <w:t xml:space="preserve">gradually extracted more abstract spatial features </w:t>
      </w:r>
      <w:r w:rsidR="002D5E58">
        <w:rPr>
          <w:rFonts w:ascii="Calibri" w:hAnsi="Calibri" w:cs="Calibri"/>
        </w:rPr>
        <w:t>over</w:t>
      </w:r>
      <w:r w:rsidR="002D5E58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a </w:t>
      </w:r>
      <w:r w:rsidR="002A5E2F">
        <w:rPr>
          <w:rFonts w:ascii="Calibri" w:hAnsi="Calibri" w:cs="Calibri"/>
        </w:rPr>
        <w:t>larger</w:t>
      </w:r>
      <w:r w:rsidRPr="00424860">
        <w:rPr>
          <w:rFonts w:ascii="Calibri" w:hAnsi="Calibri" w:cs="Calibri"/>
        </w:rPr>
        <w:t xml:space="preserve"> field</w:t>
      </w:r>
      <w:r w:rsidR="00AE556E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of</w:t>
      </w:r>
      <w:r w:rsidR="00AE556E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view </w:t>
      </w:r>
      <w:r w:rsidRPr="00424860">
        <w:t xml:space="preserve">according to </w:t>
      </w:r>
      <w:r w:rsidRPr="00424860">
        <w:rPr>
          <w:i/>
          <w:iCs/>
        </w:rPr>
        <w:t xml:space="preserve">k </w:t>
      </w:r>
      <w:r w:rsidRPr="008748A8">
        <w:t>× 2</w:t>
      </w:r>
      <w:r w:rsidRPr="008748A8">
        <w:rPr>
          <w:vertAlign w:val="superscript"/>
        </w:rPr>
        <w:t>(</w:t>
      </w:r>
      <w:r w:rsidRPr="00424860">
        <w:rPr>
          <w:i/>
          <w:iCs/>
          <w:vertAlign w:val="superscript"/>
        </w:rPr>
        <w:t>d</w:t>
      </w:r>
      <w:r w:rsidR="00B85A3E">
        <w:rPr>
          <w:rFonts w:cstheme="minorHAnsi"/>
          <w:vertAlign w:val="superscript"/>
        </w:rPr>
        <w:t>−</w:t>
      </w:r>
      <w:r w:rsidRPr="008748A8">
        <w:rPr>
          <w:vertAlign w:val="superscript"/>
        </w:rPr>
        <w:t>1)</w:t>
      </w:r>
      <w:r w:rsidRPr="00424860">
        <w:t>, wher</w:t>
      </w:r>
      <w:r w:rsidRPr="00424860">
        <w:rPr>
          <w:rFonts w:ascii="Calibri" w:hAnsi="Calibri" w:cs="Calibri"/>
        </w:rPr>
        <w:t xml:space="preserve">e </w:t>
      </w:r>
      <w:r w:rsidRPr="00424860">
        <w:rPr>
          <w:rFonts w:ascii="Calibri" w:hAnsi="Calibri" w:cs="Calibri"/>
          <w:i/>
          <w:iCs/>
        </w:rPr>
        <w:t>k</w:t>
      </w:r>
      <w:r w:rsidRPr="00424860">
        <w:rPr>
          <w:rFonts w:ascii="Calibri" w:hAnsi="Calibri" w:cs="Calibri"/>
        </w:rPr>
        <w:t xml:space="preserve"> is the kernel size (3 in this study) and </w:t>
      </w:r>
      <w:r w:rsidRPr="00424860">
        <w:rPr>
          <w:rFonts w:ascii="Calibri" w:hAnsi="Calibri" w:cs="Calibri"/>
          <w:i/>
          <w:iCs/>
        </w:rPr>
        <w:t>d</w:t>
      </w:r>
      <w:r w:rsidRPr="00424860">
        <w:rPr>
          <w:rFonts w:ascii="Calibri" w:hAnsi="Calibri" w:cs="Calibri"/>
        </w:rPr>
        <w:t xml:space="preserve"> is the depth of the layer block. For example, the block with depth 1 </w:t>
      </w:r>
      <w:r w:rsidR="00B85A3E">
        <w:rPr>
          <w:rFonts w:ascii="Calibri" w:hAnsi="Calibri" w:cs="Calibri"/>
        </w:rPr>
        <w:t>had</w:t>
      </w:r>
      <w:r w:rsidRPr="00424860">
        <w:rPr>
          <w:rFonts w:ascii="Calibri" w:hAnsi="Calibri" w:cs="Calibri"/>
        </w:rPr>
        <w:t xml:space="preserve"> a field</w:t>
      </w:r>
      <w:r w:rsidR="00AE556E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of</w:t>
      </w:r>
      <w:r w:rsidR="00AE556E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view of 3, </w:t>
      </w:r>
      <w:r w:rsidR="00AE556E">
        <w:rPr>
          <w:rFonts w:ascii="Calibri" w:hAnsi="Calibri" w:cs="Calibri"/>
        </w:rPr>
        <w:t>which</w:t>
      </w:r>
      <w:r w:rsidRPr="00424860">
        <w:rPr>
          <w:rFonts w:ascii="Calibri" w:hAnsi="Calibri" w:cs="Calibri"/>
        </w:rPr>
        <w:t xml:space="preserve"> bec</w:t>
      </w:r>
      <w:r w:rsidR="00B85A3E">
        <w:rPr>
          <w:rFonts w:ascii="Calibri" w:hAnsi="Calibri" w:cs="Calibri"/>
        </w:rPr>
        <w:t>ame</w:t>
      </w:r>
      <w:r w:rsidRPr="00424860">
        <w:rPr>
          <w:rFonts w:ascii="Calibri" w:hAnsi="Calibri" w:cs="Calibri"/>
        </w:rPr>
        <w:t xml:space="preserve"> 96 in the block of depth 6, meaning </w:t>
      </w:r>
      <w:r w:rsidR="00B85A3E">
        <w:rPr>
          <w:rFonts w:ascii="Calibri" w:hAnsi="Calibri" w:cs="Calibri"/>
        </w:rPr>
        <w:t xml:space="preserve">that </w:t>
      </w:r>
      <w:r w:rsidRPr="00424860">
        <w:rPr>
          <w:rFonts w:ascii="Calibri" w:hAnsi="Calibri" w:cs="Calibri"/>
        </w:rPr>
        <w:t xml:space="preserve">U-Net </w:t>
      </w:r>
      <w:r w:rsidR="00B85A3E">
        <w:rPr>
          <w:rFonts w:ascii="Calibri" w:hAnsi="Calibri" w:cs="Calibri"/>
        </w:rPr>
        <w:t>was</w:t>
      </w:r>
      <w:r w:rsidRPr="00424860">
        <w:rPr>
          <w:rFonts w:ascii="Calibri" w:hAnsi="Calibri" w:cs="Calibri"/>
        </w:rPr>
        <w:t xml:space="preserve"> looking for spatial patterns of 96 </w:t>
      </w:r>
      <w:r w:rsidRPr="00424860">
        <w:t xml:space="preserve">× 96 </w:t>
      </w:r>
      <w:r w:rsidR="00AE556E">
        <w:t xml:space="preserve">pixels </w:t>
      </w:r>
      <w:r w:rsidRPr="00424860">
        <w:t xml:space="preserve">in the original image scale. </w:t>
      </w:r>
      <w:r w:rsidR="00552936">
        <w:t>Meanwhile</w:t>
      </w:r>
      <w:r w:rsidRPr="00424860">
        <w:t>, U-Net identif</w:t>
      </w:r>
      <w:r w:rsidR="00B85A3E">
        <w:t>ied</w:t>
      </w:r>
      <w:r w:rsidRPr="00424860">
        <w:t xml:space="preserve"> more sophisticated spatial patterns as the network block </w:t>
      </w:r>
      <w:r w:rsidR="00B85A3E">
        <w:t>went</w:t>
      </w:r>
      <w:r w:rsidRPr="00424860">
        <w:t xml:space="preserve"> deeper because the number of feature maps </w:t>
      </w:r>
      <w:r w:rsidR="00B85A3E">
        <w:t>was</w:t>
      </w:r>
      <w:r w:rsidRPr="00424860">
        <w:t xml:space="preserve"> doubled. The skip-connection links the down-sampling and up-sampling blocks, allowing U-Net to refine the overview patterns extracted by deeper network blocks with precise shapes and textures retrieved by shallower blocks. A total of </w:t>
      </w:r>
      <w:r w:rsidR="009949C6">
        <w:t xml:space="preserve">more than </w:t>
      </w:r>
      <w:r w:rsidRPr="00424860">
        <w:rPr>
          <w:rFonts w:ascii="Calibri" w:hAnsi="Calibri" w:cs="Calibri"/>
        </w:rPr>
        <w:t xml:space="preserve">31 million parameters were included in the U-Net model, making it </w:t>
      </w:r>
      <w:r w:rsidRPr="00424860">
        <w:t xml:space="preserve">highly flexible </w:t>
      </w:r>
      <w:r w:rsidR="009949C6">
        <w:t>for</w:t>
      </w:r>
      <w:r w:rsidRPr="00424860">
        <w:t xml:space="preserve"> captur</w:t>
      </w:r>
      <w:r w:rsidR="009949C6">
        <w:t>ing</w:t>
      </w:r>
      <w:r w:rsidRPr="00424860">
        <w:t xml:space="preserve"> the spatial patterns and stochasticity of the urban dynamic process.</w:t>
      </w:r>
    </w:p>
    <w:p w14:paraId="4107834E" w14:textId="77777777" w:rsidR="00CF050D" w:rsidRPr="00424860" w:rsidRDefault="00CF050D" w:rsidP="00CF050D">
      <w:pPr>
        <w:keepNext/>
        <w:spacing w:after="0" w:line="276" w:lineRule="auto"/>
      </w:pPr>
      <w:r w:rsidRPr="00424860">
        <w:rPr>
          <w:noProof/>
        </w:rPr>
        <w:drawing>
          <wp:inline distT="0" distB="0" distL="0" distR="0" wp14:anchorId="54DBC715" wp14:editId="0E715A95">
            <wp:extent cx="5708236" cy="2920181"/>
            <wp:effectExtent l="0" t="0" r="6985" b="0"/>
            <wp:docPr id="63" name="Graphic 6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6">
                      <a:extLst>
                        <a:ext uri="{96DAC541-7B7A-43D3-8B79-37D633B846F1}">
                          <asvg:svgBlip xmlns:asvg="http://schemas.microsoft.com/office/drawing/2016/SVG/main" r:embed="rId37"/>
                        </a:ext>
                      </a:extLst>
                    </a:blip>
                    <a:srcRect l="11529" t="15737" r="3761" b="7221"/>
                    <a:stretch/>
                  </pic:blipFill>
                  <pic:spPr bwMode="auto">
                    <a:xfrm>
                      <a:off x="0" y="0"/>
                      <a:ext cx="5712295" cy="292225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8451470" w14:textId="78336925" w:rsidR="00CF050D" w:rsidRPr="002135D8" w:rsidRDefault="00CF050D" w:rsidP="00CF050D">
      <w:pPr>
        <w:pStyle w:val="Caption"/>
        <w:rPr>
          <w:i w:val="0"/>
          <w:iCs w:val="0"/>
        </w:rPr>
      </w:pPr>
      <w:bookmarkStart w:id="140" w:name="_Ref81460160"/>
      <w:r w:rsidRPr="002135D8">
        <w:rPr>
          <w:i w:val="0"/>
          <w:iCs w:val="0"/>
        </w:rPr>
        <w:t>Fig</w:t>
      </w:r>
      <w:r w:rsidR="009949C6">
        <w:rPr>
          <w:i w:val="0"/>
          <w:iCs w:val="0"/>
        </w:rPr>
        <w:t>.</w:t>
      </w:r>
      <w:r w:rsidRPr="002135D8">
        <w:rPr>
          <w:i w:val="0"/>
          <w:iCs w:val="0"/>
        </w:rPr>
        <w:t xml:space="preserve"> </w:t>
      </w:r>
      <w:r w:rsidRPr="002135D8">
        <w:rPr>
          <w:i w:val="0"/>
          <w:iCs w:val="0"/>
        </w:rPr>
        <w:fldChar w:fldCharType="begin"/>
      </w:r>
      <w:r w:rsidRPr="002135D8">
        <w:rPr>
          <w:i w:val="0"/>
          <w:iCs w:val="0"/>
        </w:rPr>
        <w:instrText>SEQ Figure \* ARABIC</w:instrText>
      </w:r>
      <w:r w:rsidRPr="002135D8">
        <w:rPr>
          <w:i w:val="0"/>
          <w:iCs w:val="0"/>
        </w:rPr>
        <w:fldChar w:fldCharType="separate"/>
      </w:r>
      <w:r w:rsidR="0097057B">
        <w:rPr>
          <w:i w:val="0"/>
          <w:iCs w:val="0"/>
          <w:noProof/>
        </w:rPr>
        <w:t>4</w:t>
      </w:r>
      <w:r w:rsidRPr="002135D8">
        <w:rPr>
          <w:i w:val="0"/>
          <w:iCs w:val="0"/>
        </w:rPr>
        <w:fldChar w:fldCharType="end"/>
      </w:r>
      <w:bookmarkEnd w:id="140"/>
      <w:r w:rsidRPr="002135D8">
        <w:rPr>
          <w:i w:val="0"/>
          <w:iCs w:val="0"/>
        </w:rPr>
        <w:t xml:space="preserve">. </w:t>
      </w:r>
      <w:r w:rsidR="009949C6">
        <w:rPr>
          <w:i w:val="0"/>
          <w:iCs w:val="0"/>
        </w:rPr>
        <w:t>S</w:t>
      </w:r>
      <w:r w:rsidRPr="002135D8">
        <w:rPr>
          <w:i w:val="0"/>
          <w:iCs w:val="0"/>
        </w:rPr>
        <w:t>tructure of the U-Net used in this study.</w:t>
      </w:r>
    </w:p>
    <w:p w14:paraId="3E3A051D" w14:textId="3DF251C9" w:rsidR="002640D8" w:rsidRPr="002135D8" w:rsidRDefault="00CF050D" w:rsidP="00625C38">
      <w:pPr>
        <w:pStyle w:val="Heading2"/>
        <w:spacing w:line="276" w:lineRule="auto"/>
        <w:rPr>
          <w:rFonts w:cstheme="majorHAnsi"/>
        </w:rPr>
      </w:pPr>
      <w:r w:rsidRPr="002135D8">
        <w:rPr>
          <w:rFonts w:cstheme="majorHAnsi"/>
        </w:rPr>
        <w:t>2.4</w:t>
      </w:r>
      <w:r w:rsidR="009949C6" w:rsidRPr="002135D8">
        <w:rPr>
          <w:rFonts w:cstheme="majorHAnsi"/>
        </w:rPr>
        <w:t>.</w:t>
      </w:r>
      <w:r w:rsidR="009C7D21" w:rsidRPr="002135D8">
        <w:rPr>
          <w:rFonts w:cstheme="majorHAnsi"/>
        </w:rPr>
        <w:t xml:space="preserve"> Data preprocessing</w:t>
      </w:r>
    </w:p>
    <w:p w14:paraId="1001F8F5" w14:textId="05CFD426" w:rsidR="009C7D21" w:rsidRDefault="00486775" w:rsidP="004C7426">
      <w:pPr>
        <w:spacing w:line="276" w:lineRule="auto"/>
        <w:rPr>
          <w:ins w:id="141" w:author="JINZHU WANG" w:date="2022-04-21T11:50:00Z"/>
        </w:rPr>
      </w:pPr>
      <w:r w:rsidRPr="00424860">
        <w:rPr>
          <w:rFonts w:ascii="Calibri" w:hAnsi="Calibri" w:cs="Calibri"/>
        </w:rPr>
        <w:t xml:space="preserve">We mapped </w:t>
      </w:r>
      <w:r w:rsidR="009C7D21" w:rsidRPr="00424860">
        <w:rPr>
          <w:rFonts w:ascii="Calibri" w:hAnsi="Calibri" w:cs="Calibri"/>
        </w:rPr>
        <w:t xml:space="preserve">urban </w:t>
      </w:r>
      <w:r w:rsidR="00B62DD9">
        <w:rPr>
          <w:rFonts w:ascii="Calibri" w:hAnsi="Calibri" w:cs="Calibri"/>
        </w:rPr>
        <w:t xml:space="preserve">land-use </w:t>
      </w:r>
      <w:r w:rsidR="00DB75A0" w:rsidRPr="00424860">
        <w:rPr>
          <w:rFonts w:ascii="Calibri" w:hAnsi="Calibri" w:cs="Calibri"/>
        </w:rPr>
        <w:t>(</w:t>
      </w:r>
      <w:r w:rsidR="00DB75A0" w:rsidRPr="00424860">
        <w:rPr>
          <w:rFonts w:ascii="Calibri" w:hAnsi="Calibri" w:cs="Calibri"/>
        </w:rPr>
        <w:fldChar w:fldCharType="begin"/>
      </w:r>
      <w:r w:rsidR="00DB75A0" w:rsidRPr="00424860">
        <w:rPr>
          <w:rFonts w:ascii="Calibri" w:hAnsi="Calibri" w:cs="Calibri"/>
        </w:rPr>
        <w:instrText xml:space="preserve"> REF _Ref81460063 \h </w:instrText>
      </w:r>
      <w:r w:rsidR="00DB75A0" w:rsidRPr="00424860">
        <w:rPr>
          <w:rFonts w:ascii="Calibri" w:hAnsi="Calibri" w:cs="Calibri"/>
        </w:rPr>
      </w:r>
      <w:r w:rsidR="00DB75A0" w:rsidRPr="00424860">
        <w:rPr>
          <w:rFonts w:ascii="Calibri" w:hAnsi="Calibri" w:cs="Calibri"/>
        </w:rPr>
        <w:fldChar w:fldCharType="separate"/>
      </w:r>
      <w:r w:rsidR="0097057B" w:rsidRPr="00BD1576">
        <w:t>Fig</w:t>
      </w:r>
      <w:r w:rsidR="0097057B">
        <w:t>.</w:t>
      </w:r>
      <w:r w:rsidR="0097057B" w:rsidRPr="00BD1576">
        <w:t xml:space="preserve"> </w:t>
      </w:r>
      <w:r w:rsidR="0097057B">
        <w:rPr>
          <w:i/>
          <w:iCs/>
          <w:noProof/>
        </w:rPr>
        <w:t>5</w:t>
      </w:r>
      <w:r w:rsidR="00DB75A0" w:rsidRPr="00424860">
        <w:rPr>
          <w:rFonts w:ascii="Calibri" w:hAnsi="Calibri" w:cs="Calibri"/>
        </w:rPr>
        <w:fldChar w:fldCharType="end"/>
      </w:r>
      <w:r w:rsidR="00DB75A0" w:rsidRPr="00424860">
        <w:rPr>
          <w:rFonts w:ascii="Calibri" w:hAnsi="Calibri" w:cs="Calibri"/>
        </w:rPr>
        <w:t>)</w:t>
      </w:r>
      <w:r w:rsidR="009C7D21" w:rsidRPr="00424860">
        <w:rPr>
          <w:rFonts w:ascii="Calibri" w:hAnsi="Calibri" w:cs="Calibri"/>
        </w:rPr>
        <w:t xml:space="preserve"> </w:t>
      </w:r>
      <w:r w:rsidR="00E70DAE" w:rsidRPr="00424860">
        <w:rPr>
          <w:rFonts w:ascii="Calibri" w:hAnsi="Calibri" w:cs="Calibri"/>
        </w:rPr>
        <w:t>for the years</w:t>
      </w:r>
      <w:r w:rsidR="009C7D21" w:rsidRPr="00424860">
        <w:rPr>
          <w:rFonts w:ascii="Calibri" w:hAnsi="Calibri" w:cs="Calibri"/>
        </w:rPr>
        <w:t xml:space="preserve"> 199</w:t>
      </w:r>
      <w:r w:rsidR="002B6051" w:rsidRPr="00424860">
        <w:rPr>
          <w:rFonts w:ascii="Calibri" w:hAnsi="Calibri" w:cs="Calibri"/>
        </w:rPr>
        <w:t>4</w:t>
      </w:r>
      <w:r w:rsidR="00E70DAE" w:rsidRPr="00424860">
        <w:rPr>
          <w:rFonts w:ascii="Calibri" w:hAnsi="Calibri" w:cs="Calibri"/>
        </w:rPr>
        <w:t>, 200</w:t>
      </w:r>
      <w:r w:rsidR="002B6051" w:rsidRPr="00424860">
        <w:rPr>
          <w:rFonts w:ascii="Calibri" w:hAnsi="Calibri" w:cs="Calibri"/>
        </w:rPr>
        <w:t>6</w:t>
      </w:r>
      <w:r w:rsidR="00E70DAE" w:rsidRPr="00424860">
        <w:rPr>
          <w:rFonts w:ascii="Calibri" w:hAnsi="Calibri" w:cs="Calibri"/>
        </w:rPr>
        <w:t>, and 2018</w:t>
      </w:r>
      <w:r w:rsidR="009C7D21" w:rsidRPr="00424860">
        <w:rPr>
          <w:rFonts w:ascii="Calibri" w:hAnsi="Calibri" w:cs="Calibri"/>
        </w:rPr>
        <w:t xml:space="preserve"> </w:t>
      </w:r>
      <w:r w:rsidR="00955073" w:rsidRPr="00424860">
        <w:rPr>
          <w:rFonts w:ascii="Calibri" w:hAnsi="Calibri" w:cs="Calibri"/>
        </w:rPr>
        <w:t>with</w:t>
      </w:r>
      <w:r w:rsidR="009C7D21" w:rsidRPr="00424860">
        <w:rPr>
          <w:rFonts w:ascii="Calibri" w:hAnsi="Calibri" w:cs="Calibri"/>
        </w:rPr>
        <w:t xml:space="preserve"> a consistently </w:t>
      </w:r>
      <w:r w:rsidR="009C7D21" w:rsidRPr="00424860" w:rsidDel="00075458">
        <w:rPr>
          <w:rFonts w:ascii="Calibri" w:hAnsi="Calibri" w:cs="Calibri"/>
        </w:rPr>
        <w:t>high</w:t>
      </w:r>
      <w:r w:rsidR="009A6EE2" w:rsidRPr="00424860">
        <w:rPr>
          <w:rFonts w:ascii="Calibri" w:hAnsi="Calibri" w:cs="Calibri"/>
        </w:rPr>
        <w:t xml:space="preserve"> (</w:t>
      </w:r>
      <w:r w:rsidR="00075458" w:rsidRPr="00424860">
        <w:rPr>
          <w:rFonts w:ascii="Calibri" w:hAnsi="Calibri" w:cs="Calibri"/>
        </w:rPr>
        <w:t>&gt;94%</w:t>
      </w:r>
      <w:r w:rsidR="009A6EE2" w:rsidRPr="00424860">
        <w:rPr>
          <w:rFonts w:ascii="Calibri" w:hAnsi="Calibri" w:cs="Calibri"/>
        </w:rPr>
        <w:t>)</w:t>
      </w:r>
      <w:r w:rsidR="00075458" w:rsidRPr="00424860">
        <w:rPr>
          <w:rFonts w:ascii="Calibri" w:hAnsi="Calibri" w:cs="Calibri"/>
        </w:rPr>
        <w:t xml:space="preserve"> accuracy</w:t>
      </w:r>
      <w:r w:rsidR="009C7D21" w:rsidRPr="00424860">
        <w:rPr>
          <w:rFonts w:ascii="Calibri" w:hAnsi="Calibri" w:cs="Calibri"/>
        </w:rPr>
        <w:t xml:space="preserve">. </w:t>
      </w:r>
      <w:r w:rsidR="009A6EE2" w:rsidRPr="00424860">
        <w:rPr>
          <w:rFonts w:ascii="Calibri" w:hAnsi="Calibri" w:cs="Calibri"/>
        </w:rPr>
        <w:t xml:space="preserve">Full details of this work can be found in </w:t>
      </w:r>
      <w:sdt>
        <w:sdtPr>
          <w:alias w:val="To edit, see citavi.com/edit"/>
          <w:tag w:val="CitaviPlaceholder#e4ad1667-0d5c-4081-9981-b3bfb611d099"/>
          <w:id w:val="1285534526"/>
          <w:placeholder>
            <w:docPart w:val="39CECA3C4BF248848024D4B7EBA9BEC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142" w:author="JINZHU WANG" w:date="2022-05-09T12:43:00Z">
            <w:r w:rsidR="001221F6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NC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+XHJcbiAgPG4+MTwvbj5cclxuICA8aW4+dHJ1ZTwvaW4+XHJcbiAgPG9zPjE8L29zPlxyXG4gIDxwcz4xPC9wcz5cclxuPC9zcD5cclxuPGVwPlxyXG4gIDxuPjE3PC9uPlxyXG4gIDxpbj50cnVlPC9pbj5cclxuICA8b3M+MTc8L29zPlxyXG4gIDxwcz4xNzwvcHM+XHJcbjwvZXA+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KLiBXYW5nIGV0IGFsLiJ9XX0sIlRhZyI6IkNpdGF2aVBsYWNlaG9sZGVyI2U0YWQxNjY3LTBkNWMtNDA4MS05OTgxLWIzYmZiNjExZDA5OSIsIlRleHQiOiJKLiBXYW5nIGV0IGFsLiIsIldBSVZlcnNpb24iOiI2LjExLjAuMCJ9}</w:instrText>
            </w:r>
          </w:ins>
          <w:del w:id="143" w:author="JINZHU WANG" w:date="2022-05-09T12:43:00Z">
            <w:r w:rsidR="00651994" w:rsidDel="001221F6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NC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+XHJcbiAgPG4+MTwvbj5cclxuICA8aW4+dHJ1ZTwvaW4+XHJcbiAgPG9zPjE8L29zPlxyXG4gIDxwcz4xPC9wcz5cclxuPC9zcD5cclxuPGVwPlxyXG4gIDxuPjE3PC9uPlxyXG4gIDxpbj50cnVlPC9pbj5cclxuICA8b3M+MTc8L29zPlxyXG4gIDxwcz4xNzwvcHM+XHJcbjwvZXA+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KLiBXYW5nIGV0IGFsLiJ9XX0sIlRhZyI6IkNpdGF2aVBsYWNlaG9sZGVyI2U0YWQxNjY3LTBkNWMtNDA4MS05OTgxLWIzYmZiNjExZDA5OSIsIlRleHQiOiJKLiBXYW5nIGV0IGFsLiIsIldBSVZlcnNpb24iOiI2LjEwLjAuMCJ9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91379F">
            <w:rPr>
              <w:rFonts w:ascii="Calibri" w:hAnsi="Calibri" w:cs="Calibri"/>
              <w:noProof/>
            </w:rPr>
            <w:t>J. Wang et al.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 </w:t>
      </w:r>
      <w:sdt>
        <w:sdtPr>
          <w:alias w:val="To edit, see citavi.com/edit"/>
          <w:tag w:val="CitaviPlaceholder#3766b09b-66e6-4477-a88a-30b0f733fb6f"/>
          <w:id w:val="-1169085634"/>
          <w:placeholder>
            <w:docPart w:val="39CECA3C4BF248848024D4B7EBA9BEC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144" w:author="JINZHU WANG" w:date="2022-05-09T12:43:00Z">
            <w:r w:rsidR="001221F6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2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+XHJcbiAgPGluPnRydWU8L2luPlxyXG4gIDxvcz4xPC9vcz5cclxuICA8cHM+MTwvcHM+XHJcbjwvc3A+XHJcbjxlcD5cclxuICA8bj4xNzwvbj5cclxuICA8aW4+dHJ1ZTwvaW4+XHJcbiAgPG9zPjE3PC9vcz5cclxuICA8cHM+MTc8L3BzPlxyXG48L2VwPlxyXG48b3M+MS0xNzwvb3M+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xKSJ9XX0sIlRhZyI6IkNpdGF2aVBsYWNlaG9sZGVyIzM3NjZiMDliLTY2ZTYtNDQ3Ny1hODhhLTMwYjBmNzMzZmI2ZiIsIlRleHQiOiIoMjAyMSkiLCJXQUlWZXJzaW9uIjoiNi4xMS4wLjAifQ==}</w:instrText>
            </w:r>
          </w:ins>
          <w:del w:id="145" w:author="JINZHU WANG" w:date="2022-05-09T12:43:00Z">
            <w:r w:rsidR="00651994" w:rsidDel="001221F6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2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+XHJcbiAgPGluPnRydWU8L2luPlxyXG4gIDxvcz4xPC9vcz5cclxuICA8cHM+MTwvcHM+XHJcbjwvc3A+XHJcbjxlcD5cclxuICA8bj4xNzwvbj5cclxuICA8aW4+dHJ1ZTwvaW4+XHJcbiAgPG9zPjE3PC9vcz5cclxuICA8cHM+MTc8L3BzPlxyXG48L2VwPlxyXG48b3M+MS0xNzwvb3M+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xKSJ9XX0sIlRhZyI6IkNpdGF2aVBsYWNlaG9sZGVyIzM3NjZiMDliLTY2ZTYtNDQ3Ny1hODhhLTMwYjBmNzMzZmI2ZiIsIlRleHQiOiIoMjAyMSkiLCJXQUlWZXJzaW9uIjoiNi4xMC4wLjAifQ==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91379F">
            <w:rPr>
              <w:rFonts w:ascii="Calibri" w:hAnsi="Calibri" w:cs="Calibri"/>
              <w:noProof/>
            </w:rPr>
            <w:t>(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</w:t>
      </w:r>
      <w:r w:rsidR="004046C2" w:rsidRPr="00424860">
        <w:rPr>
          <w:rFonts w:ascii="Calibri" w:hAnsi="Calibri" w:cs="Calibri"/>
        </w:rPr>
        <w:t>The terrain data</w:t>
      </w:r>
      <w:r w:rsidR="009C7D21" w:rsidRPr="00424860">
        <w:rPr>
          <w:rFonts w:ascii="Calibri" w:hAnsi="Calibri" w:cs="Calibri"/>
        </w:rPr>
        <w:t xml:space="preserve"> </w:t>
      </w:r>
      <w:r w:rsidR="000324A9">
        <w:rPr>
          <w:rFonts w:ascii="Calibri" w:hAnsi="Calibri" w:cs="Calibri"/>
        </w:rPr>
        <w:t>were</w:t>
      </w:r>
      <w:r w:rsidR="009C7D21" w:rsidRPr="00424860">
        <w:rPr>
          <w:rFonts w:ascii="Calibri" w:hAnsi="Calibri" w:cs="Calibri"/>
        </w:rPr>
        <w:t xml:space="preserve"> obtained from the Shuttle Radar Topography Mission</w:t>
      </w:r>
      <w:r w:rsidR="000324A9">
        <w:rPr>
          <w:rFonts w:ascii="Calibri" w:hAnsi="Calibri" w:cs="Calibri"/>
        </w:rPr>
        <w:t>,</w:t>
      </w:r>
      <w:r w:rsidR="009C7D21" w:rsidRPr="00424860">
        <w:rPr>
          <w:rFonts w:ascii="Calibri" w:hAnsi="Calibri" w:cs="Calibri"/>
        </w:rPr>
        <w:t xml:space="preserve"> </w:t>
      </w:r>
      <w:r w:rsidR="003E4E69" w:rsidRPr="00424860">
        <w:rPr>
          <w:rFonts w:ascii="Calibri" w:hAnsi="Calibri" w:cs="Calibri"/>
        </w:rPr>
        <w:t>from which</w:t>
      </w:r>
      <w:r w:rsidR="009C7D21" w:rsidRPr="00424860">
        <w:rPr>
          <w:rFonts w:ascii="Calibri" w:hAnsi="Calibri" w:cs="Calibri"/>
        </w:rPr>
        <w:t xml:space="preserve"> slope </w:t>
      </w:r>
      <w:r w:rsidR="003E4E69" w:rsidRPr="00424860">
        <w:rPr>
          <w:rFonts w:ascii="Calibri" w:hAnsi="Calibri" w:cs="Calibri"/>
        </w:rPr>
        <w:t xml:space="preserve">and elevation </w:t>
      </w:r>
      <w:r w:rsidR="009C7D21" w:rsidRPr="00424860">
        <w:rPr>
          <w:rFonts w:ascii="Calibri" w:hAnsi="Calibri" w:cs="Calibri"/>
        </w:rPr>
        <w:t xml:space="preserve">data </w:t>
      </w:r>
      <w:r w:rsidR="003E4E69" w:rsidRPr="00424860">
        <w:rPr>
          <w:rFonts w:ascii="Calibri" w:hAnsi="Calibri" w:cs="Calibri"/>
        </w:rPr>
        <w:t>wer</w:t>
      </w:r>
      <w:r w:rsidR="00E043EF" w:rsidRPr="00424860">
        <w:rPr>
          <w:rFonts w:ascii="Calibri" w:hAnsi="Calibri" w:cs="Calibri"/>
        </w:rPr>
        <w:t>e</w:t>
      </w:r>
      <w:r w:rsidR="003E4E69" w:rsidRPr="00424860">
        <w:rPr>
          <w:rFonts w:ascii="Calibri" w:hAnsi="Calibri" w:cs="Calibri"/>
        </w:rPr>
        <w:t xml:space="preserve"> </w:t>
      </w:r>
      <w:r w:rsidR="009C7D21" w:rsidRPr="00424860">
        <w:rPr>
          <w:rFonts w:ascii="Calibri" w:hAnsi="Calibri" w:cs="Calibri"/>
        </w:rPr>
        <w:t>derived</w:t>
      </w:r>
      <w:ins w:id="146" w:author="JINZHU WANG" w:date="2022-04-21T12:06:00Z">
        <w:r w:rsidR="003F1D62">
          <w:rPr>
            <w:rFonts w:ascii="Calibri" w:hAnsi="Calibri" w:cs="Calibri"/>
          </w:rPr>
          <w:t xml:space="preserve"> </w:t>
        </w:r>
      </w:ins>
      <w:ins w:id="147" w:author="JINZHU WANG" w:date="2022-04-21T12:07:00Z">
        <w:r w:rsidR="003F1D62">
          <w:rPr>
            <w:rFonts w:ascii="Calibri" w:hAnsi="Calibri" w:cs="Calibri"/>
          </w:rPr>
          <w:t>(</w:t>
        </w:r>
        <w:r w:rsidR="003F1D62">
          <w:rPr>
            <w:rFonts w:ascii="Calibri" w:hAnsi="Calibri" w:cs="Calibri"/>
          </w:rPr>
          <w:fldChar w:fldCharType="begin"/>
        </w:r>
        <w:r w:rsidR="003F1D62">
          <w:rPr>
            <w:rFonts w:ascii="Calibri" w:hAnsi="Calibri" w:cs="Calibri"/>
          </w:rPr>
          <w:instrText xml:space="preserve"> REF _Ref101435246 \h </w:instrText>
        </w:r>
      </w:ins>
      <w:r w:rsidR="003F1D62">
        <w:rPr>
          <w:rFonts w:ascii="Calibri" w:hAnsi="Calibri" w:cs="Calibri"/>
        </w:rPr>
      </w:r>
      <w:r w:rsidR="003F1D62">
        <w:rPr>
          <w:rFonts w:ascii="Calibri" w:hAnsi="Calibri" w:cs="Calibri"/>
        </w:rPr>
        <w:fldChar w:fldCharType="separate"/>
      </w:r>
      <w:ins w:id="148" w:author="JINZHU WANG" w:date="2022-04-21T12:07:00Z">
        <w:r w:rsidR="003F1D62" w:rsidRPr="0003755E">
          <w:t xml:space="preserve">Table </w:t>
        </w:r>
        <w:r w:rsidR="003F1D62" w:rsidRPr="0003755E">
          <w:rPr>
            <w:i/>
            <w:iCs/>
            <w:noProof/>
          </w:rPr>
          <w:t>3</w:t>
        </w:r>
        <w:r w:rsidR="003F1D62">
          <w:rPr>
            <w:rFonts w:ascii="Calibri" w:hAnsi="Calibri" w:cs="Calibri"/>
          </w:rPr>
          <w:fldChar w:fldCharType="end"/>
        </w:r>
        <w:r w:rsidR="003F1D62">
          <w:rPr>
            <w:rFonts w:ascii="Calibri" w:hAnsi="Calibri" w:cs="Calibri"/>
          </w:rPr>
          <w:t>)</w:t>
        </w:r>
      </w:ins>
      <w:r w:rsidR="009C7D21" w:rsidRPr="00424860">
        <w:rPr>
          <w:rFonts w:ascii="Calibri" w:hAnsi="Calibri" w:cs="Calibri"/>
        </w:rPr>
        <w:t xml:space="preserve">. </w:t>
      </w:r>
      <w:r w:rsidR="001756F2" w:rsidRPr="00424860">
        <w:rPr>
          <w:rFonts w:ascii="Calibri" w:hAnsi="Calibri" w:cs="Calibri"/>
        </w:rPr>
        <w:t>Elevation and slope</w:t>
      </w:r>
      <w:r w:rsidR="009C7D21" w:rsidRPr="00424860">
        <w:rPr>
          <w:rFonts w:ascii="Calibri" w:hAnsi="Calibri" w:cs="Calibri"/>
        </w:rPr>
        <w:t xml:space="preserve"> </w:t>
      </w:r>
      <w:r w:rsidR="001756F2" w:rsidRPr="00424860">
        <w:rPr>
          <w:rFonts w:ascii="Calibri" w:hAnsi="Calibri" w:cs="Calibri"/>
        </w:rPr>
        <w:t>information</w:t>
      </w:r>
      <w:r w:rsidR="009C7D21" w:rsidRPr="00424860">
        <w:rPr>
          <w:rFonts w:ascii="Calibri" w:hAnsi="Calibri" w:cs="Calibri"/>
        </w:rPr>
        <w:t xml:space="preserve"> </w:t>
      </w:r>
      <w:r w:rsidR="00122FFC" w:rsidRPr="00424860">
        <w:rPr>
          <w:rFonts w:ascii="Calibri" w:hAnsi="Calibri" w:cs="Calibri"/>
        </w:rPr>
        <w:t xml:space="preserve">was </w:t>
      </w:r>
      <w:r w:rsidR="009C7D21" w:rsidRPr="00424860">
        <w:rPr>
          <w:rFonts w:ascii="Calibri" w:hAnsi="Calibri" w:cs="Calibri"/>
        </w:rPr>
        <w:t xml:space="preserve">used to assist </w:t>
      </w:r>
      <w:r w:rsidR="00CD71CA" w:rsidRPr="00424860">
        <w:rPr>
          <w:rFonts w:ascii="Calibri" w:hAnsi="Calibri" w:cs="Calibri"/>
        </w:rPr>
        <w:t>U-Net</w:t>
      </w:r>
      <w:r w:rsidR="009C7D21" w:rsidRPr="00424860">
        <w:rPr>
          <w:rFonts w:ascii="Calibri" w:hAnsi="Calibri" w:cs="Calibri"/>
        </w:rPr>
        <w:t xml:space="preserve"> </w:t>
      </w:r>
      <w:r w:rsidR="00122FFC" w:rsidRPr="00424860">
        <w:rPr>
          <w:rFonts w:ascii="Calibri" w:hAnsi="Calibri" w:cs="Calibri"/>
        </w:rPr>
        <w:t xml:space="preserve">in simulating the </w:t>
      </w:r>
      <w:r w:rsidR="001756F2" w:rsidRPr="00424860">
        <w:rPr>
          <w:rFonts w:ascii="Calibri" w:hAnsi="Calibri" w:cs="Calibri"/>
        </w:rPr>
        <w:t xml:space="preserve">topographic </w:t>
      </w:r>
      <w:r w:rsidR="00122FFC" w:rsidRPr="00424860">
        <w:rPr>
          <w:rFonts w:ascii="Calibri" w:hAnsi="Calibri" w:cs="Calibri"/>
        </w:rPr>
        <w:t xml:space="preserve">control of </w:t>
      </w:r>
      <w:r w:rsidR="00A67345" w:rsidRPr="00424860">
        <w:rPr>
          <w:rFonts w:ascii="Calibri" w:hAnsi="Calibri" w:cs="Calibri"/>
        </w:rPr>
        <w:t>urban development</w:t>
      </w:r>
      <w:r w:rsidR="009C7D21" w:rsidRPr="00424860">
        <w:rPr>
          <w:rFonts w:ascii="Calibri" w:hAnsi="Calibri" w:cs="Calibri"/>
        </w:rPr>
        <w:t xml:space="preserve"> </w:t>
      </w:r>
      <w:r w:rsidR="001756F2" w:rsidRPr="00424860">
        <w:rPr>
          <w:rFonts w:ascii="Calibri" w:hAnsi="Calibri" w:cs="Calibri"/>
        </w:rPr>
        <w:t xml:space="preserve">(i.e., urban expansion is more likely on </w:t>
      </w:r>
      <w:r w:rsidR="00FA35F0" w:rsidRPr="00424860">
        <w:rPr>
          <w:rFonts w:ascii="Calibri" w:hAnsi="Calibri" w:cs="Calibri"/>
        </w:rPr>
        <w:t xml:space="preserve">flatter </w:t>
      </w:r>
      <w:r w:rsidR="00E6117B" w:rsidRPr="00424860">
        <w:rPr>
          <w:rFonts w:ascii="Calibri" w:hAnsi="Calibri" w:cs="Calibri"/>
        </w:rPr>
        <w:t>vs hilly</w:t>
      </w:r>
      <w:r w:rsidR="001756F2" w:rsidRPr="00424860">
        <w:rPr>
          <w:rFonts w:ascii="Calibri" w:hAnsi="Calibri" w:cs="Calibri"/>
        </w:rPr>
        <w:t xml:space="preserve"> and mountainous</w:t>
      </w:r>
      <w:r w:rsidR="00E6117B" w:rsidRPr="00424860">
        <w:rPr>
          <w:rFonts w:ascii="Calibri" w:hAnsi="Calibri" w:cs="Calibri"/>
        </w:rPr>
        <w:t xml:space="preserve"> landscapes</w:t>
      </w:r>
      <w:r w:rsidR="001756F2" w:rsidRPr="00424860">
        <w:rPr>
          <w:rFonts w:ascii="Calibri" w:hAnsi="Calibri" w:cs="Calibri"/>
        </w:rPr>
        <w:t>)</w:t>
      </w:r>
      <w:r w:rsidR="009C7D21" w:rsidRPr="00424860">
        <w:rPr>
          <w:rFonts w:ascii="Calibri" w:hAnsi="Calibri" w:cs="Calibri"/>
        </w:rPr>
        <w:t xml:space="preserve">, </w:t>
      </w:r>
      <w:r w:rsidR="00E6117B" w:rsidRPr="00424860">
        <w:rPr>
          <w:rFonts w:ascii="Calibri" w:hAnsi="Calibri" w:cs="Calibri"/>
        </w:rPr>
        <w:t xml:space="preserve">a strategy </w:t>
      </w:r>
      <w:r w:rsidR="000324A9">
        <w:rPr>
          <w:rFonts w:ascii="Calibri" w:hAnsi="Calibri" w:cs="Calibri"/>
        </w:rPr>
        <w:t>that</w:t>
      </w:r>
      <w:r w:rsidR="009C7D21" w:rsidRPr="00424860">
        <w:rPr>
          <w:rFonts w:ascii="Calibri" w:hAnsi="Calibri" w:cs="Calibri"/>
        </w:rPr>
        <w:t xml:space="preserve"> ha</w:t>
      </w:r>
      <w:r w:rsidR="00E6117B" w:rsidRPr="00424860">
        <w:rPr>
          <w:rFonts w:ascii="Calibri" w:hAnsi="Calibri" w:cs="Calibri"/>
        </w:rPr>
        <w:t>s</w:t>
      </w:r>
      <w:r w:rsidR="009C7D21" w:rsidRPr="00424860">
        <w:rPr>
          <w:rFonts w:ascii="Calibri" w:hAnsi="Calibri" w:cs="Calibri"/>
        </w:rPr>
        <w:t xml:space="preserve"> proven </w:t>
      </w:r>
      <w:r w:rsidR="001A719C" w:rsidRPr="00424860">
        <w:rPr>
          <w:rFonts w:ascii="Calibri" w:hAnsi="Calibri" w:cs="Calibri"/>
        </w:rPr>
        <w:t>to be</w:t>
      </w:r>
      <w:r w:rsidR="009C7D21" w:rsidRPr="00424860">
        <w:rPr>
          <w:rFonts w:ascii="Calibri" w:hAnsi="Calibri" w:cs="Calibri"/>
        </w:rPr>
        <w:t xml:space="preserve"> effective in previous studies</w:t>
      </w:r>
      <w:r w:rsidR="002A467F" w:rsidRPr="00424860">
        <w:rPr>
          <w:rFonts w:ascii="Calibri" w:hAnsi="Calibri" w:cs="Calibri"/>
        </w:rPr>
        <w:t xml:space="preserve"> </w:t>
      </w:r>
      <w:sdt>
        <w:sdtPr>
          <w:alias w:val="To edit, see citavi.com/edit"/>
          <w:tag w:val="CitaviPlaceholder#0025e095-5c4c-43e5-a05e-e10170ae9f4e"/>
          <w:id w:val="-2126684578"/>
          <w:placeholder>
            <w:docPart w:val="DefaultPlaceholder_-1854013440"/>
          </w:placeholder>
        </w:sdtPr>
        <w:sdtEndPr/>
        <w:sdtContent>
          <w:r w:rsidR="002A467F" w:rsidRPr="00424860">
            <w:rPr>
              <w:rFonts w:ascii="Calibri" w:hAnsi="Calibri" w:cs="Calibri"/>
              <w:noProof/>
            </w:rPr>
            <w:fldChar w:fldCharType="begin"/>
          </w:r>
          <w:ins w:id="149" w:author="JINZHU WANG" w:date="2022-05-09T12:43:00Z">
            <w:r w:rsidR="001221F6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YTM4OGE0LWI2ZGMtNDg4NS04MDYwLTdkMjlhN2E3ZTQ4NSIsIlJhbmdlU3RhcnQiOjQwLCJSYW5nZUxlbmd0aCI6MjAsIlJlZmVyZW5jZUlkIjoiYzVhZjQwMGQtYTJmZC00NTcxLTg2MzktNzgxYjU3YzhiODg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NhZ2VvLjIwMjAuMTA0NDMwIiwiVXJpU3RyaW5nIjoiaHR0cHM6Ly9kb2kub3JnLzEwLjEwMTYvai5jYWdlby4yMDIwLjEwNDQz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yZWYiOiI1In19LHsiJGlkIjoiMTc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xOC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E5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jM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yMTk3MTU2IiwiVXJpU3RyaW5nIjoiaHR0cDovL3d3dy5uY2JpLm5sbS5uaWguZ292L3B1Ym1lZC8zMjE5NzE1N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C0zMVQyMjo1MTo1MyIsIk1vZGlmaWVkQnkiOiJfTGVub3ZvIiwiSWQiOiJmNjAwZDlmYS1iYzIzLTRmZGMtODg1MS0yNTlkY2M0NjBlNGQiLCJNb2RpZmllZE9uIjoiMjAyMS0wOC0zMVQyMjo1MTo1My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5ZjExMjliMS04NzlhLTQ4NTUtODMwMS03YmY3MTI2YWMxYzciLCJNb2RpZmllZE9uIjoiMjAyMS0wOC0zMVQyMjo1MTo1MyIsIlByb2plY3QiOnsiJHJlZiI6IjUifX1dLCJPcmdhbml6YXRpb25zIjpbXSwiT3RoZXJzSW52b2x2ZWQiOltdLCJQYWdlQ291bnQiOiIxNSIsIlBhZ2VSYW5nZSI6IjxzcD5cclxuICA8bj4xMzc3Mzg8L24+XHJcbiAgPGluPnRydWU8L2luPlxyXG4gIDxvcz4xMzc3Mzg8L29zPlxyXG4gIDxwcz4xMzc3Mzg8L3BzPlxyXG48L3NwPlxyXG48b3M+MTM3NzM4PC9vcz4iLCJQZXJpb2RpY2FsIjp7IiRpZCI6IjMy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yMTk3MTU2IiwiUXVvdGF0aW9ucyI6W10sIlJhdGluZyI6MC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}</w:instrText>
            </w:r>
          </w:ins>
          <w:del w:id="150" w:author="JINZHU WANG" w:date="2022-05-09T12:43:00Z">
            <w:r w:rsidR="0091379F" w:rsidDel="001221F6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YTM4OGE0LWI2ZGMtNDg4NS04MDYwLTdkMjlhN2E3ZTQ4NSIsIlJhbmdlU3RhcnQiOjQwLCJSYW5nZUxlbmd0aCI6MjAsIlJlZmVyZW5jZUlkIjoiYzVhZjQwMGQtYTJmZC00NTcxLTg2MzktNzgxYjU3YzhiODg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NhZ2VvLjIwMjAuMTA0NDMwIiwiVXJpU3RyaW5nIjoiaHR0cHM6Ly9kb2kub3JnLzEwLjEwMTYvai5jYWdlby4yMDIwLjEwNDQz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yZWYiOiI1In19LHsiJGlkIjoiMTc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xOC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E5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jM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yMTk3MTU2IiwiVXJpU3RyaW5nIjoiaHR0cDovL3d3dy5uY2JpLm5sbS5uaWguZ292L3B1Ym1lZC8zMjE5NzE1N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C0zMVQyMjo1MTo1MyIsIk1vZGlmaWVkQnkiOiJfTGVub3ZvIiwiSWQiOiJmNjAwZDlmYS1iYzIzLTRmZGMtODg1MS0yNTlkY2M0NjBlNGQiLCJNb2RpZmllZE9uIjoiMjAyMS0wOC0zMVQyMjo1MTo1My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5ZjExMjliMS04NzlhLTQ4NTUtODMwMS03YmY3MTI2YWMxYzciLCJNb2RpZmllZE9uIjoiMjAyMS0wOC0zMVQyMjo1MTo1MyIsIlByb2plY3QiOnsiJHJlZiI6IjUifX1dLCJPcmdhbml6YXRpb25zIjpbXSwiT3RoZXJzSW52b2x2ZWQiOltdLCJQYWdlQ291bnQiOiIxNSIsIlBhZ2VSYW5nZSI6IjxzcD5cclxuICA8bj4xMzc3Mzg8L24+XHJcbiAgPGluPnRydWU8L2luPlxyXG4gIDxvcz4xMzc3Mzg8L29zPlxyXG4gIDxwcz4xMzc3Mzg8L3BzPlxyXG48L3NwPlxyXG48b3M+MTM3NzM4PC9vcz4iLCJQZXJpb2RpY2FsIjp7IiRpZCI6IjMy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yMTk3MTU2IiwiUXVvdGF0aW9ucyI6W10sIlJhdGluZyI6MC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}</w:delInstrText>
            </w:r>
          </w:del>
          <w:r w:rsidR="002A467F" w:rsidRPr="00424860">
            <w:rPr>
              <w:rFonts w:ascii="Calibri" w:hAnsi="Calibri" w:cs="Calibri"/>
              <w:noProof/>
            </w:rPr>
            <w:fldChar w:fldCharType="separate"/>
          </w:r>
          <w:r w:rsidR="0091379F">
            <w:rPr>
              <w:rFonts w:ascii="Calibri" w:hAnsi="Calibri" w:cs="Calibri"/>
              <w:noProof/>
            </w:rPr>
            <w:t>(Qian et al., 2020; H. Wang et al., 2021; Xing et al., 2020)</w:t>
          </w:r>
          <w:r w:rsidR="002A467F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9C7D21" w:rsidRPr="00424860">
        <w:rPr>
          <w:rFonts w:ascii="Calibri" w:hAnsi="Calibri" w:cs="Calibri"/>
        </w:rPr>
        <w:t xml:space="preserve">. </w:t>
      </w:r>
      <w:r w:rsidR="00EC6999" w:rsidRPr="00424860">
        <w:t>Accessibility variables</w:t>
      </w:r>
      <w:r w:rsidR="000324A9">
        <w:t>,</w:t>
      </w:r>
      <w:r w:rsidR="00EC6999" w:rsidRPr="00424860">
        <w:t xml:space="preserve"> such as distance to roads and </w:t>
      </w:r>
      <w:r w:rsidR="00EC6999" w:rsidRPr="00424860">
        <w:lastRenderedPageBreak/>
        <w:t>railways</w:t>
      </w:r>
      <w:r w:rsidR="000324A9">
        <w:t>,</w:t>
      </w:r>
      <w:r w:rsidR="00EC6999" w:rsidRPr="00424860">
        <w:t xml:space="preserve"> </w:t>
      </w:r>
      <w:r w:rsidR="0A3C2AE6" w:rsidRPr="00424860">
        <w:t>are frequently employed in</w:t>
      </w:r>
      <w:r w:rsidR="00EC6999" w:rsidRPr="00424860">
        <w:t xml:space="preserve"> urban dynamic modeling </w:t>
      </w:r>
      <w:sdt>
        <w:sdtPr>
          <w:alias w:val="To edit, see citavi.com/edit"/>
          <w:tag w:val="CitaviPlaceholder#5308f9c1-f8d2-4381-a75f-7981ccde55c6"/>
          <w:id w:val="-665012955"/>
          <w:placeholder>
            <w:docPart w:val="32B4350EB48047AEB6C1583A56969986"/>
          </w:placeholder>
        </w:sdtPr>
        <w:sdtEndPr/>
        <w:sdtContent>
          <w:r w:rsidR="00EC6999" w:rsidRPr="00424860">
            <w:rPr>
              <w:noProof/>
            </w:rPr>
            <w:fldChar w:fldCharType="begin"/>
          </w:r>
          <w:ins w:id="151" w:author="JINZHU WANG" w:date="2022-05-09T12:43:00Z">
            <w:r w:rsidR="001221F6">
              <w:rPr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2ZmQwNDVkLWYxMzEtNGZjNy1hYTQ4LWI2N2FkNWJkYzRlNCIsIlJhbmdlU3RhcnQiOjI1LCJSYW5nZUxlbmd0aCI6MjQsIlJlZmVyZW5jZUlkIjoiYmFjMDkwNWYtOGViNy00YTNjLTkxMTMtNzRkNzM1ZmE3ZWNl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jaXRpZXMuMjAxOS4wMS4wMjEiLCJVcmlTdHJpbmciOiJodHRwczovL2RvaS5vcmcvMTAuMTAxNi9qLmNpdGllcy4yMDE5LjAxLjAy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4MC8wMDE2NzIyMy4yMDIwLjE4MjM4NjciLCJVcmlTdHJpbmciOiJodHRwczovL2RvaS5vcmcvMTAuMTA4MC8wMDE2NzIyMy4yMDIwLjE4MjM4Nj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JodHRwOi8vYXJ4aXYub3JnL3BkZi8xNTA1LjA0NTk3djEiLCJVcmlTdHJpbmciOiJodHRwOi8vYXJ4aXYub3JnL3BkZi8xNTA1LjA0NTk3djE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92byIsIkNyZWF0ZWRPbiI6IjIwMjEtMDgtMzFUMjI6NTE6NTMiLCJNb2RpZmllZEJ5IjoiX0xlbm92byIsIklkIjoiMWY3YzUzMDMtMzU1ZS00YjMyLWE5OWMtNWI5YjBlYjMzYWI2IiwiTW9kaWZpZWRPbiI6IjIwMjEtMDgtMzFUMjI6NTE6NTM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NTA1LjA0NTk3djEiLCJVcmlTdHJpbmciOiJodHRwczovL2FyeGl2Lm9yZy9wZGYvMTUwNS4wNDU5N3YxLnBkZi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3ZvIiwiQ3JlYXRlZE9uIjoiMjAyMS0wOC0zMVQyMjo1MTo1MyIsIk1vZGlmaWVkQnkiOiJfTGVub3ZvIiwiSWQiOiIwMWY4YTcxZC0yZTYzLTQzMTktYTMxNy0zYmQ1ZjIzZjc0ZjEiLCJNb2RpZmllZE9uIjoiMjAyMS0wOC0zMVQyMjo1MTo1My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mh0dHA6Ly9hcnhpdi5vcmcvYWJzLzE1MDUuMDQ1OTd2MSIsIlVyaVN0cmluZyI6Imh0dHA6Ly9hcnhpdi5vcmcvYWJzLzE1MDUuMDQ1OTd2MS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Vub3ZvIiwiQ3JlYXRlZE9uIjoiMjAyMS0wOC0zMVQyMjo1MTo1MyIsIk1vZGlmaWVkQnkiOiJfTGVub3ZvIiwiSWQiOiJmZjdkZTQ2NC01OTNmLTQ5MjYtYmFhZS1iMDFkODUwYWUyNTYiLCJNb2RpZmllZE9uIjoiMjAyMS0wOC0zMVQyMjo1MTo1My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EwLjEwMDcvOTc4LTMtMzE5LTI0NTc0LTRfMjgiLCJVcmlTdHJpbmciOiJodHRwczovL2RvaS5vcmcvMTAuMTAwNy85NzgtMy0zMTktMjQ1NzQtNF8y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}</w:instrText>
            </w:r>
          </w:ins>
          <w:del w:id="152" w:author="JINZHU WANG" w:date="2022-05-09T12:43:00Z">
            <w:r w:rsidR="0091379F" w:rsidDel="001221F6">
              <w:rPr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2ZmQwNDVkLWYxMzEtNGZjNy1hYTQ4LWI2N2FkNWJkYzRlNCIsIlJhbmdlU3RhcnQiOjI1LCJSYW5nZUxlbmd0aCI6MjQsIlJlZmVyZW5jZUlkIjoiYmFjMDkwNWYtOGViNy00YTNjLTkxMTMtNzRkNzM1ZmE3ZWNl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jaXRpZXMuMjAxOS4wMS4wMjEiLCJVcmlTdHJpbmciOiJodHRwczovL2RvaS5vcmcvMTAuMTAxNi9qLmNpdGllcy4yMDE5LjAxLjAy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4MC8wMDE2NzIyMy4yMDIwLjE4MjM4NjciLCJVcmlTdHJpbmciOiJodHRwczovL2RvaS5vcmcvMTAuMTA4MC8wMDE2NzIyMy4yMDIwLjE4MjM4Nj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JodHRwOi8vYXJ4aXYub3JnL3BkZi8xNTA1LjA0NTk3djEiLCJVcmlTdHJpbmciOiJodHRwOi8vYXJ4aXYub3JnL3BkZi8xNTA1LjA0NTk3djE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92byIsIkNyZWF0ZWRPbiI6IjIwMjEtMDgtMzFUMjI6NTE6NTMiLCJNb2RpZmllZEJ5IjoiX0xlbm92byIsIklkIjoiMWY3YzUzMDMtMzU1ZS00YjMyLWE5OWMtNWI5YjBlYjMzYWI2IiwiTW9kaWZpZWRPbiI6IjIwMjEtMDgtMzFUMjI6NTE6NTM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NTA1LjA0NTk3djEiLCJVcmlTdHJpbmciOiJodHRwczovL2FyeGl2Lm9yZy9wZGYvMTUwNS4wNDU5N3YxLnBkZi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3ZvIiwiQ3JlYXRlZE9uIjoiMjAyMS0wOC0zMVQyMjo1MTo1MyIsIk1vZGlmaWVkQnkiOiJfTGVub3ZvIiwiSWQiOiIwMWY4YTcxZC0yZTYzLTQzMTktYTMxNy0zYmQ1ZjIzZjc0ZjEiLCJNb2RpZmllZE9uIjoiMjAyMS0wOC0zMVQyMjo1MTo1My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mh0dHA6Ly9hcnhpdi5vcmcvYWJzLzE1MDUuMDQ1OTd2MSIsIlVyaVN0cmluZyI6Imh0dHA6Ly9hcnhpdi5vcmcvYWJzLzE1MDUuMDQ1OTd2MS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Vub3ZvIiwiQ3JlYXRlZE9uIjoiMjAyMS0wOC0zMVQyMjo1MTo1MyIsIk1vZGlmaWVkQnkiOiJfTGVub3ZvIiwiSWQiOiJmZjdkZTQ2NC01OTNmLTQ5MjYtYmFhZS1iMDFkODUwYWUyNTYiLCJNb2RpZmllZE9uIjoiMjAyMS0wOC0zMVQyMjo1MTo1My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EwLjEwMDcvOTc4LTMtMzE5LTI0NTc0LTRfMjgiLCJVcmlTdHJpbmciOiJodHRwczovL2RvaS5vcmcvMTAuMTAwNy85NzgtMy0zMTktMjQ1NzQtNF8y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}</w:delInstrText>
            </w:r>
          </w:del>
          <w:r w:rsidR="00EC6999" w:rsidRPr="00424860">
            <w:rPr>
              <w:noProof/>
            </w:rPr>
            <w:fldChar w:fldCharType="separate"/>
          </w:r>
          <w:r w:rsidR="0091379F">
            <w:rPr>
              <w:noProof/>
            </w:rPr>
            <w:t>(Ronneberger et al., 2015; Tripathy &amp; Kumar, 2019; Valencia, Levin, &amp; Hansen, 2020)</w:t>
          </w:r>
          <w:r w:rsidR="00EC6999" w:rsidRPr="00424860">
            <w:rPr>
              <w:noProof/>
            </w:rPr>
            <w:fldChar w:fldCharType="end"/>
          </w:r>
        </w:sdtContent>
      </w:sdt>
      <w:r w:rsidR="00EC6999" w:rsidRPr="00424860">
        <w:t>. However, U-Net is a pattern-sensitive model</w:t>
      </w:r>
      <w:r w:rsidR="000324A9">
        <w:t>,</w:t>
      </w:r>
      <w:r w:rsidR="337EB9BA" w:rsidRPr="00424860">
        <w:t xml:space="preserve"> and so, in this case,</w:t>
      </w:r>
      <w:r w:rsidR="00EC6999" w:rsidRPr="00424860">
        <w:t xml:space="preserve"> </w:t>
      </w:r>
      <w:r w:rsidR="62612955" w:rsidRPr="00424860">
        <w:t>d</w:t>
      </w:r>
      <w:r w:rsidR="00EC6999" w:rsidRPr="00424860">
        <w:t xml:space="preserve">istance factors provide </w:t>
      </w:r>
      <w:r w:rsidR="009306F2">
        <w:t>little</w:t>
      </w:r>
      <w:r w:rsidR="00EC6999" w:rsidRPr="00424860">
        <w:t xml:space="preserve"> </w:t>
      </w:r>
      <w:r w:rsidR="33942332" w:rsidRPr="00424860">
        <w:t xml:space="preserve">additional </w:t>
      </w:r>
      <w:r w:rsidR="00733170">
        <w:t xml:space="preserve">useful </w:t>
      </w:r>
      <w:r w:rsidR="00EC6999" w:rsidRPr="00424860">
        <w:t>information. Hence, it was not used in this study</w:t>
      </w:r>
      <w:r w:rsidR="19398730" w:rsidRPr="00424860">
        <w:t xml:space="preserve"> as it would </w:t>
      </w:r>
      <w:r w:rsidR="00184E41">
        <w:t xml:space="preserve">have </w:t>
      </w:r>
      <w:r w:rsidR="19398730" w:rsidRPr="00424860">
        <w:t>compromise</w:t>
      </w:r>
      <w:r w:rsidR="00184E41">
        <w:t>d</w:t>
      </w:r>
      <w:r w:rsidR="19398730" w:rsidRPr="00424860">
        <w:t xml:space="preserve"> model parsimony </w:t>
      </w:r>
      <w:r w:rsidR="00C35BE9" w:rsidRPr="00424860">
        <w:t>and led to a longer training time</w:t>
      </w:r>
      <w:r w:rsidR="19398730" w:rsidRPr="00424860">
        <w:t>.</w:t>
      </w:r>
      <w:r w:rsidR="00EC6999" w:rsidRPr="00424860">
        <w:t xml:space="preserve"> </w:t>
      </w:r>
    </w:p>
    <w:p w14:paraId="265C9022" w14:textId="77777777" w:rsidR="0085236C" w:rsidRPr="0003755E" w:rsidRDefault="0085236C" w:rsidP="0085236C">
      <w:pPr>
        <w:pStyle w:val="Caption"/>
        <w:spacing w:after="0"/>
        <w:rPr>
          <w:ins w:id="153" w:author="JINZHU WANG" w:date="2022-04-21T11:55:00Z"/>
          <w:i w:val="0"/>
          <w:iCs w:val="0"/>
          <w:sz w:val="22"/>
          <w:szCs w:val="22"/>
        </w:rPr>
      </w:pPr>
      <w:bookmarkStart w:id="154" w:name="_Ref101435246"/>
      <w:ins w:id="155" w:author="JINZHU WANG" w:date="2022-04-21T11:55:00Z">
        <w:r w:rsidRPr="0003755E">
          <w:rPr>
            <w:i w:val="0"/>
            <w:iCs w:val="0"/>
            <w:sz w:val="22"/>
            <w:szCs w:val="22"/>
          </w:rPr>
          <w:t xml:space="preserve">Table </w:t>
        </w:r>
        <w:r w:rsidRPr="0003755E">
          <w:rPr>
            <w:i w:val="0"/>
            <w:iCs w:val="0"/>
            <w:sz w:val="22"/>
            <w:szCs w:val="22"/>
          </w:rPr>
          <w:fldChar w:fldCharType="begin"/>
        </w:r>
        <w:r w:rsidRPr="0003755E">
          <w:rPr>
            <w:i w:val="0"/>
            <w:iCs w:val="0"/>
            <w:sz w:val="22"/>
            <w:szCs w:val="22"/>
          </w:rPr>
          <w:instrText>SEQ Table \* ARABIC</w:instrText>
        </w:r>
        <w:r w:rsidRPr="0003755E">
          <w:rPr>
            <w:i w:val="0"/>
            <w:iCs w:val="0"/>
            <w:sz w:val="22"/>
            <w:szCs w:val="22"/>
          </w:rPr>
          <w:fldChar w:fldCharType="separate"/>
        </w:r>
        <w:r w:rsidRPr="0003755E">
          <w:rPr>
            <w:i w:val="0"/>
            <w:iCs w:val="0"/>
            <w:noProof/>
            <w:sz w:val="22"/>
            <w:szCs w:val="22"/>
          </w:rPr>
          <w:t>3</w:t>
        </w:r>
        <w:r w:rsidRPr="0003755E">
          <w:rPr>
            <w:i w:val="0"/>
            <w:iCs w:val="0"/>
            <w:sz w:val="22"/>
            <w:szCs w:val="22"/>
          </w:rPr>
          <w:fldChar w:fldCharType="end"/>
        </w:r>
        <w:bookmarkEnd w:id="154"/>
        <w:r w:rsidRPr="0003755E">
          <w:rPr>
            <w:i w:val="0"/>
            <w:iCs w:val="0"/>
            <w:sz w:val="22"/>
            <w:szCs w:val="22"/>
          </w:rPr>
          <w:t>. The data used to train U-Net models.</w:t>
        </w:r>
      </w:ins>
    </w:p>
    <w:tbl>
      <w:tblPr>
        <w:tblStyle w:val="TableGrid"/>
        <w:tblW w:w="910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  <w:tblPrChange w:id="156" w:author="JINZHU WANG" w:date="2022-04-21T17:15:00Z">
          <w:tblPr>
            <w:tblStyle w:val="TableGrid"/>
            <w:tblW w:w="9307" w:type="dxa"/>
            <w:tbl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  <w:insideH w:val="none" w:sz="0" w:space="0" w:color="auto"/>
              <w:insideV w:val="none" w:sz="0" w:space="0" w:color="auto"/>
            </w:tblBorders>
            <w:tblLook w:val="04A0" w:firstRow="1" w:lastRow="0" w:firstColumn="1" w:lastColumn="0" w:noHBand="0" w:noVBand="1"/>
          </w:tblPr>
        </w:tblPrChange>
      </w:tblPr>
      <w:tblGrid>
        <w:gridCol w:w="1843"/>
        <w:gridCol w:w="2268"/>
        <w:gridCol w:w="3723"/>
        <w:gridCol w:w="1271"/>
        <w:tblGridChange w:id="157">
          <w:tblGrid>
            <w:gridCol w:w="2329"/>
            <w:gridCol w:w="2344"/>
            <w:gridCol w:w="3335"/>
            <w:gridCol w:w="1299"/>
          </w:tblGrid>
        </w:tblGridChange>
      </w:tblGrid>
      <w:tr w:rsidR="0085236C" w:rsidRPr="0003755E" w14:paraId="6154034D" w14:textId="77777777" w:rsidTr="00937164">
        <w:trPr>
          <w:trHeight w:val="335"/>
          <w:ins w:id="158" w:author="JINZHU WANG" w:date="2022-04-21T11:55:00Z"/>
          <w:trPrChange w:id="159" w:author="JINZHU WANG" w:date="2022-04-21T17:15:00Z">
            <w:trPr>
              <w:trHeight w:val="361"/>
            </w:trPr>
          </w:trPrChange>
        </w:trPr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  <w:tcPrChange w:id="160" w:author="JINZHU WANG" w:date="2022-04-21T17:15:00Z">
              <w:tcPr>
                <w:tcW w:w="2329" w:type="dxa"/>
                <w:tcBorders>
                  <w:top w:val="single" w:sz="4" w:space="0" w:color="auto"/>
                  <w:bottom w:val="single" w:sz="4" w:space="0" w:color="auto"/>
                </w:tcBorders>
                <w:vAlign w:val="center"/>
              </w:tcPr>
            </w:tcPrChange>
          </w:tcPr>
          <w:p w14:paraId="48122FAF" w14:textId="77777777" w:rsidR="0085236C" w:rsidRPr="0010036D" w:rsidRDefault="0085236C" w:rsidP="0003755E">
            <w:pPr>
              <w:spacing w:after="0"/>
              <w:rPr>
                <w:ins w:id="161" w:author="JINZHU WANG" w:date="2022-04-21T11:55:00Z"/>
                <w:rFonts w:eastAsia="Times New Roman" w:cstheme="minorHAnsi"/>
                <w:rPrChange w:id="162" w:author="JINZHU WANG" w:date="2022-04-21T12:41:00Z">
                  <w:rPr>
                    <w:ins w:id="163" w:author="JINZHU WANG" w:date="2022-04-21T11:55:00Z"/>
                    <w:rFonts w:eastAsia="Times New Roman" w:cstheme="minorHAnsi"/>
                    <w:color w:val="2F5496" w:themeColor="accent1" w:themeShade="BF"/>
                  </w:rPr>
                </w:rPrChange>
              </w:rPr>
            </w:pPr>
            <w:ins w:id="164" w:author="JINZHU WANG" w:date="2022-04-21T11:55:00Z">
              <w:r w:rsidRPr="0010036D">
                <w:rPr>
                  <w:rFonts w:eastAsia="Times New Roman" w:cstheme="minorHAnsi"/>
                  <w:rPrChange w:id="165" w:author="JINZHU WANG" w:date="2022-04-21T12:41:00Z">
                    <w:rPr>
                      <w:rFonts w:eastAsia="Times New Roman" w:cstheme="minorHAnsi"/>
                      <w:color w:val="2F5496" w:themeColor="accent1" w:themeShade="BF"/>
                    </w:rPr>
                  </w:rPrChange>
                </w:rPr>
                <w:t>Data</w:t>
              </w:r>
            </w:ins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  <w:vAlign w:val="center"/>
            <w:tcPrChange w:id="166" w:author="JINZHU WANG" w:date="2022-04-21T17:15:00Z">
              <w:tcPr>
                <w:tcW w:w="2344" w:type="dxa"/>
                <w:tcBorders>
                  <w:top w:val="single" w:sz="4" w:space="0" w:color="auto"/>
                  <w:bottom w:val="single" w:sz="4" w:space="0" w:color="auto"/>
                </w:tcBorders>
                <w:vAlign w:val="center"/>
              </w:tcPr>
            </w:tcPrChange>
          </w:tcPr>
          <w:p w14:paraId="7CBC236A" w14:textId="52FB1E70" w:rsidR="0085236C" w:rsidRPr="0010036D" w:rsidRDefault="00D73A39" w:rsidP="0003755E">
            <w:pPr>
              <w:spacing w:after="0"/>
              <w:rPr>
                <w:ins w:id="167" w:author="JINZHU WANG" w:date="2022-04-21T11:55:00Z"/>
                <w:rFonts w:eastAsia="Times New Roman" w:cstheme="minorHAnsi"/>
                <w:rPrChange w:id="168" w:author="JINZHU WANG" w:date="2022-04-21T12:41:00Z">
                  <w:rPr>
                    <w:ins w:id="169" w:author="JINZHU WANG" w:date="2022-04-21T11:55:00Z"/>
                    <w:rFonts w:eastAsia="Times New Roman" w:cstheme="minorHAnsi"/>
                    <w:color w:val="2F5496" w:themeColor="accent1" w:themeShade="BF"/>
                  </w:rPr>
                </w:rPrChange>
              </w:rPr>
            </w:pPr>
            <w:ins w:id="170" w:author="JINZHU WANG" w:date="2022-04-21T12:04:00Z">
              <w:r w:rsidRPr="0010036D">
                <w:rPr>
                  <w:rFonts w:eastAsia="Times New Roman" w:cstheme="minorHAnsi"/>
                  <w:rPrChange w:id="171" w:author="JINZHU WANG" w:date="2022-04-21T12:41:00Z">
                    <w:rPr>
                      <w:rFonts w:eastAsia="Times New Roman" w:cstheme="minorHAnsi"/>
                      <w:color w:val="2F5496" w:themeColor="accent1" w:themeShade="BF"/>
                    </w:rPr>
                  </w:rPrChange>
                </w:rPr>
                <w:t xml:space="preserve">Acquiring </w:t>
              </w:r>
            </w:ins>
            <w:ins w:id="172" w:author="JINZHU WANG" w:date="2022-04-21T11:55:00Z">
              <w:r w:rsidR="0085236C" w:rsidRPr="0010036D">
                <w:rPr>
                  <w:rFonts w:eastAsia="Times New Roman" w:cstheme="minorHAnsi"/>
                  <w:rPrChange w:id="173" w:author="JINZHU WANG" w:date="2022-04-21T12:41:00Z">
                    <w:rPr>
                      <w:rFonts w:eastAsia="Times New Roman" w:cstheme="minorHAnsi"/>
                      <w:color w:val="2F5496" w:themeColor="accent1" w:themeShade="BF"/>
                    </w:rPr>
                  </w:rPrChange>
                </w:rPr>
                <w:t>Time</w:t>
              </w:r>
            </w:ins>
          </w:p>
        </w:tc>
        <w:tc>
          <w:tcPr>
            <w:tcW w:w="3723" w:type="dxa"/>
            <w:tcBorders>
              <w:top w:val="single" w:sz="4" w:space="0" w:color="auto"/>
              <w:bottom w:val="single" w:sz="4" w:space="0" w:color="auto"/>
            </w:tcBorders>
            <w:vAlign w:val="center"/>
            <w:tcPrChange w:id="174" w:author="JINZHU WANG" w:date="2022-04-21T17:15:00Z">
              <w:tcPr>
                <w:tcW w:w="3335" w:type="dxa"/>
                <w:tcBorders>
                  <w:top w:val="single" w:sz="4" w:space="0" w:color="auto"/>
                  <w:bottom w:val="single" w:sz="4" w:space="0" w:color="auto"/>
                </w:tcBorders>
                <w:vAlign w:val="center"/>
              </w:tcPr>
            </w:tcPrChange>
          </w:tcPr>
          <w:p w14:paraId="58A7875A" w14:textId="77777777" w:rsidR="0085236C" w:rsidRPr="0010036D" w:rsidRDefault="0085236C" w:rsidP="0003755E">
            <w:pPr>
              <w:spacing w:after="0"/>
              <w:rPr>
                <w:ins w:id="175" w:author="JINZHU WANG" w:date="2022-04-21T11:55:00Z"/>
                <w:rFonts w:eastAsia="Times New Roman" w:cstheme="minorHAnsi"/>
                <w:rPrChange w:id="176" w:author="JINZHU WANG" w:date="2022-04-21T12:41:00Z">
                  <w:rPr>
                    <w:ins w:id="177" w:author="JINZHU WANG" w:date="2022-04-21T11:55:00Z"/>
                    <w:rFonts w:eastAsia="Times New Roman" w:cstheme="minorHAnsi"/>
                    <w:color w:val="2F5496" w:themeColor="accent1" w:themeShade="BF"/>
                  </w:rPr>
                </w:rPrChange>
              </w:rPr>
            </w:pPr>
            <w:ins w:id="178" w:author="JINZHU WANG" w:date="2022-04-21T11:55:00Z">
              <w:r w:rsidRPr="0010036D">
                <w:rPr>
                  <w:rFonts w:eastAsia="Times New Roman" w:cstheme="minorHAnsi"/>
                  <w:rPrChange w:id="179" w:author="JINZHU WANG" w:date="2022-04-21T12:41:00Z">
                    <w:rPr>
                      <w:rFonts w:eastAsia="Times New Roman" w:cstheme="minorHAnsi"/>
                      <w:color w:val="2F5496" w:themeColor="accent1" w:themeShade="BF"/>
                    </w:rPr>
                  </w:rPrChange>
                </w:rPr>
                <w:t>Source</w:t>
              </w:r>
            </w:ins>
          </w:p>
        </w:tc>
        <w:tc>
          <w:tcPr>
            <w:tcW w:w="1271" w:type="dxa"/>
            <w:tcBorders>
              <w:top w:val="single" w:sz="4" w:space="0" w:color="auto"/>
              <w:bottom w:val="single" w:sz="4" w:space="0" w:color="auto"/>
            </w:tcBorders>
            <w:tcPrChange w:id="180" w:author="JINZHU WANG" w:date="2022-04-21T17:15:00Z">
              <w:tcPr>
                <w:tcW w:w="1299" w:type="dxa"/>
                <w:tcBorders>
                  <w:top w:val="single" w:sz="4" w:space="0" w:color="auto"/>
                  <w:bottom w:val="single" w:sz="4" w:space="0" w:color="auto"/>
                </w:tcBorders>
              </w:tcPr>
            </w:tcPrChange>
          </w:tcPr>
          <w:p w14:paraId="2E006CA0" w14:textId="77777777" w:rsidR="0085236C" w:rsidRPr="0010036D" w:rsidRDefault="0085236C" w:rsidP="0003755E">
            <w:pPr>
              <w:spacing w:after="0"/>
              <w:rPr>
                <w:ins w:id="181" w:author="JINZHU WANG" w:date="2022-04-21T11:55:00Z"/>
                <w:rFonts w:eastAsia="Times New Roman" w:cstheme="minorHAnsi"/>
                <w:rPrChange w:id="182" w:author="JINZHU WANG" w:date="2022-04-21T12:41:00Z">
                  <w:rPr>
                    <w:ins w:id="183" w:author="JINZHU WANG" w:date="2022-04-21T11:55:00Z"/>
                    <w:rFonts w:eastAsia="Times New Roman" w:cstheme="minorHAnsi"/>
                    <w:color w:val="2F5496" w:themeColor="accent1" w:themeShade="BF"/>
                  </w:rPr>
                </w:rPrChange>
              </w:rPr>
            </w:pPr>
            <w:ins w:id="184" w:author="JINZHU WANG" w:date="2022-04-21T11:55:00Z">
              <w:r w:rsidRPr="0010036D">
                <w:rPr>
                  <w:rFonts w:eastAsia="Times New Roman" w:cstheme="minorHAnsi"/>
                  <w:rPrChange w:id="185" w:author="JINZHU WANG" w:date="2022-04-21T12:41:00Z">
                    <w:rPr>
                      <w:rFonts w:eastAsia="Times New Roman" w:cstheme="minorHAnsi"/>
                      <w:color w:val="2F5496" w:themeColor="accent1" w:themeShade="BF"/>
                    </w:rPr>
                  </w:rPrChange>
                </w:rPr>
                <w:t>Resolution</w:t>
              </w:r>
            </w:ins>
          </w:p>
        </w:tc>
      </w:tr>
      <w:tr w:rsidR="0085236C" w:rsidRPr="0003755E" w14:paraId="7947F5A1" w14:textId="77777777" w:rsidTr="00937164">
        <w:trPr>
          <w:trHeight w:val="320"/>
          <w:ins w:id="186" w:author="JINZHU WANG" w:date="2022-04-21T11:55:00Z"/>
          <w:trPrChange w:id="187" w:author="JINZHU WANG" w:date="2022-04-21T17:15:00Z">
            <w:trPr>
              <w:trHeight w:val="345"/>
            </w:trPr>
          </w:trPrChange>
        </w:trPr>
        <w:tc>
          <w:tcPr>
            <w:tcW w:w="1843" w:type="dxa"/>
            <w:tcBorders>
              <w:top w:val="single" w:sz="4" w:space="0" w:color="auto"/>
            </w:tcBorders>
            <w:vAlign w:val="center"/>
            <w:tcPrChange w:id="188" w:author="JINZHU WANG" w:date="2022-04-21T17:15:00Z">
              <w:tcPr>
                <w:tcW w:w="2329" w:type="dxa"/>
                <w:tcBorders>
                  <w:top w:val="single" w:sz="4" w:space="0" w:color="auto"/>
                </w:tcBorders>
                <w:vAlign w:val="center"/>
              </w:tcPr>
            </w:tcPrChange>
          </w:tcPr>
          <w:p w14:paraId="6F0F7E41" w14:textId="77777777" w:rsidR="0085236C" w:rsidRPr="0010036D" w:rsidRDefault="0085236C" w:rsidP="0003755E">
            <w:pPr>
              <w:spacing w:after="0"/>
              <w:rPr>
                <w:ins w:id="189" w:author="JINZHU WANG" w:date="2022-04-21T11:55:00Z"/>
                <w:rFonts w:eastAsia="Times New Roman" w:cstheme="minorHAnsi"/>
                <w:rPrChange w:id="190" w:author="JINZHU WANG" w:date="2022-04-21T12:41:00Z">
                  <w:rPr>
                    <w:ins w:id="191" w:author="JINZHU WANG" w:date="2022-04-21T11:55:00Z"/>
                    <w:rFonts w:eastAsia="Times New Roman" w:cstheme="minorHAnsi"/>
                    <w:color w:val="2F5496" w:themeColor="accent1" w:themeShade="BF"/>
                  </w:rPr>
                </w:rPrChange>
              </w:rPr>
            </w:pPr>
            <w:ins w:id="192" w:author="JINZHU WANG" w:date="2022-04-21T11:55:00Z">
              <w:r w:rsidRPr="0010036D">
                <w:rPr>
                  <w:rFonts w:eastAsia="Times New Roman" w:cstheme="minorHAnsi"/>
                  <w:rPrChange w:id="193" w:author="JINZHU WANG" w:date="2022-04-21T12:41:00Z">
                    <w:rPr>
                      <w:rFonts w:eastAsia="Times New Roman" w:cstheme="minorHAnsi"/>
                      <w:color w:val="2F5496" w:themeColor="accent1" w:themeShade="BF"/>
                    </w:rPr>
                  </w:rPrChange>
                </w:rPr>
                <w:t>Urban land use</w:t>
              </w:r>
            </w:ins>
          </w:p>
        </w:tc>
        <w:tc>
          <w:tcPr>
            <w:tcW w:w="2268" w:type="dxa"/>
            <w:tcBorders>
              <w:top w:val="single" w:sz="4" w:space="0" w:color="auto"/>
            </w:tcBorders>
            <w:vAlign w:val="center"/>
            <w:tcPrChange w:id="194" w:author="JINZHU WANG" w:date="2022-04-21T17:15:00Z">
              <w:tcPr>
                <w:tcW w:w="2344" w:type="dxa"/>
                <w:tcBorders>
                  <w:top w:val="single" w:sz="4" w:space="0" w:color="auto"/>
                </w:tcBorders>
                <w:vAlign w:val="center"/>
              </w:tcPr>
            </w:tcPrChange>
          </w:tcPr>
          <w:p w14:paraId="406B8949" w14:textId="77777777" w:rsidR="0085236C" w:rsidRPr="0010036D" w:rsidRDefault="0085236C" w:rsidP="0003755E">
            <w:pPr>
              <w:spacing w:after="0"/>
              <w:rPr>
                <w:ins w:id="195" w:author="JINZHU WANG" w:date="2022-04-21T11:55:00Z"/>
                <w:rFonts w:eastAsia="Times New Roman" w:cstheme="minorHAnsi"/>
                <w:rPrChange w:id="196" w:author="JINZHU WANG" w:date="2022-04-21T12:41:00Z">
                  <w:rPr>
                    <w:ins w:id="197" w:author="JINZHU WANG" w:date="2022-04-21T11:55:00Z"/>
                    <w:rFonts w:eastAsia="Times New Roman" w:cstheme="minorHAnsi"/>
                    <w:color w:val="2F5496" w:themeColor="accent1" w:themeShade="BF"/>
                  </w:rPr>
                </w:rPrChange>
              </w:rPr>
            </w:pPr>
            <w:ins w:id="198" w:author="JINZHU WANG" w:date="2022-04-21T11:55:00Z">
              <w:r w:rsidRPr="0010036D">
                <w:rPr>
                  <w:rFonts w:eastAsia="Times New Roman" w:cstheme="minorHAnsi"/>
                  <w:rPrChange w:id="199" w:author="JINZHU WANG" w:date="2022-04-21T12:41:00Z">
                    <w:rPr>
                      <w:rFonts w:eastAsia="Times New Roman" w:cstheme="minorHAnsi"/>
                      <w:color w:val="2F5496" w:themeColor="accent1" w:themeShade="BF"/>
                    </w:rPr>
                  </w:rPrChange>
                </w:rPr>
                <w:t>1994, 2006, 2018</w:t>
              </w:r>
            </w:ins>
          </w:p>
        </w:tc>
        <w:tc>
          <w:tcPr>
            <w:tcW w:w="3723" w:type="dxa"/>
            <w:tcBorders>
              <w:top w:val="single" w:sz="4" w:space="0" w:color="auto"/>
            </w:tcBorders>
            <w:vAlign w:val="center"/>
            <w:tcPrChange w:id="200" w:author="JINZHU WANG" w:date="2022-04-21T17:15:00Z">
              <w:tcPr>
                <w:tcW w:w="3335" w:type="dxa"/>
                <w:tcBorders>
                  <w:top w:val="single" w:sz="4" w:space="0" w:color="auto"/>
                </w:tcBorders>
                <w:vAlign w:val="center"/>
              </w:tcPr>
            </w:tcPrChange>
          </w:tcPr>
          <w:p w14:paraId="787E9127" w14:textId="09DF4958" w:rsidR="0085236C" w:rsidRPr="0010036D" w:rsidRDefault="001221F6" w:rsidP="0003755E">
            <w:pPr>
              <w:spacing w:after="0"/>
              <w:rPr>
                <w:ins w:id="201" w:author="JINZHU WANG" w:date="2022-04-21T11:55:00Z"/>
                <w:rFonts w:eastAsia="Times New Roman" w:cstheme="minorHAnsi"/>
                <w:rPrChange w:id="202" w:author="JINZHU WANG" w:date="2022-04-21T12:41:00Z">
                  <w:rPr>
                    <w:ins w:id="203" w:author="JINZHU WANG" w:date="2022-04-21T11:55:00Z"/>
                    <w:rFonts w:eastAsia="Times New Roman" w:cstheme="minorHAnsi"/>
                    <w:color w:val="2F5496" w:themeColor="accent1" w:themeShade="BF"/>
                  </w:rPr>
                </w:rPrChange>
              </w:rPr>
            </w:pPr>
            <w:customXmlInsRangeStart w:id="204" w:author="JINZHU WANG" w:date="2022-04-21T11:55:00Z"/>
            <w:sdt>
              <w:sdtPr>
                <w:alias w:val="To edit, see citavi.com/edit"/>
                <w:tag w:val="CitaviPlaceholder#2564f861-faa3-43ae-b556-dcf63d39b9e0"/>
                <w:id w:val="-1896573269"/>
                <w:placeholder>
                  <w:docPart w:val="B86E0FF01FDA476DB6AD3FFCF20BA0B9"/>
                </w:placeholder>
              </w:sdtPr>
              <w:sdtEndPr/>
              <w:sdtContent>
                <w:customXmlInsRangeEnd w:id="204"/>
                <w:ins w:id="205" w:author="JINZHU WANG" w:date="2022-04-21T11:55:00Z">
                  <w:r w:rsidR="00672B8D" w:rsidRPr="0091379F">
                    <w:rPr>
                      <w:rFonts w:ascii="Calibri" w:hAnsi="Calibri" w:cs="Calibri"/>
                      <w:noProof/>
                    </w:rPr>
                    <w:fldChar w:fldCharType="begin"/>
                  </w:r>
                </w:ins>
                <w:ins w:id="206" w:author="JINZHU WANG" w:date="2022-05-09T12:43:00Z">
                  <w:r>
                    <w:rPr>
                      <w:rFonts w:ascii="Calibri" w:hAnsi="Calibri" w:cs="Calibri"/>
                      <w:noProof/>
                    </w:rPr>
                    <w:instrText>ADDIN CitaviPlaceholder{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NC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+XHJcbiAgPG4+MTwvbj5cclxuICA8aW4+dHJ1ZTwvaW4+XHJcbiAgPG9zPjE8L29zPlxyXG4gIDxwcz4xPC9wcz5cclxuPC9zcD5cclxuPGVwPlxyXG4gIDxuPjE3PC9uPlxyXG4gIDxpbj50cnVlPC9pbj5cclxuICA8b3M+MTc8L29zPlxyXG4gIDxwcz4xNzwvcHM+XHJcbjwvZXA+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KLiBXYW5nIGV0IGFsLiJ9XX0sIlRhZyI6IkNpdGF2aVBsYWNlaG9sZGVyIzI1NjRmODYxLWZhYTMtNDNhZS1iNTU2LWRjZjYzZDM5YjllMCIsIlRleHQiOiJKLiBXYW5nIGV0IGFsLiIsIldBSVZlcnNpb24iOiI2LjExLjAuMCJ9}</w:instrText>
                  </w:r>
                </w:ins>
                <w:del w:id="207" w:author="JINZHU WANG" w:date="2022-05-09T12:43:00Z">
                  <w:r w:rsidR="0091379F" w:rsidDel="001221F6">
                    <w:rPr>
                      <w:rFonts w:ascii="Calibri" w:hAnsi="Calibri" w:cs="Calibri"/>
                      <w:noProof/>
                    </w:rPr>
                    <w:delInstrText>ADDIN CitaviPlaceholder{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NC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+XHJcbiAgPG4+MTwvbj5cclxuICA8aW4+dHJ1ZTwvaW4+XHJcbiAgPG9zPjE8L29zPlxyXG4gIDxwcz4xPC9wcz5cclxuPC9zcD5cclxuPGVwPlxyXG4gIDxuPjE3PC9uPlxyXG4gIDxpbj50cnVlPC9pbj5cclxuICA8b3M+MTc8L29zPlxyXG4gIDxwcz4xNzwvcHM+XHJcbjwvZXA+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KLiBXYW5nIGV0IGFsLiJ9XX0sIlRhZyI6IkNpdGF2aVBsYWNlaG9sZGVyIzI1NjRmODYxLWZhYTMtNDNhZS1iNTU2LWRjZjYzZDM5YjllMCIsIlRleHQiOiJKLiBXYW5nIGV0IGFsLiIsIldBSVZlcnNpb24iOiI2LjEwLjAuMCJ9}</w:delInstrText>
                  </w:r>
                </w:del>
                <w:ins w:id="208" w:author="JINZHU WANG" w:date="2022-04-21T11:55:00Z">
                  <w:r w:rsidR="00672B8D" w:rsidRPr="0091379F">
                    <w:rPr>
                      <w:rFonts w:ascii="Calibri" w:hAnsi="Calibri" w:cs="Calibri"/>
                      <w:noProof/>
                    </w:rPr>
                    <w:fldChar w:fldCharType="separate"/>
                  </w:r>
                </w:ins>
                <w:r w:rsidR="0091379F">
                  <w:rPr>
                    <w:rFonts w:ascii="Calibri" w:hAnsi="Calibri" w:cs="Calibri"/>
                    <w:noProof/>
                  </w:rPr>
                  <w:t>J. Wang et al.</w:t>
                </w:r>
                <w:ins w:id="209" w:author="JINZHU WANG" w:date="2022-04-21T11:55:00Z">
                  <w:r w:rsidR="00672B8D" w:rsidRPr="0091379F">
                    <w:rPr>
                      <w:rFonts w:ascii="Calibri" w:hAnsi="Calibri" w:cs="Calibri"/>
                      <w:noProof/>
                    </w:rPr>
                    <w:fldChar w:fldCharType="end"/>
                  </w:r>
                </w:ins>
                <w:customXmlInsRangeStart w:id="210" w:author="JINZHU WANG" w:date="2022-04-21T11:55:00Z"/>
              </w:sdtContent>
            </w:sdt>
            <w:customXmlInsRangeEnd w:id="210"/>
            <w:ins w:id="211" w:author="JINZHU WANG" w:date="2022-04-21T11:55:00Z">
              <w:r w:rsidR="00672B8D" w:rsidRPr="0091379F">
                <w:rPr>
                  <w:rFonts w:ascii="Calibri" w:hAnsi="Calibri" w:cs="Calibri"/>
                </w:rPr>
                <w:t xml:space="preserve"> </w:t>
              </w:r>
            </w:ins>
            <w:customXmlInsRangeStart w:id="212" w:author="JINZHU WANG" w:date="2022-04-21T11:55:00Z"/>
            <w:sdt>
              <w:sdtPr>
                <w:alias w:val="To edit, see citavi.com/edit"/>
                <w:tag w:val="CitaviPlaceholder#4a8be84a-528f-4c16-ae7d-164ae90baa4a"/>
                <w:id w:val="1817829291"/>
                <w:placeholder>
                  <w:docPart w:val="B86E0FF01FDA476DB6AD3FFCF20BA0B9"/>
                </w:placeholder>
              </w:sdtPr>
              <w:sdtEndPr/>
              <w:sdtContent>
                <w:customXmlInsRangeEnd w:id="212"/>
                <w:ins w:id="213" w:author="JINZHU WANG" w:date="2022-04-21T11:55:00Z">
                  <w:r w:rsidR="00672B8D" w:rsidRPr="0091379F">
                    <w:rPr>
                      <w:rFonts w:ascii="Calibri" w:hAnsi="Calibri" w:cs="Calibri"/>
                      <w:noProof/>
                    </w:rPr>
                    <w:fldChar w:fldCharType="begin"/>
                  </w:r>
                </w:ins>
                <w:ins w:id="214" w:author="JINZHU WANG" w:date="2022-05-09T12:43:00Z">
                  <w:r>
                    <w:rPr>
                      <w:rFonts w:ascii="Calibri" w:hAnsi="Calibri" w:cs="Calibri"/>
                      <w:noProof/>
                    </w:rPr>
                    <w:instrText>ADDIN CitaviPlaceholder{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2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+XHJcbiAgPGluPnRydWU8L2luPlxyXG4gIDxvcz4xPC9vcz5cclxuICA8cHM+MTwvcHM+XHJcbjwvc3A+XHJcbjxlcD5cclxuICA8bj4xNzwvbj5cclxuICA8aW4+dHJ1ZTwvaW4+XHJcbiAgPG9zPjE3PC9vcz5cclxuICA8cHM+MTc8L3BzPlxyXG48L2VwPlxyXG48b3M+MS0xNzwvb3M+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xKSJ9XX0sIlRhZyI6IkNpdGF2aVBsYWNlaG9sZGVyIzRhOGJlODRhLTUyOGYtNGMxNi1hZTdkLTE2NGFlOTBiYWE0YSIsIlRleHQiOiIoMjAyMSkiLCJXQUlWZXJzaW9uIjoiNi4xMS4wLjAifQ==}</w:instrText>
                  </w:r>
                </w:ins>
                <w:del w:id="215" w:author="JINZHU WANG" w:date="2022-05-09T12:43:00Z">
                  <w:r w:rsidR="0091379F" w:rsidDel="001221F6">
                    <w:rPr>
                      <w:rFonts w:ascii="Calibri" w:hAnsi="Calibri" w:cs="Calibri"/>
                      <w:noProof/>
                    </w:rPr>
                    <w:delInstrText>ADDIN CitaviPlaceholder{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2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+XHJcbiAgPGluPnRydWU8L2luPlxyXG4gIDxvcz4xPC9vcz5cclxuICA8cHM+MTwvcHM+XHJcbjwvc3A+XHJcbjxlcD5cclxuICA8bj4xNzwvbj5cclxuICA8aW4+dHJ1ZTwvaW4+XHJcbiAgPG9zPjE3PC9vcz5cclxuICA8cHM+MTc8L3BzPlxyXG48L2VwPlxyXG48b3M+MS0xNzwvb3M+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xKSJ9XX0sIlRhZyI6IkNpdGF2aVBsYWNlaG9sZGVyIzRhOGJlODRhLTUyOGYtNGMxNi1hZTdkLTE2NGFlOTBiYWE0YSIsIlRleHQiOiIoMjAyMSkiLCJXQUlWZXJzaW9uIjoiNi4xMC4wLjAifQ==}</w:delInstrText>
                  </w:r>
                </w:del>
                <w:ins w:id="216" w:author="JINZHU WANG" w:date="2022-04-21T11:55:00Z">
                  <w:r w:rsidR="00672B8D" w:rsidRPr="0091379F">
                    <w:rPr>
                      <w:rFonts w:ascii="Calibri" w:hAnsi="Calibri" w:cs="Calibri"/>
                      <w:noProof/>
                    </w:rPr>
                    <w:fldChar w:fldCharType="separate"/>
                  </w:r>
                </w:ins>
                <w:r w:rsidR="0091379F">
                  <w:rPr>
                    <w:rFonts w:ascii="Calibri" w:hAnsi="Calibri" w:cs="Calibri"/>
                    <w:noProof/>
                  </w:rPr>
                  <w:t>(2021)</w:t>
                </w:r>
                <w:ins w:id="217" w:author="JINZHU WANG" w:date="2022-04-21T11:55:00Z">
                  <w:r w:rsidR="00672B8D" w:rsidRPr="0091379F">
                    <w:rPr>
                      <w:rFonts w:ascii="Calibri" w:hAnsi="Calibri" w:cs="Calibri"/>
                      <w:noProof/>
                    </w:rPr>
                    <w:fldChar w:fldCharType="end"/>
                  </w:r>
                </w:ins>
                <w:customXmlInsRangeStart w:id="218" w:author="JINZHU WANG" w:date="2022-04-21T11:55:00Z"/>
              </w:sdtContent>
            </w:sdt>
            <w:customXmlInsRangeEnd w:id="218"/>
          </w:p>
        </w:tc>
        <w:tc>
          <w:tcPr>
            <w:tcW w:w="1271" w:type="dxa"/>
            <w:tcBorders>
              <w:top w:val="single" w:sz="4" w:space="0" w:color="auto"/>
            </w:tcBorders>
            <w:tcPrChange w:id="219" w:author="JINZHU WANG" w:date="2022-04-21T17:15:00Z">
              <w:tcPr>
                <w:tcW w:w="1299" w:type="dxa"/>
                <w:tcBorders>
                  <w:top w:val="single" w:sz="4" w:space="0" w:color="auto"/>
                </w:tcBorders>
              </w:tcPr>
            </w:tcPrChange>
          </w:tcPr>
          <w:p w14:paraId="2A938AFE" w14:textId="77777777" w:rsidR="0085236C" w:rsidRPr="0010036D" w:rsidRDefault="0085236C" w:rsidP="0003755E">
            <w:pPr>
              <w:spacing w:after="0"/>
              <w:rPr>
                <w:ins w:id="220" w:author="JINZHU WANG" w:date="2022-04-21T11:55:00Z"/>
                <w:rFonts w:eastAsia="Times New Roman" w:cstheme="minorHAnsi"/>
                <w:rPrChange w:id="221" w:author="JINZHU WANG" w:date="2022-04-21T12:41:00Z">
                  <w:rPr>
                    <w:ins w:id="222" w:author="JINZHU WANG" w:date="2022-04-21T11:55:00Z"/>
                    <w:rFonts w:eastAsia="Times New Roman" w:cstheme="minorHAnsi"/>
                    <w:color w:val="2F5496" w:themeColor="accent1" w:themeShade="BF"/>
                  </w:rPr>
                </w:rPrChange>
              </w:rPr>
            </w:pPr>
            <w:ins w:id="223" w:author="JINZHU WANG" w:date="2022-04-21T11:55:00Z">
              <w:r w:rsidRPr="0010036D">
                <w:rPr>
                  <w:rFonts w:eastAsia="Times New Roman" w:cstheme="minorHAnsi"/>
                  <w:rPrChange w:id="224" w:author="JINZHU WANG" w:date="2022-04-21T12:41:00Z">
                    <w:rPr>
                      <w:rFonts w:eastAsia="Times New Roman" w:cstheme="minorHAnsi"/>
                      <w:color w:val="2F5496" w:themeColor="accent1" w:themeShade="BF"/>
                    </w:rPr>
                  </w:rPrChange>
                </w:rPr>
                <w:t>30 m</w:t>
              </w:r>
            </w:ins>
          </w:p>
        </w:tc>
      </w:tr>
      <w:tr w:rsidR="0085236C" w:rsidRPr="0003755E" w14:paraId="556CB066" w14:textId="77777777" w:rsidTr="00937164">
        <w:trPr>
          <w:trHeight w:val="320"/>
          <w:ins w:id="225" w:author="JINZHU WANG" w:date="2022-04-21T11:55:00Z"/>
          <w:trPrChange w:id="226" w:author="JINZHU WANG" w:date="2022-04-21T17:15:00Z">
            <w:trPr>
              <w:trHeight w:val="345"/>
            </w:trPr>
          </w:trPrChange>
        </w:trPr>
        <w:tc>
          <w:tcPr>
            <w:tcW w:w="1843" w:type="dxa"/>
            <w:vAlign w:val="center"/>
            <w:tcPrChange w:id="227" w:author="JINZHU WANG" w:date="2022-04-21T17:15:00Z">
              <w:tcPr>
                <w:tcW w:w="2329" w:type="dxa"/>
                <w:vAlign w:val="center"/>
              </w:tcPr>
            </w:tcPrChange>
          </w:tcPr>
          <w:p w14:paraId="58A72D01" w14:textId="77777777" w:rsidR="0085236C" w:rsidRPr="0010036D" w:rsidRDefault="0085236C" w:rsidP="0003755E">
            <w:pPr>
              <w:spacing w:after="0"/>
              <w:rPr>
                <w:ins w:id="228" w:author="JINZHU WANG" w:date="2022-04-21T11:55:00Z"/>
                <w:rFonts w:eastAsia="Times New Roman" w:cstheme="minorHAnsi"/>
                <w:rPrChange w:id="229" w:author="JINZHU WANG" w:date="2022-04-21T12:41:00Z">
                  <w:rPr>
                    <w:ins w:id="230" w:author="JINZHU WANG" w:date="2022-04-21T11:55:00Z"/>
                    <w:rFonts w:eastAsia="Times New Roman" w:cstheme="minorHAnsi"/>
                    <w:color w:val="2F5496" w:themeColor="accent1" w:themeShade="BF"/>
                  </w:rPr>
                </w:rPrChange>
              </w:rPr>
            </w:pPr>
            <w:ins w:id="231" w:author="JINZHU WANG" w:date="2022-04-21T11:55:00Z">
              <w:r w:rsidRPr="0010036D">
                <w:rPr>
                  <w:rFonts w:eastAsia="Times New Roman" w:cstheme="minorHAnsi"/>
                  <w:rPrChange w:id="232" w:author="JINZHU WANG" w:date="2022-04-21T12:41:00Z">
                    <w:rPr>
                      <w:rFonts w:eastAsia="Times New Roman" w:cstheme="minorHAnsi"/>
                      <w:color w:val="2F5496" w:themeColor="accent1" w:themeShade="BF"/>
                    </w:rPr>
                  </w:rPrChange>
                </w:rPr>
                <w:t>Elevation</w:t>
              </w:r>
            </w:ins>
          </w:p>
        </w:tc>
        <w:tc>
          <w:tcPr>
            <w:tcW w:w="2268" w:type="dxa"/>
            <w:vAlign w:val="center"/>
            <w:tcPrChange w:id="233" w:author="JINZHU WANG" w:date="2022-04-21T17:15:00Z">
              <w:tcPr>
                <w:tcW w:w="2344" w:type="dxa"/>
                <w:vAlign w:val="center"/>
              </w:tcPr>
            </w:tcPrChange>
          </w:tcPr>
          <w:p w14:paraId="20766199" w14:textId="7DB37512" w:rsidR="0085236C" w:rsidRPr="0010036D" w:rsidRDefault="0085236C" w:rsidP="0003755E">
            <w:pPr>
              <w:spacing w:after="0"/>
              <w:rPr>
                <w:ins w:id="234" w:author="JINZHU WANG" w:date="2022-04-21T11:55:00Z"/>
                <w:rFonts w:eastAsia="Times New Roman" w:cstheme="minorHAnsi"/>
                <w:rPrChange w:id="235" w:author="JINZHU WANG" w:date="2022-04-21T12:41:00Z">
                  <w:rPr>
                    <w:ins w:id="236" w:author="JINZHU WANG" w:date="2022-04-21T11:55:00Z"/>
                    <w:rFonts w:eastAsia="Times New Roman" w:cstheme="minorHAnsi"/>
                    <w:color w:val="2F5496" w:themeColor="accent1" w:themeShade="BF"/>
                  </w:rPr>
                </w:rPrChange>
              </w:rPr>
            </w:pPr>
            <w:ins w:id="237" w:author="JINZHU WANG" w:date="2022-04-21T11:55:00Z">
              <w:r w:rsidRPr="0010036D">
                <w:rPr>
                  <w:rFonts w:eastAsia="Times New Roman" w:cstheme="minorHAnsi"/>
                  <w:rPrChange w:id="238" w:author="JINZHU WANG" w:date="2022-04-21T12:41:00Z">
                    <w:rPr>
                      <w:rFonts w:eastAsia="Times New Roman" w:cstheme="minorHAnsi"/>
                      <w:color w:val="2F5496" w:themeColor="accent1" w:themeShade="BF"/>
                    </w:rPr>
                  </w:rPrChange>
                </w:rPr>
                <w:t>20</w:t>
              </w:r>
            </w:ins>
            <w:ins w:id="239" w:author="JINZHU WANG" w:date="2022-04-21T12:45:00Z">
              <w:r w:rsidR="00FF58A7">
                <w:rPr>
                  <w:rFonts w:eastAsia="Times New Roman" w:cstheme="minorHAnsi"/>
                </w:rPr>
                <w:t>0</w:t>
              </w:r>
            </w:ins>
            <w:ins w:id="240" w:author="JINZHU WANG" w:date="2022-04-21T11:55:00Z">
              <w:r w:rsidRPr="0010036D">
                <w:rPr>
                  <w:rFonts w:eastAsia="Times New Roman" w:cstheme="minorHAnsi"/>
                  <w:rPrChange w:id="241" w:author="JINZHU WANG" w:date="2022-04-21T12:41:00Z">
                    <w:rPr>
                      <w:rFonts w:eastAsia="Times New Roman" w:cstheme="minorHAnsi"/>
                      <w:color w:val="2F5496" w:themeColor="accent1" w:themeShade="BF"/>
                    </w:rPr>
                  </w:rPrChange>
                </w:rPr>
                <w:t>0</w:t>
              </w:r>
              <w:r w:rsidRPr="0010036D">
                <w:rPr>
                  <w:rFonts w:eastAsia="Times New Roman" w:cstheme="minorHAnsi"/>
                  <w:vertAlign w:val="superscript"/>
                  <w:rPrChange w:id="242" w:author="JINZHU WANG" w:date="2022-04-21T12:41:00Z">
                    <w:rPr>
                      <w:rFonts w:eastAsia="Times New Roman" w:cstheme="minorHAnsi"/>
                      <w:color w:val="2F5496" w:themeColor="accent1" w:themeShade="BF"/>
                      <w:vertAlign w:val="superscript"/>
                    </w:rPr>
                  </w:rPrChange>
                </w:rPr>
                <w:t>*</w:t>
              </w:r>
            </w:ins>
          </w:p>
        </w:tc>
        <w:tc>
          <w:tcPr>
            <w:tcW w:w="3723" w:type="dxa"/>
            <w:vAlign w:val="center"/>
            <w:tcPrChange w:id="243" w:author="JINZHU WANG" w:date="2022-04-21T17:15:00Z">
              <w:tcPr>
                <w:tcW w:w="3335" w:type="dxa"/>
                <w:vAlign w:val="center"/>
              </w:tcPr>
            </w:tcPrChange>
          </w:tcPr>
          <w:p w14:paraId="788AE313" w14:textId="77777777" w:rsidR="0085236C" w:rsidRPr="0010036D" w:rsidRDefault="0085236C" w:rsidP="0003755E">
            <w:pPr>
              <w:spacing w:after="0"/>
              <w:rPr>
                <w:ins w:id="244" w:author="JINZHU WANG" w:date="2022-04-21T11:55:00Z"/>
                <w:rFonts w:eastAsia="Times New Roman" w:cstheme="minorHAnsi"/>
                <w:rPrChange w:id="245" w:author="JINZHU WANG" w:date="2022-04-21T12:41:00Z">
                  <w:rPr>
                    <w:ins w:id="246" w:author="JINZHU WANG" w:date="2022-04-21T11:55:00Z"/>
                    <w:rFonts w:eastAsia="Times New Roman" w:cstheme="minorHAnsi"/>
                    <w:color w:val="2F5496" w:themeColor="accent1" w:themeShade="BF"/>
                  </w:rPr>
                </w:rPrChange>
              </w:rPr>
            </w:pPr>
            <w:ins w:id="247" w:author="JINZHU WANG" w:date="2022-04-21T11:55:00Z">
              <w:r w:rsidRPr="0010036D">
                <w:rPr>
                  <w:rFonts w:eastAsia="Times New Roman" w:cstheme="minorHAnsi"/>
                  <w:rPrChange w:id="248" w:author="JINZHU WANG" w:date="2022-04-21T12:41:00Z">
                    <w:rPr>
                      <w:rFonts w:eastAsia="Times New Roman" w:cstheme="minorHAnsi"/>
                      <w:color w:val="2F5496" w:themeColor="accent1" w:themeShade="BF"/>
                    </w:rPr>
                  </w:rPrChange>
                </w:rPr>
                <w:t>Shuttle Radar Topography Mission</w:t>
              </w:r>
            </w:ins>
          </w:p>
        </w:tc>
        <w:tc>
          <w:tcPr>
            <w:tcW w:w="1271" w:type="dxa"/>
            <w:tcPrChange w:id="249" w:author="JINZHU WANG" w:date="2022-04-21T17:15:00Z">
              <w:tcPr>
                <w:tcW w:w="1299" w:type="dxa"/>
              </w:tcPr>
            </w:tcPrChange>
          </w:tcPr>
          <w:p w14:paraId="03364E76" w14:textId="77777777" w:rsidR="0085236C" w:rsidRPr="0010036D" w:rsidRDefault="0085236C" w:rsidP="0003755E">
            <w:pPr>
              <w:spacing w:after="0"/>
              <w:rPr>
                <w:ins w:id="250" w:author="JINZHU WANG" w:date="2022-04-21T11:55:00Z"/>
                <w:rFonts w:eastAsia="Times New Roman" w:cstheme="minorHAnsi"/>
                <w:rPrChange w:id="251" w:author="JINZHU WANG" w:date="2022-04-21T12:41:00Z">
                  <w:rPr>
                    <w:ins w:id="252" w:author="JINZHU WANG" w:date="2022-04-21T11:55:00Z"/>
                    <w:rFonts w:eastAsia="Times New Roman" w:cstheme="minorHAnsi"/>
                    <w:color w:val="2F5496" w:themeColor="accent1" w:themeShade="BF"/>
                  </w:rPr>
                </w:rPrChange>
              </w:rPr>
            </w:pPr>
            <w:ins w:id="253" w:author="JINZHU WANG" w:date="2022-04-21T11:55:00Z">
              <w:r w:rsidRPr="0010036D">
                <w:rPr>
                  <w:rFonts w:eastAsia="Times New Roman" w:cstheme="minorHAnsi"/>
                  <w:rPrChange w:id="254" w:author="JINZHU WANG" w:date="2022-04-21T12:41:00Z">
                    <w:rPr>
                      <w:rFonts w:eastAsia="Times New Roman" w:cstheme="minorHAnsi"/>
                      <w:color w:val="2F5496" w:themeColor="accent1" w:themeShade="BF"/>
                    </w:rPr>
                  </w:rPrChange>
                </w:rPr>
                <w:t>30 m</w:t>
              </w:r>
            </w:ins>
          </w:p>
        </w:tc>
      </w:tr>
      <w:tr w:rsidR="0085236C" w:rsidRPr="0003755E" w14:paraId="685FB8A3" w14:textId="77777777" w:rsidTr="00937164">
        <w:trPr>
          <w:trHeight w:val="335"/>
          <w:ins w:id="255" w:author="JINZHU WANG" w:date="2022-04-21T11:55:00Z"/>
          <w:trPrChange w:id="256" w:author="JINZHU WANG" w:date="2022-04-21T17:15:00Z">
            <w:trPr>
              <w:trHeight w:val="361"/>
            </w:trPr>
          </w:trPrChange>
        </w:trPr>
        <w:tc>
          <w:tcPr>
            <w:tcW w:w="1843" w:type="dxa"/>
            <w:tcBorders>
              <w:bottom w:val="single" w:sz="4" w:space="0" w:color="auto"/>
            </w:tcBorders>
            <w:vAlign w:val="center"/>
            <w:tcPrChange w:id="257" w:author="JINZHU WANG" w:date="2022-04-21T17:15:00Z">
              <w:tcPr>
                <w:tcW w:w="2329" w:type="dxa"/>
                <w:tcBorders>
                  <w:bottom w:val="single" w:sz="4" w:space="0" w:color="auto"/>
                </w:tcBorders>
                <w:vAlign w:val="center"/>
              </w:tcPr>
            </w:tcPrChange>
          </w:tcPr>
          <w:p w14:paraId="45B8275A" w14:textId="77777777" w:rsidR="0085236C" w:rsidRPr="0010036D" w:rsidRDefault="0085236C" w:rsidP="0003755E">
            <w:pPr>
              <w:spacing w:after="0"/>
              <w:rPr>
                <w:ins w:id="258" w:author="JINZHU WANG" w:date="2022-04-21T11:55:00Z"/>
                <w:rFonts w:eastAsia="Times New Roman" w:cstheme="minorHAnsi"/>
                <w:rPrChange w:id="259" w:author="JINZHU WANG" w:date="2022-04-21T12:41:00Z">
                  <w:rPr>
                    <w:ins w:id="260" w:author="JINZHU WANG" w:date="2022-04-21T11:55:00Z"/>
                    <w:rFonts w:eastAsia="Times New Roman" w:cstheme="minorHAnsi"/>
                    <w:color w:val="2F5496" w:themeColor="accent1" w:themeShade="BF"/>
                  </w:rPr>
                </w:rPrChange>
              </w:rPr>
            </w:pPr>
            <w:ins w:id="261" w:author="JINZHU WANG" w:date="2022-04-21T11:55:00Z">
              <w:r w:rsidRPr="0010036D">
                <w:rPr>
                  <w:rFonts w:eastAsia="Times New Roman" w:cstheme="minorHAnsi"/>
                  <w:rPrChange w:id="262" w:author="JINZHU WANG" w:date="2022-04-21T12:41:00Z">
                    <w:rPr>
                      <w:rFonts w:eastAsia="Times New Roman" w:cstheme="minorHAnsi"/>
                      <w:color w:val="2F5496" w:themeColor="accent1" w:themeShade="BF"/>
                    </w:rPr>
                  </w:rPrChange>
                </w:rPr>
                <w:t>Slope</w:t>
              </w:r>
            </w:ins>
          </w:p>
        </w:tc>
        <w:tc>
          <w:tcPr>
            <w:tcW w:w="2268" w:type="dxa"/>
            <w:tcBorders>
              <w:bottom w:val="single" w:sz="4" w:space="0" w:color="auto"/>
            </w:tcBorders>
            <w:vAlign w:val="center"/>
            <w:tcPrChange w:id="263" w:author="JINZHU WANG" w:date="2022-04-21T17:15:00Z">
              <w:tcPr>
                <w:tcW w:w="2344" w:type="dxa"/>
                <w:tcBorders>
                  <w:bottom w:val="single" w:sz="4" w:space="0" w:color="auto"/>
                </w:tcBorders>
                <w:vAlign w:val="center"/>
              </w:tcPr>
            </w:tcPrChange>
          </w:tcPr>
          <w:p w14:paraId="44CA808F" w14:textId="3FAA8519" w:rsidR="0085236C" w:rsidRPr="0010036D" w:rsidRDefault="0085236C" w:rsidP="0003755E">
            <w:pPr>
              <w:spacing w:after="0"/>
              <w:rPr>
                <w:ins w:id="264" w:author="JINZHU WANG" w:date="2022-04-21T11:55:00Z"/>
                <w:rFonts w:eastAsia="Times New Roman" w:cstheme="minorHAnsi"/>
                <w:rPrChange w:id="265" w:author="JINZHU WANG" w:date="2022-04-21T12:41:00Z">
                  <w:rPr>
                    <w:ins w:id="266" w:author="JINZHU WANG" w:date="2022-04-21T11:55:00Z"/>
                    <w:rFonts w:eastAsia="Times New Roman" w:cstheme="minorHAnsi"/>
                    <w:color w:val="2F5496" w:themeColor="accent1" w:themeShade="BF"/>
                  </w:rPr>
                </w:rPrChange>
              </w:rPr>
            </w:pPr>
            <w:ins w:id="267" w:author="JINZHU WANG" w:date="2022-04-21T11:55:00Z">
              <w:r w:rsidRPr="0010036D">
                <w:rPr>
                  <w:rFonts w:eastAsia="Times New Roman" w:cstheme="minorHAnsi"/>
                  <w:rPrChange w:id="268" w:author="JINZHU WANG" w:date="2022-04-21T12:41:00Z">
                    <w:rPr>
                      <w:rFonts w:eastAsia="Times New Roman" w:cstheme="minorHAnsi"/>
                      <w:color w:val="2F5496" w:themeColor="accent1" w:themeShade="BF"/>
                    </w:rPr>
                  </w:rPrChange>
                </w:rPr>
                <w:t>20</w:t>
              </w:r>
            </w:ins>
            <w:ins w:id="269" w:author="JINZHU WANG" w:date="2022-04-21T12:45:00Z">
              <w:r w:rsidR="00FF58A7">
                <w:rPr>
                  <w:rFonts w:eastAsia="Times New Roman" w:cstheme="minorHAnsi"/>
                </w:rPr>
                <w:t>0</w:t>
              </w:r>
            </w:ins>
            <w:ins w:id="270" w:author="JINZHU WANG" w:date="2022-04-21T11:55:00Z">
              <w:r w:rsidRPr="0010036D">
                <w:rPr>
                  <w:rFonts w:eastAsia="Times New Roman" w:cstheme="minorHAnsi"/>
                  <w:rPrChange w:id="271" w:author="JINZHU WANG" w:date="2022-04-21T12:41:00Z">
                    <w:rPr>
                      <w:rFonts w:eastAsia="Times New Roman" w:cstheme="minorHAnsi"/>
                      <w:color w:val="2F5496" w:themeColor="accent1" w:themeShade="BF"/>
                    </w:rPr>
                  </w:rPrChange>
                </w:rPr>
                <w:t>0</w:t>
              </w:r>
              <w:r w:rsidRPr="0010036D">
                <w:rPr>
                  <w:rFonts w:eastAsia="Times New Roman" w:cstheme="minorHAnsi"/>
                  <w:vertAlign w:val="superscript"/>
                  <w:rPrChange w:id="272" w:author="JINZHU WANG" w:date="2022-04-21T12:41:00Z">
                    <w:rPr>
                      <w:rFonts w:eastAsia="Times New Roman" w:cstheme="minorHAnsi"/>
                      <w:color w:val="2F5496" w:themeColor="accent1" w:themeShade="BF"/>
                      <w:vertAlign w:val="superscript"/>
                    </w:rPr>
                  </w:rPrChange>
                </w:rPr>
                <w:t>*</w:t>
              </w:r>
            </w:ins>
          </w:p>
        </w:tc>
        <w:tc>
          <w:tcPr>
            <w:tcW w:w="3723" w:type="dxa"/>
            <w:tcBorders>
              <w:bottom w:val="single" w:sz="4" w:space="0" w:color="auto"/>
            </w:tcBorders>
            <w:vAlign w:val="center"/>
            <w:tcPrChange w:id="273" w:author="JINZHU WANG" w:date="2022-04-21T17:15:00Z">
              <w:tcPr>
                <w:tcW w:w="3335" w:type="dxa"/>
                <w:tcBorders>
                  <w:bottom w:val="single" w:sz="4" w:space="0" w:color="auto"/>
                </w:tcBorders>
                <w:vAlign w:val="center"/>
              </w:tcPr>
            </w:tcPrChange>
          </w:tcPr>
          <w:p w14:paraId="27B2D820" w14:textId="77777777" w:rsidR="0085236C" w:rsidRPr="0010036D" w:rsidRDefault="0085236C" w:rsidP="0003755E">
            <w:pPr>
              <w:spacing w:after="0"/>
              <w:rPr>
                <w:ins w:id="274" w:author="JINZHU WANG" w:date="2022-04-21T11:55:00Z"/>
                <w:rFonts w:eastAsia="Times New Roman" w:cstheme="minorHAnsi"/>
                <w:rPrChange w:id="275" w:author="JINZHU WANG" w:date="2022-04-21T12:41:00Z">
                  <w:rPr>
                    <w:ins w:id="276" w:author="JINZHU WANG" w:date="2022-04-21T11:55:00Z"/>
                    <w:rFonts w:eastAsia="Times New Roman" w:cstheme="minorHAnsi"/>
                    <w:color w:val="2F5496" w:themeColor="accent1" w:themeShade="BF"/>
                  </w:rPr>
                </w:rPrChange>
              </w:rPr>
            </w:pPr>
            <w:ins w:id="277" w:author="JINZHU WANG" w:date="2022-04-21T11:55:00Z">
              <w:r w:rsidRPr="0010036D">
                <w:rPr>
                  <w:rFonts w:eastAsia="Times New Roman" w:cstheme="minorHAnsi"/>
                  <w:rPrChange w:id="278" w:author="JINZHU WANG" w:date="2022-04-21T12:41:00Z">
                    <w:rPr>
                      <w:rFonts w:eastAsia="Times New Roman" w:cstheme="minorHAnsi"/>
                      <w:color w:val="2F5496" w:themeColor="accent1" w:themeShade="BF"/>
                    </w:rPr>
                  </w:rPrChange>
                </w:rPr>
                <w:t>Derived from elevation</w:t>
              </w:r>
            </w:ins>
          </w:p>
        </w:tc>
        <w:tc>
          <w:tcPr>
            <w:tcW w:w="1271" w:type="dxa"/>
            <w:tcBorders>
              <w:bottom w:val="single" w:sz="4" w:space="0" w:color="auto"/>
            </w:tcBorders>
            <w:tcPrChange w:id="279" w:author="JINZHU WANG" w:date="2022-04-21T17:15:00Z">
              <w:tcPr>
                <w:tcW w:w="1299" w:type="dxa"/>
                <w:tcBorders>
                  <w:bottom w:val="single" w:sz="4" w:space="0" w:color="auto"/>
                </w:tcBorders>
              </w:tcPr>
            </w:tcPrChange>
          </w:tcPr>
          <w:p w14:paraId="131A05DD" w14:textId="77777777" w:rsidR="0085236C" w:rsidRPr="0010036D" w:rsidRDefault="0085236C" w:rsidP="0003755E">
            <w:pPr>
              <w:spacing w:after="0"/>
              <w:rPr>
                <w:ins w:id="280" w:author="JINZHU WANG" w:date="2022-04-21T11:55:00Z"/>
                <w:rFonts w:eastAsia="Times New Roman" w:cstheme="minorHAnsi"/>
                <w:rPrChange w:id="281" w:author="JINZHU WANG" w:date="2022-04-21T12:41:00Z">
                  <w:rPr>
                    <w:ins w:id="282" w:author="JINZHU WANG" w:date="2022-04-21T11:55:00Z"/>
                    <w:rFonts w:eastAsia="Times New Roman" w:cstheme="minorHAnsi"/>
                    <w:color w:val="2F5496" w:themeColor="accent1" w:themeShade="BF"/>
                  </w:rPr>
                </w:rPrChange>
              </w:rPr>
            </w:pPr>
            <w:ins w:id="283" w:author="JINZHU WANG" w:date="2022-04-21T11:55:00Z">
              <w:r w:rsidRPr="0010036D">
                <w:rPr>
                  <w:rFonts w:eastAsia="Times New Roman" w:cstheme="minorHAnsi"/>
                  <w:rPrChange w:id="284" w:author="JINZHU WANG" w:date="2022-04-21T12:41:00Z">
                    <w:rPr>
                      <w:rFonts w:eastAsia="Times New Roman" w:cstheme="minorHAnsi"/>
                      <w:color w:val="2F5496" w:themeColor="accent1" w:themeShade="BF"/>
                    </w:rPr>
                  </w:rPrChange>
                </w:rPr>
                <w:t>30 m</w:t>
              </w:r>
            </w:ins>
          </w:p>
        </w:tc>
      </w:tr>
    </w:tbl>
    <w:p w14:paraId="47C24228" w14:textId="71875F3C" w:rsidR="0097057B" w:rsidDel="00FF58A7" w:rsidRDefault="0085236C" w:rsidP="00D71802">
      <w:pPr>
        <w:keepNext/>
        <w:spacing w:after="0" w:line="276" w:lineRule="auto"/>
        <w:rPr>
          <w:del w:id="285" w:author="JINZHU WANG" w:date="2022-04-21T11:51:00Z"/>
          <w:sz w:val="18"/>
          <w:szCs w:val="18"/>
        </w:rPr>
      </w:pPr>
      <w:ins w:id="286" w:author="JINZHU WANG" w:date="2022-04-21T11:55:00Z">
        <w:r w:rsidRPr="000A7CA8">
          <w:rPr>
            <w:sz w:val="18"/>
            <w:szCs w:val="18"/>
          </w:rPr>
          <w:t>* Note, the elevation and slope data were used in both U-Net-A and U-Net-B</w:t>
        </w:r>
      </w:ins>
      <w:ins w:id="287" w:author="JINZHU WANG" w:date="2022-04-21T12:04:00Z">
        <w:r w:rsidR="00982FE2" w:rsidRPr="000A7CA8">
          <w:rPr>
            <w:sz w:val="18"/>
            <w:szCs w:val="18"/>
          </w:rPr>
          <w:t xml:space="preserve"> </w:t>
        </w:r>
        <w:r w:rsidR="00982FE2" w:rsidRPr="000A7CA8">
          <w:rPr>
            <w:rFonts w:hint="eastAsia"/>
            <w:sz w:val="18"/>
            <w:szCs w:val="18"/>
          </w:rPr>
          <w:t>de</w:t>
        </w:r>
        <w:r w:rsidR="00982FE2" w:rsidRPr="000A7CA8">
          <w:rPr>
            <w:sz w:val="18"/>
            <w:szCs w:val="18"/>
          </w:rPr>
          <w:t>spite</w:t>
        </w:r>
        <w:r w:rsidR="00D73A39" w:rsidRPr="000A7CA8">
          <w:rPr>
            <w:sz w:val="18"/>
            <w:szCs w:val="18"/>
          </w:rPr>
          <w:t xml:space="preserve"> the</w:t>
        </w:r>
      </w:ins>
      <w:ins w:id="288" w:author="JINZHU WANG" w:date="2022-04-21T12:45:00Z">
        <w:r w:rsidR="00FF58A7">
          <w:rPr>
            <w:sz w:val="18"/>
            <w:szCs w:val="18"/>
          </w:rPr>
          <w:t>ir</w:t>
        </w:r>
      </w:ins>
      <w:ins w:id="289" w:author="JINZHU WANG" w:date="2022-04-21T12:04:00Z">
        <w:r w:rsidR="00D73A39" w:rsidRPr="000A7CA8">
          <w:rPr>
            <w:sz w:val="18"/>
            <w:szCs w:val="18"/>
          </w:rPr>
          <w:t xml:space="preserve"> </w:t>
        </w:r>
      </w:ins>
      <w:ins w:id="290" w:author="JINZHU WANG" w:date="2022-04-21T12:45:00Z">
        <w:r w:rsidR="00FF58A7">
          <w:rPr>
            <w:sz w:val="18"/>
            <w:szCs w:val="18"/>
          </w:rPr>
          <w:t>being</w:t>
        </w:r>
      </w:ins>
      <w:ins w:id="291" w:author="JINZHU WANG" w:date="2022-04-21T12:05:00Z">
        <w:r w:rsidR="00D73A39" w:rsidRPr="000A7CA8">
          <w:rPr>
            <w:sz w:val="18"/>
            <w:szCs w:val="18"/>
          </w:rPr>
          <w:t xml:space="preserve"> acquired in 20</w:t>
        </w:r>
      </w:ins>
      <w:ins w:id="292" w:author="JINZHU WANG" w:date="2022-04-21T12:45:00Z">
        <w:r w:rsidR="00FF58A7">
          <w:rPr>
            <w:sz w:val="18"/>
            <w:szCs w:val="18"/>
          </w:rPr>
          <w:t>0</w:t>
        </w:r>
      </w:ins>
      <w:ins w:id="293" w:author="JINZHU WANG" w:date="2022-04-21T12:05:00Z">
        <w:r w:rsidR="00D73A39" w:rsidRPr="000A7CA8">
          <w:rPr>
            <w:sz w:val="18"/>
            <w:szCs w:val="18"/>
          </w:rPr>
          <w:t>0</w:t>
        </w:r>
      </w:ins>
      <w:ins w:id="294" w:author="JINZHU WANG" w:date="2022-04-21T11:55:00Z">
        <w:r w:rsidRPr="000A7CA8">
          <w:rPr>
            <w:sz w:val="18"/>
            <w:szCs w:val="18"/>
          </w:rPr>
          <w:t>.</w:t>
        </w:r>
      </w:ins>
    </w:p>
    <w:p w14:paraId="715D7C0D" w14:textId="77777777" w:rsidR="00FF58A7" w:rsidRPr="000A7CA8" w:rsidRDefault="00FF58A7" w:rsidP="0091379F">
      <w:pPr>
        <w:spacing w:line="276" w:lineRule="auto"/>
        <w:rPr>
          <w:ins w:id="295" w:author="JINZHU WANG" w:date="2022-04-21T12:45:00Z"/>
          <w:sz w:val="18"/>
          <w:szCs w:val="18"/>
        </w:rPr>
      </w:pPr>
    </w:p>
    <w:p w14:paraId="77797B6A" w14:textId="5424C0A1" w:rsidR="00C179DA" w:rsidRPr="00424860" w:rsidRDefault="00622CB6" w:rsidP="00D71802">
      <w:pPr>
        <w:keepNext/>
        <w:spacing w:after="0" w:line="276" w:lineRule="auto"/>
      </w:pPr>
      <w:r w:rsidRPr="00424860">
        <w:rPr>
          <w:noProof/>
        </w:rPr>
        <w:drawing>
          <wp:inline distT="0" distB="0" distL="0" distR="0" wp14:anchorId="20FEC27F" wp14:editId="1C72B051">
            <wp:extent cx="4831642" cy="5950424"/>
            <wp:effectExtent l="0" t="0" r="762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3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47354" cy="596977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85831E2" w14:textId="08E59B22" w:rsidR="00BE310D" w:rsidRPr="00BD1576" w:rsidRDefault="00DB75A0" w:rsidP="009E3CCD">
      <w:pPr>
        <w:pStyle w:val="Caption"/>
        <w:rPr>
          <w:rFonts w:ascii="Calibri" w:hAnsi="Calibri" w:cs="Calibri"/>
          <w:i w:val="0"/>
          <w:iCs w:val="0"/>
        </w:rPr>
      </w:pPr>
      <w:bookmarkStart w:id="296" w:name="_Ref81460063"/>
      <w:bookmarkStart w:id="297" w:name="_Ref81460034"/>
      <w:r w:rsidRPr="00BD1576">
        <w:rPr>
          <w:i w:val="0"/>
          <w:iCs w:val="0"/>
        </w:rPr>
        <w:t>Fig</w:t>
      </w:r>
      <w:r w:rsidR="00184E41">
        <w:rPr>
          <w:i w:val="0"/>
          <w:iCs w:val="0"/>
        </w:rPr>
        <w:t>.</w:t>
      </w:r>
      <w:r w:rsidRPr="00BD1576">
        <w:rPr>
          <w:i w:val="0"/>
          <w:iCs w:val="0"/>
        </w:rPr>
        <w:t xml:space="preserve"> </w:t>
      </w:r>
      <w:r w:rsidRPr="00BD1576">
        <w:rPr>
          <w:i w:val="0"/>
          <w:iCs w:val="0"/>
        </w:rPr>
        <w:fldChar w:fldCharType="begin"/>
      </w:r>
      <w:r w:rsidRPr="00BD1576">
        <w:rPr>
          <w:i w:val="0"/>
          <w:iCs w:val="0"/>
        </w:rPr>
        <w:instrText>SEQ Figure \* ARABIC</w:instrText>
      </w:r>
      <w:r w:rsidRPr="00BD1576">
        <w:rPr>
          <w:i w:val="0"/>
          <w:iCs w:val="0"/>
        </w:rPr>
        <w:fldChar w:fldCharType="separate"/>
      </w:r>
      <w:r w:rsidR="0097057B">
        <w:rPr>
          <w:i w:val="0"/>
          <w:iCs w:val="0"/>
          <w:noProof/>
        </w:rPr>
        <w:t>5</w:t>
      </w:r>
      <w:r w:rsidRPr="00BD1576">
        <w:rPr>
          <w:i w:val="0"/>
          <w:iCs w:val="0"/>
        </w:rPr>
        <w:fldChar w:fldCharType="end"/>
      </w:r>
      <w:bookmarkEnd w:id="296"/>
      <w:r w:rsidRPr="00BD1576">
        <w:rPr>
          <w:i w:val="0"/>
          <w:iCs w:val="0"/>
        </w:rPr>
        <w:t xml:space="preserve">. </w:t>
      </w:r>
      <w:r w:rsidR="00184E41">
        <w:rPr>
          <w:i w:val="0"/>
          <w:iCs w:val="0"/>
        </w:rPr>
        <w:t>U</w:t>
      </w:r>
      <w:r w:rsidRPr="00BD1576">
        <w:rPr>
          <w:i w:val="0"/>
          <w:iCs w:val="0"/>
        </w:rPr>
        <w:t>rban dynamic map of the North China Plain</w:t>
      </w:r>
      <w:bookmarkEnd w:id="297"/>
      <w:r w:rsidR="00E43FB9" w:rsidRPr="00BD1576">
        <w:rPr>
          <w:i w:val="0"/>
          <w:iCs w:val="0"/>
        </w:rPr>
        <w:t>.</w:t>
      </w:r>
    </w:p>
    <w:p w14:paraId="4E1AB993" w14:textId="06DBDF80" w:rsidR="009C7D21" w:rsidRPr="00BD1576" w:rsidRDefault="00CF050D" w:rsidP="00625C38">
      <w:pPr>
        <w:pStyle w:val="Heading2"/>
        <w:spacing w:line="276" w:lineRule="auto"/>
        <w:rPr>
          <w:rFonts w:cstheme="majorHAnsi"/>
        </w:rPr>
      </w:pPr>
      <w:r w:rsidRPr="00BD1576">
        <w:rPr>
          <w:rFonts w:cstheme="majorHAnsi"/>
        </w:rPr>
        <w:lastRenderedPageBreak/>
        <w:t>2.5</w:t>
      </w:r>
      <w:r w:rsidR="00184E41">
        <w:rPr>
          <w:rFonts w:cstheme="majorHAnsi"/>
        </w:rPr>
        <w:t>.</w:t>
      </w:r>
      <w:r w:rsidR="009C7D21" w:rsidRPr="00BD1576">
        <w:rPr>
          <w:rFonts w:cstheme="majorHAnsi"/>
        </w:rPr>
        <w:t xml:space="preserve"> </w:t>
      </w:r>
      <w:r w:rsidR="00844190" w:rsidRPr="00BD1576">
        <w:rPr>
          <w:rFonts w:cstheme="majorHAnsi"/>
        </w:rPr>
        <w:t xml:space="preserve">Training the </w:t>
      </w:r>
      <w:r w:rsidR="00CD71CA" w:rsidRPr="00BD1576">
        <w:rPr>
          <w:rFonts w:cstheme="majorHAnsi"/>
        </w:rPr>
        <w:t>U-Net</w:t>
      </w:r>
      <w:r w:rsidR="00AE556E">
        <w:rPr>
          <w:rFonts w:cstheme="majorHAnsi"/>
        </w:rPr>
        <w:t xml:space="preserve"> model</w:t>
      </w:r>
    </w:p>
    <w:p w14:paraId="724E127E" w14:textId="1E89A953" w:rsidR="009C7D21" w:rsidRPr="00424860" w:rsidRDefault="009C7D21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Control samples were </w:t>
      </w:r>
      <w:r w:rsidR="00201B9D" w:rsidRPr="00424860">
        <w:rPr>
          <w:rFonts w:ascii="Calibri" w:hAnsi="Calibri" w:cs="Calibri"/>
        </w:rPr>
        <w:t xml:space="preserve">assembled using </w:t>
      </w:r>
      <w:r w:rsidRPr="00424860">
        <w:rPr>
          <w:rFonts w:ascii="Calibri" w:hAnsi="Calibri" w:cs="Calibri"/>
        </w:rPr>
        <w:t xml:space="preserve">Google Earth Engine </w:t>
      </w:r>
      <w:sdt>
        <w:sdtPr>
          <w:rPr>
            <w:rFonts w:ascii="Calibri" w:hAnsi="Calibri" w:cs="Calibri"/>
          </w:rPr>
          <w:alias w:val="To edit, see citavi.com/edit"/>
          <w:tag w:val="CitaviPlaceholder#9c9d5a8f-b462-42e7-81e6-c237635d4103"/>
          <w:id w:val="2116853181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298" w:author="JINZHU WANG" w:date="2022-05-09T12:43:00Z">
            <w:r w:rsidR="001221F6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wODI5OTAzLTBkYTAtNDFjZi1iMTU3LTk3ODQ1ZjE1YTQwNiIsIlJhbmdlTGVuZ3RoIjoyMywiUmVmZXJlbmNlSWQiOiIyNjJhODQ4Yi1kZmMyLTQxOWQtYmI4Ny1jNWE3NjVlYzczN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cnNlLjIwMTcuMDYuMDMxIiwiVXJpU3RyaW5nIjoiaHR0cHM6Ly9kb2kub3JnLzEwLjEwMTYvai5yc2UuMjAxNy4wNi4wMz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GM0NjFiZDUtZWE4My00MmZkLTkzNzctN2E4YTg0NmRlNGQ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d3dy5zY2llbmNlZGlyZWN0LmNvbS9zY2llbmNlL2FydGljbGUvcGlpL3MwMDM0NDI1NzE3MzAyOTAwIiwiVXJpU3RyaW5nIjoiaHR0cHM6Ly93d3cuc2NpZW5jZWRpcmVjdC5jb20vc2NpZW5jZS9hcnRpY2xlL3BpaS9zMDAzNDQyNTcxNzMwMjkw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}</w:instrText>
            </w:r>
          </w:ins>
          <w:del w:id="299" w:author="JINZHU WANG" w:date="2022-05-09T12:43:00Z">
            <w:r w:rsidR="00651994" w:rsidDel="001221F6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wODI5OTAzLTBkYTAtNDFjZi1iMTU3LTk3ODQ1ZjE1YTQwNiIsIlJhbmdlTGVuZ3RoIjoyMywiUmVmZXJlbmNlSWQiOiIyNjJhODQ4Yi1kZmMyLTQxOWQtYmI4Ny1jNWE3NjVlYzczN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cnNlLjIwMTcuMDYuMDMxIiwiVXJpU3RyaW5nIjoiaHR0cHM6Ly9kb2kub3JnLzEwLjEwMTYvai5yc2UuMjAxNy4wNi4wMz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GM0NjFiZDUtZWE4My00MmZkLTkzNzctN2E4YTg0NmRlNGQ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d3dy5zY2llbmNlZGlyZWN0LmNvbS9zY2llbmNlL2FydGljbGUvcGlpL3MwMDM0NDI1NzE3MzAyOTAwIiwiVXJpU3RyaW5nIjoiaHR0cHM6Ly93d3cuc2NpZW5jZWRpcmVjdC5jb20vc2NpZW5jZS9hcnRpY2xlL3BpaS9zMDAzNDQyNTcxNzMwMjkw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91379F">
            <w:rPr>
              <w:rFonts w:ascii="Calibri" w:hAnsi="Calibri" w:cs="Calibri"/>
              <w:noProof/>
            </w:rPr>
            <w:t>(Gorelick et al., 2017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The </w:t>
      </w:r>
      <w:r w:rsidR="00464672">
        <w:rPr>
          <w:rFonts w:ascii="Calibri" w:hAnsi="Calibri" w:cs="Calibri"/>
          <w:i/>
          <w:iCs/>
        </w:rPr>
        <w:t>N</w:t>
      </w:r>
      <w:r w:rsidRPr="00424860">
        <w:rPr>
          <w:rFonts w:ascii="Calibri" w:hAnsi="Calibri" w:cs="Calibri"/>
          <w:i/>
          <w:iCs/>
        </w:rPr>
        <w:t>eighborhoodToArray</w:t>
      </w:r>
      <w:r w:rsidRPr="00424860">
        <w:rPr>
          <w:rFonts w:ascii="Calibri" w:hAnsi="Calibri" w:cs="Calibri"/>
        </w:rPr>
        <w:t xml:space="preserve"> module was used to </w:t>
      </w:r>
      <w:r w:rsidR="007F302E" w:rsidRPr="00424860">
        <w:rPr>
          <w:rFonts w:ascii="Calibri" w:hAnsi="Calibri" w:cs="Calibri"/>
        </w:rPr>
        <w:t xml:space="preserve">crop </w:t>
      </w:r>
      <w:r w:rsidR="001F134A" w:rsidRPr="00424860">
        <w:t xml:space="preserve">256 </w:t>
      </w:r>
      <w:r w:rsidR="008A0296" w:rsidRPr="00424860">
        <w:t>×</w:t>
      </w:r>
      <w:r w:rsidR="001F134A" w:rsidRPr="00424860">
        <w:rPr>
          <w:rFonts w:ascii="Calibri" w:hAnsi="Calibri" w:cs="Calibri"/>
        </w:rPr>
        <w:t xml:space="preserve"> 256 pixel </w:t>
      </w:r>
      <w:r w:rsidR="00270970" w:rsidRPr="00424860">
        <w:rPr>
          <w:rFonts w:ascii="Calibri" w:hAnsi="Calibri" w:cs="Calibri"/>
        </w:rPr>
        <w:t xml:space="preserve">tiled </w:t>
      </w:r>
      <w:r w:rsidRPr="00424860">
        <w:rPr>
          <w:rFonts w:ascii="Calibri" w:hAnsi="Calibri" w:cs="Calibri"/>
        </w:rPr>
        <w:t xml:space="preserve">samples from the </w:t>
      </w:r>
      <w:r w:rsidR="00D0480C" w:rsidRPr="00424860">
        <w:rPr>
          <w:rFonts w:ascii="Calibri" w:hAnsi="Calibri" w:cs="Calibri"/>
        </w:rPr>
        <w:t>base</w:t>
      </w:r>
      <w:r w:rsidRPr="00424860">
        <w:rPr>
          <w:rFonts w:ascii="Calibri" w:hAnsi="Calibri" w:cs="Calibri"/>
        </w:rPr>
        <w:t xml:space="preserve"> image. We set the </w:t>
      </w:r>
      <w:r w:rsidR="00310DD2" w:rsidRPr="00424860">
        <w:rPr>
          <w:rFonts w:ascii="Calibri" w:hAnsi="Calibri" w:cs="Calibri"/>
        </w:rPr>
        <w:t>tile</w:t>
      </w:r>
      <w:r w:rsidRPr="00424860">
        <w:rPr>
          <w:rFonts w:ascii="Calibri" w:hAnsi="Calibri" w:cs="Calibri"/>
        </w:rPr>
        <w:t xml:space="preserve"> size to 256 following common data science practices</w:t>
      </w:r>
      <w:r w:rsidR="006C5A76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f29f5af5-43e5-4c58-a025-d693e8d9e760"/>
          <w:id w:val="43144073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ins w:id="300" w:author="JINZHU WANG" w:date="2022-05-09T12:43:00Z">
            <w:r w:rsidR="001221F6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5ZmMzZDJhLTFhNTMtNDcyZi04ZjJiLTE5ZTkyNDJkYmU0ZCIsIlJhbmdlTGVuZ3RoIjoyNi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+dHJ1ZTwvaW4+XHJcbiAgPG9zPjIzNDwvb3M+XHJcbiAgPHBzPjIzNDwvcHM+XHJcbjwvc3A+XHJcbjxlcD5cclxuICA8bj4yNDE8L24+XHJcbiAgPGluPnRydWU8L2luPlxyXG4gIDxvcz4yNDE8L29zPlxyXG4gIDxwcz4yNDE8L3BzPlxyXG48L2VwPlxyXG48b3M+MjM0LTI0MTwvb3M+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gZXQgYWwuLCAyMDE1KSJ9XX0sIlRhZyI6IkNpdGF2aVBsYWNlaG9sZGVyI2YyOWY1YWY1LTQzZTUtNGM1OC1hMDI1LWQ2OTNlOGQ5ZTc2MCIsIlRleHQiOiIoUm9ubmViZXJnZXIgZXQgYWwuLCAyMDE1KSIsIldBSVZlcnNpb24iOiI2LjExLjAuMCJ9}</w:instrText>
            </w:r>
          </w:ins>
          <w:del w:id="301" w:author="JINZHU WANG" w:date="2022-05-09T12:43:00Z">
            <w:r w:rsidR="00651994" w:rsidDel="001221F6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5ZmMzZDJhLTFhNTMtNDcyZi04ZjJiLTE5ZTkyNDJkYmU0ZCIsIlJhbmdlTGVuZ3RoIjoyNi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+dHJ1ZTwvaW4+XHJcbiAgPG9zPjIzNDwvb3M+XHJcbiAgPHBzPjIzNDwvcHM+XHJcbjwvc3A+XHJcbjxlcD5cclxuICA8bj4yNDE8L24+XHJcbiAgPGluPnRydWU8L2luPlxyXG4gIDxvcz4yNDE8L29zPlxyXG4gIDxwcz4yNDE8L3BzPlxyXG48L2VwPlxyXG48b3M+MjM0LTI0MTwvb3M+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gZXQgYWwuLCAyMDE1KSJ9XX0sIlRhZyI6IkNpdGF2aVBsYWNlaG9sZGVyI2YyOWY1YWY1LTQzZTUtNGM1OC1hMDI1LWQ2OTNlOGQ5ZTc2MCIsIlRleHQiOiIoUm9ubmViZXJnZXIgZXQgYWwuLCAyMDE1KSIsIldBSVZlcnNpb24iOiI2LjEwLjAuMCJ9}</w:delInstrText>
            </w:r>
          </w:del>
          <w:r w:rsidRPr="00424860">
            <w:rPr>
              <w:rFonts w:ascii="Calibri" w:hAnsi="Calibri" w:cs="Calibri"/>
              <w:noProof/>
            </w:rPr>
            <w:fldChar w:fldCharType="separate"/>
          </w:r>
          <w:r w:rsidR="0091379F">
            <w:rPr>
              <w:rFonts w:ascii="Calibri" w:hAnsi="Calibri" w:cs="Calibri"/>
              <w:noProof/>
            </w:rPr>
            <w:t>(Ronneberger et al., 2015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1536D0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and collected 20,000 </w:t>
      </w:r>
      <w:r w:rsidR="001536D0" w:rsidRPr="00424860">
        <w:rPr>
          <w:rFonts w:ascii="Calibri" w:hAnsi="Calibri" w:cs="Calibri"/>
        </w:rPr>
        <w:t xml:space="preserve">samples </w:t>
      </w:r>
      <w:r w:rsidRPr="00424860">
        <w:rPr>
          <w:rFonts w:ascii="Calibri" w:hAnsi="Calibri" w:cs="Calibri"/>
        </w:rPr>
        <w:t>for training an</w:t>
      </w:r>
      <w:r w:rsidR="00EC48E3" w:rsidRPr="00424860">
        <w:rPr>
          <w:rFonts w:ascii="Calibri" w:hAnsi="Calibri" w:cs="Calibri"/>
        </w:rPr>
        <w:t>d</w:t>
      </w:r>
      <w:r w:rsidRPr="00424860">
        <w:rPr>
          <w:rFonts w:ascii="Calibri" w:hAnsi="Calibri" w:cs="Calibri"/>
        </w:rPr>
        <w:t xml:space="preserve"> 5,000 for validation.</w:t>
      </w:r>
      <w:r w:rsidR="002703FE" w:rsidRPr="00424860">
        <w:rPr>
          <w:rFonts w:ascii="Calibri" w:hAnsi="Calibri" w:cs="Calibri"/>
        </w:rPr>
        <w:t xml:space="preserve"> </w:t>
      </w:r>
      <w:r w:rsidR="00C4368D" w:rsidRPr="00424860">
        <w:rPr>
          <w:rFonts w:ascii="Calibri" w:hAnsi="Calibri" w:cs="Calibri"/>
        </w:rPr>
        <w:t>The samples</w:t>
      </w:r>
      <w:r w:rsidR="002703FE" w:rsidRPr="00424860">
        <w:rPr>
          <w:rFonts w:ascii="Calibri" w:hAnsi="Calibri" w:cs="Calibri"/>
        </w:rPr>
        <w:t xml:space="preserve"> include</w:t>
      </w:r>
      <w:r w:rsidR="00C4368D" w:rsidRPr="00424860">
        <w:rPr>
          <w:rFonts w:ascii="Calibri" w:hAnsi="Calibri" w:cs="Calibri"/>
        </w:rPr>
        <w:t>d</w:t>
      </w:r>
      <w:r w:rsidR="002703FE" w:rsidRPr="00424860">
        <w:rPr>
          <w:rFonts w:ascii="Calibri" w:hAnsi="Calibri" w:cs="Calibri"/>
        </w:rPr>
        <w:t xml:space="preserve"> </w:t>
      </w:r>
      <w:r w:rsidR="00464672">
        <w:rPr>
          <w:rFonts w:ascii="Calibri" w:hAnsi="Calibri" w:cs="Calibri"/>
        </w:rPr>
        <w:t>three</w:t>
      </w:r>
      <w:r w:rsidR="002703FE" w:rsidRPr="00424860">
        <w:rPr>
          <w:rFonts w:ascii="Calibri" w:hAnsi="Calibri" w:cs="Calibri"/>
        </w:rPr>
        <w:t>-layer input data (</w:t>
      </w:r>
      <w:r w:rsidR="00152E6E" w:rsidRPr="00424860">
        <w:rPr>
          <w:rFonts w:ascii="Calibri" w:hAnsi="Calibri" w:cs="Calibri"/>
        </w:rPr>
        <w:t>e.g.,</w:t>
      </w:r>
      <w:r w:rsidR="00555F45" w:rsidRPr="00424860">
        <w:rPr>
          <w:rFonts w:ascii="Calibri" w:hAnsi="Calibri" w:cs="Calibri"/>
        </w:rPr>
        <w:t xml:space="preserve"> </w:t>
      </w:r>
      <w:r w:rsidR="002703FE" w:rsidRPr="00424860">
        <w:rPr>
          <w:rFonts w:ascii="Calibri" w:hAnsi="Calibri" w:cs="Calibri"/>
        </w:rPr>
        <w:t>urban</w:t>
      </w:r>
      <w:r w:rsidR="0053663D" w:rsidRPr="00424860">
        <w:rPr>
          <w:rFonts w:ascii="Calibri" w:hAnsi="Calibri" w:cs="Calibri"/>
        </w:rPr>
        <w:t xml:space="preserve"> map</w:t>
      </w:r>
      <w:r w:rsidR="00A84488" w:rsidRPr="00424860">
        <w:rPr>
          <w:rFonts w:ascii="Calibri" w:hAnsi="Calibri" w:cs="Calibri"/>
        </w:rPr>
        <w:t xml:space="preserve"> </w:t>
      </w:r>
      <w:r w:rsidR="0004637C" w:rsidRPr="00424860">
        <w:rPr>
          <w:rFonts w:ascii="Calibri" w:hAnsi="Calibri" w:cs="Calibri"/>
        </w:rPr>
        <w:t>of</w:t>
      </w:r>
      <w:r w:rsidR="00A84488" w:rsidRPr="00424860">
        <w:rPr>
          <w:rFonts w:ascii="Calibri" w:hAnsi="Calibri" w:cs="Calibri"/>
        </w:rPr>
        <w:t xml:space="preserve"> 1994</w:t>
      </w:r>
      <w:r w:rsidR="007B362E" w:rsidRPr="00424860">
        <w:rPr>
          <w:rFonts w:ascii="Calibri" w:hAnsi="Calibri" w:cs="Calibri"/>
        </w:rPr>
        <w:t>,</w:t>
      </w:r>
      <w:r w:rsidR="00A92019" w:rsidRPr="00424860">
        <w:rPr>
          <w:rFonts w:ascii="Calibri" w:hAnsi="Calibri" w:cs="Calibri"/>
        </w:rPr>
        <w:t xml:space="preserve"> elevation,</w:t>
      </w:r>
      <w:r w:rsidR="002703FE" w:rsidRPr="00424860">
        <w:rPr>
          <w:rFonts w:ascii="Calibri" w:hAnsi="Calibri" w:cs="Calibri"/>
        </w:rPr>
        <w:t xml:space="preserve"> and slope) and a single-layer </w:t>
      </w:r>
      <w:r w:rsidR="005F7E95" w:rsidRPr="00424860">
        <w:rPr>
          <w:rFonts w:ascii="Calibri" w:hAnsi="Calibri" w:cs="Calibri"/>
        </w:rPr>
        <w:t>later year</w:t>
      </w:r>
      <w:r w:rsidR="002703FE" w:rsidRPr="00424860">
        <w:rPr>
          <w:rFonts w:ascii="Calibri" w:hAnsi="Calibri" w:cs="Calibri"/>
        </w:rPr>
        <w:t xml:space="preserve"> image (</w:t>
      </w:r>
      <w:r w:rsidR="00152E6E" w:rsidRPr="00424860">
        <w:rPr>
          <w:rFonts w:ascii="Calibri" w:hAnsi="Calibri" w:cs="Calibri"/>
        </w:rPr>
        <w:t xml:space="preserve">e.g., </w:t>
      </w:r>
      <w:r w:rsidR="0087277D" w:rsidRPr="00424860">
        <w:rPr>
          <w:rFonts w:ascii="Calibri" w:hAnsi="Calibri" w:cs="Calibri"/>
        </w:rPr>
        <w:t>urban</w:t>
      </w:r>
      <w:r w:rsidR="0053663D" w:rsidRPr="00424860">
        <w:rPr>
          <w:rFonts w:ascii="Calibri" w:hAnsi="Calibri" w:cs="Calibri"/>
        </w:rPr>
        <w:t xml:space="preserve"> map</w:t>
      </w:r>
      <w:r w:rsidR="0087277D" w:rsidRPr="00424860">
        <w:rPr>
          <w:rFonts w:ascii="Calibri" w:hAnsi="Calibri" w:cs="Calibri"/>
        </w:rPr>
        <w:t xml:space="preserve"> for 2006</w:t>
      </w:r>
      <w:r w:rsidR="002703FE" w:rsidRPr="00424860">
        <w:rPr>
          <w:rFonts w:ascii="Calibri" w:hAnsi="Calibri" w:cs="Calibri"/>
        </w:rPr>
        <w:t>).</w:t>
      </w:r>
    </w:p>
    <w:p w14:paraId="02BF9210" w14:textId="3EE38A62" w:rsidR="00A67D53" w:rsidRPr="00424860" w:rsidRDefault="00A67D53" w:rsidP="00A67D53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U-Net was trained </w:t>
      </w:r>
      <w:r w:rsidR="00F3759E" w:rsidRPr="00424860">
        <w:rPr>
          <w:rFonts w:ascii="Calibri" w:hAnsi="Calibri" w:cs="Calibri"/>
        </w:rPr>
        <w:t xml:space="preserve">for 200 </w:t>
      </w:r>
      <w:r w:rsidR="00EB723A" w:rsidRPr="00424860">
        <w:rPr>
          <w:rFonts w:ascii="Calibri" w:hAnsi="Calibri" w:cs="Calibri"/>
        </w:rPr>
        <w:t>epochs (an epoch refers to the U-Net</w:t>
      </w:r>
      <w:r w:rsidR="005249B2" w:rsidRPr="00424860">
        <w:rPr>
          <w:rFonts w:ascii="Calibri" w:hAnsi="Calibri" w:cs="Calibri"/>
        </w:rPr>
        <w:t xml:space="preserve"> </w:t>
      </w:r>
      <w:r w:rsidR="00AE556E">
        <w:rPr>
          <w:rFonts w:ascii="Calibri" w:hAnsi="Calibri" w:cs="Calibri"/>
        </w:rPr>
        <w:t xml:space="preserve">model </w:t>
      </w:r>
      <w:r w:rsidR="005249B2" w:rsidRPr="00424860">
        <w:rPr>
          <w:rFonts w:ascii="Calibri" w:hAnsi="Calibri" w:cs="Calibri"/>
        </w:rPr>
        <w:t>complete</w:t>
      </w:r>
      <w:r w:rsidR="00464672">
        <w:rPr>
          <w:rFonts w:ascii="Calibri" w:hAnsi="Calibri" w:cs="Calibri"/>
        </w:rPr>
        <w:t>ly</w:t>
      </w:r>
      <w:r w:rsidR="00EB723A" w:rsidRPr="00424860">
        <w:rPr>
          <w:rFonts w:ascii="Calibri" w:hAnsi="Calibri" w:cs="Calibri"/>
        </w:rPr>
        <w:t xml:space="preserve"> updating its weights </w:t>
      </w:r>
      <w:r w:rsidR="00E11CE7" w:rsidRPr="00424860">
        <w:rPr>
          <w:rFonts w:ascii="Calibri" w:hAnsi="Calibri" w:cs="Calibri"/>
        </w:rPr>
        <w:t>using all 20,000 training samples</w:t>
      </w:r>
      <w:r w:rsidR="00EB723A" w:rsidRPr="00424860">
        <w:rPr>
          <w:rFonts w:ascii="Calibri" w:hAnsi="Calibri" w:cs="Calibri"/>
        </w:rPr>
        <w:t>)</w:t>
      </w:r>
      <w:r w:rsidR="007560EB" w:rsidRPr="00424860">
        <w:rPr>
          <w:rFonts w:ascii="Calibri" w:hAnsi="Calibri" w:cs="Calibri"/>
        </w:rPr>
        <w:t>. W</w:t>
      </w:r>
      <w:r w:rsidR="00006E90" w:rsidRPr="00424860">
        <w:rPr>
          <w:rFonts w:ascii="Calibri" w:hAnsi="Calibri" w:cs="Calibri"/>
        </w:rPr>
        <w:t xml:space="preserve">e saved </w:t>
      </w:r>
      <w:r w:rsidR="00F94813" w:rsidRPr="00424860">
        <w:rPr>
          <w:rFonts w:ascii="Calibri" w:hAnsi="Calibri" w:cs="Calibri"/>
        </w:rPr>
        <w:t>the model produced at each epoch</w:t>
      </w:r>
      <w:r w:rsidRPr="00424860">
        <w:rPr>
          <w:rFonts w:ascii="Calibri" w:hAnsi="Calibri" w:cs="Calibri"/>
        </w:rPr>
        <w:t xml:space="preserve"> and </w:t>
      </w:r>
      <w:r w:rsidR="007560EB" w:rsidRPr="00424860">
        <w:rPr>
          <w:rFonts w:ascii="Calibri" w:hAnsi="Calibri" w:cs="Calibri"/>
        </w:rPr>
        <w:t xml:space="preserve">tested its performance </w:t>
      </w:r>
      <w:r w:rsidR="003B288D" w:rsidRPr="00424860">
        <w:rPr>
          <w:rFonts w:ascii="Calibri" w:hAnsi="Calibri" w:cs="Calibri"/>
        </w:rPr>
        <w:t>on</w:t>
      </w:r>
      <w:r w:rsidRPr="00424860">
        <w:rPr>
          <w:rFonts w:ascii="Calibri" w:hAnsi="Calibri" w:cs="Calibri"/>
        </w:rPr>
        <w:t xml:space="preserve"> </w:t>
      </w:r>
      <w:r w:rsidR="007560EB" w:rsidRPr="00424860">
        <w:rPr>
          <w:rFonts w:ascii="Calibri" w:hAnsi="Calibri" w:cs="Calibri"/>
        </w:rPr>
        <w:t xml:space="preserve">the 5,000 </w:t>
      </w:r>
      <w:r w:rsidRPr="00424860">
        <w:rPr>
          <w:rFonts w:ascii="Calibri" w:hAnsi="Calibri" w:cs="Calibri"/>
        </w:rPr>
        <w:t xml:space="preserve">validation samples. </w:t>
      </w:r>
      <w:r w:rsidR="00DC2925" w:rsidRPr="00424860">
        <w:rPr>
          <w:rFonts w:ascii="Calibri" w:hAnsi="Calibri" w:cs="Calibri"/>
        </w:rPr>
        <w:t>During the training process, t</w:t>
      </w:r>
      <w:r w:rsidRPr="00424860">
        <w:rPr>
          <w:rFonts w:ascii="Calibri" w:hAnsi="Calibri" w:cs="Calibri"/>
        </w:rPr>
        <w:t xml:space="preserve">he </w:t>
      </w:r>
      <w:r w:rsidR="000503E0" w:rsidRPr="00424860">
        <w:rPr>
          <w:rFonts w:ascii="Calibri" w:hAnsi="Calibri" w:cs="Calibri"/>
        </w:rPr>
        <w:t>tiled input images</w:t>
      </w:r>
      <w:r w:rsidRPr="00424860">
        <w:rPr>
          <w:rFonts w:ascii="Calibri" w:hAnsi="Calibri" w:cs="Calibri"/>
        </w:rPr>
        <w:t xml:space="preserve"> were </w:t>
      </w:r>
      <w:r w:rsidR="000503E0" w:rsidRPr="00424860">
        <w:rPr>
          <w:rFonts w:ascii="Calibri" w:hAnsi="Calibri" w:cs="Calibri"/>
        </w:rPr>
        <w:t>resized</w:t>
      </w:r>
      <w:r w:rsidRPr="00424860">
        <w:rPr>
          <w:rFonts w:ascii="Calibri" w:hAnsi="Calibri" w:cs="Calibri"/>
        </w:rPr>
        <w:t xml:space="preserve"> to 8 × 8 pixels after five down-sampling </w:t>
      </w:r>
      <w:r w:rsidR="007F46B4" w:rsidRPr="00424860">
        <w:rPr>
          <w:rFonts w:ascii="Calibri" w:hAnsi="Calibri" w:cs="Calibri"/>
        </w:rPr>
        <w:t>operations</w:t>
      </w:r>
      <w:r w:rsidRPr="00424860">
        <w:rPr>
          <w:rFonts w:ascii="Calibri" w:hAnsi="Calibri" w:cs="Calibri"/>
        </w:rPr>
        <w:t xml:space="preserve"> and then converted to a single-layer output image that was the same size </w:t>
      </w:r>
      <w:r w:rsidR="006B2771" w:rsidRPr="00424860">
        <w:rPr>
          <w:rFonts w:ascii="Calibri" w:hAnsi="Calibri" w:cs="Calibri"/>
        </w:rPr>
        <w:t>as</w:t>
      </w:r>
      <w:r w:rsidRPr="00424860">
        <w:rPr>
          <w:rFonts w:ascii="Calibri" w:hAnsi="Calibri" w:cs="Calibri"/>
        </w:rPr>
        <w:t xml:space="preserve"> the </w:t>
      </w:r>
      <w:r w:rsidR="006B2771" w:rsidRPr="00424860">
        <w:rPr>
          <w:rFonts w:ascii="Calibri" w:hAnsi="Calibri" w:cs="Calibri"/>
        </w:rPr>
        <w:t>original</w:t>
      </w:r>
      <w:r w:rsidRPr="00424860">
        <w:rPr>
          <w:rFonts w:ascii="Calibri" w:hAnsi="Calibri" w:cs="Calibri"/>
        </w:rPr>
        <w:t xml:space="preserve"> </w:t>
      </w:r>
      <w:r w:rsidR="006B2771" w:rsidRPr="00424860">
        <w:rPr>
          <w:rFonts w:ascii="Calibri" w:hAnsi="Calibri" w:cs="Calibri"/>
        </w:rPr>
        <w:t xml:space="preserve">input </w:t>
      </w:r>
      <w:r w:rsidRPr="00424860">
        <w:rPr>
          <w:rFonts w:ascii="Calibri" w:hAnsi="Calibri" w:cs="Calibri"/>
        </w:rPr>
        <w:t>image tile with another five up-sampling operations</w:t>
      </w:r>
      <w:r w:rsidR="00DA5C77" w:rsidRPr="00424860">
        <w:rPr>
          <w:rFonts w:ascii="Calibri" w:hAnsi="Calibri" w:cs="Calibri"/>
        </w:rPr>
        <w:t xml:space="preserve"> (</w:t>
      </w:r>
      <w:r w:rsidR="00DA5C77" w:rsidRPr="00424860">
        <w:rPr>
          <w:rFonts w:ascii="Calibri" w:hAnsi="Calibri" w:cs="Calibri"/>
        </w:rPr>
        <w:fldChar w:fldCharType="begin"/>
      </w:r>
      <w:r w:rsidR="00DA5C77" w:rsidRPr="00424860">
        <w:rPr>
          <w:rFonts w:ascii="Calibri" w:hAnsi="Calibri" w:cs="Calibri"/>
        </w:rPr>
        <w:instrText xml:space="preserve"> REF _Ref81460160 \h </w:instrText>
      </w:r>
      <w:r w:rsidR="00DA5C77" w:rsidRPr="00424860">
        <w:rPr>
          <w:rFonts w:ascii="Calibri" w:hAnsi="Calibri" w:cs="Calibri"/>
        </w:rPr>
      </w:r>
      <w:r w:rsidR="00DA5C77" w:rsidRPr="00424860">
        <w:rPr>
          <w:rFonts w:ascii="Calibri" w:hAnsi="Calibri" w:cs="Calibri"/>
        </w:rPr>
        <w:fldChar w:fldCharType="separate"/>
      </w:r>
      <w:r w:rsidR="0097057B" w:rsidRPr="002135D8">
        <w:t>Fig</w:t>
      </w:r>
      <w:r w:rsidR="0097057B">
        <w:t>.</w:t>
      </w:r>
      <w:r w:rsidR="0097057B" w:rsidRPr="002135D8">
        <w:t xml:space="preserve"> </w:t>
      </w:r>
      <w:r w:rsidR="0097057B">
        <w:rPr>
          <w:i/>
          <w:iCs/>
          <w:noProof/>
        </w:rPr>
        <w:t>4</w:t>
      </w:r>
      <w:r w:rsidR="00DA5C77" w:rsidRPr="00424860">
        <w:rPr>
          <w:rFonts w:ascii="Calibri" w:hAnsi="Calibri" w:cs="Calibri"/>
        </w:rPr>
        <w:fldChar w:fldCharType="end"/>
      </w:r>
      <w:r w:rsidR="00DA5C77" w:rsidRPr="00424860">
        <w:rPr>
          <w:rFonts w:ascii="Calibri" w:hAnsi="Calibri" w:cs="Calibri"/>
        </w:rPr>
        <w:t>)</w:t>
      </w:r>
      <w:r w:rsidRPr="00424860">
        <w:rPr>
          <w:rFonts w:ascii="Calibri" w:hAnsi="Calibri" w:cs="Calibri"/>
        </w:rPr>
        <w:t xml:space="preserve">. </w:t>
      </w:r>
      <w:r w:rsidR="006B2771" w:rsidRPr="00424860">
        <w:rPr>
          <w:rFonts w:ascii="Calibri" w:hAnsi="Calibri" w:cs="Calibri"/>
        </w:rPr>
        <w:t>During the validation process, t</w:t>
      </w:r>
      <w:r w:rsidRPr="00424860">
        <w:rPr>
          <w:rFonts w:ascii="Calibri" w:hAnsi="Calibri" w:cs="Calibri"/>
        </w:rPr>
        <w:t xml:space="preserve">he mean squared error (MSE) was used to </w:t>
      </w:r>
      <w:r w:rsidR="00FB004F" w:rsidRPr="00424860">
        <w:rPr>
          <w:rFonts w:ascii="Calibri" w:hAnsi="Calibri" w:cs="Calibri"/>
        </w:rPr>
        <w:t xml:space="preserve">compute </w:t>
      </w:r>
      <w:r w:rsidR="00DA5C77" w:rsidRPr="00424860">
        <w:rPr>
          <w:rFonts w:ascii="Calibri" w:hAnsi="Calibri" w:cs="Calibri"/>
        </w:rPr>
        <w:t>the difference between the output and target image</w:t>
      </w:r>
      <w:r w:rsidR="006F13FF">
        <w:rPr>
          <w:rFonts w:ascii="Calibri" w:hAnsi="Calibri" w:cs="Calibri"/>
        </w:rPr>
        <w:t>s</w:t>
      </w:r>
      <w:r w:rsidR="00DA5C77" w:rsidRPr="00424860">
        <w:rPr>
          <w:rFonts w:ascii="Calibri" w:hAnsi="Calibri" w:cs="Calibri"/>
        </w:rPr>
        <w:t xml:space="preserve"> </w:t>
      </w:r>
      <w:r w:rsidR="00FB004F" w:rsidRPr="00424860">
        <w:rPr>
          <w:rFonts w:ascii="Calibri" w:hAnsi="Calibri" w:cs="Calibri"/>
        </w:rPr>
        <w:t xml:space="preserve">(i.e., </w:t>
      </w:r>
      <w:r w:rsidR="00DA5C77" w:rsidRPr="00424860">
        <w:rPr>
          <w:rFonts w:ascii="Calibri" w:hAnsi="Calibri" w:cs="Calibri"/>
        </w:rPr>
        <w:t>the loss</w:t>
      </w:r>
      <w:r w:rsidR="00FB004F" w:rsidRPr="00424860">
        <w:rPr>
          <w:rFonts w:ascii="Calibri" w:hAnsi="Calibri" w:cs="Calibri"/>
        </w:rPr>
        <w:t>) of the model</w:t>
      </w:r>
      <w:r w:rsidRPr="00424860">
        <w:rPr>
          <w:rFonts w:ascii="Calibri" w:hAnsi="Calibri" w:cs="Calibri"/>
        </w:rPr>
        <w:t xml:space="preserve">. </w:t>
      </w:r>
      <w:r w:rsidR="007C08C5" w:rsidRPr="00424860">
        <w:rPr>
          <w:rFonts w:ascii="Calibri" w:hAnsi="Calibri" w:cs="Calibri"/>
        </w:rPr>
        <w:t xml:space="preserve">Finally, </w:t>
      </w:r>
      <w:r w:rsidR="000F46C8" w:rsidRPr="00424860">
        <w:rPr>
          <w:rFonts w:ascii="Calibri" w:hAnsi="Calibri" w:cs="Calibri"/>
        </w:rPr>
        <w:t xml:space="preserve">the model </w:t>
      </w:r>
      <w:r w:rsidR="16E9DEBC" w:rsidRPr="00424860">
        <w:rPr>
          <w:rFonts w:ascii="Calibri" w:hAnsi="Calibri" w:cs="Calibri"/>
        </w:rPr>
        <w:t xml:space="preserve">with the lowest </w:t>
      </w:r>
      <w:r w:rsidR="000F46C8" w:rsidRPr="00424860">
        <w:rPr>
          <w:rFonts w:ascii="Calibri" w:hAnsi="Calibri" w:cs="Calibri"/>
        </w:rPr>
        <w:t xml:space="preserve">MSE was determined </w:t>
      </w:r>
      <w:r w:rsidR="006F13FF">
        <w:rPr>
          <w:rFonts w:ascii="Calibri" w:hAnsi="Calibri" w:cs="Calibri"/>
        </w:rPr>
        <w:t>to be</w:t>
      </w:r>
      <w:r w:rsidR="000F46C8" w:rsidRPr="00424860">
        <w:rPr>
          <w:rFonts w:ascii="Calibri" w:hAnsi="Calibri" w:cs="Calibri"/>
        </w:rPr>
        <w:t xml:space="preserve"> the best model </w:t>
      </w:r>
      <w:r w:rsidR="006F13FF">
        <w:rPr>
          <w:rFonts w:ascii="Calibri" w:hAnsi="Calibri" w:cs="Calibri"/>
        </w:rPr>
        <w:t>for</w:t>
      </w:r>
      <w:r w:rsidR="009D61A0" w:rsidRPr="00424860">
        <w:rPr>
          <w:rFonts w:ascii="Calibri" w:hAnsi="Calibri" w:cs="Calibri"/>
        </w:rPr>
        <w:t xml:space="preserve"> project</w:t>
      </w:r>
      <w:r w:rsidR="006F13FF">
        <w:rPr>
          <w:rFonts w:ascii="Calibri" w:hAnsi="Calibri" w:cs="Calibri"/>
        </w:rPr>
        <w:t>ing</w:t>
      </w:r>
      <w:r w:rsidR="009D61A0" w:rsidRPr="00424860">
        <w:rPr>
          <w:rFonts w:ascii="Calibri" w:hAnsi="Calibri" w:cs="Calibri"/>
        </w:rPr>
        <w:t xml:space="preserve"> the </w:t>
      </w:r>
      <w:r w:rsidR="00552DDC" w:rsidRPr="00424860">
        <w:rPr>
          <w:rFonts w:ascii="Calibri" w:hAnsi="Calibri" w:cs="Calibri"/>
        </w:rPr>
        <w:t>target</w:t>
      </w:r>
      <w:r w:rsidR="009D61A0" w:rsidRPr="00424860">
        <w:rPr>
          <w:rFonts w:ascii="Calibri" w:hAnsi="Calibri" w:cs="Calibri"/>
        </w:rPr>
        <w:t xml:space="preserve"> urban layout</w:t>
      </w:r>
      <w:r w:rsidR="00555F45" w:rsidRPr="00424860">
        <w:rPr>
          <w:rFonts w:ascii="Calibri" w:hAnsi="Calibri" w:cs="Calibri"/>
        </w:rPr>
        <w:t>.</w:t>
      </w:r>
    </w:p>
    <w:p w14:paraId="402710B8" w14:textId="76D419FD" w:rsidR="009C7D21" w:rsidRPr="00424860" w:rsidRDefault="00CF050D" w:rsidP="00DD7C1C">
      <w:pPr>
        <w:pStyle w:val="Heading2"/>
      </w:pPr>
      <w:r w:rsidRPr="00424860">
        <w:t>2.6</w:t>
      </w:r>
      <w:r w:rsidR="006F13FF">
        <w:t>.</w:t>
      </w:r>
      <w:r w:rsidR="009C7D21" w:rsidRPr="00424860">
        <w:t xml:space="preserve"> Producing the </w:t>
      </w:r>
      <w:r w:rsidR="00F56914" w:rsidRPr="00424860">
        <w:t>simulation</w:t>
      </w:r>
      <w:r w:rsidR="00A86DAF" w:rsidRPr="00424860">
        <w:t xml:space="preserve"> map</w:t>
      </w:r>
    </w:p>
    <w:p w14:paraId="35B9350B" w14:textId="6D537879" w:rsidR="009C7D21" w:rsidRPr="00424860" w:rsidRDefault="009C7D21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The </w:t>
      </w:r>
      <w:r w:rsidR="001E6BF6" w:rsidRPr="00424860">
        <w:rPr>
          <w:rFonts w:ascii="Calibri" w:hAnsi="Calibri" w:cs="Calibri"/>
        </w:rPr>
        <w:t>input</w:t>
      </w:r>
      <w:r w:rsidRPr="00424860">
        <w:rPr>
          <w:rFonts w:ascii="Calibri" w:hAnsi="Calibri" w:cs="Calibri"/>
        </w:rPr>
        <w:t xml:space="preserve"> image was split into </w:t>
      </w:r>
      <w:r w:rsidR="00FD5EC0" w:rsidRPr="00424860">
        <w:rPr>
          <w:rFonts w:ascii="Calibri" w:hAnsi="Calibri" w:cs="Calibri"/>
        </w:rPr>
        <w:t>tiles</w:t>
      </w:r>
      <w:r w:rsidRPr="00424860">
        <w:rPr>
          <w:rFonts w:ascii="Calibri" w:hAnsi="Calibri" w:cs="Calibri"/>
        </w:rPr>
        <w:t xml:space="preserve">, supplied to the trained </w:t>
      </w:r>
      <w:r w:rsidR="00CD71CA" w:rsidRPr="00424860">
        <w:rPr>
          <w:rFonts w:ascii="Calibri" w:hAnsi="Calibri" w:cs="Calibri"/>
        </w:rPr>
        <w:t>U-Net</w:t>
      </w:r>
      <w:r w:rsidRPr="00424860">
        <w:rPr>
          <w:rFonts w:ascii="Calibri" w:hAnsi="Calibri" w:cs="Calibri"/>
        </w:rPr>
        <w:t xml:space="preserve"> </w:t>
      </w:r>
      <w:r w:rsidR="000F5F70">
        <w:rPr>
          <w:rFonts w:ascii="Calibri" w:hAnsi="Calibri" w:cs="Calibri"/>
        </w:rPr>
        <w:t xml:space="preserve">model </w:t>
      </w:r>
      <w:r w:rsidRPr="00424860">
        <w:rPr>
          <w:rFonts w:ascii="Calibri" w:hAnsi="Calibri" w:cs="Calibri"/>
        </w:rPr>
        <w:t>to produce separate output</w:t>
      </w:r>
      <w:r w:rsidR="00FD5EC0" w:rsidRPr="00424860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>, and then</w:t>
      </w:r>
      <w:r w:rsidR="00FD5EC0" w:rsidRPr="00424860">
        <w:rPr>
          <w:rFonts w:ascii="Calibri" w:hAnsi="Calibri" w:cs="Calibri"/>
        </w:rPr>
        <w:t xml:space="preserve"> the outputs were</w:t>
      </w:r>
      <w:r w:rsidRPr="00424860">
        <w:rPr>
          <w:rFonts w:ascii="Calibri" w:hAnsi="Calibri" w:cs="Calibri"/>
        </w:rPr>
        <w:t xml:space="preserve"> mosaic</w:t>
      </w:r>
      <w:r w:rsidR="000E2F4B">
        <w:rPr>
          <w:rFonts w:ascii="Calibri" w:hAnsi="Calibri" w:cs="Calibri"/>
        </w:rPr>
        <w:t>k</w:t>
      </w:r>
      <w:r w:rsidRPr="00424860">
        <w:rPr>
          <w:rFonts w:ascii="Calibri" w:hAnsi="Calibri" w:cs="Calibri"/>
        </w:rPr>
        <w:t xml:space="preserve">ed into </w:t>
      </w:r>
      <w:r w:rsidR="00FD5EC0" w:rsidRPr="00424860">
        <w:rPr>
          <w:rFonts w:ascii="Calibri" w:hAnsi="Calibri" w:cs="Calibri"/>
        </w:rPr>
        <w:t xml:space="preserve">a single </w:t>
      </w:r>
      <w:r w:rsidRPr="00424860">
        <w:rPr>
          <w:rFonts w:ascii="Calibri" w:hAnsi="Calibri" w:cs="Calibri"/>
        </w:rPr>
        <w:t xml:space="preserve">transition potential map. The pixel values of </w:t>
      </w:r>
      <w:r w:rsidR="00F667AE" w:rsidRPr="00424860">
        <w:rPr>
          <w:rFonts w:ascii="Calibri" w:hAnsi="Calibri" w:cs="Calibri"/>
        </w:rPr>
        <w:t xml:space="preserve">the transition potential </w:t>
      </w:r>
      <w:r w:rsidRPr="00424860">
        <w:rPr>
          <w:rFonts w:ascii="Calibri" w:hAnsi="Calibri" w:cs="Calibri"/>
        </w:rPr>
        <w:t>map ranged from 0 to 1</w:t>
      </w:r>
      <w:r w:rsidR="007D160E" w:rsidRPr="00424860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indicat</w:t>
      </w:r>
      <w:r w:rsidR="0049011F" w:rsidRPr="00424860">
        <w:rPr>
          <w:rFonts w:ascii="Calibri" w:hAnsi="Calibri" w:cs="Calibri"/>
        </w:rPr>
        <w:t>ing</w:t>
      </w:r>
      <w:r w:rsidRPr="00424860">
        <w:rPr>
          <w:rFonts w:ascii="Calibri" w:hAnsi="Calibri" w:cs="Calibri"/>
        </w:rPr>
        <w:t xml:space="preserve"> the probability </w:t>
      </w:r>
      <w:r w:rsidR="007D160E" w:rsidRPr="00424860">
        <w:rPr>
          <w:rFonts w:ascii="Calibri" w:hAnsi="Calibri" w:cs="Calibri"/>
        </w:rPr>
        <w:t>of being</w:t>
      </w:r>
      <w:r w:rsidRPr="00424860">
        <w:rPr>
          <w:rFonts w:ascii="Calibri" w:hAnsi="Calibri" w:cs="Calibri"/>
        </w:rPr>
        <w:t xml:space="preserve"> an urban pixel </w:t>
      </w:r>
      <w:r w:rsidR="00921FFB">
        <w:rPr>
          <w:rFonts w:ascii="Calibri" w:hAnsi="Calibri" w:cs="Calibri"/>
        </w:rPr>
        <w:t>at</w:t>
      </w:r>
      <w:r w:rsidRPr="00424860">
        <w:rPr>
          <w:rFonts w:ascii="Calibri" w:hAnsi="Calibri" w:cs="Calibri"/>
        </w:rPr>
        <w:t xml:space="preserve"> the projection date. To reduce the </w:t>
      </w:r>
      <w:r w:rsidR="00BB1D5B">
        <w:rPr>
          <w:rFonts w:ascii="Calibri" w:hAnsi="Calibri" w:cs="Calibri"/>
        </w:rPr>
        <w:t xml:space="preserve">tile </w:t>
      </w:r>
      <w:r w:rsidRPr="00424860">
        <w:rPr>
          <w:rFonts w:ascii="Calibri" w:hAnsi="Calibri" w:cs="Calibri"/>
        </w:rPr>
        <w:t>edge effect</w:t>
      </w:r>
      <w:r w:rsidR="00BB1D5B">
        <w:rPr>
          <w:rFonts w:ascii="Calibri" w:hAnsi="Calibri" w:cs="Calibri"/>
        </w:rPr>
        <w:t>s</w:t>
      </w:r>
      <w:r w:rsidR="007D160E" w:rsidRPr="00424860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image </w:t>
      </w:r>
      <w:r w:rsidR="0049011F" w:rsidRPr="00424860">
        <w:rPr>
          <w:rFonts w:ascii="Calibri" w:hAnsi="Calibri" w:cs="Calibri"/>
        </w:rPr>
        <w:t>tiles</w:t>
      </w:r>
      <w:r w:rsidRPr="00424860">
        <w:rPr>
          <w:rFonts w:ascii="Calibri" w:hAnsi="Calibri" w:cs="Calibri"/>
        </w:rPr>
        <w:t xml:space="preserve"> were </w:t>
      </w:r>
      <w:r w:rsidR="0049011F" w:rsidRPr="00424860">
        <w:rPr>
          <w:rFonts w:ascii="Calibri" w:hAnsi="Calibri" w:cs="Calibri"/>
        </w:rPr>
        <w:t>cro</w:t>
      </w:r>
      <w:r w:rsidR="00A35717" w:rsidRPr="00424860">
        <w:rPr>
          <w:rFonts w:ascii="Calibri" w:hAnsi="Calibri" w:cs="Calibri"/>
        </w:rPr>
        <w:t>p</w:t>
      </w:r>
      <w:r w:rsidR="0049011F" w:rsidRPr="00424860">
        <w:rPr>
          <w:rFonts w:ascii="Calibri" w:hAnsi="Calibri" w:cs="Calibri"/>
        </w:rPr>
        <w:t xml:space="preserve">ped </w:t>
      </w:r>
      <w:r w:rsidR="00921FFB">
        <w:rPr>
          <w:rFonts w:ascii="Calibri" w:hAnsi="Calibri" w:cs="Calibri"/>
        </w:rPr>
        <w:t>to</w:t>
      </w:r>
      <w:r w:rsidR="0049011F" w:rsidRPr="00424860">
        <w:rPr>
          <w:rFonts w:ascii="Calibri" w:hAnsi="Calibri" w:cs="Calibri"/>
        </w:rPr>
        <w:t xml:space="preserve"> </w:t>
      </w:r>
      <w:r w:rsidR="00921FFB">
        <w:rPr>
          <w:rFonts w:ascii="Calibri" w:hAnsi="Calibri" w:cs="Calibri"/>
        </w:rPr>
        <w:t>a</w:t>
      </w:r>
      <w:r w:rsidR="0049011F" w:rsidRPr="00424860">
        <w:rPr>
          <w:rFonts w:ascii="Calibri" w:hAnsi="Calibri" w:cs="Calibri"/>
        </w:rPr>
        <w:t xml:space="preserve"> size of </w:t>
      </w:r>
      <w:r w:rsidR="00B7147D" w:rsidRPr="00424860">
        <w:rPr>
          <w:rFonts w:ascii="Calibri" w:hAnsi="Calibri" w:cs="Calibri"/>
        </w:rPr>
        <w:t xml:space="preserve">256 × 256 </w:t>
      </w:r>
      <w:r w:rsidR="0049011F" w:rsidRPr="00424860">
        <w:rPr>
          <w:rFonts w:ascii="Calibri" w:hAnsi="Calibri" w:cs="Calibri"/>
        </w:rPr>
        <w:t>pixels</w:t>
      </w:r>
      <w:r w:rsidR="00A35717" w:rsidRPr="00424860">
        <w:rPr>
          <w:rFonts w:ascii="Calibri" w:hAnsi="Calibri" w:cs="Calibri"/>
        </w:rPr>
        <w:t xml:space="preserve"> </w:t>
      </w:r>
      <w:r w:rsidR="00B7147D" w:rsidRPr="00424860">
        <w:rPr>
          <w:rFonts w:ascii="Calibri" w:hAnsi="Calibri" w:cs="Calibri"/>
        </w:rPr>
        <w:t>and</w:t>
      </w:r>
      <w:r w:rsidR="00C0243B" w:rsidRPr="00424860">
        <w:rPr>
          <w:rFonts w:ascii="Calibri" w:hAnsi="Calibri" w:cs="Calibri"/>
        </w:rPr>
        <w:t xml:space="preserve"> then</w:t>
      </w:r>
      <w:r w:rsidR="006104F0" w:rsidRPr="00424860">
        <w:rPr>
          <w:rFonts w:ascii="Calibri" w:hAnsi="Calibri" w:cs="Calibri"/>
        </w:rPr>
        <w:t xml:space="preserve"> </w:t>
      </w:r>
      <w:r w:rsidR="00770C4D" w:rsidRPr="00424860">
        <w:rPr>
          <w:rFonts w:ascii="Calibri" w:hAnsi="Calibri" w:cs="Calibri"/>
        </w:rPr>
        <w:t xml:space="preserve">supplied with a </w:t>
      </w:r>
      <w:r w:rsidR="00EC702A" w:rsidRPr="00424860">
        <w:rPr>
          <w:rFonts w:ascii="Calibri" w:hAnsi="Calibri" w:cs="Calibri"/>
        </w:rPr>
        <w:t>32</w:t>
      </w:r>
      <w:r w:rsidR="00770C4D" w:rsidRPr="00424860">
        <w:rPr>
          <w:rFonts w:ascii="Calibri" w:hAnsi="Calibri" w:cs="Calibri"/>
        </w:rPr>
        <w:t>-</w:t>
      </w:r>
      <w:r w:rsidR="00EC702A" w:rsidRPr="00424860">
        <w:rPr>
          <w:rFonts w:ascii="Calibri" w:hAnsi="Calibri" w:cs="Calibri"/>
        </w:rPr>
        <w:t>pixel</w:t>
      </w:r>
      <w:r w:rsidRPr="00424860">
        <w:rPr>
          <w:rFonts w:ascii="Calibri" w:hAnsi="Calibri" w:cs="Calibri"/>
        </w:rPr>
        <w:t xml:space="preserve"> </w:t>
      </w:r>
      <w:r w:rsidR="009D3191" w:rsidRPr="00424860">
        <w:rPr>
          <w:rFonts w:ascii="Calibri" w:hAnsi="Calibri" w:cs="Calibri"/>
        </w:rPr>
        <w:t xml:space="preserve">width </w:t>
      </w:r>
      <w:r w:rsidR="00770C4D" w:rsidRPr="00424860">
        <w:rPr>
          <w:rFonts w:ascii="Calibri" w:hAnsi="Calibri" w:cs="Calibri"/>
        </w:rPr>
        <w:t xml:space="preserve">buffer </w:t>
      </w:r>
      <w:r w:rsidR="00CD1F9C" w:rsidRPr="00424860">
        <w:rPr>
          <w:rFonts w:ascii="Calibri" w:hAnsi="Calibri" w:cs="Calibri"/>
        </w:rPr>
        <w:t>to</w:t>
      </w:r>
      <w:r w:rsidR="00770C4D" w:rsidRPr="00424860">
        <w:rPr>
          <w:rFonts w:ascii="Calibri" w:hAnsi="Calibri" w:cs="Calibri"/>
        </w:rPr>
        <w:t xml:space="preserve"> be</w:t>
      </w:r>
      <w:r w:rsidR="00787A32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removed </w:t>
      </w:r>
      <w:r w:rsidR="00921FFB">
        <w:rPr>
          <w:rFonts w:ascii="Calibri" w:hAnsi="Calibri" w:cs="Calibri"/>
        </w:rPr>
        <w:t>following</w:t>
      </w:r>
      <w:r w:rsidR="00A35717" w:rsidRPr="00424860">
        <w:rPr>
          <w:rFonts w:ascii="Calibri" w:hAnsi="Calibri" w:cs="Calibri"/>
        </w:rPr>
        <w:t xml:space="preserve"> process</w:t>
      </w:r>
      <w:r w:rsidR="00921FFB">
        <w:rPr>
          <w:rFonts w:ascii="Calibri" w:hAnsi="Calibri" w:cs="Calibri"/>
        </w:rPr>
        <w:t>ing</w:t>
      </w:r>
      <w:r w:rsidR="00A35717" w:rsidRPr="00424860">
        <w:rPr>
          <w:rFonts w:ascii="Calibri" w:hAnsi="Calibri" w:cs="Calibri"/>
        </w:rPr>
        <w:t xml:space="preserve"> by </w:t>
      </w:r>
      <w:r w:rsidR="00CD71CA" w:rsidRPr="00424860">
        <w:rPr>
          <w:rFonts w:ascii="Calibri" w:hAnsi="Calibri" w:cs="Calibri"/>
        </w:rPr>
        <w:t>U-Net</w:t>
      </w:r>
      <w:r w:rsidR="00263109" w:rsidRPr="00424860">
        <w:rPr>
          <w:rFonts w:ascii="Calibri" w:hAnsi="Calibri" w:cs="Calibri"/>
        </w:rPr>
        <w:t xml:space="preserve"> (</w:t>
      </w:r>
      <w:r w:rsidR="00263109" w:rsidRPr="00424860">
        <w:rPr>
          <w:rFonts w:ascii="Calibri" w:hAnsi="Calibri" w:cs="Calibri"/>
        </w:rPr>
        <w:fldChar w:fldCharType="begin"/>
      </w:r>
      <w:r w:rsidR="00263109" w:rsidRPr="00424860">
        <w:rPr>
          <w:rFonts w:ascii="Calibri" w:hAnsi="Calibri" w:cs="Calibri"/>
        </w:rPr>
        <w:instrText xml:space="preserve"> REF _Ref81460311 \h </w:instrText>
      </w:r>
      <w:r w:rsidR="00263109" w:rsidRPr="00424860">
        <w:rPr>
          <w:rFonts w:ascii="Calibri" w:hAnsi="Calibri" w:cs="Calibri"/>
        </w:rPr>
      </w:r>
      <w:r w:rsidR="00263109" w:rsidRPr="00424860">
        <w:rPr>
          <w:rFonts w:ascii="Calibri" w:hAnsi="Calibri" w:cs="Calibri"/>
        </w:rPr>
        <w:fldChar w:fldCharType="separate"/>
      </w:r>
      <w:r w:rsidR="0097057B" w:rsidRPr="001B6AB9">
        <w:t>Fig</w:t>
      </w:r>
      <w:r w:rsidR="0097057B">
        <w:t>.</w:t>
      </w:r>
      <w:r w:rsidR="0097057B" w:rsidRPr="001B6AB9">
        <w:t xml:space="preserve"> </w:t>
      </w:r>
      <w:r w:rsidR="0097057B">
        <w:rPr>
          <w:i/>
          <w:iCs/>
          <w:noProof/>
        </w:rPr>
        <w:t>6</w:t>
      </w:r>
      <w:r w:rsidR="00263109" w:rsidRPr="00424860">
        <w:rPr>
          <w:rFonts w:ascii="Calibri" w:hAnsi="Calibri" w:cs="Calibri"/>
        </w:rPr>
        <w:fldChar w:fldCharType="end"/>
      </w:r>
      <w:r w:rsidR="00263109" w:rsidRPr="00424860">
        <w:rPr>
          <w:rFonts w:ascii="Calibri" w:hAnsi="Calibri" w:cs="Calibri"/>
        </w:rPr>
        <w:t>)</w:t>
      </w:r>
      <w:r w:rsidRPr="00424860">
        <w:rPr>
          <w:rFonts w:ascii="Calibri" w:hAnsi="Calibri" w:cs="Calibri"/>
        </w:rPr>
        <w:t xml:space="preserve">. </w:t>
      </w:r>
      <w:r w:rsidR="007D160E" w:rsidRPr="00424860">
        <w:rPr>
          <w:rFonts w:ascii="Calibri" w:hAnsi="Calibri" w:cs="Calibri"/>
        </w:rPr>
        <w:t>A</w:t>
      </w:r>
      <w:r w:rsidRPr="00424860">
        <w:rPr>
          <w:rFonts w:ascii="Calibri" w:hAnsi="Calibri" w:cs="Calibri"/>
        </w:rPr>
        <w:t xml:space="preserve">lthough the </w:t>
      </w:r>
      <w:r w:rsidR="00CD71CA" w:rsidRPr="00424860">
        <w:rPr>
          <w:rFonts w:ascii="Calibri" w:hAnsi="Calibri" w:cs="Calibri"/>
        </w:rPr>
        <w:t>U-Net</w:t>
      </w:r>
      <w:r w:rsidRPr="00424860">
        <w:rPr>
          <w:rFonts w:ascii="Calibri" w:hAnsi="Calibri" w:cs="Calibri"/>
        </w:rPr>
        <w:t xml:space="preserve"> </w:t>
      </w:r>
      <w:r w:rsidR="000F5F70">
        <w:rPr>
          <w:rFonts w:ascii="Calibri" w:hAnsi="Calibri" w:cs="Calibri"/>
        </w:rPr>
        <w:t xml:space="preserve">model </w:t>
      </w:r>
      <w:r w:rsidRPr="00424860">
        <w:rPr>
          <w:rFonts w:ascii="Calibri" w:hAnsi="Calibri" w:cs="Calibri"/>
        </w:rPr>
        <w:t xml:space="preserve">was trained on image </w:t>
      </w:r>
      <w:r w:rsidR="00A86DFF" w:rsidRPr="00424860">
        <w:rPr>
          <w:rFonts w:ascii="Calibri" w:hAnsi="Calibri" w:cs="Calibri"/>
        </w:rPr>
        <w:t>tiles</w:t>
      </w:r>
      <w:r w:rsidRPr="00424860">
        <w:rPr>
          <w:rFonts w:ascii="Calibri" w:hAnsi="Calibri" w:cs="Calibri"/>
        </w:rPr>
        <w:t xml:space="preserve"> of 256 × 256 pixels, it </w:t>
      </w:r>
      <w:r w:rsidR="00921FFB">
        <w:rPr>
          <w:rFonts w:ascii="Calibri" w:hAnsi="Calibri" w:cs="Calibri"/>
        </w:rPr>
        <w:t>could</w:t>
      </w:r>
      <w:r w:rsidR="008439A7" w:rsidRPr="00424860">
        <w:rPr>
          <w:rFonts w:ascii="Calibri" w:hAnsi="Calibri" w:cs="Calibri"/>
        </w:rPr>
        <w:t xml:space="preserve"> process the </w:t>
      </w:r>
      <w:r w:rsidR="007909E5" w:rsidRPr="00424860">
        <w:rPr>
          <w:rFonts w:ascii="Calibri" w:hAnsi="Calibri" w:cs="Calibri"/>
        </w:rPr>
        <w:t>buffered</w:t>
      </w:r>
      <w:r w:rsidR="00114624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320 × 320</w:t>
      </w:r>
      <w:r w:rsidR="00752C0D" w:rsidRPr="00424860">
        <w:rPr>
          <w:rFonts w:ascii="Calibri" w:hAnsi="Calibri" w:cs="Calibri"/>
        </w:rPr>
        <w:t xml:space="preserve"> (original </w:t>
      </w:r>
      <w:r w:rsidR="00DF0C26" w:rsidRPr="00424860">
        <w:rPr>
          <w:rFonts w:ascii="Calibri" w:hAnsi="Calibri" w:cs="Calibri"/>
        </w:rPr>
        <w:t xml:space="preserve">size of </w:t>
      </w:r>
      <w:r w:rsidR="00752C0D" w:rsidRPr="00424860">
        <w:rPr>
          <w:rFonts w:ascii="Calibri" w:hAnsi="Calibri" w:cs="Calibri"/>
        </w:rPr>
        <w:t xml:space="preserve">256 plus </w:t>
      </w:r>
      <w:r w:rsidR="004E1CB9" w:rsidRPr="00424860">
        <w:rPr>
          <w:rFonts w:ascii="Calibri" w:hAnsi="Calibri" w:cs="Calibri"/>
        </w:rPr>
        <w:t xml:space="preserve">buffers at edges of </w:t>
      </w:r>
      <w:r w:rsidR="00DF0C26" w:rsidRPr="00424860">
        <w:rPr>
          <w:rFonts w:ascii="Calibri" w:hAnsi="Calibri" w:cs="Calibri"/>
        </w:rPr>
        <w:t xml:space="preserve">size </w:t>
      </w:r>
      <w:r w:rsidR="004E1CB9" w:rsidRPr="00424860">
        <w:rPr>
          <w:rFonts w:ascii="Calibri" w:hAnsi="Calibri" w:cs="Calibri"/>
        </w:rPr>
        <w:t>32 × 2</w:t>
      </w:r>
      <w:r w:rsidR="00752C0D" w:rsidRPr="00424860">
        <w:rPr>
          <w:rFonts w:ascii="Calibri" w:hAnsi="Calibri" w:cs="Calibri"/>
        </w:rPr>
        <w:t>)</w:t>
      </w:r>
      <w:r w:rsidRPr="00424860">
        <w:rPr>
          <w:rFonts w:ascii="Calibri" w:hAnsi="Calibri" w:cs="Calibri"/>
        </w:rPr>
        <w:t xml:space="preserve"> </w:t>
      </w:r>
      <w:r w:rsidR="00A85AF1" w:rsidRPr="00424860">
        <w:rPr>
          <w:rFonts w:ascii="Calibri" w:hAnsi="Calibri" w:cs="Calibri"/>
        </w:rPr>
        <w:t xml:space="preserve">image tiles </w:t>
      </w:r>
      <w:r w:rsidR="007909E5" w:rsidRPr="00424860">
        <w:rPr>
          <w:rFonts w:ascii="Calibri" w:hAnsi="Calibri" w:cs="Calibri"/>
        </w:rPr>
        <w:t>because of the dimension</w:t>
      </w:r>
      <w:r w:rsidR="00921FFB">
        <w:rPr>
          <w:rFonts w:ascii="Calibri" w:hAnsi="Calibri" w:cs="Calibri"/>
        </w:rPr>
        <w:t>al</w:t>
      </w:r>
      <w:r w:rsidR="007909E5" w:rsidRPr="00424860">
        <w:rPr>
          <w:rFonts w:ascii="Calibri" w:hAnsi="Calibri" w:cs="Calibri"/>
        </w:rPr>
        <w:t xml:space="preserve"> insensi</w:t>
      </w:r>
      <w:r w:rsidR="000E2F4B">
        <w:rPr>
          <w:rFonts w:ascii="Calibri" w:hAnsi="Calibri" w:cs="Calibri"/>
        </w:rPr>
        <w:t>tivity</w:t>
      </w:r>
      <w:r w:rsidR="007909E5" w:rsidRPr="00424860">
        <w:rPr>
          <w:rFonts w:ascii="Calibri" w:hAnsi="Calibri" w:cs="Calibri"/>
        </w:rPr>
        <w:t xml:space="preserve"> of CNN structures </w:t>
      </w:r>
      <w:sdt>
        <w:sdtPr>
          <w:rPr>
            <w:rFonts w:ascii="Calibri" w:hAnsi="Calibri" w:cs="Calibri"/>
          </w:rPr>
          <w:alias w:val="To edit, see citavi.com/edit"/>
          <w:tag w:val="CitaviPlaceholder#656e3a61-28d7-42f9-b781-7132e944864b"/>
          <w:id w:val="643934135"/>
          <w:placeholder>
            <w:docPart w:val="DefaultPlaceholder_-1854013440"/>
          </w:placeholder>
        </w:sdtPr>
        <w:sdtEndPr/>
        <w:sdtContent>
          <w:r w:rsidR="000536BC" w:rsidRPr="00424860">
            <w:rPr>
              <w:rFonts w:ascii="Calibri" w:hAnsi="Calibri" w:cs="Calibri"/>
              <w:noProof/>
            </w:rPr>
            <w:fldChar w:fldCharType="begin"/>
          </w:r>
          <w:ins w:id="302" w:author="JINZHU WANG" w:date="2022-05-09T12:43:00Z">
            <w:r w:rsidR="001221F6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5YTk1NTU3LTZjYTAtNDhhYi1hZTQ1LWQ2NzlkNTA2YWVmNyIsIlJhbmdlTGVuZ3RoIjozNCwiUmVmZXJlbmNlSWQiOiI2OGI4OWQ2My0wZTZkLTQyMjYtOTRkMC0yOThjYWNiMTk0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OS9DVlBSLjIwMTUuNzI5ODk2NSIsIlVyaVN0cmluZyI6Imh0dHBzOi8vZG9pLm9yZy8xMC4xMTA5L0NWUFIuMjAxNS43Mjk4OT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FkMWRjY2ZiLTUyN2UtNGY0NC1iMWU2LWNkZjA5OGI0NDFlZ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llZWV4cGxvcmUuaWVlZS5vcmcvZG9jdW1lbnQvNzI5ODk2NS8iLCJVcmlTdHJpbmciOiJodHRwOi8vaWVlZXhwbG9yZS5pZWVlLm9yZy9kb2N1bWVudC83Mjk4OTY1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}</w:instrText>
            </w:r>
          </w:ins>
          <w:del w:id="303" w:author="JINZHU WANG" w:date="2022-05-09T12:43:00Z">
            <w:r w:rsidR="00651994" w:rsidDel="001221F6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5YTk1NTU3LTZjYTAtNDhhYi1hZTQ1LWQ2NzlkNTA2YWVmNyIsIlJhbmdlTGVuZ3RoIjozNCwiUmVmZXJlbmNlSWQiOiI2OGI4OWQ2My0wZTZkLTQyMjYtOTRkMC0yOThjYWNiMTk0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OS9DVlBSLjIwMTUuNzI5ODk2NSIsIlVyaVN0cmluZyI6Imh0dHBzOi8vZG9pLm9yZy8xMC4xMTA5L0NWUFIuMjAxNS43Mjk4OT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FkMWRjY2ZiLTUyN2UtNGY0NC1iMWU2LWNkZjA5OGI0NDFlZ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llZWV4cGxvcmUuaWVlZS5vcmcvZG9jdW1lbnQvNzI5ODk2NS8iLCJVcmlTdHJpbmciOiJodHRwOi8vaWVlZXhwbG9yZS5pZWVlLm9yZy9kb2N1bWVudC83Mjk4OTY1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}</w:delInstrText>
            </w:r>
          </w:del>
          <w:r w:rsidR="000536BC" w:rsidRPr="00424860">
            <w:rPr>
              <w:rFonts w:ascii="Calibri" w:hAnsi="Calibri" w:cs="Calibri"/>
              <w:noProof/>
            </w:rPr>
            <w:fldChar w:fldCharType="separate"/>
          </w:r>
          <w:r w:rsidR="0091379F">
            <w:rPr>
              <w:rFonts w:ascii="Calibri" w:hAnsi="Calibri" w:cs="Calibri"/>
              <w:noProof/>
            </w:rPr>
            <w:t>(Long, Shelhamer, &amp; Darrell, 2015)</w:t>
          </w:r>
          <w:r w:rsidR="000536BC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>.</w:t>
      </w:r>
    </w:p>
    <w:p w14:paraId="7C6DF3A5" w14:textId="2118D257" w:rsidR="00263109" w:rsidRPr="00424860" w:rsidRDefault="00665C6C" w:rsidP="00D71802">
      <w:pPr>
        <w:keepNext/>
        <w:spacing w:after="0" w:line="276" w:lineRule="auto"/>
      </w:pPr>
      <w:r w:rsidRPr="00424860">
        <w:rPr>
          <w:rFonts w:ascii="Calibri" w:hAnsi="Calibri" w:cs="Calibri"/>
          <w:noProof/>
        </w:rPr>
        <w:drawing>
          <wp:inline distT="0" distB="0" distL="0" distR="0" wp14:anchorId="504A250D" wp14:editId="477C4E92">
            <wp:extent cx="5683250" cy="1484715"/>
            <wp:effectExtent l="0" t="0" r="0" b="1270"/>
            <wp:docPr id="8" name="Graphic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9">
                      <a:extLst>
                        <a:ext uri="{96DAC541-7B7A-43D3-8B79-37D633B846F1}">
                          <asvg:svgBlip xmlns:asvg="http://schemas.microsoft.com/office/drawing/2016/SVG/main" r:embed="rId40"/>
                        </a:ext>
                      </a:extLst>
                    </a:blip>
                    <a:srcRect l="1817" t="24712" r="1424" b="30348"/>
                    <a:stretch/>
                  </pic:blipFill>
                  <pic:spPr bwMode="auto">
                    <a:xfrm>
                      <a:off x="0" y="0"/>
                      <a:ext cx="5701517" cy="148948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CFEE7AA" w14:textId="1871FC98" w:rsidR="00263109" w:rsidRPr="001B6AB9" w:rsidRDefault="00263109" w:rsidP="009E3CCD">
      <w:pPr>
        <w:pStyle w:val="Caption"/>
        <w:rPr>
          <w:i w:val="0"/>
          <w:iCs w:val="0"/>
        </w:rPr>
      </w:pPr>
      <w:bookmarkStart w:id="304" w:name="_Ref81460311"/>
      <w:r w:rsidRPr="001B6AB9">
        <w:rPr>
          <w:i w:val="0"/>
          <w:iCs w:val="0"/>
        </w:rPr>
        <w:t>Fig</w:t>
      </w:r>
      <w:r w:rsidR="000E2F4B">
        <w:rPr>
          <w:i w:val="0"/>
          <w:iCs w:val="0"/>
        </w:rPr>
        <w:t>.</w:t>
      </w:r>
      <w:r w:rsidRPr="001B6AB9">
        <w:rPr>
          <w:i w:val="0"/>
          <w:iCs w:val="0"/>
        </w:rPr>
        <w:t xml:space="preserve"> </w:t>
      </w:r>
      <w:r w:rsidRPr="001B6AB9">
        <w:rPr>
          <w:i w:val="0"/>
          <w:iCs w:val="0"/>
        </w:rPr>
        <w:fldChar w:fldCharType="begin"/>
      </w:r>
      <w:r w:rsidRPr="001B6AB9">
        <w:rPr>
          <w:i w:val="0"/>
          <w:iCs w:val="0"/>
        </w:rPr>
        <w:instrText>SEQ Figure \* ARABIC</w:instrText>
      </w:r>
      <w:r w:rsidRPr="001B6AB9">
        <w:rPr>
          <w:i w:val="0"/>
          <w:iCs w:val="0"/>
        </w:rPr>
        <w:fldChar w:fldCharType="separate"/>
      </w:r>
      <w:r w:rsidR="0097057B">
        <w:rPr>
          <w:i w:val="0"/>
          <w:iCs w:val="0"/>
          <w:noProof/>
        </w:rPr>
        <w:t>6</w:t>
      </w:r>
      <w:r w:rsidRPr="001B6AB9">
        <w:rPr>
          <w:i w:val="0"/>
          <w:iCs w:val="0"/>
        </w:rPr>
        <w:fldChar w:fldCharType="end"/>
      </w:r>
      <w:bookmarkEnd w:id="304"/>
      <w:r w:rsidRPr="001B6AB9">
        <w:rPr>
          <w:i w:val="0"/>
          <w:iCs w:val="0"/>
        </w:rPr>
        <w:t xml:space="preserve">. Buffering </w:t>
      </w:r>
      <w:r w:rsidR="000E2F4B">
        <w:rPr>
          <w:i w:val="0"/>
          <w:iCs w:val="0"/>
        </w:rPr>
        <w:t xml:space="preserve">the </w:t>
      </w:r>
      <w:r w:rsidRPr="001B6AB9">
        <w:rPr>
          <w:i w:val="0"/>
          <w:iCs w:val="0"/>
        </w:rPr>
        <w:t>image tile to reduce</w:t>
      </w:r>
      <w:r w:rsidR="00CC629F" w:rsidRPr="001B6AB9">
        <w:rPr>
          <w:i w:val="0"/>
          <w:iCs w:val="0"/>
        </w:rPr>
        <w:t xml:space="preserve"> the</w:t>
      </w:r>
      <w:r w:rsidRPr="001B6AB9">
        <w:rPr>
          <w:i w:val="0"/>
          <w:iCs w:val="0"/>
        </w:rPr>
        <w:t xml:space="preserve"> edge effect</w:t>
      </w:r>
      <w:r w:rsidR="00B732F3">
        <w:rPr>
          <w:i w:val="0"/>
          <w:iCs w:val="0"/>
        </w:rPr>
        <w:t>s</w:t>
      </w:r>
      <w:r w:rsidR="00114624" w:rsidRPr="001B6AB9">
        <w:rPr>
          <w:i w:val="0"/>
          <w:iCs w:val="0"/>
        </w:rPr>
        <w:t>.</w:t>
      </w:r>
      <w:r w:rsidR="002317BF" w:rsidRPr="001B6AB9">
        <w:rPr>
          <w:i w:val="0"/>
          <w:iCs w:val="0"/>
        </w:rPr>
        <w:t xml:space="preserve"> Because the final output was a mosaic of image tiles, </w:t>
      </w:r>
      <w:r w:rsidR="001E41BE" w:rsidRPr="001B6AB9">
        <w:rPr>
          <w:i w:val="0"/>
          <w:iCs w:val="0"/>
        </w:rPr>
        <w:t xml:space="preserve">we buffered each </w:t>
      </w:r>
      <w:r w:rsidR="00AB1264" w:rsidRPr="001B6AB9">
        <w:rPr>
          <w:i w:val="0"/>
          <w:iCs w:val="0"/>
        </w:rPr>
        <w:t xml:space="preserve">image </w:t>
      </w:r>
      <w:r w:rsidR="001E41BE" w:rsidRPr="001B6AB9">
        <w:rPr>
          <w:i w:val="0"/>
          <w:iCs w:val="0"/>
        </w:rPr>
        <w:t>tile</w:t>
      </w:r>
      <w:r w:rsidR="00E608F1" w:rsidRPr="001B6AB9">
        <w:rPr>
          <w:i w:val="0"/>
          <w:iCs w:val="0"/>
        </w:rPr>
        <w:t xml:space="preserve"> with </w:t>
      </w:r>
      <w:r w:rsidR="000E2F4B">
        <w:rPr>
          <w:i w:val="0"/>
          <w:iCs w:val="0"/>
        </w:rPr>
        <w:t xml:space="preserve">an </w:t>
      </w:r>
      <w:r w:rsidR="00E608F1" w:rsidRPr="001B6AB9">
        <w:rPr>
          <w:i w:val="0"/>
          <w:iCs w:val="0"/>
        </w:rPr>
        <w:t xml:space="preserve">additional 32 pixels at the edges and </w:t>
      </w:r>
      <w:r w:rsidR="003F7D15" w:rsidRPr="001B6AB9">
        <w:rPr>
          <w:i w:val="0"/>
          <w:iCs w:val="0"/>
        </w:rPr>
        <w:t>removed these buffers</w:t>
      </w:r>
      <w:r w:rsidR="00601A48" w:rsidRPr="001B6AB9">
        <w:rPr>
          <w:i w:val="0"/>
          <w:iCs w:val="0"/>
        </w:rPr>
        <w:t xml:space="preserve"> </w:t>
      </w:r>
      <w:r w:rsidR="009279A7" w:rsidRPr="001B6AB9">
        <w:rPr>
          <w:i w:val="0"/>
          <w:iCs w:val="0"/>
        </w:rPr>
        <w:t xml:space="preserve">before mosaicking to the final output map </w:t>
      </w:r>
      <w:r w:rsidR="00E21979" w:rsidRPr="001B6AB9">
        <w:rPr>
          <w:i w:val="0"/>
          <w:iCs w:val="0"/>
        </w:rPr>
        <w:t xml:space="preserve">to </w:t>
      </w:r>
      <w:r w:rsidR="00395E96" w:rsidRPr="001B6AB9">
        <w:rPr>
          <w:i w:val="0"/>
          <w:iCs w:val="0"/>
        </w:rPr>
        <w:t xml:space="preserve">reduce the </w:t>
      </w:r>
      <w:r w:rsidR="0083555F" w:rsidRPr="001B6AB9">
        <w:rPr>
          <w:i w:val="0"/>
          <w:iCs w:val="0"/>
        </w:rPr>
        <w:t>edge effect</w:t>
      </w:r>
      <w:r w:rsidR="00737688" w:rsidRPr="001B6AB9">
        <w:rPr>
          <w:i w:val="0"/>
          <w:iCs w:val="0"/>
        </w:rPr>
        <w:t>.</w:t>
      </w:r>
      <w:r w:rsidR="00CA39EB" w:rsidRPr="001B6AB9">
        <w:rPr>
          <w:i w:val="0"/>
          <w:iCs w:val="0"/>
        </w:rPr>
        <w:t xml:space="preserve"> </w:t>
      </w:r>
      <w:r w:rsidR="00292E2D" w:rsidRPr="001B6AB9">
        <w:rPr>
          <w:i w:val="0"/>
          <w:iCs w:val="0"/>
        </w:rPr>
        <w:t xml:space="preserve">A </w:t>
      </w:r>
      <w:r w:rsidR="000E2F4B">
        <w:rPr>
          <w:i w:val="0"/>
          <w:iCs w:val="0"/>
        </w:rPr>
        <w:t>larger</w:t>
      </w:r>
      <w:r w:rsidR="00292E2D" w:rsidRPr="001B6AB9">
        <w:rPr>
          <w:i w:val="0"/>
          <w:iCs w:val="0"/>
        </w:rPr>
        <w:t xml:space="preserve"> buffer size</w:t>
      </w:r>
      <w:r w:rsidR="000739E0" w:rsidRPr="001B6AB9">
        <w:rPr>
          <w:i w:val="0"/>
          <w:iCs w:val="0"/>
        </w:rPr>
        <w:t xml:space="preserve"> </w:t>
      </w:r>
      <w:r w:rsidR="000E2F4B">
        <w:rPr>
          <w:i w:val="0"/>
          <w:iCs w:val="0"/>
        </w:rPr>
        <w:t>would</w:t>
      </w:r>
      <w:r w:rsidR="000739E0" w:rsidRPr="001B6AB9">
        <w:rPr>
          <w:i w:val="0"/>
          <w:iCs w:val="0"/>
        </w:rPr>
        <w:t xml:space="preserve"> better</w:t>
      </w:r>
      <w:r w:rsidR="00292E2D" w:rsidRPr="001B6AB9">
        <w:rPr>
          <w:i w:val="0"/>
          <w:iCs w:val="0"/>
        </w:rPr>
        <w:t xml:space="preserve"> </w:t>
      </w:r>
      <w:r w:rsidR="005974F6" w:rsidRPr="001B6AB9">
        <w:rPr>
          <w:i w:val="0"/>
          <w:iCs w:val="0"/>
        </w:rPr>
        <w:t>alleviate</w:t>
      </w:r>
      <w:r w:rsidR="000739E0" w:rsidRPr="001B6AB9">
        <w:rPr>
          <w:i w:val="0"/>
          <w:iCs w:val="0"/>
        </w:rPr>
        <w:t xml:space="preserve"> the edge effect but lead to a </w:t>
      </w:r>
      <w:r w:rsidR="00DB395F" w:rsidRPr="001B6AB9">
        <w:rPr>
          <w:i w:val="0"/>
          <w:iCs w:val="0"/>
        </w:rPr>
        <w:t>higher</w:t>
      </w:r>
      <w:r w:rsidR="00B449DA" w:rsidRPr="001B6AB9">
        <w:rPr>
          <w:i w:val="0"/>
          <w:iCs w:val="0"/>
        </w:rPr>
        <w:t xml:space="preserve"> computation</w:t>
      </w:r>
      <w:r w:rsidR="000E2F4B">
        <w:rPr>
          <w:i w:val="0"/>
          <w:iCs w:val="0"/>
        </w:rPr>
        <w:t>al</w:t>
      </w:r>
      <w:r w:rsidR="00B449DA" w:rsidRPr="001B6AB9">
        <w:rPr>
          <w:i w:val="0"/>
          <w:iCs w:val="0"/>
        </w:rPr>
        <w:t xml:space="preserve"> cost</w:t>
      </w:r>
      <w:r w:rsidR="000E2F4B">
        <w:rPr>
          <w:i w:val="0"/>
          <w:iCs w:val="0"/>
        </w:rPr>
        <w:t>;</w:t>
      </w:r>
      <w:r w:rsidR="00B449DA" w:rsidRPr="001B6AB9">
        <w:rPr>
          <w:i w:val="0"/>
          <w:iCs w:val="0"/>
        </w:rPr>
        <w:t xml:space="preserve"> thus</w:t>
      </w:r>
      <w:r w:rsidR="000E2F4B">
        <w:rPr>
          <w:i w:val="0"/>
          <w:iCs w:val="0"/>
        </w:rPr>
        <w:t>,</w:t>
      </w:r>
      <w:r w:rsidR="00B449DA" w:rsidRPr="001B6AB9">
        <w:rPr>
          <w:i w:val="0"/>
          <w:iCs w:val="0"/>
        </w:rPr>
        <w:t xml:space="preserve"> we selected a</w:t>
      </w:r>
      <w:r w:rsidR="00CA39EB" w:rsidRPr="001B6AB9">
        <w:rPr>
          <w:i w:val="0"/>
          <w:iCs w:val="0"/>
        </w:rPr>
        <w:t xml:space="preserve"> 32</w:t>
      </w:r>
      <w:r w:rsidR="000E2F4B">
        <w:rPr>
          <w:i w:val="0"/>
          <w:iCs w:val="0"/>
        </w:rPr>
        <w:t>-pixel</w:t>
      </w:r>
      <w:r w:rsidR="00CA39EB" w:rsidRPr="001B6AB9">
        <w:rPr>
          <w:i w:val="0"/>
          <w:iCs w:val="0"/>
        </w:rPr>
        <w:t xml:space="preserve"> </w:t>
      </w:r>
      <w:r w:rsidR="00983BB4" w:rsidRPr="001B6AB9">
        <w:rPr>
          <w:i w:val="0"/>
          <w:iCs w:val="0"/>
        </w:rPr>
        <w:t>buffer</w:t>
      </w:r>
      <w:r w:rsidR="00CA39EB" w:rsidRPr="001B6AB9">
        <w:rPr>
          <w:i w:val="0"/>
          <w:iCs w:val="0"/>
        </w:rPr>
        <w:t xml:space="preserve"> size </w:t>
      </w:r>
      <w:r w:rsidR="000E2F4B">
        <w:rPr>
          <w:i w:val="0"/>
          <w:iCs w:val="0"/>
        </w:rPr>
        <w:t>as it is</w:t>
      </w:r>
      <w:r w:rsidR="00CA39EB" w:rsidRPr="001B6AB9">
        <w:rPr>
          <w:i w:val="0"/>
          <w:iCs w:val="0"/>
        </w:rPr>
        <w:t xml:space="preserve"> common</w:t>
      </w:r>
      <w:r w:rsidR="000E2F4B">
        <w:rPr>
          <w:i w:val="0"/>
          <w:iCs w:val="0"/>
        </w:rPr>
        <w:t>ly</w:t>
      </w:r>
      <w:r w:rsidR="00CA39EB" w:rsidRPr="001B6AB9">
        <w:rPr>
          <w:i w:val="0"/>
          <w:iCs w:val="0"/>
        </w:rPr>
        <w:t xml:space="preserve"> </w:t>
      </w:r>
      <w:r w:rsidR="000E2F4B">
        <w:rPr>
          <w:i w:val="0"/>
          <w:iCs w:val="0"/>
        </w:rPr>
        <w:t>used</w:t>
      </w:r>
      <w:r w:rsidR="00CA39EB" w:rsidRPr="001B6AB9">
        <w:rPr>
          <w:i w:val="0"/>
          <w:iCs w:val="0"/>
        </w:rPr>
        <w:t xml:space="preserve"> in </w:t>
      </w:r>
      <w:r w:rsidR="005974F6" w:rsidRPr="001B6AB9">
        <w:rPr>
          <w:i w:val="0"/>
          <w:iCs w:val="0"/>
        </w:rPr>
        <w:t xml:space="preserve">deep learning </w:t>
      </w:r>
      <w:r w:rsidR="0027012B" w:rsidRPr="001B6AB9">
        <w:rPr>
          <w:i w:val="0"/>
          <w:iCs w:val="0"/>
        </w:rPr>
        <w:t>structures</w:t>
      </w:r>
      <w:r w:rsidR="005974F6" w:rsidRPr="001B6AB9">
        <w:rPr>
          <w:i w:val="0"/>
          <w:iCs w:val="0"/>
        </w:rPr>
        <w:t xml:space="preserve"> that balance </w:t>
      </w:r>
      <w:r w:rsidR="00E43140" w:rsidRPr="001B6AB9">
        <w:rPr>
          <w:i w:val="0"/>
          <w:iCs w:val="0"/>
        </w:rPr>
        <w:t>effect</w:t>
      </w:r>
      <w:r w:rsidR="000E2F4B">
        <w:rPr>
          <w:i w:val="0"/>
          <w:iCs w:val="0"/>
        </w:rPr>
        <w:t>s</w:t>
      </w:r>
      <w:r w:rsidR="00E43140" w:rsidRPr="001B6AB9">
        <w:rPr>
          <w:i w:val="0"/>
          <w:iCs w:val="0"/>
        </w:rPr>
        <w:t xml:space="preserve"> and cost</w:t>
      </w:r>
      <w:r w:rsidR="008F343F" w:rsidRPr="001B6AB9">
        <w:rPr>
          <w:i w:val="0"/>
          <w:iCs w:val="0"/>
        </w:rPr>
        <w:t xml:space="preserve"> </w:t>
      </w:r>
      <w:sdt>
        <w:sdtPr>
          <w:rPr>
            <w:i w:val="0"/>
            <w:iCs w:val="0"/>
          </w:rPr>
          <w:alias w:val="To edit, see citavi.com/edit"/>
          <w:tag w:val="CitaviPlaceholder#b07da8fc-01e3-4364-b491-12a651c385cd"/>
          <w:id w:val="1221410663"/>
          <w:placeholder>
            <w:docPart w:val="DefaultPlaceholder_-1854013440"/>
          </w:placeholder>
        </w:sdtPr>
        <w:sdtEndPr/>
        <w:sdtContent>
          <w:r w:rsidR="008F343F" w:rsidRPr="001B6AB9">
            <w:rPr>
              <w:i w:val="0"/>
              <w:iCs w:val="0"/>
            </w:rPr>
            <w:fldChar w:fldCharType="begin"/>
          </w:r>
          <w:ins w:id="305" w:author="JINZHU WANG" w:date="2022-05-09T12:43:00Z">
            <w:r w:rsidR="001221F6">
              <w:rPr>
                <w:i w:val="0"/>
                <w:iCs w:val="0"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kNjUyOWMxLTI2NTYtNDcxNS04YjUxLTZhNjZhNDY4NDIzYiIsIlJhbmdlTGVuZ3RoIjoxOSwiUmVmZXJlbmNlSWQiOiI2OGI4OWQ2My0wZTZkLTQyMjYtOTRkMC0yOThjYWNiMTk0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OS9DVlBSLjIwMTUuNzI5ODk2NSIsIlVyaVN0cmluZyI6Imh0dHBzOi8vZG9pLm9yZy8xMC4xMTA5L0NWUFIuMjAxNS43Mjk4OT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FkMWRjY2ZiLTUyN2UtNGY0NC1iMWU2LWNkZjA5OGI0NDFlZ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llZWV4cGxvcmUuaWVlZS5vcmcvZG9jdW1lbnQvNzI5ODk2NS8iLCJVcmlTdHJpbmciOiJodHRwOi8vaWVlZXhwbG9yZS5pZWVlLm9yZy9kb2N1bWVudC83Mjk4OTY1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}</w:instrText>
            </w:r>
          </w:ins>
          <w:del w:id="306" w:author="JINZHU WANG" w:date="2022-05-09T12:43:00Z">
            <w:r w:rsidR="00651994" w:rsidDel="001221F6">
              <w:rPr>
                <w:i w:val="0"/>
                <w:iCs w:val="0"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kNjUyOWMxLTI2NTYtNDcxNS04YjUxLTZhNjZhNDY4NDIzYiIsIlJhbmdlTGVuZ3RoIjoxOSwiUmVmZXJlbmNlSWQiOiI2OGI4OWQ2My0wZTZkLTQyMjYtOTRkMC0yOThjYWNiMTk0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OS9DVlBSLjIwMTUuNzI5ODk2NSIsIlVyaVN0cmluZyI6Imh0dHBzOi8vZG9pLm9yZy8xMC4xMTA5L0NWUFIuMjAxNS43Mjk4OT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FkMWRjY2ZiLTUyN2UtNGY0NC1iMWU2LWNkZjA5OGI0NDFlZ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llZWV4cGxvcmUuaWVlZS5vcmcvZG9jdW1lbnQvNzI5ODk2NS8iLCJVcmlTdHJpbmciOiJodHRwOi8vaWVlZXhwbG9yZS5pZWVlLm9yZy9kb2N1bWVudC83Mjk4OTY1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}</w:delInstrText>
            </w:r>
          </w:del>
          <w:r w:rsidR="008F343F" w:rsidRPr="001B6AB9">
            <w:rPr>
              <w:i w:val="0"/>
              <w:iCs w:val="0"/>
            </w:rPr>
            <w:fldChar w:fldCharType="separate"/>
          </w:r>
          <w:r w:rsidR="0091379F">
            <w:rPr>
              <w:i w:val="0"/>
              <w:iCs w:val="0"/>
            </w:rPr>
            <w:t>(Long et al., 2015)</w:t>
          </w:r>
          <w:r w:rsidR="008F343F" w:rsidRPr="001B6AB9">
            <w:rPr>
              <w:i w:val="0"/>
              <w:iCs w:val="0"/>
            </w:rPr>
            <w:fldChar w:fldCharType="end"/>
          </w:r>
        </w:sdtContent>
      </w:sdt>
      <w:r w:rsidR="00E43140" w:rsidRPr="001B6AB9">
        <w:rPr>
          <w:i w:val="0"/>
          <w:iCs w:val="0"/>
        </w:rPr>
        <w:t>.</w:t>
      </w:r>
    </w:p>
    <w:p w14:paraId="02092E57" w14:textId="23F7A27B" w:rsidR="009C7D21" w:rsidRPr="00424860" w:rsidRDefault="000E2F4B" w:rsidP="00D71802">
      <w:pPr>
        <w:spacing w:line="276" w:lineRule="auto"/>
        <w:rPr>
          <w:rFonts w:ascii="Calibri" w:hAnsi="Calibri" w:cs="Calibri"/>
        </w:rPr>
      </w:pPr>
      <w:r>
        <w:rPr>
          <w:rFonts w:ascii="Calibri" w:hAnsi="Calibri" w:cs="Calibri"/>
        </w:rPr>
        <w:t>A</w:t>
      </w:r>
      <w:r w:rsidR="009C7D21" w:rsidRPr="00424860">
        <w:rPr>
          <w:rFonts w:ascii="Calibri" w:hAnsi="Calibri" w:cs="Calibri"/>
        </w:rPr>
        <w:t xml:space="preserve"> </w:t>
      </w:r>
      <w:r w:rsidR="006D123D" w:rsidRPr="00424860">
        <w:rPr>
          <w:rFonts w:ascii="Calibri" w:hAnsi="Calibri" w:cs="Calibri"/>
        </w:rPr>
        <w:t>classified</w:t>
      </w:r>
      <w:r w:rsidR="0056120C" w:rsidRPr="00424860">
        <w:rPr>
          <w:rFonts w:ascii="Calibri" w:hAnsi="Calibri" w:cs="Calibri"/>
        </w:rPr>
        <w:t xml:space="preserve"> urban land-use</w:t>
      </w:r>
      <w:r w:rsidR="009C7D21" w:rsidRPr="00424860">
        <w:rPr>
          <w:rFonts w:ascii="Calibri" w:hAnsi="Calibri" w:cs="Calibri"/>
        </w:rPr>
        <w:t xml:space="preserve"> map was created by binarizing the transition potential map. We</w:t>
      </w:r>
      <w:r w:rsidR="00210C3B" w:rsidRPr="00424860">
        <w:rPr>
          <w:rFonts w:ascii="Calibri" w:hAnsi="Calibri" w:cs="Calibri"/>
        </w:rPr>
        <w:t xml:space="preserve"> rank</w:t>
      </w:r>
      <w:r w:rsidR="00314F38" w:rsidRPr="00424860">
        <w:rPr>
          <w:rFonts w:ascii="Calibri" w:hAnsi="Calibri" w:cs="Calibri"/>
        </w:rPr>
        <w:t xml:space="preserve">ed the </w:t>
      </w:r>
      <w:r w:rsidR="000F3AC2" w:rsidRPr="00424860">
        <w:rPr>
          <w:rFonts w:ascii="Calibri" w:hAnsi="Calibri" w:cs="Calibri"/>
        </w:rPr>
        <w:t>pixel value</w:t>
      </w:r>
      <w:r w:rsidR="00742B20" w:rsidRPr="00424860">
        <w:rPr>
          <w:rFonts w:ascii="Calibri" w:hAnsi="Calibri" w:cs="Calibri"/>
        </w:rPr>
        <w:t>s</w:t>
      </w:r>
      <w:r w:rsidR="000F3AC2" w:rsidRPr="00424860">
        <w:rPr>
          <w:rFonts w:ascii="Calibri" w:hAnsi="Calibri" w:cs="Calibri"/>
        </w:rPr>
        <w:t xml:space="preserve"> of the </w:t>
      </w:r>
      <w:r w:rsidR="00314F38" w:rsidRPr="00424860">
        <w:rPr>
          <w:rFonts w:ascii="Calibri" w:hAnsi="Calibri" w:cs="Calibri"/>
        </w:rPr>
        <w:t xml:space="preserve">transition potential </w:t>
      </w:r>
      <w:r w:rsidR="00742B20" w:rsidRPr="00424860">
        <w:rPr>
          <w:rFonts w:ascii="Calibri" w:hAnsi="Calibri" w:cs="Calibri"/>
        </w:rPr>
        <w:t xml:space="preserve">map </w:t>
      </w:r>
      <w:r w:rsidR="000F3AC2" w:rsidRPr="00424860">
        <w:rPr>
          <w:rFonts w:ascii="Calibri" w:hAnsi="Calibri" w:cs="Calibri"/>
        </w:rPr>
        <w:t>from highest to lowest</w:t>
      </w:r>
      <w:r w:rsidR="00B9494F" w:rsidRPr="00424860">
        <w:rPr>
          <w:rFonts w:ascii="Calibri" w:hAnsi="Calibri" w:cs="Calibri"/>
        </w:rPr>
        <w:t xml:space="preserve">, </w:t>
      </w:r>
      <w:r w:rsidR="00C32F98" w:rsidRPr="00424860">
        <w:rPr>
          <w:rFonts w:ascii="Calibri" w:hAnsi="Calibri" w:cs="Calibri"/>
        </w:rPr>
        <w:t>accumulated the pixel count</w:t>
      </w:r>
      <w:r w:rsidR="00F709EC" w:rsidRPr="00424860">
        <w:rPr>
          <w:rFonts w:ascii="Calibri" w:hAnsi="Calibri" w:cs="Calibri"/>
        </w:rPr>
        <w:t xml:space="preserve"> </w:t>
      </w:r>
      <w:r w:rsidR="005A61FF" w:rsidRPr="00424860">
        <w:rPr>
          <w:rFonts w:ascii="Calibri" w:hAnsi="Calibri" w:cs="Calibri"/>
        </w:rPr>
        <w:t>in this order</w:t>
      </w:r>
      <w:r w:rsidR="00517833" w:rsidRPr="00424860">
        <w:rPr>
          <w:rFonts w:ascii="Calibri" w:hAnsi="Calibri" w:cs="Calibri"/>
        </w:rPr>
        <w:t>,</w:t>
      </w:r>
      <w:r w:rsidR="00685C90" w:rsidRPr="00424860">
        <w:rPr>
          <w:rFonts w:ascii="Calibri" w:hAnsi="Calibri" w:cs="Calibri"/>
        </w:rPr>
        <w:t xml:space="preserve"> </w:t>
      </w:r>
      <w:r w:rsidR="002D1606" w:rsidRPr="00424860">
        <w:rPr>
          <w:rFonts w:ascii="Calibri" w:hAnsi="Calibri" w:cs="Calibri"/>
        </w:rPr>
        <w:t xml:space="preserve">and </w:t>
      </w:r>
      <w:r w:rsidR="004F6062" w:rsidRPr="00424860">
        <w:rPr>
          <w:rFonts w:ascii="Calibri" w:hAnsi="Calibri" w:cs="Calibri"/>
        </w:rPr>
        <w:t xml:space="preserve">classified them to </w:t>
      </w:r>
      <w:r>
        <w:rPr>
          <w:rFonts w:ascii="Calibri" w:hAnsi="Calibri" w:cs="Calibri"/>
        </w:rPr>
        <w:t>a</w:t>
      </w:r>
      <w:r w:rsidR="009768C4" w:rsidRPr="00424860">
        <w:rPr>
          <w:rFonts w:ascii="Calibri" w:hAnsi="Calibri" w:cs="Calibri"/>
        </w:rPr>
        <w:t xml:space="preserve"> </w:t>
      </w:r>
      <w:r w:rsidR="004F6062" w:rsidRPr="00424860">
        <w:rPr>
          <w:rFonts w:ascii="Calibri" w:hAnsi="Calibri" w:cs="Calibri"/>
        </w:rPr>
        <w:t>value of 1 (indicating urban pixel</w:t>
      </w:r>
      <w:r>
        <w:rPr>
          <w:rFonts w:ascii="Calibri" w:hAnsi="Calibri" w:cs="Calibri"/>
        </w:rPr>
        <w:t>s</w:t>
      </w:r>
      <w:r w:rsidR="004F6062" w:rsidRPr="00424860">
        <w:rPr>
          <w:rFonts w:ascii="Calibri" w:hAnsi="Calibri" w:cs="Calibri"/>
        </w:rPr>
        <w:t xml:space="preserve">) </w:t>
      </w:r>
      <w:r w:rsidR="00685C90" w:rsidRPr="00424860">
        <w:rPr>
          <w:rFonts w:ascii="Calibri" w:hAnsi="Calibri" w:cs="Calibri"/>
        </w:rPr>
        <w:t xml:space="preserve">until </w:t>
      </w:r>
      <w:r w:rsidR="009768C4" w:rsidRPr="00424860">
        <w:rPr>
          <w:rFonts w:ascii="Calibri" w:hAnsi="Calibri" w:cs="Calibri"/>
        </w:rPr>
        <w:t>the accumulat</w:t>
      </w:r>
      <w:r>
        <w:rPr>
          <w:rFonts w:ascii="Calibri" w:hAnsi="Calibri" w:cs="Calibri"/>
        </w:rPr>
        <w:t>ed</w:t>
      </w:r>
      <w:r w:rsidR="009768C4" w:rsidRPr="00424860">
        <w:rPr>
          <w:rFonts w:ascii="Calibri" w:hAnsi="Calibri" w:cs="Calibri"/>
        </w:rPr>
        <w:t xml:space="preserve"> count value</w:t>
      </w:r>
      <w:r w:rsidR="00685C90" w:rsidRPr="00424860">
        <w:rPr>
          <w:rFonts w:ascii="Calibri" w:hAnsi="Calibri" w:cs="Calibri"/>
        </w:rPr>
        <w:t xml:space="preserve"> </w:t>
      </w:r>
      <w:r>
        <w:rPr>
          <w:rFonts w:ascii="Calibri" w:hAnsi="Calibri" w:cs="Calibri"/>
        </w:rPr>
        <w:t>matched</w:t>
      </w:r>
      <w:r w:rsidR="00685C90" w:rsidRPr="00424860">
        <w:rPr>
          <w:rFonts w:ascii="Calibri" w:hAnsi="Calibri" w:cs="Calibri"/>
        </w:rPr>
        <w:t xml:space="preserve"> the </w:t>
      </w:r>
      <w:r w:rsidR="009C7D21" w:rsidRPr="00424860">
        <w:rPr>
          <w:rFonts w:ascii="Calibri" w:hAnsi="Calibri" w:cs="Calibri"/>
        </w:rPr>
        <w:t xml:space="preserve">urban pixel </w:t>
      </w:r>
      <w:r w:rsidR="0040566F" w:rsidRPr="00424860">
        <w:rPr>
          <w:rFonts w:ascii="Calibri" w:hAnsi="Calibri" w:cs="Calibri"/>
        </w:rPr>
        <w:t xml:space="preserve">number </w:t>
      </w:r>
      <w:r w:rsidR="009C7D21" w:rsidRPr="00424860">
        <w:rPr>
          <w:rFonts w:ascii="Calibri" w:hAnsi="Calibri" w:cs="Calibri"/>
        </w:rPr>
        <w:t xml:space="preserve">in the </w:t>
      </w:r>
      <w:r w:rsidR="005D7F2F" w:rsidRPr="00424860">
        <w:rPr>
          <w:rFonts w:ascii="Calibri" w:hAnsi="Calibri" w:cs="Calibri"/>
        </w:rPr>
        <w:t>target</w:t>
      </w:r>
      <w:r w:rsidR="002247D8" w:rsidRPr="00424860">
        <w:rPr>
          <w:rFonts w:ascii="Calibri" w:hAnsi="Calibri" w:cs="Calibri"/>
        </w:rPr>
        <w:t xml:space="preserve"> </w:t>
      </w:r>
      <w:r w:rsidR="009C7D21" w:rsidRPr="00424860">
        <w:rPr>
          <w:rFonts w:ascii="Calibri" w:hAnsi="Calibri" w:cs="Calibri"/>
        </w:rPr>
        <w:t>year</w:t>
      </w:r>
      <w:r w:rsidR="00390D1F" w:rsidRPr="00424860">
        <w:rPr>
          <w:rFonts w:ascii="Calibri" w:hAnsi="Calibri" w:cs="Calibri"/>
        </w:rPr>
        <w:t xml:space="preserve">, then </w:t>
      </w:r>
      <w:r w:rsidR="00915D14" w:rsidRPr="00424860">
        <w:rPr>
          <w:rFonts w:ascii="Calibri" w:hAnsi="Calibri" w:cs="Calibri"/>
        </w:rPr>
        <w:t xml:space="preserve">allocated </w:t>
      </w:r>
      <w:r w:rsidR="00A67AA8" w:rsidRPr="00424860">
        <w:rPr>
          <w:rFonts w:ascii="Calibri" w:hAnsi="Calibri" w:cs="Calibri"/>
        </w:rPr>
        <w:t xml:space="preserve">the </w:t>
      </w:r>
      <w:r>
        <w:rPr>
          <w:rFonts w:ascii="Calibri" w:hAnsi="Calibri" w:cs="Calibri"/>
        </w:rPr>
        <w:t>remaining</w:t>
      </w:r>
      <w:r w:rsidR="00A67AA8" w:rsidRPr="00424860">
        <w:rPr>
          <w:rFonts w:ascii="Calibri" w:hAnsi="Calibri" w:cs="Calibri"/>
        </w:rPr>
        <w:t xml:space="preserve"> pixels </w:t>
      </w:r>
      <w:r>
        <w:rPr>
          <w:rFonts w:ascii="Calibri" w:hAnsi="Calibri" w:cs="Calibri"/>
        </w:rPr>
        <w:t>to</w:t>
      </w:r>
      <w:r w:rsidR="00915D14" w:rsidRPr="00424860">
        <w:rPr>
          <w:rFonts w:ascii="Calibri" w:hAnsi="Calibri" w:cs="Calibri"/>
        </w:rPr>
        <w:t xml:space="preserve"> </w:t>
      </w:r>
      <w:r>
        <w:rPr>
          <w:rFonts w:ascii="Calibri" w:hAnsi="Calibri" w:cs="Calibri"/>
        </w:rPr>
        <w:t>a</w:t>
      </w:r>
      <w:r w:rsidR="00A67AA8" w:rsidRPr="00424860">
        <w:rPr>
          <w:rFonts w:ascii="Calibri" w:hAnsi="Calibri" w:cs="Calibri"/>
        </w:rPr>
        <w:t xml:space="preserve"> </w:t>
      </w:r>
      <w:r w:rsidR="00A67AA8" w:rsidRPr="00424860">
        <w:rPr>
          <w:rFonts w:ascii="Calibri" w:hAnsi="Calibri" w:cs="Calibri"/>
        </w:rPr>
        <w:lastRenderedPageBreak/>
        <w:t xml:space="preserve">value of </w:t>
      </w:r>
      <w:r w:rsidR="00915D14" w:rsidRPr="00424860">
        <w:rPr>
          <w:rFonts w:ascii="Calibri" w:hAnsi="Calibri" w:cs="Calibri"/>
        </w:rPr>
        <w:t>0</w:t>
      </w:r>
      <w:r w:rsidR="006F4B42" w:rsidRPr="00424860">
        <w:rPr>
          <w:rFonts w:ascii="Calibri" w:hAnsi="Calibri" w:cs="Calibri"/>
        </w:rPr>
        <w:t xml:space="preserve"> </w:t>
      </w:r>
      <w:r>
        <w:rPr>
          <w:rFonts w:ascii="Calibri" w:hAnsi="Calibri" w:cs="Calibri"/>
        </w:rPr>
        <w:t>(</w:t>
      </w:r>
      <w:r w:rsidR="006F4B42" w:rsidRPr="00424860">
        <w:rPr>
          <w:rFonts w:ascii="Calibri" w:hAnsi="Calibri" w:cs="Calibri"/>
        </w:rPr>
        <w:t>indicat</w:t>
      </w:r>
      <w:r w:rsidR="00A67AA8" w:rsidRPr="00424860">
        <w:rPr>
          <w:rFonts w:ascii="Calibri" w:hAnsi="Calibri" w:cs="Calibri"/>
        </w:rPr>
        <w:t>ing</w:t>
      </w:r>
      <w:r w:rsidR="00915D14" w:rsidRPr="00424860">
        <w:rPr>
          <w:rFonts w:ascii="Calibri" w:hAnsi="Calibri" w:cs="Calibri"/>
        </w:rPr>
        <w:t xml:space="preserve"> nonurban pixels</w:t>
      </w:r>
      <w:r>
        <w:rPr>
          <w:rFonts w:ascii="Calibri" w:hAnsi="Calibri" w:cs="Calibri"/>
        </w:rPr>
        <w:t>)</w:t>
      </w:r>
      <w:r w:rsidR="00915D14" w:rsidRPr="00424860">
        <w:rPr>
          <w:rFonts w:ascii="Calibri" w:hAnsi="Calibri" w:cs="Calibri"/>
        </w:rPr>
        <w:t>.</w:t>
      </w:r>
      <w:r w:rsidR="00C6368B" w:rsidRPr="00424860">
        <w:rPr>
          <w:rFonts w:ascii="Calibri" w:hAnsi="Calibri" w:cs="Calibri"/>
        </w:rPr>
        <w:t xml:space="preserve"> </w:t>
      </w:r>
      <w:r w:rsidR="00BE073A" w:rsidRPr="00424860">
        <w:rPr>
          <w:rFonts w:ascii="Calibri" w:hAnsi="Calibri" w:cs="Calibri"/>
        </w:rPr>
        <w:t>The</w:t>
      </w:r>
      <w:r w:rsidR="00477150" w:rsidRPr="00424860">
        <w:rPr>
          <w:rFonts w:ascii="Calibri" w:hAnsi="Calibri" w:cs="Calibri"/>
        </w:rPr>
        <w:t xml:space="preserve"> </w:t>
      </w:r>
      <w:r w:rsidR="00D47E97" w:rsidRPr="00424860">
        <w:rPr>
          <w:rFonts w:ascii="Calibri" w:hAnsi="Calibri" w:cs="Calibri"/>
        </w:rPr>
        <w:t xml:space="preserve">urban </w:t>
      </w:r>
      <w:r w:rsidR="00477150" w:rsidRPr="00424860">
        <w:rPr>
          <w:rFonts w:ascii="Calibri" w:hAnsi="Calibri" w:cs="Calibri"/>
        </w:rPr>
        <w:t xml:space="preserve">pixel number </w:t>
      </w:r>
      <w:r w:rsidR="00D00CAF">
        <w:rPr>
          <w:rFonts w:ascii="Calibri" w:hAnsi="Calibri" w:cs="Calibri"/>
        </w:rPr>
        <w:t>for</w:t>
      </w:r>
      <w:r w:rsidR="00477150" w:rsidRPr="00424860">
        <w:rPr>
          <w:rFonts w:ascii="Calibri" w:hAnsi="Calibri" w:cs="Calibri"/>
        </w:rPr>
        <w:t xml:space="preserve"> 2018 was </w:t>
      </w:r>
      <w:r w:rsidR="00583579" w:rsidRPr="00424860">
        <w:rPr>
          <w:rFonts w:ascii="Calibri" w:hAnsi="Calibri" w:cs="Calibri"/>
        </w:rPr>
        <w:t>computed</w:t>
      </w:r>
      <w:r w:rsidR="00477150" w:rsidRPr="00424860">
        <w:rPr>
          <w:rFonts w:ascii="Calibri" w:hAnsi="Calibri" w:cs="Calibri"/>
        </w:rPr>
        <w:t xml:space="preserve"> </w:t>
      </w:r>
      <w:r w:rsidR="00DA3638" w:rsidRPr="00424860">
        <w:rPr>
          <w:rFonts w:ascii="Calibri" w:hAnsi="Calibri" w:cs="Calibri"/>
        </w:rPr>
        <w:t xml:space="preserve">from the reference map </w:t>
      </w:r>
      <w:r w:rsidR="00477150" w:rsidRPr="00424860">
        <w:rPr>
          <w:rFonts w:ascii="Calibri" w:hAnsi="Calibri" w:cs="Calibri"/>
        </w:rPr>
        <w:t xml:space="preserve">to </w:t>
      </w:r>
      <w:r w:rsidR="001405A3" w:rsidRPr="00424860">
        <w:rPr>
          <w:rFonts w:ascii="Calibri" w:hAnsi="Calibri" w:cs="Calibri"/>
        </w:rPr>
        <w:t xml:space="preserve">binarize the transition potential map </w:t>
      </w:r>
      <w:r w:rsidR="00D00CAF">
        <w:rPr>
          <w:rFonts w:ascii="Calibri" w:hAnsi="Calibri" w:cs="Calibri"/>
        </w:rPr>
        <w:t>for</w:t>
      </w:r>
      <w:r w:rsidR="001405A3" w:rsidRPr="00424860">
        <w:rPr>
          <w:rFonts w:ascii="Calibri" w:hAnsi="Calibri" w:cs="Calibri"/>
        </w:rPr>
        <w:t xml:space="preserve"> 2018</w:t>
      </w:r>
      <w:r w:rsidR="00212FBD" w:rsidRPr="00424860">
        <w:rPr>
          <w:rFonts w:ascii="Calibri" w:hAnsi="Calibri" w:cs="Calibri"/>
        </w:rPr>
        <w:t>, and a</w:t>
      </w:r>
      <w:r w:rsidR="003D61B0" w:rsidRPr="00424860">
        <w:rPr>
          <w:rFonts w:ascii="Calibri" w:hAnsi="Calibri" w:cs="Calibri"/>
        </w:rPr>
        <w:t xml:space="preserve">n </w:t>
      </w:r>
      <w:r w:rsidR="00F84CF9" w:rsidRPr="00424860">
        <w:rPr>
          <w:rFonts w:ascii="Calibri" w:hAnsi="Calibri" w:cs="Calibri"/>
        </w:rPr>
        <w:t>exponential extrapolation</w:t>
      </w:r>
      <w:r w:rsidR="005C527F" w:rsidRPr="00424860">
        <w:rPr>
          <w:rFonts w:ascii="Calibri" w:hAnsi="Calibri" w:cs="Calibri"/>
        </w:rPr>
        <w:t xml:space="preserve"> (</w:t>
      </w:r>
      <w:r w:rsidR="005C527F" w:rsidRPr="00424860">
        <w:rPr>
          <w:rFonts w:ascii="Calibri" w:hAnsi="Calibri" w:cs="Calibri"/>
        </w:rPr>
        <w:fldChar w:fldCharType="begin"/>
      </w:r>
      <w:r w:rsidR="005C527F" w:rsidRPr="00424860">
        <w:rPr>
          <w:rFonts w:ascii="Calibri" w:hAnsi="Calibri" w:cs="Calibri"/>
        </w:rPr>
        <w:instrText xml:space="preserve"> REF _Ref81461127 \h </w:instrText>
      </w:r>
      <w:r w:rsidR="005C527F" w:rsidRPr="00424860">
        <w:rPr>
          <w:rFonts w:ascii="Calibri" w:hAnsi="Calibri" w:cs="Calibri"/>
        </w:rPr>
      </w:r>
      <w:r w:rsidR="005C527F" w:rsidRPr="00424860">
        <w:rPr>
          <w:rFonts w:ascii="Calibri" w:hAnsi="Calibri" w:cs="Calibri"/>
        </w:rPr>
        <w:fldChar w:fldCharType="separate"/>
      </w:r>
      <w:r w:rsidR="0097057B" w:rsidRPr="00777271">
        <w:t>Fig</w:t>
      </w:r>
      <w:r w:rsidR="0097057B">
        <w:t>.</w:t>
      </w:r>
      <w:r w:rsidR="0097057B" w:rsidRPr="00777271">
        <w:t xml:space="preserve"> </w:t>
      </w:r>
      <w:r w:rsidR="0097057B">
        <w:rPr>
          <w:i/>
          <w:iCs/>
          <w:noProof/>
        </w:rPr>
        <w:t>7</w:t>
      </w:r>
      <w:r w:rsidR="005C527F" w:rsidRPr="00424860">
        <w:rPr>
          <w:rFonts w:ascii="Calibri" w:hAnsi="Calibri" w:cs="Calibri"/>
        </w:rPr>
        <w:fldChar w:fldCharType="end"/>
      </w:r>
      <w:r w:rsidR="005C527F" w:rsidRPr="00424860">
        <w:rPr>
          <w:rFonts w:ascii="Calibri" w:hAnsi="Calibri" w:cs="Calibri"/>
        </w:rPr>
        <w:t xml:space="preserve">) </w:t>
      </w:r>
      <w:r w:rsidR="00F84CF9" w:rsidRPr="00424860">
        <w:rPr>
          <w:rFonts w:ascii="Calibri" w:hAnsi="Calibri" w:cs="Calibri"/>
        </w:rPr>
        <w:t xml:space="preserve">was carried out to </w:t>
      </w:r>
      <w:r w:rsidR="00C2490C" w:rsidRPr="00424860">
        <w:rPr>
          <w:rFonts w:ascii="Calibri" w:hAnsi="Calibri" w:cs="Calibri"/>
        </w:rPr>
        <w:t xml:space="preserve">determine the urban </w:t>
      </w:r>
      <w:r w:rsidR="00C7451D" w:rsidRPr="00424860">
        <w:rPr>
          <w:rFonts w:ascii="Calibri" w:hAnsi="Calibri" w:cs="Calibri"/>
        </w:rPr>
        <w:t>pixel count</w:t>
      </w:r>
      <w:r w:rsidR="00C2490C" w:rsidRPr="00424860">
        <w:rPr>
          <w:rFonts w:ascii="Calibri" w:hAnsi="Calibri" w:cs="Calibri"/>
        </w:rPr>
        <w:t xml:space="preserve"> </w:t>
      </w:r>
      <w:r w:rsidR="00D00CAF">
        <w:rPr>
          <w:rFonts w:ascii="Calibri" w:hAnsi="Calibri" w:cs="Calibri"/>
        </w:rPr>
        <w:t>for</w:t>
      </w:r>
      <w:r w:rsidR="00C2490C" w:rsidRPr="00424860">
        <w:rPr>
          <w:rFonts w:ascii="Calibri" w:hAnsi="Calibri" w:cs="Calibri"/>
        </w:rPr>
        <w:t xml:space="preserve"> 2030 that was used to binarize the transition potential map </w:t>
      </w:r>
      <w:r w:rsidR="00D00CAF">
        <w:rPr>
          <w:rFonts w:ascii="Calibri" w:hAnsi="Calibri" w:cs="Calibri"/>
        </w:rPr>
        <w:t>for</w:t>
      </w:r>
      <w:r w:rsidR="00C2490C" w:rsidRPr="00424860">
        <w:rPr>
          <w:rFonts w:ascii="Calibri" w:hAnsi="Calibri" w:cs="Calibri"/>
        </w:rPr>
        <w:t xml:space="preserve"> </w:t>
      </w:r>
      <w:r w:rsidR="0094480F" w:rsidRPr="00424860">
        <w:rPr>
          <w:rFonts w:ascii="Calibri" w:hAnsi="Calibri" w:cs="Calibri"/>
        </w:rPr>
        <w:t>2030</w:t>
      </w:r>
      <w:r w:rsidR="003D61B0" w:rsidRPr="00424860">
        <w:rPr>
          <w:rFonts w:ascii="Calibri" w:hAnsi="Calibri" w:cs="Calibri"/>
        </w:rPr>
        <w:t xml:space="preserve">. </w:t>
      </w:r>
      <w:r w:rsidR="00752E7E">
        <w:rPr>
          <w:rFonts w:ascii="Calibri" w:hAnsi="Calibri" w:cs="Calibri"/>
        </w:rPr>
        <w:t>The historical urban areas were derived using the data from</w:t>
      </w:r>
      <w:r w:rsidR="00752E7E" w:rsidRPr="00752E7E">
        <w:t xml:space="preserve"> </w:t>
      </w:r>
      <w:sdt>
        <w:sdtPr>
          <w:alias w:val="To edit, see citavi.com/edit"/>
          <w:tag w:val="CitaviPlaceholder#3cee75f1-5113-477b-b03d-65ef9abbc819"/>
          <w:id w:val="1044103644"/>
          <w:placeholder>
            <w:docPart w:val="870E92F06D74496FAFBD5CD3E7071369"/>
          </w:placeholder>
        </w:sdtPr>
        <w:sdtEndPr/>
        <w:sdtContent>
          <w:r w:rsidR="00752E7E" w:rsidRPr="00752E7E">
            <w:rPr>
              <w:rFonts w:ascii="Calibri" w:hAnsi="Calibri" w:cs="Calibri"/>
              <w:noProof/>
            </w:rPr>
            <w:fldChar w:fldCharType="begin"/>
          </w:r>
          <w:ins w:id="307" w:author="JINZHU WANG" w:date="2022-05-09T12:43:00Z">
            <w:r w:rsidR="001221F6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NC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+XHJcbiAgPG4+MTwvbj5cclxuICA8aW4+dHJ1ZTwvaW4+XHJcbiAgPG9zPjE8L29zPlxyXG4gIDxwcz4xPC9wcz5cclxuPC9zcD5cclxuPGVwPlxyXG4gIDxuPjE3PC9uPlxyXG4gIDxpbj50cnVlPC9pbj5cclxuICA8b3M+MTc8L29zPlxyXG4gIDxwcz4xNzwvcHM+XHJcbjwvZXA+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KLiBXYW5nIGV0IGFsLiJ9XX0sIlRhZyI6IkNpdGF2aVBsYWNlaG9sZGVyIzNjZWU3NWYxLTUxMTMtNDc3Yi1iMDNkLTY1ZWY5YWJiYzgxOSIsIlRleHQiOiJKLiBXYW5nIGV0IGFsLiIsIldBSVZlcnNpb24iOiI2LjExLjAuMCJ9}</w:instrText>
            </w:r>
          </w:ins>
          <w:del w:id="308" w:author="JINZHU WANG" w:date="2022-05-09T12:43:00Z">
            <w:r w:rsidR="00C74790" w:rsidDel="001221F6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NC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+XHJcbiAgPG4+MTwvbj5cclxuICA8aW4+dHJ1ZTwvaW4+XHJcbiAgPG9zPjE8L29zPlxyXG4gIDxwcz4xPC9wcz5cclxuPC9zcD5cclxuPGVwPlxyXG4gIDxuPjE3PC9uPlxyXG4gIDxpbj50cnVlPC9pbj5cclxuICA8b3M+MTc8L29zPlxyXG4gIDxwcz4xNzwvcHM+XHJcbjwvZXA+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KLiBXYW5nIGV0IGFsLiJ9XX0sIlRhZyI6IkNpdGF2aVBsYWNlaG9sZGVyIzNjZWU3NWYxLTUxMTMtNDc3Yi1iMDNkLTY1ZWY5YWJiYzgxOSIsIlRleHQiOiJKLiBXYW5nIGV0IGFsLiIsIldBSVZlcnNpb24iOiI2LjEwLjAuMCJ9}</w:delInstrText>
            </w:r>
          </w:del>
          <w:r w:rsidR="00752E7E" w:rsidRPr="00752E7E">
            <w:rPr>
              <w:rFonts w:ascii="Calibri" w:hAnsi="Calibri" w:cs="Calibri"/>
              <w:noProof/>
            </w:rPr>
            <w:fldChar w:fldCharType="separate"/>
          </w:r>
          <w:r w:rsidR="0091379F">
            <w:rPr>
              <w:rFonts w:ascii="Calibri" w:hAnsi="Calibri" w:cs="Calibri"/>
              <w:noProof/>
            </w:rPr>
            <w:t>J. Wang et al.</w:t>
          </w:r>
          <w:r w:rsidR="00752E7E" w:rsidRPr="00752E7E">
            <w:rPr>
              <w:rFonts w:ascii="Calibri" w:hAnsi="Calibri" w:cs="Calibri"/>
              <w:noProof/>
            </w:rPr>
            <w:fldChar w:fldCharType="end"/>
          </w:r>
        </w:sdtContent>
      </w:sdt>
      <w:r w:rsidR="00752E7E" w:rsidRPr="00752E7E">
        <w:rPr>
          <w:rFonts w:ascii="Calibri" w:hAnsi="Calibri" w:cs="Calibri"/>
        </w:rPr>
        <w:t xml:space="preserve"> </w:t>
      </w:r>
      <w:sdt>
        <w:sdtPr>
          <w:alias w:val="To edit, see citavi.com/edit"/>
          <w:tag w:val="CitaviPlaceholder#f3323d0a-44e5-4839-9397-65556fe415ff"/>
          <w:id w:val="1944656360"/>
          <w:placeholder>
            <w:docPart w:val="870E92F06D74496FAFBD5CD3E7071369"/>
          </w:placeholder>
        </w:sdtPr>
        <w:sdtEndPr/>
        <w:sdtContent>
          <w:r w:rsidR="00752E7E" w:rsidRPr="00752E7E">
            <w:rPr>
              <w:rFonts w:ascii="Calibri" w:hAnsi="Calibri" w:cs="Calibri"/>
              <w:noProof/>
            </w:rPr>
            <w:fldChar w:fldCharType="begin"/>
          </w:r>
          <w:ins w:id="309" w:author="JINZHU WANG" w:date="2022-05-09T12:43:00Z">
            <w:r w:rsidR="001221F6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2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+XHJcbiAgPGluPnRydWU8L2luPlxyXG4gIDxvcz4xPC9vcz5cclxuICA8cHM+MTwvcHM+XHJcbjwvc3A+XHJcbjxlcD5cclxuICA8bj4xNzwvbj5cclxuICA8aW4+dHJ1ZTwvaW4+XHJcbiAgPG9zPjE3PC9vcz5cclxuICA8cHM+MTc8L3BzPlxyXG48L2VwPlxyXG48b3M+MS0xNzwvb3M+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xKSJ9XX0sIlRhZyI6IkNpdGF2aVBsYWNlaG9sZGVyI2YzMzIzZDBhLTQ0ZTUtNDgzOS05Mzk3LTY1NTU2ZmU0MTVmZiIsIlRleHQiOiIoMjAyMSkiLCJXQUlWZXJzaW9uIjoiNi4xMS4wLjAifQ==}</w:instrText>
            </w:r>
          </w:ins>
          <w:del w:id="310" w:author="JINZHU WANG" w:date="2022-05-09T12:43:00Z">
            <w:r w:rsidR="00C74790" w:rsidDel="001221F6">
              <w:rPr>
                <w:rFonts w:ascii="Calibri" w:hAnsi="Calibri" w:cs="Calibri"/>
                <w:noProof/>
              </w:rPr>
              <w:delInstrText>ADDIN CitaviPlaceholder{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2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+XHJcbiAgPGluPnRydWU8L2luPlxyXG4gIDxvcz4xPC9vcz5cclxuICA8cHM+MTwvcHM+XHJcbjwvc3A+XHJcbjxlcD5cclxuICA8bj4xNzwvbj5cclxuICA8aW4+dHJ1ZTwvaW4+XHJcbiAgPG9zPjE3PC9vcz5cclxuICA8cHM+MTc8L3BzPlxyXG48L2VwPlxyXG48b3M+MS0xNzwvb3M+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xKSJ9XX0sIlRhZyI6IkNpdGF2aVBsYWNlaG9sZGVyI2YzMzIzZDBhLTQ0ZTUtNDgzOS05Mzk3LTY1NTU2ZmU0MTVmZiIsIlRleHQiOiIoMjAyMSkiLCJXQUlWZXJzaW9uIjoiNi4xMC4wLjAifQ==}</w:delInstrText>
            </w:r>
          </w:del>
          <w:r w:rsidR="00752E7E" w:rsidRPr="00752E7E">
            <w:rPr>
              <w:rFonts w:ascii="Calibri" w:hAnsi="Calibri" w:cs="Calibri"/>
              <w:noProof/>
            </w:rPr>
            <w:fldChar w:fldCharType="separate"/>
          </w:r>
          <w:r w:rsidR="0091379F">
            <w:rPr>
              <w:rFonts w:ascii="Calibri" w:hAnsi="Calibri" w:cs="Calibri"/>
              <w:noProof/>
            </w:rPr>
            <w:t>(2021)</w:t>
          </w:r>
          <w:r w:rsidR="00752E7E" w:rsidRPr="00752E7E">
            <w:rPr>
              <w:rFonts w:ascii="Calibri" w:hAnsi="Calibri" w:cs="Calibri"/>
              <w:noProof/>
            </w:rPr>
            <w:fldChar w:fldCharType="end"/>
          </w:r>
        </w:sdtContent>
      </w:sdt>
      <w:r w:rsidR="00752E7E">
        <w:rPr>
          <w:rFonts w:ascii="Calibri" w:hAnsi="Calibri" w:cs="Calibri"/>
        </w:rPr>
        <w:t>, and t</w:t>
      </w:r>
      <w:r w:rsidR="00435747" w:rsidRPr="00424860">
        <w:rPr>
          <w:rFonts w:ascii="Calibri" w:hAnsi="Calibri" w:cs="Calibri"/>
        </w:rPr>
        <w:t xml:space="preserve">he </w:t>
      </w:r>
      <w:r w:rsidR="00D64E13" w:rsidRPr="00424860">
        <w:rPr>
          <w:rFonts w:ascii="Calibri" w:hAnsi="Calibri" w:cs="Calibri"/>
        </w:rPr>
        <w:t>binarization</w:t>
      </w:r>
      <w:r w:rsidR="00435747" w:rsidRPr="00424860">
        <w:rPr>
          <w:rFonts w:ascii="Calibri" w:hAnsi="Calibri" w:cs="Calibri"/>
        </w:rPr>
        <w:t xml:space="preserve"> was carried out independently at </w:t>
      </w:r>
      <w:r w:rsidR="00043946" w:rsidRPr="00424860">
        <w:rPr>
          <w:rFonts w:ascii="Calibri" w:hAnsi="Calibri" w:cs="Calibri"/>
        </w:rPr>
        <w:t>each</w:t>
      </w:r>
      <w:r w:rsidR="00B564C8" w:rsidRPr="00424860">
        <w:rPr>
          <w:rFonts w:ascii="Calibri" w:hAnsi="Calibri" w:cs="Calibri"/>
        </w:rPr>
        <w:t xml:space="preserve"> prefecture </w:t>
      </w:r>
      <w:r w:rsidR="007134E0">
        <w:rPr>
          <w:rFonts w:ascii="Calibri" w:hAnsi="Calibri" w:cs="Calibri"/>
        </w:rPr>
        <w:t>to</w:t>
      </w:r>
      <w:r w:rsidR="00435747" w:rsidRPr="00424860">
        <w:rPr>
          <w:rFonts w:ascii="Calibri" w:hAnsi="Calibri" w:cs="Calibri"/>
        </w:rPr>
        <w:t xml:space="preserve"> reduce the bias caused by different regional development levels</w:t>
      </w:r>
      <w:r w:rsidR="00AE1B05" w:rsidRPr="00424860">
        <w:rPr>
          <w:rFonts w:ascii="Calibri" w:hAnsi="Calibri" w:cs="Calibri"/>
        </w:rPr>
        <w:t>.</w:t>
      </w:r>
    </w:p>
    <w:p w14:paraId="4659F399" w14:textId="256D08E7" w:rsidR="00E9596E" w:rsidRPr="00424860" w:rsidRDefault="007134E0" w:rsidP="00E9596E">
      <w:pPr>
        <w:keepNext/>
        <w:spacing w:after="0" w:line="276" w:lineRule="auto"/>
      </w:pPr>
      <w:r w:rsidRPr="004B1CDF">
        <w:rPr>
          <w:i/>
          <w:iCs/>
          <w:noProof/>
        </w:rPr>
        <w:drawing>
          <wp:inline distT="0" distB="0" distL="0" distR="0" wp14:anchorId="62FB46E1" wp14:editId="5CDB1215">
            <wp:extent cx="3594100" cy="2162810"/>
            <wp:effectExtent l="0" t="0" r="6350" b="889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94100" cy="21628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48E2F85" w14:textId="27BEE2FB" w:rsidR="00E9596E" w:rsidRPr="00777271" w:rsidRDefault="00E9596E" w:rsidP="00126888">
      <w:pPr>
        <w:pStyle w:val="Caption"/>
        <w:rPr>
          <w:rFonts w:ascii="Calibri" w:hAnsi="Calibri" w:cs="Calibri"/>
          <w:i w:val="0"/>
          <w:iCs w:val="0"/>
        </w:rPr>
      </w:pPr>
      <w:bookmarkStart w:id="311" w:name="_Ref81461127"/>
      <w:r w:rsidRPr="00777271">
        <w:rPr>
          <w:i w:val="0"/>
          <w:iCs w:val="0"/>
        </w:rPr>
        <w:t>Fig</w:t>
      </w:r>
      <w:r w:rsidR="00D00CAF">
        <w:rPr>
          <w:i w:val="0"/>
          <w:iCs w:val="0"/>
        </w:rPr>
        <w:t>.</w:t>
      </w:r>
      <w:r w:rsidRPr="00777271">
        <w:rPr>
          <w:i w:val="0"/>
          <w:iCs w:val="0"/>
        </w:rPr>
        <w:t xml:space="preserve"> </w:t>
      </w:r>
      <w:r w:rsidRPr="00777271">
        <w:rPr>
          <w:i w:val="0"/>
          <w:iCs w:val="0"/>
        </w:rPr>
        <w:fldChar w:fldCharType="begin"/>
      </w:r>
      <w:r w:rsidRPr="00777271">
        <w:rPr>
          <w:i w:val="0"/>
          <w:iCs w:val="0"/>
        </w:rPr>
        <w:instrText>SEQ Figure \* ARABIC</w:instrText>
      </w:r>
      <w:r w:rsidRPr="00777271">
        <w:rPr>
          <w:i w:val="0"/>
          <w:iCs w:val="0"/>
        </w:rPr>
        <w:fldChar w:fldCharType="separate"/>
      </w:r>
      <w:r w:rsidR="0097057B">
        <w:rPr>
          <w:i w:val="0"/>
          <w:iCs w:val="0"/>
          <w:noProof/>
        </w:rPr>
        <w:t>7</w:t>
      </w:r>
      <w:r w:rsidRPr="00777271">
        <w:rPr>
          <w:i w:val="0"/>
          <w:iCs w:val="0"/>
        </w:rPr>
        <w:fldChar w:fldCharType="end"/>
      </w:r>
      <w:bookmarkEnd w:id="311"/>
      <w:r w:rsidRPr="00777271">
        <w:rPr>
          <w:i w:val="0"/>
          <w:iCs w:val="0"/>
        </w:rPr>
        <w:t xml:space="preserve">. </w:t>
      </w:r>
      <w:r w:rsidR="00D00CAF">
        <w:rPr>
          <w:i w:val="0"/>
          <w:iCs w:val="0"/>
        </w:rPr>
        <w:t>E</w:t>
      </w:r>
      <w:r w:rsidRPr="00777271">
        <w:rPr>
          <w:i w:val="0"/>
          <w:iCs w:val="0"/>
        </w:rPr>
        <w:t>xponential regression on historical urban areas</w:t>
      </w:r>
      <w:r w:rsidR="004F0F8F" w:rsidRPr="00777271">
        <w:rPr>
          <w:i w:val="0"/>
          <w:iCs w:val="0"/>
        </w:rPr>
        <w:t xml:space="preserve"> in the North China Plain</w:t>
      </w:r>
      <w:r w:rsidRPr="00777271">
        <w:rPr>
          <w:i w:val="0"/>
          <w:iCs w:val="0"/>
        </w:rPr>
        <w:t>.</w:t>
      </w:r>
      <w:r w:rsidR="00E11417">
        <w:rPr>
          <w:i w:val="0"/>
          <w:iCs w:val="0"/>
        </w:rPr>
        <w:t xml:space="preserve"> </w:t>
      </w:r>
      <w:r w:rsidR="00E11417">
        <w:rPr>
          <w:rFonts w:hint="eastAsia"/>
          <w:i w:val="0"/>
          <w:iCs w:val="0"/>
        </w:rPr>
        <w:t>T</w:t>
      </w:r>
      <w:r w:rsidR="00E11417">
        <w:rPr>
          <w:i w:val="0"/>
          <w:iCs w:val="0"/>
        </w:rPr>
        <w:t xml:space="preserve">he historical urban area are computed using the data from </w:t>
      </w:r>
      <w:sdt>
        <w:sdtPr>
          <w:rPr>
            <w:i w:val="0"/>
            <w:iCs w:val="0"/>
          </w:rPr>
          <w:alias w:val="To edit, see citavi.com/edit"/>
          <w:tag w:val="CitaviPlaceholder#09c52960-b53d-4d56-b38f-c7d7a204b98e"/>
          <w:id w:val="-1455173742"/>
          <w:placeholder>
            <w:docPart w:val="63D7794E9B304118A14280D75B8F6949"/>
          </w:placeholder>
        </w:sdtPr>
        <w:sdtEndPr/>
        <w:sdtContent>
          <w:r w:rsidR="00E11417" w:rsidRPr="00E11417">
            <w:rPr>
              <w:rFonts w:ascii="Calibri" w:hAnsi="Calibri" w:cs="Calibri"/>
              <w:i w:val="0"/>
              <w:iCs w:val="0"/>
              <w:noProof/>
            </w:rPr>
            <w:fldChar w:fldCharType="begin"/>
          </w:r>
          <w:ins w:id="312" w:author="JINZHU WANG" w:date="2022-05-09T12:43:00Z">
            <w:r w:rsidR="001221F6">
              <w:rPr>
                <w:rFonts w:ascii="Calibri" w:hAnsi="Calibri" w:cs="Calibri"/>
                <w:i w:val="0"/>
                <w:iCs w:val="0"/>
                <w:noProof/>
              </w:rPr>
              <w:instrText>ADDIN CitaviPlaceholder{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NC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+XHJcbiAgPG4+MTwvbj5cclxuICA8aW4+dHJ1ZTwvaW4+XHJcbiAgPG9zPjE8L29zPlxyXG4gIDxwcz4xPC9wcz5cclxuPC9zcD5cclxuPGVwPlxyXG4gIDxuPjE3PC9uPlxyXG4gIDxpbj50cnVlPC9pbj5cclxuICA8b3M+MTc8L29zPlxyXG4gIDxwcz4xNzwvcHM+XHJcbjwvZXA+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KLiBXYW5nIGV0IGFsLiJ9XX0sIlRhZyI6IkNpdGF2aVBsYWNlaG9sZGVyIzA5YzUyOTYwLWI1M2QtNGQ1Ni1iMzhmLWM3ZDdhMjA0Yjk4ZSIsIlRleHQiOiJKLiBXYW5nIGV0IGFsLiIsIldBSVZlcnNpb24iOiI2LjExLjAuMCJ9}</w:instrText>
            </w:r>
          </w:ins>
          <w:del w:id="313" w:author="JINZHU WANG" w:date="2022-05-09T12:43:00Z">
            <w:r w:rsidR="00C74790" w:rsidDel="001221F6">
              <w:rPr>
                <w:rFonts w:ascii="Calibri" w:hAnsi="Calibri" w:cs="Calibri"/>
                <w:i w:val="0"/>
                <w:iCs w:val="0"/>
                <w:noProof/>
              </w:rPr>
              <w:delInstrText>ADDIN CitaviPlaceholder{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NC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+XHJcbiAgPG4+MTwvbj5cclxuICA8aW4+dHJ1ZTwvaW4+XHJcbiAgPG9zPjE8L29zPlxyXG4gIDxwcz4xPC9wcz5cclxuPC9zcD5cclxuPGVwPlxyXG4gIDxuPjE3PC9uPlxyXG4gIDxpbj50cnVlPC9pbj5cclxuICA8b3M+MTc8L29zPlxyXG4gIDxwcz4xNzwvcHM+XHJcbjwvZXA+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KLiBXYW5nIGV0IGFsLiJ9XX0sIlRhZyI6IkNpdGF2aVBsYWNlaG9sZGVyIzA5YzUyOTYwLWI1M2QtNGQ1Ni1iMzhmLWM3ZDdhMjA0Yjk4ZSIsIlRleHQiOiJKLiBXYW5nIGV0IGFsLiIsIldBSVZlcnNpb24iOiI2LjEwLjAuMCJ9}</w:delInstrText>
            </w:r>
          </w:del>
          <w:r w:rsidR="00E11417" w:rsidRPr="00E11417">
            <w:rPr>
              <w:rFonts w:ascii="Calibri" w:hAnsi="Calibri" w:cs="Calibri"/>
              <w:i w:val="0"/>
              <w:iCs w:val="0"/>
              <w:noProof/>
            </w:rPr>
            <w:fldChar w:fldCharType="separate"/>
          </w:r>
          <w:r w:rsidR="0091379F">
            <w:rPr>
              <w:rFonts w:ascii="Calibri" w:hAnsi="Calibri" w:cs="Calibri"/>
              <w:i w:val="0"/>
              <w:iCs w:val="0"/>
              <w:noProof/>
            </w:rPr>
            <w:t>J. Wang et al.</w:t>
          </w:r>
          <w:r w:rsidR="00E11417" w:rsidRPr="00E11417">
            <w:rPr>
              <w:rFonts w:ascii="Calibri" w:hAnsi="Calibri" w:cs="Calibri"/>
              <w:i w:val="0"/>
              <w:iCs w:val="0"/>
              <w:noProof/>
            </w:rPr>
            <w:fldChar w:fldCharType="end"/>
          </w:r>
        </w:sdtContent>
      </w:sdt>
      <w:r w:rsidR="00E11417" w:rsidRPr="00E11417">
        <w:rPr>
          <w:rFonts w:ascii="Calibri" w:hAnsi="Calibri" w:cs="Calibri"/>
          <w:i w:val="0"/>
          <w:iCs w:val="0"/>
        </w:rPr>
        <w:t xml:space="preserve"> </w:t>
      </w:r>
      <w:sdt>
        <w:sdtPr>
          <w:rPr>
            <w:i w:val="0"/>
            <w:iCs w:val="0"/>
          </w:rPr>
          <w:alias w:val="To edit, see citavi.com/edit"/>
          <w:tag w:val="CitaviPlaceholder#fe85a2ff-3a53-40ec-ab81-18d73bf63b19"/>
          <w:id w:val="-1914309929"/>
          <w:placeholder>
            <w:docPart w:val="63D7794E9B304118A14280D75B8F6949"/>
          </w:placeholder>
        </w:sdtPr>
        <w:sdtEndPr/>
        <w:sdtContent>
          <w:r w:rsidR="00E11417" w:rsidRPr="00E11417">
            <w:rPr>
              <w:rFonts w:ascii="Calibri" w:hAnsi="Calibri" w:cs="Calibri"/>
              <w:i w:val="0"/>
              <w:iCs w:val="0"/>
              <w:noProof/>
            </w:rPr>
            <w:fldChar w:fldCharType="begin"/>
          </w:r>
          <w:ins w:id="314" w:author="JINZHU WANG" w:date="2022-05-09T12:43:00Z">
            <w:r w:rsidR="001221F6">
              <w:rPr>
                <w:rFonts w:ascii="Calibri" w:hAnsi="Calibri" w:cs="Calibri"/>
                <w:i w:val="0"/>
                <w:iCs w:val="0"/>
                <w:noProof/>
              </w:rPr>
              <w:instrText>ADDIN CitaviPlaceholder{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2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+XHJcbiAgPGluPnRydWU8L2luPlxyXG4gIDxvcz4xPC9vcz5cclxuICA8cHM+MTwvcHM+XHJcbjwvc3A+XHJcbjxlcD5cclxuICA8bj4xNzwvbj5cclxuICA8aW4+dHJ1ZTwvaW4+XHJcbiAgPG9zPjE3PC9vcz5cclxuICA8cHM+MTc8L3BzPlxyXG48L2VwPlxyXG48b3M+MS0xNzwvb3M+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xKSJ9XX0sIlRhZyI6IkNpdGF2aVBsYWNlaG9sZGVyI2ZlODVhMmZmLTNhNTMtNDBlYy1hYjgxLTE4ZDczYmY2M2IxOSIsIlRleHQiOiIoMjAyMSkiLCJXQUlWZXJzaW9uIjoiNi4xMS4wLjAifQ==}</w:instrText>
            </w:r>
          </w:ins>
          <w:del w:id="315" w:author="JINZHU WANG" w:date="2022-05-09T12:43:00Z">
            <w:r w:rsidR="00C74790" w:rsidDel="001221F6">
              <w:rPr>
                <w:rFonts w:ascii="Calibri" w:hAnsi="Calibri" w:cs="Calibri"/>
                <w:i w:val="0"/>
                <w:iCs w:val="0"/>
                <w:noProof/>
              </w:rPr>
              <w:delInstrText>ADDIN CitaviPlaceholder{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2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+XHJcbiAgPGluPnRydWU8L2luPlxyXG4gIDxvcz4xPC9vcz5cclxuICA8cHM+MTwvcHM+XHJcbjwvc3A+XHJcbjxlcD5cclxuICA8bj4xNzwvbj5cclxuICA8aW4+dHJ1ZTwvaW4+XHJcbiAgPG9zPjE3PC9vcz5cclxuICA8cHM+MTc8L3BzPlxyXG48L2VwPlxyXG48b3M+MS0xNzwvb3M+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xKSJ9XX0sIlRhZyI6IkNpdGF2aVBsYWNlaG9sZGVyI2ZlODVhMmZmLTNhNTMtNDBlYy1hYjgxLTE4ZDczYmY2M2IxOSIsIlRleHQiOiIoMjAyMSkiLCJXQUlWZXJzaW9uIjoiNi4xMC4wLjAifQ==}</w:delInstrText>
            </w:r>
          </w:del>
          <w:r w:rsidR="00E11417" w:rsidRPr="00E11417">
            <w:rPr>
              <w:rFonts w:ascii="Calibri" w:hAnsi="Calibri" w:cs="Calibri"/>
              <w:i w:val="0"/>
              <w:iCs w:val="0"/>
              <w:noProof/>
            </w:rPr>
            <w:fldChar w:fldCharType="separate"/>
          </w:r>
          <w:r w:rsidR="0091379F">
            <w:rPr>
              <w:rFonts w:ascii="Calibri" w:hAnsi="Calibri" w:cs="Calibri"/>
              <w:i w:val="0"/>
              <w:iCs w:val="0"/>
              <w:noProof/>
            </w:rPr>
            <w:t>(2021)</w:t>
          </w:r>
          <w:r w:rsidR="00E11417" w:rsidRPr="00E11417">
            <w:rPr>
              <w:rFonts w:ascii="Calibri" w:hAnsi="Calibri" w:cs="Calibri"/>
              <w:i w:val="0"/>
              <w:iCs w:val="0"/>
              <w:noProof/>
            </w:rPr>
            <w:fldChar w:fldCharType="end"/>
          </w:r>
        </w:sdtContent>
      </w:sdt>
      <w:r w:rsidR="00E11417" w:rsidRPr="00E11417">
        <w:rPr>
          <w:rFonts w:ascii="Calibri" w:hAnsi="Calibri" w:cs="Calibri"/>
          <w:i w:val="0"/>
          <w:iCs w:val="0"/>
        </w:rPr>
        <w:t>.</w:t>
      </w:r>
    </w:p>
    <w:bookmarkEnd w:id="0"/>
    <w:p w14:paraId="5CDEAC95" w14:textId="53943B70" w:rsidR="009C7D21" w:rsidRPr="007134E0" w:rsidRDefault="00CF050D" w:rsidP="00625C38">
      <w:pPr>
        <w:pStyle w:val="Heading2"/>
        <w:spacing w:line="276" w:lineRule="auto"/>
        <w:rPr>
          <w:rFonts w:cstheme="majorHAnsi"/>
        </w:rPr>
      </w:pPr>
      <w:r w:rsidRPr="00777271">
        <w:rPr>
          <w:rFonts w:cstheme="majorHAnsi"/>
        </w:rPr>
        <w:t>2.7</w:t>
      </w:r>
      <w:r w:rsidR="00D00CAF">
        <w:rPr>
          <w:rFonts w:cstheme="majorHAnsi"/>
        </w:rPr>
        <w:t>.</w:t>
      </w:r>
      <w:r w:rsidR="009C7D21" w:rsidRPr="007134E0">
        <w:rPr>
          <w:rFonts w:cstheme="majorHAnsi"/>
        </w:rPr>
        <w:t xml:space="preserve"> </w:t>
      </w:r>
      <w:r w:rsidR="003E2C0B" w:rsidRPr="007134E0">
        <w:rPr>
          <w:rFonts w:cstheme="majorHAnsi"/>
        </w:rPr>
        <w:t>Validat</w:t>
      </w:r>
      <w:r w:rsidR="00F61C23" w:rsidRPr="007134E0">
        <w:rPr>
          <w:rFonts w:cstheme="majorHAnsi"/>
        </w:rPr>
        <w:t>ion and accuracy assessment</w:t>
      </w:r>
    </w:p>
    <w:p w14:paraId="5607C347" w14:textId="11BA602D" w:rsidR="009C7D21" w:rsidRDefault="0015488E" w:rsidP="00D71802">
      <w:pPr>
        <w:spacing w:line="276" w:lineRule="auto"/>
        <w:rPr>
          <w:ins w:id="316" w:author="JINZHU WANG" w:date="2022-04-21T17:06:00Z"/>
          <w:rFonts w:ascii="Calibri" w:hAnsi="Calibri" w:cs="Calibri"/>
        </w:rPr>
      </w:pPr>
      <w:r w:rsidRPr="00424860">
        <w:rPr>
          <w:rFonts w:ascii="Calibri" w:hAnsi="Calibri" w:cs="Calibri"/>
        </w:rPr>
        <w:t>W</w:t>
      </w:r>
      <w:r w:rsidR="00A41BA6" w:rsidRPr="00424860">
        <w:rPr>
          <w:rFonts w:ascii="Calibri" w:hAnsi="Calibri" w:cs="Calibri"/>
        </w:rPr>
        <w:t xml:space="preserve">e selected a series of accuracy metrics and spatial pattern metrics to assess the ability of </w:t>
      </w:r>
      <w:r w:rsidRPr="00424860">
        <w:rPr>
          <w:rFonts w:ascii="Calibri" w:hAnsi="Calibri" w:cs="Calibri"/>
        </w:rPr>
        <w:t>U-Net</w:t>
      </w:r>
      <w:r w:rsidR="00A41BA6" w:rsidRPr="00424860">
        <w:rPr>
          <w:rFonts w:ascii="Calibri" w:hAnsi="Calibri" w:cs="Calibri"/>
        </w:rPr>
        <w:t xml:space="preserve"> to</w:t>
      </w:r>
      <w:r w:rsidRPr="00424860">
        <w:rPr>
          <w:rFonts w:ascii="Calibri" w:hAnsi="Calibri" w:cs="Calibri"/>
        </w:rPr>
        <w:t xml:space="preserve"> accurately project the spatial distribution</w:t>
      </w:r>
      <w:r w:rsidR="00503F45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 xml:space="preserve"> and pattern</w:t>
      </w:r>
      <w:r w:rsidR="00503F45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 xml:space="preserve"> of urban areas in the study area.</w:t>
      </w:r>
      <w:r w:rsidR="00A41BA6" w:rsidRPr="00424860">
        <w:rPr>
          <w:rFonts w:ascii="Calibri" w:hAnsi="Calibri" w:cs="Calibri"/>
        </w:rPr>
        <w:t xml:space="preserve"> </w:t>
      </w:r>
      <w:r w:rsidR="009C7D21" w:rsidRPr="00424860">
        <w:rPr>
          <w:rFonts w:ascii="Calibri" w:hAnsi="Calibri" w:cs="Calibri"/>
        </w:rPr>
        <w:t xml:space="preserve">The transition potential map was assessed using the area under the curve (AUC) of </w:t>
      </w:r>
      <w:r w:rsidR="00614813" w:rsidRPr="00424860">
        <w:rPr>
          <w:rFonts w:ascii="Calibri" w:hAnsi="Calibri" w:cs="Calibri"/>
        </w:rPr>
        <w:t xml:space="preserve">the </w:t>
      </w:r>
      <w:r w:rsidR="00D1216E" w:rsidRPr="00424860">
        <w:rPr>
          <w:rFonts w:ascii="Calibri" w:hAnsi="Calibri" w:cs="Calibri"/>
        </w:rPr>
        <w:t>receiver operating characteristic curve (ROC)</w:t>
      </w:r>
      <w:r w:rsidR="00184E46" w:rsidRPr="00424860">
        <w:rPr>
          <w:rFonts w:ascii="Calibri" w:hAnsi="Calibri" w:cs="Calibri"/>
        </w:rPr>
        <w:t xml:space="preserve">, which </w:t>
      </w:r>
      <w:r w:rsidR="00A04D48" w:rsidRPr="00424860">
        <w:rPr>
          <w:rFonts w:ascii="Calibri" w:hAnsi="Calibri" w:cs="Calibri"/>
        </w:rPr>
        <w:t xml:space="preserve">illustrates </w:t>
      </w:r>
      <w:r w:rsidR="00503F45">
        <w:rPr>
          <w:rFonts w:ascii="Calibri" w:hAnsi="Calibri" w:cs="Calibri"/>
        </w:rPr>
        <w:t>its</w:t>
      </w:r>
      <w:r w:rsidR="00A04D48" w:rsidRPr="00424860">
        <w:rPr>
          <w:rFonts w:ascii="Calibri" w:hAnsi="Calibri" w:cs="Calibri"/>
        </w:rPr>
        <w:t xml:space="preserve"> diagnostic ability </w:t>
      </w:r>
      <w:r w:rsidR="002277EF" w:rsidRPr="00424860">
        <w:rPr>
          <w:rFonts w:ascii="Calibri" w:hAnsi="Calibri" w:cs="Calibri"/>
        </w:rPr>
        <w:t>to discriminate urban and nonurban pixels under</w:t>
      </w:r>
      <w:r w:rsidR="00A04D48" w:rsidRPr="00424860">
        <w:rPr>
          <w:rFonts w:ascii="Calibri" w:hAnsi="Calibri" w:cs="Calibri"/>
        </w:rPr>
        <w:t xml:space="preserve"> </w:t>
      </w:r>
      <w:r w:rsidR="002277EF" w:rsidRPr="00424860">
        <w:rPr>
          <w:rFonts w:ascii="Calibri" w:hAnsi="Calibri" w:cs="Calibri"/>
        </w:rPr>
        <w:t>vari</w:t>
      </w:r>
      <w:r w:rsidR="00582400">
        <w:rPr>
          <w:rFonts w:ascii="Calibri" w:hAnsi="Calibri" w:cs="Calibri"/>
        </w:rPr>
        <w:t>ous</w:t>
      </w:r>
      <w:r w:rsidR="002277EF" w:rsidRPr="00424860">
        <w:rPr>
          <w:rFonts w:ascii="Calibri" w:hAnsi="Calibri" w:cs="Calibri"/>
        </w:rPr>
        <w:t xml:space="preserve"> </w:t>
      </w:r>
      <w:r w:rsidR="00A04D48" w:rsidRPr="00424860">
        <w:rPr>
          <w:rFonts w:ascii="Calibri" w:hAnsi="Calibri" w:cs="Calibri"/>
        </w:rPr>
        <w:t>threshold</w:t>
      </w:r>
      <w:r w:rsidR="00517833" w:rsidRPr="00424860">
        <w:rPr>
          <w:rFonts w:ascii="Calibri" w:hAnsi="Calibri" w:cs="Calibri"/>
        </w:rPr>
        <w:t>s</w:t>
      </w:r>
      <w:r w:rsidR="00AA5259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3efe47d0-ea79-4f46-a6fd-7d166b095a7c"/>
          <w:id w:val="-1438746826"/>
          <w:placeholder>
            <w:docPart w:val="DefaultPlaceholder_-1854013440"/>
          </w:placeholder>
        </w:sdtPr>
        <w:sdtEndPr/>
        <w:sdtContent>
          <w:r w:rsidR="00AA5259" w:rsidRPr="00424860">
            <w:rPr>
              <w:rFonts w:ascii="Calibri" w:hAnsi="Calibri" w:cs="Calibri"/>
            </w:rPr>
            <w:fldChar w:fldCharType="begin"/>
          </w:r>
          <w:ins w:id="317" w:author="JINZHU WANG" w:date="2022-05-09T12:43:00Z">
            <w:r w:rsidR="001221F6">
              <w:rPr>
                <w:rFonts w:ascii="Calibri" w:hAnsi="Calibri" w:cs="Calibri"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lMTIzYTY4LTdiZGUtNDZjMS1hNGJkLTJjYzQ2MWMwNjA3NyIsIlJhbmdlTGVuZ3RoIjoxNSwiUmVmZXJlbmNlSWQiOiIwYzRiYjllYS0wMDAzLTQ5NDMtYjlhNi04MWEzMzQ1ZWJi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9tIiwiTGFzdE5hbWUiOiJGYXdjZXR0IiwiUHJvdGVjdGVkIjpmYWxzZSwiU2V4IjoyLCJDcmVhdGVkQnkiOiJfV2FuZ2oiLCJDcmVhdGVkT24iOiIyMDIxLTEwLTEwVDA0OjEwOjEzIiwiTW9kaWZpZWRCeSI6Il9XYW5naiIsIklkIjoiYzYwZTA4MmUtZWY3NS00MDFhLTgzYzctNGRmMDcxMjY2ZWUzIiwiTW9kaWZpZWRPbiI6IjIwMjEtMTAtMTBUMDQ6MTA6MTMiLCJQcm9qZWN0Ijp7IiRpZCI6IjUiLCIkdHlwZSI6IlN3aXNzQWNhZGVtaWMuQ2l0YXZpLlByb2plY3QsIFN3aXNzQWNhZGVtaWMuQ2l0YXZpIn19XSwiQ2l0YXRpb25LZXlVcGRhdGVUeXBlIjowLCJDb2xsYWJvcmF0b3JzIjpbXSwiRG9pIjoiMTAuMTAxNi9qLnBhdHJlYy4yMDA1LjEwLjAxMC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E2L2oucGF0cmVjLjIwMDUuMTAuMDEwIiwiVXJpU3RyaW5nIjoiaHR0cHM6Ly9kb2kub3JnLzEwLjEwMTYvai5wYXRyZWMuMjAwNS4xMC4wMTA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}</w:instrText>
            </w:r>
          </w:ins>
          <w:del w:id="318" w:author="JINZHU WANG" w:date="2022-05-09T12:43:00Z">
            <w:r w:rsidR="0091379F" w:rsidDel="001221F6">
              <w:rPr>
                <w:rFonts w:ascii="Calibri" w:hAnsi="Calibri" w:cs="Calibri"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lMTIzYTY4LTdiZGUtNDZjMS1hNGJkLTJjYzQ2MWMwNjA3NyIsIlJhbmdlTGVuZ3RoIjoxNSwiUmVmZXJlbmNlSWQiOiIwYzRiYjllYS0wMDAzLTQ5NDMtYjlhNi04MWEzMzQ1ZWJi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9tIiwiTGFzdE5hbWUiOiJGYXdjZXR0IiwiUHJvdGVjdGVkIjpmYWxzZSwiU2V4IjoyLCJDcmVhdGVkQnkiOiJfV2FuZ2oiLCJDcmVhdGVkT24iOiIyMDIxLTEwLTEwVDA0OjEwOjEzIiwiTW9kaWZpZWRCeSI6Il9XYW5naiIsIklkIjoiYzYwZTA4MmUtZWY3NS00MDFhLTgzYzctNGRmMDcxMjY2ZWUzIiwiTW9kaWZpZWRPbiI6IjIwMjEtMTAtMTBUMDQ6MTA6MTMiLCJQcm9qZWN0Ijp7IiRpZCI6IjUiLCIkdHlwZSI6IlN3aXNzQWNhZGVtaWMuQ2l0YXZpLlByb2plY3QsIFN3aXNzQWNhZGVtaWMuQ2l0YXZpIn19XSwiQ2l0YXRpb25LZXlVcGRhdGVUeXBlIjowLCJDb2xsYWJvcmF0b3JzIjpbXSwiRG9pIjoiMTAuMTAxNi9qLnBhdHJlYy4yMDA1LjEwLjAxMC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E2L2oucGF0cmVjLjIwMDUuMTAuMDEwIiwiVXJpU3RyaW5nIjoiaHR0cHM6Ly9kb2kub3JnLzEwLjEwMTYvai5wYXRyZWMuMjAwNS4xMC4wMTA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}</w:delInstrText>
            </w:r>
          </w:del>
          <w:r w:rsidR="00AA5259" w:rsidRPr="00424860">
            <w:rPr>
              <w:rFonts w:ascii="Calibri" w:hAnsi="Calibri" w:cs="Calibri"/>
            </w:rPr>
            <w:fldChar w:fldCharType="separate"/>
          </w:r>
          <w:r w:rsidR="0091379F">
            <w:rPr>
              <w:rFonts w:ascii="Calibri" w:hAnsi="Calibri" w:cs="Calibri"/>
            </w:rPr>
            <w:t>(Fawcett, 2006)</w:t>
          </w:r>
          <w:r w:rsidR="00AA5259" w:rsidRPr="00424860">
            <w:rPr>
              <w:rFonts w:ascii="Calibri" w:hAnsi="Calibri" w:cs="Calibri"/>
            </w:rPr>
            <w:fldChar w:fldCharType="end"/>
          </w:r>
        </w:sdtContent>
      </w:sdt>
      <w:r w:rsidR="009C7D21" w:rsidRPr="00424860">
        <w:rPr>
          <w:rFonts w:ascii="Calibri" w:hAnsi="Calibri" w:cs="Calibri"/>
        </w:rPr>
        <w:t xml:space="preserve">. The </w:t>
      </w:r>
      <w:r w:rsidR="00767D2D" w:rsidRPr="00424860">
        <w:rPr>
          <w:rFonts w:ascii="Calibri" w:hAnsi="Calibri" w:cs="Calibri"/>
        </w:rPr>
        <w:t xml:space="preserve">predicted </w:t>
      </w:r>
      <w:r w:rsidR="003B4DF4" w:rsidRPr="00424860">
        <w:rPr>
          <w:rFonts w:ascii="Calibri" w:hAnsi="Calibri" w:cs="Calibri"/>
        </w:rPr>
        <w:t xml:space="preserve">urban land-use </w:t>
      </w:r>
      <w:r w:rsidR="009C7D21" w:rsidRPr="00424860">
        <w:rPr>
          <w:rFonts w:ascii="Calibri" w:hAnsi="Calibri" w:cs="Calibri"/>
        </w:rPr>
        <w:t>map was evaluated via map</w:t>
      </w:r>
      <w:r w:rsidR="00582400">
        <w:rPr>
          <w:rFonts w:ascii="Calibri" w:hAnsi="Calibri" w:cs="Calibri"/>
        </w:rPr>
        <w:t xml:space="preserve"> </w:t>
      </w:r>
      <w:r w:rsidR="009C7D21" w:rsidRPr="00424860">
        <w:rPr>
          <w:rFonts w:ascii="Calibri" w:hAnsi="Calibri" w:cs="Calibri"/>
        </w:rPr>
        <w:t>overlay and landscape</w:t>
      </w:r>
      <w:r w:rsidR="003B4DF4" w:rsidRPr="00424860">
        <w:rPr>
          <w:rFonts w:ascii="Calibri" w:hAnsi="Calibri" w:cs="Calibri"/>
        </w:rPr>
        <w:t>-level spatial pattern</w:t>
      </w:r>
      <w:r w:rsidR="009C7D21" w:rsidRPr="00424860">
        <w:rPr>
          <w:rFonts w:ascii="Calibri" w:hAnsi="Calibri" w:cs="Calibri"/>
        </w:rPr>
        <w:t xml:space="preserve"> metrics</w:t>
      </w:r>
      <w:r w:rsidR="00554620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262ed3c2-37bc-4e0d-b0a2-582fcc9451a4"/>
          <w:id w:val="1689708753"/>
          <w:placeholder>
            <w:docPart w:val="DefaultPlaceholder_-1854013440"/>
          </w:placeholder>
        </w:sdtPr>
        <w:sdtEndPr/>
        <w:sdtContent>
          <w:r w:rsidR="00634A52" w:rsidRPr="00424860">
            <w:rPr>
              <w:rFonts w:ascii="Calibri" w:hAnsi="Calibri" w:cs="Calibri"/>
            </w:rPr>
            <w:fldChar w:fldCharType="begin"/>
          </w:r>
          <w:ins w:id="319" w:author="JINZHU WANG" w:date="2022-05-09T12:43:00Z">
            <w:r w:rsidR="001221F6">
              <w:rPr>
                <w:rFonts w:ascii="Calibri" w:hAnsi="Calibri" w:cs="Calibri"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jZmQ2MTQ0LTQ4MGItNDUzMC1iMTg2LWUxMTk4Yjk0ZDBiYiIsIlJhbmdlTGVuZ3RoIjoyNSwiUmVmZXJlbmNlSWQiOiJlOTk5MDVjMC00NTMzLTQ1MTgtYmQ3ZS05MTE3YWIzYTNjZj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5OTUiLCJEb2kiOiIxMC4yNzM3L1BOVy1HVFItMzUxIiwiRWRpdG9ycyI6W10sIkV2YWx1YXRpb25Db21wbGV4aXR5IjowLCJFdmFsdWF0aW9uU291cmNlVGV4dEZvcm1hdCI6MCwiR3JvdXBzIjpbXSwiSGFzTGFiZWwxIjpmYWxzZSwiSGFzTGFiZWwyIjpmYWxzZSwiS2V5d29yZHMiOltdLCJMYW5ndWFnZSI6ImVu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NzM3L1BOVy1HVFItMzUxIiwiVXJpU3RyaW5nIjoiaHR0cHM6Ly9kb2kub3JnLzEwLjI3MzcvUE5XLUdUUi0zN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}</w:instrText>
            </w:r>
          </w:ins>
          <w:del w:id="320" w:author="JINZHU WANG" w:date="2022-05-09T12:43:00Z">
            <w:r w:rsidR="00651994" w:rsidDel="001221F6">
              <w:rPr>
                <w:rFonts w:ascii="Calibri" w:hAnsi="Calibri" w:cs="Calibri"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jZmQ2MTQ0LTQ4MGItNDUzMC1iMTg2LWUxMTk4Yjk0ZDBiYiIsIlJhbmdlTGVuZ3RoIjoyNSwiUmVmZXJlbmNlSWQiOiJlOTk5MDVjMC00NTMzLTQ1MTgtYmQ3ZS05MTE3YWIzYTNjZj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5OTUiLCJEb2kiOiIxMC4yNzM3L1BOVy1HVFItMzUxIiwiRWRpdG9ycyI6W10sIkV2YWx1YXRpb25Db21wbGV4aXR5IjowLCJFdmFsdWF0aW9uU291cmNlVGV4dEZvcm1hdCI6MCwiR3JvdXBzIjpbXSwiSGFzTGFiZWwxIjpmYWxzZSwiSGFzTGFiZWwyIjpmYWxzZSwiS2V5d29yZHMiOltdLCJMYW5ndWFnZSI6ImVu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NzM3L1BOVy1HVFItMzUxIiwiVXJpU3RyaW5nIjoiaHR0cHM6Ly9kb2kub3JnLzEwLjI3MzcvUE5XLUdUUi0zN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}</w:delInstrText>
            </w:r>
          </w:del>
          <w:r w:rsidR="00634A52" w:rsidRPr="00424860">
            <w:rPr>
              <w:rFonts w:ascii="Calibri" w:hAnsi="Calibri" w:cs="Calibri"/>
            </w:rPr>
            <w:fldChar w:fldCharType="separate"/>
          </w:r>
          <w:r w:rsidR="0091379F">
            <w:rPr>
              <w:rFonts w:ascii="Calibri" w:hAnsi="Calibri" w:cs="Calibri"/>
            </w:rPr>
            <w:t>(McGarigal &amp; Marks, 1995)</w:t>
          </w:r>
          <w:r w:rsidR="00634A52" w:rsidRPr="00424860">
            <w:rPr>
              <w:rFonts w:ascii="Calibri" w:hAnsi="Calibri" w:cs="Calibri"/>
            </w:rPr>
            <w:fldChar w:fldCharType="end"/>
          </w:r>
        </w:sdtContent>
      </w:sdt>
      <w:r w:rsidR="009C7D21" w:rsidRPr="00424860">
        <w:rPr>
          <w:rFonts w:ascii="Calibri" w:hAnsi="Calibri" w:cs="Calibri"/>
        </w:rPr>
        <w:t xml:space="preserve">. The map-overlay metrics selected in this study were overall accuracy (OA), </w:t>
      </w:r>
      <w:r w:rsidR="002A0C1E" w:rsidRPr="00424860">
        <w:rPr>
          <w:rFonts w:ascii="Calibri" w:hAnsi="Calibri" w:cs="Calibri"/>
        </w:rPr>
        <w:t>h</w:t>
      </w:r>
      <w:r w:rsidR="009C7D21" w:rsidRPr="00424860">
        <w:rPr>
          <w:rFonts w:ascii="Calibri" w:hAnsi="Calibri" w:cs="Calibri"/>
        </w:rPr>
        <w:t>it rate, and FoM</w:t>
      </w:r>
      <w:r w:rsidR="00643618" w:rsidRPr="00424860">
        <w:rPr>
          <w:rFonts w:ascii="Calibri" w:hAnsi="Calibri" w:cs="Calibri"/>
        </w:rPr>
        <w:t xml:space="preserve"> because they </w:t>
      </w:r>
      <w:r w:rsidR="00E3029E" w:rsidRPr="00424860">
        <w:rPr>
          <w:rFonts w:ascii="Calibri" w:hAnsi="Calibri" w:cs="Calibri"/>
        </w:rPr>
        <w:t xml:space="preserve">quantified the </w:t>
      </w:r>
      <w:r w:rsidR="00087E3D" w:rsidRPr="00424860">
        <w:rPr>
          <w:rFonts w:ascii="Calibri" w:hAnsi="Calibri" w:cs="Calibri"/>
        </w:rPr>
        <w:t xml:space="preserve">urban </w:t>
      </w:r>
      <w:r w:rsidR="00A2340C" w:rsidRPr="00424860">
        <w:rPr>
          <w:rFonts w:ascii="Calibri" w:hAnsi="Calibri" w:cs="Calibri"/>
        </w:rPr>
        <w:t>simulation</w:t>
      </w:r>
      <w:r w:rsidR="00E3029E" w:rsidRPr="00424860">
        <w:rPr>
          <w:rFonts w:ascii="Calibri" w:hAnsi="Calibri" w:cs="Calibri"/>
        </w:rPr>
        <w:t xml:space="preserve"> performance</w:t>
      </w:r>
      <w:r w:rsidR="00B80023" w:rsidRPr="00424860">
        <w:rPr>
          <w:rFonts w:ascii="Calibri" w:hAnsi="Calibri" w:cs="Calibri"/>
        </w:rPr>
        <w:t xml:space="preserve"> </w:t>
      </w:r>
      <w:r w:rsidR="00753AA0" w:rsidRPr="00424860">
        <w:rPr>
          <w:rFonts w:ascii="Calibri" w:hAnsi="Calibri" w:cs="Calibri"/>
        </w:rPr>
        <w:t xml:space="preserve">in </w:t>
      </w:r>
      <w:r w:rsidR="00582400">
        <w:rPr>
          <w:rFonts w:ascii="Calibri" w:hAnsi="Calibri" w:cs="Calibri"/>
        </w:rPr>
        <w:t xml:space="preserve">both </w:t>
      </w:r>
      <w:r w:rsidR="00550E5B" w:rsidRPr="00424860">
        <w:rPr>
          <w:rFonts w:ascii="Calibri" w:hAnsi="Calibri" w:cs="Calibri"/>
        </w:rPr>
        <w:t>the</w:t>
      </w:r>
      <w:r w:rsidR="00753AA0" w:rsidRPr="00424860">
        <w:rPr>
          <w:rFonts w:ascii="Calibri" w:hAnsi="Calibri" w:cs="Calibri"/>
        </w:rPr>
        <w:t xml:space="preserve"> </w:t>
      </w:r>
      <w:r w:rsidR="00A2340C" w:rsidRPr="00424860">
        <w:rPr>
          <w:rFonts w:ascii="Calibri" w:hAnsi="Calibri" w:cs="Calibri"/>
        </w:rPr>
        <w:t xml:space="preserve">prediction </w:t>
      </w:r>
      <w:r w:rsidR="00753AA0" w:rsidRPr="00424860">
        <w:rPr>
          <w:rFonts w:ascii="Calibri" w:hAnsi="Calibri" w:cs="Calibri"/>
        </w:rPr>
        <w:t xml:space="preserve">and </w:t>
      </w:r>
      <w:r w:rsidR="00550E5B" w:rsidRPr="00424860">
        <w:rPr>
          <w:rFonts w:ascii="Calibri" w:hAnsi="Calibri" w:cs="Calibri"/>
        </w:rPr>
        <w:t xml:space="preserve">the </w:t>
      </w:r>
      <w:r w:rsidR="00B97A6B" w:rsidRPr="00424860">
        <w:rPr>
          <w:rFonts w:ascii="Calibri" w:hAnsi="Calibri" w:cs="Calibri"/>
        </w:rPr>
        <w:t xml:space="preserve">actual </w:t>
      </w:r>
      <w:r w:rsidR="00550E5B" w:rsidRPr="00424860">
        <w:rPr>
          <w:rFonts w:ascii="Calibri" w:hAnsi="Calibri" w:cs="Calibri"/>
        </w:rPr>
        <w:t>perspectives</w:t>
      </w:r>
      <w:r w:rsidR="009C7D21" w:rsidRPr="00424860">
        <w:rPr>
          <w:rFonts w:ascii="Calibri" w:hAnsi="Calibri" w:cs="Calibri"/>
        </w:rPr>
        <w:t xml:space="preserve">. </w:t>
      </w:r>
      <w:r w:rsidR="00C27DC3" w:rsidRPr="00424860">
        <w:rPr>
          <w:rFonts w:ascii="Calibri" w:hAnsi="Calibri" w:cs="Calibri"/>
        </w:rPr>
        <w:t xml:space="preserve">The </w:t>
      </w:r>
      <w:r w:rsidR="002A0C1E" w:rsidRPr="00424860">
        <w:rPr>
          <w:rFonts w:ascii="Calibri" w:hAnsi="Calibri" w:cs="Calibri"/>
        </w:rPr>
        <w:t xml:space="preserve">spatial pattern </w:t>
      </w:r>
      <w:r w:rsidR="00756F1C" w:rsidRPr="00424860">
        <w:rPr>
          <w:rFonts w:ascii="Calibri" w:hAnsi="Calibri" w:cs="Calibri"/>
        </w:rPr>
        <w:t>metrics selected in this study were</w:t>
      </w:r>
      <w:r w:rsidR="00C27DC3" w:rsidRPr="00424860">
        <w:rPr>
          <w:rFonts w:ascii="Calibri" w:hAnsi="Calibri" w:cs="Calibri"/>
        </w:rPr>
        <w:t xml:space="preserve"> patch</w:t>
      </w:r>
      <w:r w:rsidR="00756F1C" w:rsidRPr="00424860">
        <w:rPr>
          <w:rFonts w:ascii="Calibri" w:hAnsi="Calibri" w:cs="Calibri"/>
        </w:rPr>
        <w:t xml:space="preserve"> number</w:t>
      </w:r>
      <w:r w:rsidR="00C27DC3" w:rsidRPr="00424860">
        <w:rPr>
          <w:rFonts w:ascii="Calibri" w:hAnsi="Calibri" w:cs="Calibri"/>
        </w:rPr>
        <w:t xml:space="preserve"> (PN)</w:t>
      </w:r>
      <w:r w:rsidR="00D82F2D" w:rsidRPr="00424860">
        <w:rPr>
          <w:rFonts w:ascii="Calibri" w:hAnsi="Calibri" w:cs="Calibri"/>
        </w:rPr>
        <w:t xml:space="preserve"> and</w:t>
      </w:r>
      <w:r w:rsidR="00C27DC3" w:rsidRPr="00424860">
        <w:rPr>
          <w:rFonts w:ascii="Calibri" w:hAnsi="Calibri" w:cs="Calibri"/>
        </w:rPr>
        <w:t xml:space="preserve"> landscape shape index (LSI)</w:t>
      </w:r>
      <w:r w:rsidR="00087E3D" w:rsidRPr="00424860">
        <w:rPr>
          <w:rFonts w:ascii="Calibri" w:hAnsi="Calibri" w:cs="Calibri"/>
        </w:rPr>
        <w:t xml:space="preserve"> because </w:t>
      </w:r>
      <w:r w:rsidR="00380F8A" w:rsidRPr="00424860">
        <w:rPr>
          <w:rFonts w:ascii="Calibri" w:hAnsi="Calibri" w:cs="Calibri"/>
        </w:rPr>
        <w:t>they cover</w:t>
      </w:r>
      <w:r w:rsidR="00582400">
        <w:rPr>
          <w:rFonts w:ascii="Calibri" w:hAnsi="Calibri" w:cs="Calibri"/>
        </w:rPr>
        <w:t>ed</w:t>
      </w:r>
      <w:r w:rsidR="00376B1C" w:rsidRPr="00424860">
        <w:rPr>
          <w:rFonts w:ascii="Calibri" w:hAnsi="Calibri" w:cs="Calibri"/>
        </w:rPr>
        <w:t xml:space="preserve"> the general</w:t>
      </w:r>
      <w:r w:rsidR="00CC2172" w:rsidRPr="00424860">
        <w:rPr>
          <w:rFonts w:ascii="Calibri" w:hAnsi="Calibri" w:cs="Calibri"/>
        </w:rPr>
        <w:t xml:space="preserve"> landscape </w:t>
      </w:r>
      <w:r w:rsidR="008E261C" w:rsidRPr="00424860">
        <w:rPr>
          <w:rFonts w:ascii="Calibri" w:hAnsi="Calibri" w:cs="Calibri"/>
        </w:rPr>
        <w:t xml:space="preserve">features and </w:t>
      </w:r>
      <w:r w:rsidR="00582400">
        <w:rPr>
          <w:rFonts w:ascii="Calibri" w:hAnsi="Calibri" w:cs="Calibri"/>
        </w:rPr>
        <w:t>were</w:t>
      </w:r>
      <w:r w:rsidR="008E261C" w:rsidRPr="00424860">
        <w:rPr>
          <w:rFonts w:ascii="Calibri" w:hAnsi="Calibri" w:cs="Calibri"/>
        </w:rPr>
        <w:t xml:space="preserve"> </w:t>
      </w:r>
      <w:r w:rsidR="00444F1D" w:rsidRPr="00424860">
        <w:rPr>
          <w:rFonts w:ascii="Calibri" w:hAnsi="Calibri" w:cs="Calibri"/>
        </w:rPr>
        <w:t>capab</w:t>
      </w:r>
      <w:r w:rsidR="00582400">
        <w:rPr>
          <w:rFonts w:ascii="Calibri" w:hAnsi="Calibri" w:cs="Calibri"/>
        </w:rPr>
        <w:t>le</w:t>
      </w:r>
      <w:r w:rsidR="00444F1D" w:rsidRPr="00424860">
        <w:rPr>
          <w:rFonts w:ascii="Calibri" w:hAnsi="Calibri" w:cs="Calibri"/>
        </w:rPr>
        <w:t xml:space="preserve"> of </w:t>
      </w:r>
      <w:r w:rsidR="008E042F">
        <w:rPr>
          <w:rFonts w:ascii="Calibri" w:hAnsi="Calibri" w:cs="Calibri"/>
        </w:rPr>
        <w:t>re</w:t>
      </w:r>
      <w:r w:rsidR="00E229F5">
        <w:rPr>
          <w:rFonts w:ascii="Calibri" w:hAnsi="Calibri" w:cs="Calibri"/>
        </w:rPr>
        <w:t>flecting</w:t>
      </w:r>
      <w:r w:rsidR="00444F1D" w:rsidRPr="00424860">
        <w:rPr>
          <w:rFonts w:ascii="Calibri" w:hAnsi="Calibri" w:cs="Calibri"/>
        </w:rPr>
        <w:t xml:space="preserve"> </w:t>
      </w:r>
      <w:r w:rsidR="00582400">
        <w:rPr>
          <w:rFonts w:ascii="Calibri" w:hAnsi="Calibri" w:cs="Calibri"/>
        </w:rPr>
        <w:t xml:space="preserve">the </w:t>
      </w:r>
      <w:r w:rsidR="008E261C" w:rsidRPr="00424860">
        <w:rPr>
          <w:rFonts w:ascii="Calibri" w:hAnsi="Calibri" w:cs="Calibri"/>
        </w:rPr>
        <w:t>shape patterns</w:t>
      </w:r>
      <w:r w:rsidR="004D68C1" w:rsidRPr="00424860">
        <w:rPr>
          <w:rFonts w:ascii="Calibri" w:hAnsi="Calibri" w:cs="Calibri"/>
        </w:rPr>
        <w:t xml:space="preserve"> </w:t>
      </w:r>
      <w:r w:rsidR="0004703C" w:rsidRPr="00424860">
        <w:rPr>
          <w:rFonts w:ascii="Calibri" w:hAnsi="Calibri" w:cs="Calibri"/>
        </w:rPr>
        <w:t xml:space="preserve">that </w:t>
      </w:r>
      <w:r w:rsidR="00211088" w:rsidRPr="00424860">
        <w:rPr>
          <w:rFonts w:ascii="Calibri" w:hAnsi="Calibri" w:cs="Calibri"/>
        </w:rPr>
        <w:t>delineate U-Net from CA models</w:t>
      </w:r>
      <w:r w:rsidR="00C27DC3" w:rsidRPr="00424860">
        <w:rPr>
          <w:rFonts w:ascii="Calibri" w:hAnsi="Calibri" w:cs="Calibri"/>
        </w:rPr>
        <w:t xml:space="preserve">. </w:t>
      </w:r>
      <w:r w:rsidR="11A9C670" w:rsidRPr="00424860">
        <w:rPr>
          <w:rFonts w:ascii="Calibri" w:hAnsi="Calibri" w:cs="Calibri"/>
        </w:rPr>
        <w:t>All</w:t>
      </w:r>
      <w:r w:rsidR="00C27DC3" w:rsidRPr="00424860">
        <w:rPr>
          <w:rFonts w:ascii="Calibri" w:hAnsi="Calibri" w:cs="Calibri"/>
        </w:rPr>
        <w:t xml:space="preserve"> </w:t>
      </w:r>
      <w:r w:rsidR="00582400">
        <w:rPr>
          <w:rFonts w:ascii="Calibri" w:hAnsi="Calibri" w:cs="Calibri"/>
        </w:rPr>
        <w:t xml:space="preserve">of the </w:t>
      </w:r>
      <w:r w:rsidR="00C27DC3" w:rsidRPr="00424860">
        <w:rPr>
          <w:rFonts w:ascii="Calibri" w:hAnsi="Calibri" w:cs="Calibri"/>
        </w:rPr>
        <w:t xml:space="preserve">selected metrics </w:t>
      </w:r>
      <w:r w:rsidR="001C691E" w:rsidRPr="00424860">
        <w:rPr>
          <w:rFonts w:ascii="Calibri" w:hAnsi="Calibri" w:cs="Calibri"/>
        </w:rPr>
        <w:t xml:space="preserve">are described </w:t>
      </w:r>
      <w:r w:rsidR="00582400">
        <w:rPr>
          <w:rFonts w:ascii="Calibri" w:hAnsi="Calibri" w:cs="Calibri"/>
        </w:rPr>
        <w:t xml:space="preserve">more fully </w:t>
      </w:r>
      <w:r w:rsidR="00C27DC3" w:rsidRPr="00424860">
        <w:rPr>
          <w:rFonts w:ascii="Calibri" w:hAnsi="Calibri" w:cs="Calibri"/>
        </w:rPr>
        <w:t>in</w:t>
      </w:r>
      <w:r w:rsidR="009E4CC5" w:rsidRPr="00424860">
        <w:rPr>
          <w:rFonts w:ascii="Calibri" w:hAnsi="Calibri" w:cs="Calibri"/>
        </w:rPr>
        <w:t xml:space="preserve"> </w:t>
      </w:r>
      <w:r w:rsidR="009E4CC5" w:rsidRPr="00424860">
        <w:rPr>
          <w:rFonts w:ascii="Calibri" w:hAnsi="Calibri" w:cs="Calibri"/>
          <w:highlight w:val="yellow"/>
        </w:rPr>
        <w:fldChar w:fldCharType="begin"/>
      </w:r>
      <w:r w:rsidR="009E4CC5" w:rsidRPr="00424860">
        <w:rPr>
          <w:rFonts w:ascii="Calibri" w:hAnsi="Calibri" w:cs="Calibri"/>
        </w:rPr>
        <w:instrText xml:space="preserve"> REF _Ref81460462 \h </w:instrText>
      </w:r>
      <w:r w:rsidR="009E4CC5" w:rsidRPr="00424860">
        <w:rPr>
          <w:rFonts w:ascii="Calibri" w:hAnsi="Calibri" w:cs="Calibri"/>
          <w:highlight w:val="yellow"/>
        </w:rPr>
      </w:r>
      <w:r w:rsidR="009E4CC5" w:rsidRPr="00424860">
        <w:rPr>
          <w:rFonts w:ascii="Calibri" w:hAnsi="Calibri" w:cs="Calibri"/>
          <w:highlight w:val="yellow"/>
        </w:rPr>
        <w:fldChar w:fldCharType="separate"/>
      </w:r>
      <w:r w:rsidR="0097057B" w:rsidRPr="005256AE">
        <w:t xml:space="preserve">Table </w:t>
      </w:r>
      <w:r w:rsidR="0097057B">
        <w:rPr>
          <w:i/>
          <w:iCs/>
          <w:noProof/>
        </w:rPr>
        <w:t>4</w:t>
      </w:r>
      <w:r w:rsidR="009E4CC5" w:rsidRPr="00424860">
        <w:rPr>
          <w:rFonts w:ascii="Calibri" w:hAnsi="Calibri" w:cs="Calibri"/>
          <w:highlight w:val="yellow"/>
        </w:rPr>
        <w:fldChar w:fldCharType="end"/>
      </w:r>
      <w:r w:rsidR="00C27DC3" w:rsidRPr="00424860">
        <w:rPr>
          <w:rFonts w:ascii="Calibri" w:hAnsi="Calibri" w:cs="Calibri"/>
        </w:rPr>
        <w:t>.</w:t>
      </w:r>
      <w:r w:rsidR="002418D3" w:rsidRPr="00424860">
        <w:rPr>
          <w:rFonts w:ascii="Calibri" w:hAnsi="Calibri" w:cs="Calibri"/>
        </w:rPr>
        <w:t xml:space="preserve"> </w:t>
      </w:r>
      <w:r w:rsidR="001C691E" w:rsidRPr="00424860">
        <w:rPr>
          <w:rFonts w:ascii="Calibri" w:hAnsi="Calibri" w:cs="Calibri"/>
        </w:rPr>
        <w:t>V</w:t>
      </w:r>
      <w:r w:rsidR="007F698C" w:rsidRPr="00424860">
        <w:rPr>
          <w:rFonts w:ascii="Calibri" w:hAnsi="Calibri" w:cs="Calibri"/>
        </w:rPr>
        <w:t>alidation was</w:t>
      </w:r>
      <w:r w:rsidR="001C691E" w:rsidRPr="00424860">
        <w:rPr>
          <w:rFonts w:ascii="Calibri" w:hAnsi="Calibri" w:cs="Calibri"/>
        </w:rPr>
        <w:t xml:space="preserve"> </w:t>
      </w:r>
      <w:r w:rsidR="007F698C" w:rsidRPr="00424860">
        <w:rPr>
          <w:rFonts w:ascii="Calibri" w:hAnsi="Calibri" w:cs="Calibri"/>
        </w:rPr>
        <w:t>perfor</w:t>
      </w:r>
      <w:r w:rsidR="007E5B9F" w:rsidRPr="00424860">
        <w:rPr>
          <w:rFonts w:ascii="Calibri" w:hAnsi="Calibri" w:cs="Calibri"/>
        </w:rPr>
        <w:t xml:space="preserve">med </w:t>
      </w:r>
      <w:r w:rsidR="001C691E" w:rsidRPr="00424860">
        <w:rPr>
          <w:rFonts w:ascii="Calibri" w:hAnsi="Calibri" w:cs="Calibri"/>
        </w:rPr>
        <w:t>for</w:t>
      </w:r>
      <w:r w:rsidR="001D7396" w:rsidRPr="00424860">
        <w:rPr>
          <w:rFonts w:ascii="Calibri" w:hAnsi="Calibri" w:cs="Calibri"/>
        </w:rPr>
        <w:t xml:space="preserve"> </w:t>
      </w:r>
      <w:r w:rsidR="007E5B9F" w:rsidRPr="00424860">
        <w:rPr>
          <w:rFonts w:ascii="Calibri" w:hAnsi="Calibri" w:cs="Calibri"/>
        </w:rPr>
        <w:t xml:space="preserve">each </w:t>
      </w:r>
      <w:r w:rsidR="001C691E" w:rsidRPr="00424860">
        <w:rPr>
          <w:rFonts w:ascii="Calibri" w:hAnsi="Calibri" w:cs="Calibri"/>
        </w:rPr>
        <w:t xml:space="preserve">prefecture </w:t>
      </w:r>
      <w:r w:rsidR="007E5B9F" w:rsidRPr="00424860">
        <w:rPr>
          <w:rFonts w:ascii="Calibri" w:hAnsi="Calibri" w:cs="Calibri"/>
        </w:rPr>
        <w:t>independently</w:t>
      </w:r>
      <w:r w:rsidR="001C691E" w:rsidRPr="00424860">
        <w:rPr>
          <w:rFonts w:ascii="Calibri" w:hAnsi="Calibri" w:cs="Calibri"/>
        </w:rPr>
        <w:t xml:space="preserve">, yielding </w:t>
      </w:r>
      <w:r w:rsidR="00342815" w:rsidRPr="00424860">
        <w:rPr>
          <w:rFonts w:ascii="Calibri" w:hAnsi="Calibri" w:cs="Calibri"/>
        </w:rPr>
        <w:t xml:space="preserve">a total of 76 </w:t>
      </w:r>
      <w:r w:rsidR="001D7396" w:rsidRPr="00424860">
        <w:rPr>
          <w:rFonts w:ascii="Calibri" w:hAnsi="Calibri" w:cs="Calibri"/>
        </w:rPr>
        <w:t xml:space="preserve">records </w:t>
      </w:r>
      <w:r w:rsidR="00301787" w:rsidRPr="00424860">
        <w:rPr>
          <w:rFonts w:ascii="Calibri" w:hAnsi="Calibri" w:cs="Calibri"/>
        </w:rPr>
        <w:t>for each metric.</w:t>
      </w:r>
    </w:p>
    <w:p w14:paraId="6CF52CF8" w14:textId="52BD037C" w:rsidR="0091379F" w:rsidRPr="0091379F" w:rsidRDefault="0091379F" w:rsidP="00D71802">
      <w:pPr>
        <w:spacing w:line="276" w:lineRule="auto"/>
        <w:rPr>
          <w:rFonts w:ascii="Calibri" w:hAnsi="Calibri" w:cs="Calibri"/>
        </w:rPr>
      </w:pPr>
      <w:ins w:id="321" w:author="JINZHU WANG" w:date="2022-04-21T17:06:00Z">
        <w:r w:rsidRPr="00586FA7">
          <w:rPr>
            <w:rFonts w:eastAsia="Times New Roman" w:cstheme="minorHAnsi"/>
          </w:rPr>
          <w:t xml:space="preserve">It is difficult to evaluate the learned with landscape metrics </w:t>
        </w:r>
      </w:ins>
      <w:customXmlInsRangeStart w:id="322" w:author="JINZHU WANG" w:date="2022-04-21T17:06:00Z"/>
      <w:sdt>
        <w:sdtPr>
          <w:rPr>
            <w:rFonts w:eastAsia="Times New Roman" w:cstheme="minorHAnsi"/>
          </w:rPr>
          <w:alias w:val="To edit, see citavi.com/edit"/>
          <w:tag w:val="CitaviPlaceholder#64f18203-32fc-4934-90f2-c856345cd0ec"/>
          <w:id w:val="-1356807097"/>
          <w:placeholder>
            <w:docPart w:val="BEEA03A2DE81436A8B7D0B524B81BFD1"/>
          </w:placeholder>
        </w:sdtPr>
        <w:sdtEndPr/>
        <w:sdtContent>
          <w:customXmlInsRangeEnd w:id="322"/>
          <w:ins w:id="323" w:author="JINZHU WANG" w:date="2022-04-21T17:06:00Z">
            <w:r w:rsidRPr="00586FA7">
              <w:rPr>
                <w:rFonts w:eastAsia="Times New Roman" w:cstheme="minorHAnsi"/>
              </w:rPr>
              <w:fldChar w:fldCharType="begin"/>
            </w:r>
          </w:ins>
          <w:ins w:id="324" w:author="JINZHU WANG" w:date="2022-05-09T12:43:00Z">
            <w:r w:rsidR="001221F6">
              <w:rPr>
                <w:rFonts w:eastAsia="Times New Roman" w:cstheme="minorHAnsi"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3YzJlNGZmLTg0NzMtNDZiOC05ZDZkLTk1ZDE1ZjE4MWMyYyIsIlJhbmdlU3RhcnQiOjQ1LCJSYW5nZUxlbmd0aCI6NTAsIlJlZmVyZW5jZUlkIjoiODIxODMxOTctNTNkYS00MWVkLThhYzQtOTBhMjhlZWU4OGE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iaWJsaW8udWdlbnQuYmUvcHVibGljYXRpb24vNjk1NTE4IiwiVXJpU3RyaW5nIjoiaHR0cDovL2JpYmxpby51Z2VudC5iZS9wdWJsaWNhdGlvbi82OTU1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DcvczQwODIzLTAxNy0wMDI2LTAiLCJVcmlTdHJpbmciOiJodHRwczovL2RvaS5vcmcvMTAuMTAwNy9zNDA4MjMtMDE3LTAwMjYt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}</w:instrText>
            </w:r>
          </w:ins>
          <w:del w:id="325" w:author="JINZHU WANG" w:date="2022-05-09T12:43:00Z">
            <w:r w:rsidRPr="00586FA7" w:rsidDel="001221F6">
              <w:rPr>
                <w:rFonts w:eastAsia="Times New Roman" w:cstheme="minorHAnsi"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3YzJlNGZmLTg0NzMtNDZiOC05ZDZkLTk1ZDE1ZjE4MWMyYyIsIlJhbmdlU3RhcnQiOjQ1LCJSYW5nZUxlbmd0aCI6NTAsIlJlZmVyZW5jZUlkIjoiODIxODMxOTctNTNkYS00MWVkLThhYzQtOTBhMjhlZWU4OGE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JpYmxpby51Z2VudC5iZS9wdWJsaWNhdGlvbi82OTU1MTgiLCJVcmlTdHJpbmciOiJodHRwOi8vYmlibGlvLnVnZW50LmJlL3B1YmxpY2F0aW9uLzY5NTUx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wNy9zNDA4MjMtMDE3LTAwMjYtMCIsIlVyaVN0cmluZyI6Imh0dHBzOi8vZG9pLm9yZy8xMC4xMDA3L3M0MDgyMy0wMTctMDAyNi0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yOS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Mw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zMS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My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zMy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zNC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zU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zY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M3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zg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zk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0MC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Qx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NDI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0My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Q0IiwiJHR5cGUiOiJTd2lzc0FjYWRlbWljLkNpdGF2aS5Mb2NhdGlvbiwgU3dpc3NBY2FkZW1pYy5DaXRhdmkiLCJBZGRyZXNzIjp7IiRpZCI6IjQ1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N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+XHJcbiAgPG4+MTE8L24+XHJcbiAgPGluPnRydWU8L2luPlxyXG4gIDxvcz4xMTwvb3M+XHJcbiAgPHBzPjExPC9wcz5cclxuPC9zcD5cclxuPGVwPlxyXG4gIDxuPjM3PC9uPlxyXG4gIDxpbj50cnVlPC9pbj5cclxuICA8b3M+Mzc8L29zPlxyXG4gIDxwcz4zNzwvcHM+XHJcbjwvZXA+XHJcbjxvcz4xMS0zNzwvb3M+IiwiUGVyaW9kaWNhbCI6eyIkaWQiOiI0Ny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}</w:delInstrText>
            </w:r>
          </w:del>
          <w:ins w:id="326" w:author="JINZHU WANG" w:date="2022-04-21T17:06:00Z">
            <w:r w:rsidRPr="00586FA7">
              <w:rPr>
                <w:rFonts w:eastAsia="Times New Roman" w:cstheme="minorHAnsi"/>
              </w:rPr>
              <w:fldChar w:fldCharType="separate"/>
            </w:r>
          </w:ins>
          <w:r w:rsidRPr="00586FA7">
            <w:rPr>
              <w:rFonts w:eastAsia="Times New Roman" w:cstheme="minorHAnsi"/>
            </w:rPr>
            <w:t>(Frazier &amp; Kedron, 2017; Pontius et al., 2008; Uuemaa, Antrop, Roosaare, Marja, &amp; Mander, 2009)</w:t>
          </w:r>
          <w:ins w:id="327" w:author="JINZHU WANG" w:date="2022-04-21T17:06:00Z">
            <w:r w:rsidRPr="00586FA7">
              <w:rPr>
                <w:rFonts w:eastAsia="Times New Roman" w:cstheme="minorHAnsi"/>
              </w:rPr>
              <w:fldChar w:fldCharType="end"/>
            </w:r>
          </w:ins>
          <w:customXmlInsRangeStart w:id="328" w:author="JINZHU WANG" w:date="2022-04-21T17:06:00Z"/>
        </w:sdtContent>
      </w:sdt>
      <w:customXmlInsRangeEnd w:id="328"/>
      <w:ins w:id="329" w:author="JINZHU WANG" w:date="2022-04-21T17:07:00Z">
        <w:r w:rsidR="00586FA7">
          <w:rPr>
            <w:rFonts w:eastAsia="Times New Roman" w:cstheme="minorHAnsi"/>
          </w:rPr>
          <w:t xml:space="preserve">. To assess </w:t>
        </w:r>
        <w:r w:rsidR="00586FA7" w:rsidRPr="0003755E">
          <w:rPr>
            <w:rFonts w:eastAsia="Times New Roman" w:cstheme="minorHAnsi"/>
          </w:rPr>
          <w:t xml:space="preserve">the </w:t>
        </w:r>
        <w:r w:rsidR="00586FA7">
          <w:rPr>
            <w:rFonts w:eastAsia="Times New Roman" w:cstheme="minorHAnsi"/>
          </w:rPr>
          <w:t>learn</w:t>
        </w:r>
      </w:ins>
      <w:ins w:id="330" w:author="JINZHU WANG" w:date="2022-04-21T17:08:00Z">
        <w:r w:rsidR="00586FA7">
          <w:rPr>
            <w:rFonts w:eastAsia="Times New Roman" w:cstheme="minorHAnsi"/>
          </w:rPr>
          <w:t>e</w:t>
        </w:r>
      </w:ins>
      <w:ins w:id="331" w:author="JINZHU WANG" w:date="2022-04-21T17:07:00Z">
        <w:r w:rsidR="00586FA7">
          <w:rPr>
            <w:rFonts w:eastAsia="Times New Roman" w:cstheme="minorHAnsi"/>
          </w:rPr>
          <w:t>d</w:t>
        </w:r>
        <w:r w:rsidR="00586FA7" w:rsidRPr="0003755E">
          <w:rPr>
            <w:rFonts w:eastAsia="Times New Roman" w:cstheme="minorHAnsi"/>
          </w:rPr>
          <w:t xml:space="preserve"> patterns</w:t>
        </w:r>
        <w:r w:rsidR="00586FA7">
          <w:rPr>
            <w:rFonts w:eastAsia="Times New Roman" w:cstheme="minorHAnsi"/>
          </w:rPr>
          <w:t xml:space="preserve">, </w:t>
        </w:r>
      </w:ins>
      <w:ins w:id="332" w:author="JINZHU WANG" w:date="2022-04-21T17:06:00Z">
        <w:r w:rsidRPr="00586FA7">
          <w:rPr>
            <w:rFonts w:eastAsia="Times New Roman" w:cstheme="minorHAnsi"/>
          </w:rPr>
          <w:t>we randomly selected 11 evenly distributed regions in the research area and visually inspect</w:t>
        </w:r>
      </w:ins>
      <w:ins w:id="333" w:author="JINZHU WANG" w:date="2022-04-21T17:08:00Z">
        <w:r w:rsidR="00586FA7">
          <w:rPr>
            <w:rFonts w:eastAsia="Times New Roman" w:cstheme="minorHAnsi"/>
          </w:rPr>
          <w:t xml:space="preserve"> them</w:t>
        </w:r>
      </w:ins>
      <w:ins w:id="334" w:author="JINZHU WANG" w:date="2022-04-21T17:06:00Z">
        <w:r>
          <w:rPr>
            <w:rFonts w:eastAsia="Times New Roman" w:cstheme="minorHAnsi"/>
          </w:rPr>
          <w:t>.</w:t>
        </w:r>
      </w:ins>
    </w:p>
    <w:p w14:paraId="4A5F2C57" w14:textId="171BDEF0" w:rsidR="009E4CC5" w:rsidRPr="005256AE" w:rsidRDefault="009E4CC5" w:rsidP="009E4CC5">
      <w:pPr>
        <w:pStyle w:val="Caption"/>
        <w:keepNext/>
        <w:rPr>
          <w:i w:val="0"/>
          <w:iCs w:val="0"/>
        </w:rPr>
      </w:pPr>
      <w:bookmarkStart w:id="335" w:name="_Ref81460462"/>
      <w:r w:rsidRPr="005256AE">
        <w:rPr>
          <w:i w:val="0"/>
          <w:iCs w:val="0"/>
        </w:rPr>
        <w:t xml:space="preserve">Table </w:t>
      </w:r>
      <w:r w:rsidRPr="005256AE">
        <w:rPr>
          <w:i w:val="0"/>
          <w:iCs w:val="0"/>
        </w:rPr>
        <w:fldChar w:fldCharType="begin"/>
      </w:r>
      <w:r w:rsidRPr="005256AE">
        <w:rPr>
          <w:i w:val="0"/>
          <w:iCs w:val="0"/>
        </w:rPr>
        <w:instrText>SEQ Table \* ARABIC</w:instrText>
      </w:r>
      <w:r w:rsidRPr="005256AE">
        <w:rPr>
          <w:i w:val="0"/>
          <w:iCs w:val="0"/>
        </w:rPr>
        <w:fldChar w:fldCharType="separate"/>
      </w:r>
      <w:r w:rsidR="0097057B">
        <w:rPr>
          <w:i w:val="0"/>
          <w:iCs w:val="0"/>
          <w:noProof/>
        </w:rPr>
        <w:t>4</w:t>
      </w:r>
      <w:r w:rsidRPr="005256AE">
        <w:rPr>
          <w:i w:val="0"/>
          <w:iCs w:val="0"/>
        </w:rPr>
        <w:fldChar w:fldCharType="end"/>
      </w:r>
      <w:bookmarkEnd w:id="335"/>
      <w:r w:rsidRPr="005256AE">
        <w:rPr>
          <w:i w:val="0"/>
          <w:iCs w:val="0"/>
        </w:rPr>
        <w:t xml:space="preserve">. Validation metrics </w:t>
      </w:r>
      <w:r w:rsidR="00582400">
        <w:rPr>
          <w:i w:val="0"/>
          <w:iCs w:val="0"/>
        </w:rPr>
        <w:t>for</w:t>
      </w:r>
      <w:r w:rsidRPr="005256AE">
        <w:rPr>
          <w:i w:val="0"/>
          <w:iCs w:val="0"/>
        </w:rPr>
        <w:t xml:space="preserve"> evaluat</w:t>
      </w:r>
      <w:r w:rsidR="00582400">
        <w:rPr>
          <w:i w:val="0"/>
          <w:iCs w:val="0"/>
        </w:rPr>
        <w:t>ing</w:t>
      </w:r>
      <w:r w:rsidRPr="005256AE">
        <w:rPr>
          <w:i w:val="0"/>
          <w:iCs w:val="0"/>
        </w:rPr>
        <w:t xml:space="preserve"> the classified </w:t>
      </w:r>
      <w:r w:rsidR="001C691E" w:rsidRPr="005256AE">
        <w:rPr>
          <w:i w:val="0"/>
          <w:iCs w:val="0"/>
        </w:rPr>
        <w:t xml:space="preserve">urban land-use </w:t>
      </w:r>
      <w:r w:rsidRPr="005256AE">
        <w:rPr>
          <w:i w:val="0"/>
          <w:iCs w:val="0"/>
        </w:rPr>
        <w:t>map</w:t>
      </w:r>
      <w:r w:rsidR="00582400">
        <w:rPr>
          <w:i w:val="0"/>
          <w:iCs w:val="0"/>
        </w:rPr>
        <w:t>s</w:t>
      </w:r>
      <w:r w:rsidR="001C691E" w:rsidRPr="005256AE">
        <w:rPr>
          <w:i w:val="0"/>
          <w:iCs w:val="0"/>
        </w:rPr>
        <w:t>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81"/>
        <w:gridCol w:w="2330"/>
        <w:gridCol w:w="5668"/>
      </w:tblGrid>
      <w:tr w:rsidR="002843B9" w:rsidRPr="00424860" w14:paraId="607544D4" w14:textId="77777777" w:rsidTr="009E4CC5">
        <w:trPr>
          <w:trHeight w:val="314"/>
        </w:trPr>
        <w:tc>
          <w:tcPr>
            <w:tcW w:w="98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83A17F9" w14:textId="03DDEE78" w:rsidR="002843B9" w:rsidRPr="00424860" w:rsidRDefault="002843B9" w:rsidP="00D71802">
            <w:pPr>
              <w:spacing w:line="276" w:lineRule="auto"/>
              <w:rPr>
                <w:rFonts w:cstheme="minorHAnsi"/>
                <w:b/>
                <w:bCs/>
                <w:sz w:val="20"/>
                <w:szCs w:val="20"/>
              </w:rPr>
            </w:pPr>
            <w:r w:rsidRPr="00424860">
              <w:rPr>
                <w:rFonts w:cstheme="minorHAnsi"/>
                <w:b/>
                <w:bCs/>
                <w:sz w:val="20"/>
                <w:szCs w:val="20"/>
              </w:rPr>
              <w:t>Name</w:t>
            </w:r>
          </w:p>
        </w:tc>
        <w:tc>
          <w:tcPr>
            <w:tcW w:w="23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7B66BBF" w14:textId="6BE107B0" w:rsidR="002843B9" w:rsidRPr="00424860" w:rsidRDefault="002843B9" w:rsidP="00D71802">
            <w:pPr>
              <w:spacing w:line="276" w:lineRule="auto"/>
              <w:rPr>
                <w:rFonts w:cstheme="minorHAnsi"/>
                <w:b/>
                <w:bCs/>
                <w:sz w:val="20"/>
                <w:szCs w:val="20"/>
              </w:rPr>
            </w:pPr>
            <w:r w:rsidRPr="00424860">
              <w:rPr>
                <w:rFonts w:cstheme="minorHAnsi"/>
                <w:b/>
                <w:bCs/>
                <w:sz w:val="20"/>
                <w:szCs w:val="20"/>
              </w:rPr>
              <w:t>Equation</w:t>
            </w:r>
          </w:p>
        </w:tc>
        <w:tc>
          <w:tcPr>
            <w:tcW w:w="56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C505261" w14:textId="341B15E8" w:rsidR="002843B9" w:rsidRPr="00424860" w:rsidRDefault="00FC0295" w:rsidP="00D71802">
            <w:pPr>
              <w:spacing w:line="276" w:lineRule="auto"/>
              <w:rPr>
                <w:rFonts w:cstheme="minorHAnsi"/>
                <w:b/>
                <w:bCs/>
                <w:sz w:val="20"/>
                <w:szCs w:val="20"/>
              </w:rPr>
            </w:pPr>
            <w:r w:rsidRPr="00424860">
              <w:rPr>
                <w:rFonts w:cstheme="minorHAnsi"/>
                <w:b/>
                <w:bCs/>
                <w:sz w:val="20"/>
                <w:szCs w:val="20"/>
              </w:rPr>
              <w:t>Explanation</w:t>
            </w:r>
          </w:p>
        </w:tc>
      </w:tr>
      <w:tr w:rsidR="002843B9" w:rsidRPr="00424860" w14:paraId="0169A485" w14:textId="77777777" w:rsidTr="009E4CC5">
        <w:trPr>
          <w:trHeight w:val="746"/>
        </w:trPr>
        <w:tc>
          <w:tcPr>
            <w:tcW w:w="98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3F3A0C5" w14:textId="7B88F997" w:rsidR="002843B9" w:rsidRPr="00424860" w:rsidRDefault="002843B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lastRenderedPageBreak/>
              <w:t>AUC</w:t>
            </w:r>
          </w:p>
        </w:tc>
        <w:tc>
          <w:tcPr>
            <w:tcW w:w="233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46B7EBC" w14:textId="4594C59F" w:rsidR="002843B9" w:rsidRPr="00424860" w:rsidRDefault="001221F6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m:oMathPara>
              <m:oMathParaPr>
                <m:jc m:val="left"/>
              </m:oMathParaPr>
              <m:oMath>
                <m:nary>
                  <m:naryPr>
                    <m:limLoc m:val="subSup"/>
                    <m:ctrlPr>
                      <w:rPr>
                        <w:rFonts w:ascii="Cambria Math" w:hAnsi="Cambria Math" w:cstheme="minorHAnsi"/>
                        <w:i/>
                        <w:sz w:val="20"/>
                        <w:szCs w:val="20"/>
                      </w:rPr>
                    </m:ctrlPr>
                  </m:naryPr>
                  <m:sub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x=0</m:t>
                    </m:r>
                  </m:sub>
                  <m:sup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1</m:t>
                    </m:r>
                  </m:sup>
                  <m:e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TPR</m:t>
                    </m:r>
                    <m:d>
                      <m:dPr>
                        <m:ctrlPr>
                          <w:rPr>
                            <w:rFonts w:ascii="Cambria Math" w:hAnsi="Cambria Math" w:cstheme="minorHAnsi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sSup>
                          <m:sSupPr>
                            <m:ctrlPr>
                              <w:rPr>
                                <w:rFonts w:ascii="Cambria Math" w:hAnsi="Cambria Math" w:cstheme="minorHAnsi"/>
                                <w:i/>
                                <w:sz w:val="20"/>
                                <w:szCs w:val="20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FPR</m:t>
                            </m:r>
                          </m:e>
                          <m:sup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-1</m:t>
                            </m:r>
                          </m:sup>
                        </m:sSup>
                        <m:d>
                          <m:dPr>
                            <m:ctrlPr>
                              <w:rPr>
                                <w:rFonts w:ascii="Cambria Math" w:hAnsi="Cambria Math" w:cstheme="minorHAnsi"/>
                                <w:i/>
                                <w:sz w:val="20"/>
                                <w:szCs w:val="20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x</m:t>
                            </m:r>
                          </m:e>
                        </m:d>
                      </m:e>
                    </m:d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dx</m:t>
                    </m:r>
                  </m:e>
                </m:nary>
              </m:oMath>
            </m:oMathPara>
          </w:p>
        </w:tc>
        <w:tc>
          <w:tcPr>
            <w:tcW w:w="566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AE9AB9E" w14:textId="46F7224A" w:rsidR="002843B9" w:rsidRPr="00424860" w:rsidRDefault="00A21826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5256AE">
              <w:rPr>
                <w:rFonts w:cstheme="minorHAnsi"/>
                <w:i/>
                <w:iCs/>
                <w:sz w:val="20"/>
                <w:szCs w:val="20"/>
              </w:rPr>
              <w:t>AUC</w:t>
            </w:r>
            <w:r w:rsidRPr="00424860">
              <w:rPr>
                <w:rFonts w:cstheme="minorHAnsi"/>
                <w:sz w:val="20"/>
                <w:szCs w:val="20"/>
              </w:rPr>
              <w:t xml:space="preserve"> measures</w:t>
            </w:r>
            <w:r w:rsidR="00055E0F" w:rsidRPr="00424860">
              <w:rPr>
                <w:rFonts w:cstheme="minorHAnsi"/>
                <w:sz w:val="20"/>
                <w:szCs w:val="20"/>
              </w:rPr>
              <w:t xml:space="preserve"> </w:t>
            </w:r>
            <w:r w:rsidRPr="00424860">
              <w:rPr>
                <w:rFonts w:cstheme="minorHAnsi"/>
                <w:sz w:val="20"/>
                <w:szCs w:val="20"/>
              </w:rPr>
              <w:t>a</w:t>
            </w:r>
            <w:r w:rsidR="00055E0F" w:rsidRPr="00424860">
              <w:rPr>
                <w:rFonts w:cstheme="minorHAnsi"/>
                <w:sz w:val="20"/>
                <w:szCs w:val="20"/>
              </w:rPr>
              <w:t xml:space="preserve"> model</w:t>
            </w:r>
            <w:r w:rsidR="00582400">
              <w:rPr>
                <w:rFonts w:cstheme="minorHAnsi"/>
                <w:sz w:val="20"/>
                <w:szCs w:val="20"/>
              </w:rPr>
              <w:t>’</w:t>
            </w:r>
            <w:r w:rsidR="004939E9" w:rsidRPr="00424860">
              <w:rPr>
                <w:rFonts w:cstheme="minorHAnsi"/>
                <w:sz w:val="20"/>
                <w:szCs w:val="20"/>
              </w:rPr>
              <w:t xml:space="preserve">s </w:t>
            </w:r>
            <w:r w:rsidRPr="00424860">
              <w:rPr>
                <w:rFonts w:cstheme="minorHAnsi"/>
                <w:sz w:val="20"/>
                <w:szCs w:val="20"/>
              </w:rPr>
              <w:t>aggregated performance</w:t>
            </w:r>
            <w:r w:rsidR="00055E0F" w:rsidRPr="00424860">
              <w:rPr>
                <w:rFonts w:cstheme="minorHAnsi"/>
                <w:sz w:val="20"/>
                <w:szCs w:val="20"/>
              </w:rPr>
              <w:t xml:space="preserve"> under different threshold</w:t>
            </w:r>
            <w:r w:rsidR="00491497" w:rsidRPr="00424860">
              <w:rPr>
                <w:rFonts w:cstheme="minorHAnsi"/>
                <w:sz w:val="20"/>
                <w:szCs w:val="20"/>
              </w:rPr>
              <w:t>s</w:t>
            </w:r>
            <w:r w:rsidR="00CF344C" w:rsidRPr="00424860">
              <w:rPr>
                <w:rFonts w:cstheme="minorHAnsi"/>
                <w:sz w:val="20"/>
                <w:szCs w:val="20"/>
              </w:rPr>
              <w:t xml:space="preserve"> to discriminate urban and nonurban pixels</w:t>
            </w:r>
            <w:sdt>
              <w:sdtPr>
                <w:rPr>
                  <w:rFonts w:cstheme="minorHAnsi"/>
                  <w:sz w:val="20"/>
                  <w:szCs w:val="20"/>
                </w:rPr>
                <w:alias w:val="To edit, see citavi.com/edit"/>
                <w:tag w:val="CitaviPlaceholder#3773dcdf-4a1f-4ae4-b105-851feb775579"/>
                <w:id w:val="1051884535"/>
                <w:placeholder>
                  <w:docPart w:val="DefaultPlaceholder_-1854013440"/>
                </w:placeholder>
              </w:sdtPr>
              <w:sdtEndPr/>
              <w:sdtContent>
                <w:r w:rsidR="004E782B" w:rsidRPr="00424860">
                  <w:rPr>
                    <w:rFonts w:cstheme="minorHAnsi"/>
                    <w:sz w:val="20"/>
                    <w:szCs w:val="20"/>
                  </w:rPr>
                  <w:t xml:space="preserve"> </w:t>
                </w:r>
                <w:r w:rsidR="00B64AB0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begin"/>
                </w:r>
                <w:ins w:id="336" w:author="JINZHU WANG" w:date="2022-05-09T12:43:00Z">
                  <w:r w:rsidR="001221F6">
                    <w:rPr>
                      <w:rFonts w:cstheme="minorHAnsi"/>
                      <w:noProof/>
                      <w:sz w:val="20"/>
                      <w:szCs w:val="20"/>
                    </w:rPr>
  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1NzZmZGQzLThlM2ItNDZjOS04OTUyLWIzODY0OWMzNWY3ZSIsIlJhbmdlTGVuZ3RoIjoxOSwiUmVmZXJlbmNlSWQiOiIxZDFkZWMzMi1jMmZjLTQ5ZTAtOTA0Yi0xNzk3ODA2MGNh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V0sIkNpdGF0aW9uS2V5VXBkYXRlVHlwZSI6MCwiQ29sbGFib3JhdG9ycyI6W10sIkRvaSI6IjEwLjEwODAvMTM2NTg4MTYuMjAxOS4xNjg0NDk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g0NDk5IiwiVXJpU3RyaW5nIjoiaHR0cHM6Ly9kb2kub3JnLzEwLjEwODAvMTM2NTg4MTYuMjAxOS4xNjg0NDk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TM2MjNjMWItNjEzMS00NGEzLTgyNGMtNmRkMWVkMzZhZjNiIiwiTW9kaWZpZWRPbiI6IjIwMjEtMDgtMzFUMjI6NTE6NTMiLCJQcm9qZWN0Ijp7IiRyZWYiOiI1In19XSwiTnVtYmVyIjoiNSIsIk9yZ2FuaXphdGlvbnMiOltdLCJPdGhlcnNJbnZvbHZlZCI6W10sIlBhZ2VSYW5nZSI6IjxzcD5cclxuICA8bj44NjY8L24+XHJcbiAgPGluPnRydWU8L2luPlxyXG4gIDxvcz44NjY8L29zPlxyXG4gIDxwcz44NjY8L3BzPlxyXG48L3NwPlxyXG48ZXA+XHJcbiAgPG4+ODk4PC9uPlxyXG4gIDxpbj50cnVlPC9pbj5cclxuICA8b3M+ODk4PC9vcz5cclxuICA8cHM+ODk4PC9wcz5cclxuPC9lcD5cclxuPG9zPjg2Ni04OTg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}</w:instrText>
                  </w:r>
                </w:ins>
                <w:del w:id="337" w:author="JINZHU WANG" w:date="2022-05-09T12:43:00Z">
                  <w:r w:rsidR="0091379F" w:rsidDel="001221F6">
                    <w:rPr>
                      <w:rFonts w:cstheme="minorHAnsi"/>
                      <w:noProof/>
                      <w:sz w:val="20"/>
                      <w:szCs w:val="20"/>
                    </w:rPr>
      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1NzZmZGQzLThlM2ItNDZjOS04OTUyLWIzODY0OWMzNWY3ZSIsIlJhbmdlTGVuZ3RoIjoxOSwiUmVmZXJlbmNlSWQiOiIxZDFkZWMzMi1jMmZjLTQ5ZTAtOTA0Yi0xNzk3ODA2MGNh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V0sIkNpdGF0aW9uS2V5VXBkYXRlVHlwZSI6MCwiQ29sbGFib3JhdG9ycyI6W10sIkRvaSI6IjEwLjEwODAvMTM2NTg4MTYuMjAxOS4xNjg0NDk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g0NDk5IiwiVXJpU3RyaW5nIjoiaHR0cHM6Ly9kb2kub3JnLzEwLjEwODAvMTM2NTg4MTYuMjAxOS4xNjg0NDk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TM2MjNjMWItNjEzMS00NGEzLTgyNGMtNmRkMWVkMzZhZjNiIiwiTW9kaWZpZWRPbiI6IjIwMjEtMDgtMzFUMjI6NTE6NTMiLCJQcm9qZWN0Ijp7IiRyZWYiOiI1In19XSwiTnVtYmVyIjoiNSIsIk9yZ2FuaXphdGlvbnMiOltdLCJPdGhlcnNJbnZvbHZlZCI6W10sIlBhZ2VSYW5nZSI6IjxzcD5cclxuICA8bj44NjY8L24+XHJcbiAgPGluPnRydWU8L2luPlxyXG4gIDxvcz44NjY8L29zPlxyXG4gIDxwcz44NjY8L3BzPlxyXG48L3NwPlxyXG48ZXA+XHJcbiAgPG4+ODk4PC9uPlxyXG4gIDxpbj50cnVlPC9pbj5cclxuICA8b3M+ODk4PC9vcz5cclxuICA8cHM+ODk4PC9wcz5cclxuPC9lcD5cclxuPG9zPjg2Ni04OTg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}</w:delInstrText>
                  </w:r>
                </w:del>
                <w:r w:rsidR="00B64AB0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separate"/>
                </w:r>
                <w:r w:rsidR="0091379F">
                  <w:rPr>
                    <w:rFonts w:cstheme="minorHAnsi"/>
                    <w:noProof/>
                    <w:sz w:val="20"/>
                    <w:szCs w:val="20"/>
                  </w:rPr>
                  <w:t>(Tong &amp; Feng, 2020)</w:t>
                </w:r>
                <w:r w:rsidR="00B64AB0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end"/>
                </w:r>
              </w:sdtContent>
            </w:sdt>
            <w:r w:rsidR="00055E0F" w:rsidRPr="00424860">
              <w:rPr>
                <w:rFonts w:cstheme="minorHAnsi"/>
                <w:sz w:val="20"/>
                <w:szCs w:val="20"/>
              </w:rPr>
              <w:t>.</w:t>
            </w:r>
          </w:p>
        </w:tc>
      </w:tr>
      <w:tr w:rsidR="002843B9" w:rsidRPr="00424860" w14:paraId="46CBD7FF" w14:textId="77777777" w:rsidTr="009E4CC5">
        <w:trPr>
          <w:trHeight w:val="595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DE60F2" w14:textId="45CFD47E" w:rsidR="002843B9" w:rsidRPr="00424860" w:rsidRDefault="002843B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OA</w:t>
            </w:r>
          </w:p>
        </w:tc>
        <w:tc>
          <w:tcPr>
            <w:tcW w:w="23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39D4EB" w14:textId="312973E5" w:rsidR="002843B9" w:rsidRPr="00424860" w:rsidRDefault="002843B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(A + D) / (A + B + C +D)</w:t>
            </w:r>
          </w:p>
        </w:tc>
        <w:tc>
          <w:tcPr>
            <w:tcW w:w="5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AA0D44" w14:textId="392266A6" w:rsidR="002843B9" w:rsidRPr="00424860" w:rsidRDefault="00BA5F00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5256AE">
              <w:rPr>
                <w:rFonts w:cstheme="minorHAnsi"/>
                <w:i/>
                <w:iCs/>
                <w:sz w:val="20"/>
                <w:szCs w:val="20"/>
              </w:rPr>
              <w:t>Overall accuracy</w:t>
            </w:r>
            <w:r w:rsidRPr="00424860">
              <w:rPr>
                <w:rFonts w:cstheme="minorHAnsi"/>
                <w:sz w:val="20"/>
                <w:szCs w:val="20"/>
              </w:rPr>
              <w:t xml:space="preserve"> </w:t>
            </w:r>
            <w:r w:rsidR="00630518" w:rsidRPr="00424860">
              <w:rPr>
                <w:rFonts w:cstheme="minorHAnsi"/>
                <w:sz w:val="20"/>
                <w:szCs w:val="20"/>
              </w:rPr>
              <w:t xml:space="preserve">is the ratio of correctly identified urban and nonurban pixels to the total </w:t>
            </w:r>
            <w:r w:rsidR="00A130C6" w:rsidRPr="00424860">
              <w:rPr>
                <w:rFonts w:cstheme="minorHAnsi"/>
                <w:sz w:val="20"/>
                <w:szCs w:val="20"/>
              </w:rPr>
              <w:t>number of predictions.</w:t>
            </w:r>
          </w:p>
        </w:tc>
      </w:tr>
      <w:tr w:rsidR="002843B9" w:rsidRPr="00424860" w14:paraId="38C18BEA" w14:textId="77777777" w:rsidTr="009E4CC5">
        <w:trPr>
          <w:trHeight w:val="738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2A39DD" w14:textId="748A435F" w:rsidR="002843B9" w:rsidRPr="00424860" w:rsidRDefault="000B3ADC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ascii="Calibri" w:hAnsi="Calibri" w:cs="Calibri"/>
                <w:sz w:val="20"/>
                <w:szCs w:val="20"/>
              </w:rPr>
              <w:t>Hit rate</w:t>
            </w:r>
          </w:p>
        </w:tc>
        <w:tc>
          <w:tcPr>
            <w:tcW w:w="23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FAA02A" w14:textId="08A3F44A" w:rsidR="002843B9" w:rsidRPr="00424860" w:rsidRDefault="004939E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A / (A + C)</w:t>
            </w:r>
          </w:p>
        </w:tc>
        <w:tc>
          <w:tcPr>
            <w:tcW w:w="5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DF2CAC" w14:textId="77C8B363" w:rsidR="002843B9" w:rsidRPr="00424860" w:rsidRDefault="00582400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5256AE">
              <w:rPr>
                <w:rFonts w:cstheme="minorHAnsi"/>
                <w:i/>
                <w:iCs/>
                <w:sz w:val="20"/>
                <w:szCs w:val="20"/>
              </w:rPr>
              <w:t>H</w:t>
            </w:r>
            <w:r w:rsidR="00BA5F00" w:rsidRPr="005256AE">
              <w:rPr>
                <w:rFonts w:cstheme="minorHAnsi"/>
                <w:i/>
                <w:iCs/>
                <w:sz w:val="20"/>
                <w:szCs w:val="20"/>
              </w:rPr>
              <w:t>it rate</w:t>
            </w:r>
            <w:r w:rsidR="00BA5F00" w:rsidRPr="00424860">
              <w:rPr>
                <w:rFonts w:cstheme="minorHAnsi"/>
                <w:sz w:val="20"/>
                <w:szCs w:val="20"/>
              </w:rPr>
              <w:t xml:space="preserve"> is the ratio of correctly identified urban pixels (i.e., hits) to the </w:t>
            </w:r>
            <w:r w:rsidR="00E124A5" w:rsidRPr="00424860">
              <w:rPr>
                <w:rFonts w:cstheme="minorHAnsi"/>
                <w:sz w:val="20"/>
                <w:szCs w:val="20"/>
              </w:rPr>
              <w:t>number of urban p</w:t>
            </w:r>
            <w:r w:rsidR="00C42D04" w:rsidRPr="00424860">
              <w:rPr>
                <w:rFonts w:cstheme="minorHAnsi"/>
                <w:sz w:val="20"/>
                <w:szCs w:val="20"/>
              </w:rPr>
              <w:t>ixels in the reference map</w:t>
            </w:r>
            <w:r w:rsidR="00BA5F00" w:rsidRPr="00424860">
              <w:rPr>
                <w:rFonts w:cstheme="minorHAnsi"/>
                <w:sz w:val="20"/>
                <w:szCs w:val="20"/>
              </w:rPr>
              <w:t>.</w:t>
            </w:r>
          </w:p>
        </w:tc>
      </w:tr>
      <w:tr w:rsidR="004939E9" w:rsidRPr="00424860" w14:paraId="2C97D564" w14:textId="77777777" w:rsidTr="009E4CC5">
        <w:trPr>
          <w:trHeight w:val="738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216A25" w14:textId="0AAB5100" w:rsidR="004939E9" w:rsidRPr="00424860" w:rsidRDefault="004939E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FoM</w:t>
            </w:r>
          </w:p>
        </w:tc>
        <w:tc>
          <w:tcPr>
            <w:tcW w:w="23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F1FAFD" w14:textId="14DF6A64" w:rsidR="004939E9" w:rsidRPr="00424860" w:rsidRDefault="004939E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A / (A + B + C)</w:t>
            </w:r>
          </w:p>
        </w:tc>
        <w:tc>
          <w:tcPr>
            <w:tcW w:w="5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3684F8" w14:textId="621091A2" w:rsidR="004939E9" w:rsidRPr="00424860" w:rsidRDefault="00ED7C58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5256AE">
              <w:rPr>
                <w:rFonts w:cstheme="minorHAnsi"/>
                <w:i/>
                <w:iCs/>
                <w:sz w:val="20"/>
                <w:szCs w:val="20"/>
              </w:rPr>
              <w:t>FoM</w:t>
            </w:r>
            <w:r w:rsidRPr="00424860">
              <w:rPr>
                <w:rFonts w:cstheme="minorHAnsi"/>
                <w:sz w:val="20"/>
                <w:szCs w:val="20"/>
              </w:rPr>
              <w:t xml:space="preserve"> </w:t>
            </w:r>
            <w:r w:rsidR="005D4545" w:rsidRPr="00424860">
              <w:rPr>
                <w:rFonts w:cstheme="minorHAnsi"/>
                <w:sz w:val="20"/>
                <w:szCs w:val="20"/>
              </w:rPr>
              <w:t xml:space="preserve">is the ratio of </w:t>
            </w:r>
            <w:r w:rsidR="00BC6DAB" w:rsidRPr="00424860">
              <w:rPr>
                <w:rFonts w:cstheme="minorHAnsi"/>
                <w:sz w:val="20"/>
                <w:szCs w:val="20"/>
              </w:rPr>
              <w:t xml:space="preserve">the intersection </w:t>
            </w:r>
            <w:r w:rsidR="000A6284" w:rsidRPr="00424860">
              <w:rPr>
                <w:rFonts w:cstheme="minorHAnsi"/>
                <w:sz w:val="20"/>
                <w:szCs w:val="20"/>
              </w:rPr>
              <w:t xml:space="preserve">to </w:t>
            </w:r>
            <w:r w:rsidR="00E46F95" w:rsidRPr="00424860">
              <w:rPr>
                <w:rFonts w:cstheme="minorHAnsi"/>
                <w:sz w:val="20"/>
                <w:szCs w:val="20"/>
              </w:rPr>
              <w:t xml:space="preserve">the </w:t>
            </w:r>
            <w:r w:rsidR="000A6284" w:rsidRPr="00424860">
              <w:rPr>
                <w:rFonts w:cstheme="minorHAnsi"/>
                <w:sz w:val="20"/>
                <w:szCs w:val="20"/>
              </w:rPr>
              <w:t xml:space="preserve">union </w:t>
            </w:r>
            <w:r w:rsidR="008C551D">
              <w:rPr>
                <w:rFonts w:cstheme="minorHAnsi"/>
                <w:sz w:val="20"/>
                <w:szCs w:val="20"/>
              </w:rPr>
              <w:t>upon</w:t>
            </w:r>
            <w:r w:rsidR="000A6284" w:rsidRPr="00424860">
              <w:rPr>
                <w:rFonts w:cstheme="minorHAnsi"/>
                <w:sz w:val="20"/>
                <w:szCs w:val="20"/>
              </w:rPr>
              <w:t xml:space="preserve"> overlay</w:t>
            </w:r>
            <w:r w:rsidR="008C551D">
              <w:rPr>
                <w:rFonts w:cstheme="minorHAnsi"/>
                <w:sz w:val="20"/>
                <w:szCs w:val="20"/>
              </w:rPr>
              <w:t xml:space="preserve">ing </w:t>
            </w:r>
            <w:r w:rsidR="000A6284" w:rsidRPr="00424860">
              <w:rPr>
                <w:rFonts w:cstheme="minorHAnsi"/>
                <w:sz w:val="20"/>
                <w:szCs w:val="20"/>
              </w:rPr>
              <w:t>predi</w:t>
            </w:r>
            <w:r w:rsidR="000B7EE5" w:rsidRPr="00424860">
              <w:rPr>
                <w:rFonts w:cstheme="minorHAnsi"/>
                <w:sz w:val="20"/>
                <w:szCs w:val="20"/>
              </w:rPr>
              <w:t>cted</w:t>
            </w:r>
            <w:r w:rsidR="00734DD0" w:rsidRPr="00424860">
              <w:rPr>
                <w:rFonts w:cstheme="minorHAnsi"/>
                <w:sz w:val="20"/>
                <w:szCs w:val="20"/>
              </w:rPr>
              <w:t xml:space="preserve"> urban </w:t>
            </w:r>
            <w:r w:rsidR="00176DB5" w:rsidRPr="00424860">
              <w:rPr>
                <w:rFonts w:cstheme="minorHAnsi"/>
                <w:sz w:val="20"/>
                <w:szCs w:val="20"/>
              </w:rPr>
              <w:t>pixels</w:t>
            </w:r>
            <w:r w:rsidR="00734DD0" w:rsidRPr="00424860">
              <w:rPr>
                <w:rFonts w:cstheme="minorHAnsi"/>
                <w:sz w:val="20"/>
                <w:szCs w:val="20"/>
              </w:rPr>
              <w:t xml:space="preserve"> with reference </w:t>
            </w:r>
            <w:r w:rsidR="00F144A5" w:rsidRPr="00424860">
              <w:rPr>
                <w:rFonts w:cstheme="minorHAnsi"/>
                <w:sz w:val="20"/>
                <w:szCs w:val="20"/>
              </w:rPr>
              <w:t>urban</w:t>
            </w:r>
            <w:r w:rsidR="00734DD0" w:rsidRPr="00424860">
              <w:rPr>
                <w:rFonts w:cstheme="minorHAnsi"/>
                <w:sz w:val="20"/>
                <w:szCs w:val="20"/>
              </w:rPr>
              <w:t xml:space="preserve"> </w:t>
            </w:r>
            <w:r w:rsidR="00176DB5" w:rsidRPr="00424860">
              <w:rPr>
                <w:rFonts w:cstheme="minorHAnsi"/>
                <w:sz w:val="20"/>
                <w:szCs w:val="20"/>
              </w:rPr>
              <w:t>pixels</w:t>
            </w:r>
            <w:sdt>
              <w:sdtPr>
                <w:rPr>
                  <w:rFonts w:cstheme="minorHAnsi"/>
                  <w:sz w:val="20"/>
                  <w:szCs w:val="20"/>
                </w:rPr>
                <w:alias w:val="To edit, see citavi.com/edit"/>
                <w:tag w:val="CitaviPlaceholder#b3dc0c2d-b73b-4cf8-913b-a7e31c91f75c"/>
                <w:id w:val="-445380380"/>
                <w:placeholder>
                  <w:docPart w:val="DefaultPlaceholder_-1854013440"/>
                </w:placeholder>
              </w:sdtPr>
              <w:sdtEndPr/>
              <w:sdtContent>
                <w:r w:rsidR="00AE5842" w:rsidRPr="00424860">
                  <w:rPr>
                    <w:rFonts w:cstheme="minorHAnsi"/>
                    <w:sz w:val="20"/>
                    <w:szCs w:val="20"/>
                  </w:rPr>
                  <w:t xml:space="preserve"> </w:t>
                </w:r>
                <w:r w:rsidR="00264F7E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begin"/>
                </w:r>
                <w:ins w:id="338" w:author="JINZHU WANG" w:date="2022-05-09T12:43:00Z">
                  <w:r w:rsidR="001221F6">
                    <w:rPr>
                      <w:rFonts w:cstheme="minorHAnsi"/>
                      <w:noProof/>
                      <w:sz w:val="20"/>
                      <w:szCs w:val="20"/>
                    </w:rPr>
  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kMGZjNDNiLTZmNmMtNDdmMy05MGI2LTdkZDU2NmE1ZWYwNiIsIlJhbmdlTGVuZ3RoIjoyMi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+XHJcbiAgPG4+MTE8L24+XHJcbiAgPGluPnRydWU8L2luPlxyXG4gIDxvcz4xMTwvb3M+XHJcbiAgPHBzPjExPC9wcz5cclxuPC9zcD5cclxuPGVwPlxyXG4gIDxuPjM3PC9uPlxyXG4gIDxpbj50cnVlPC9pbj5cclxuICA8b3M+Mzc8L29zPlxyXG4gIDxwcz4zNzwvcHM+XHJcbjwvZXA+XHJcbjxvcz4xMS0zNzwvb3M+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sIDIwMDgpIn1dfSwiVGFnIjoiQ2l0YXZpUGxhY2Vob2xkZXIjYjNkYzBjMmQtYjczYi00Y2Y4LTkxM2ItYTdlMzFjOTFmNzVjIiwiVGV4dCI6IihQb250aXVzIGV0IGFsLiwgMjAwOCkiLCJXQUlWZXJzaW9uIjoiNi4xMS4wLjAifQ==}</w:instrText>
                  </w:r>
                </w:ins>
                <w:del w:id="339" w:author="JINZHU WANG" w:date="2022-05-09T12:43:00Z">
                  <w:r w:rsidR="00651994" w:rsidDel="001221F6">
                    <w:rPr>
                      <w:rFonts w:cstheme="minorHAnsi"/>
                      <w:noProof/>
                      <w:sz w:val="20"/>
                      <w:szCs w:val="20"/>
                    </w:rPr>
      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kMGZjNDNiLTZmNmMtNDdmMy05MGI2LTdkZDU2NmE1ZWYwNiIsIlJhbmdlTGVuZ3RoIjoyMi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+XHJcbiAgPG4+MTE8L24+XHJcbiAgPGluPnRydWU8L2luPlxyXG4gIDxvcz4xMTwvb3M+XHJcbiAgPHBzPjExPC9wcz5cclxuPC9zcD5cclxuPGVwPlxyXG4gIDxuPjM3PC9uPlxyXG4gIDxpbj50cnVlPC9pbj5cclxuICA8b3M+Mzc8L29zPlxyXG4gIDxwcz4zNzwvcHM+XHJcbjwvZXA+XHJcbjxvcz4xMS0zNzwvb3M+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sIDIwMDgpIn1dfSwiVGFnIjoiQ2l0YXZpUGxhY2Vob2xkZXIjYjNkYzBjMmQtYjczYi00Y2Y4LTkxM2ItYTdlMzFjOTFmNzVjIiwiVGV4dCI6IihQb250aXVzIGV0IGFsLiwgMjAwOCkiLCJXQUlWZXJzaW9uIjoiNi4xMC4wLjAifQ==}</w:delInstrText>
                  </w:r>
                </w:del>
                <w:r w:rsidR="00264F7E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separate"/>
                </w:r>
                <w:r w:rsidR="0091379F">
                  <w:rPr>
                    <w:rFonts w:cstheme="minorHAnsi"/>
                    <w:noProof/>
                    <w:sz w:val="20"/>
                    <w:szCs w:val="20"/>
                  </w:rPr>
                  <w:t>(Pontius et al., 2008)</w:t>
                </w:r>
                <w:r w:rsidR="00264F7E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end"/>
                </w:r>
              </w:sdtContent>
            </w:sdt>
            <w:r w:rsidR="000D6395" w:rsidRPr="00424860">
              <w:rPr>
                <w:rFonts w:cstheme="minorHAnsi"/>
                <w:sz w:val="20"/>
                <w:szCs w:val="20"/>
              </w:rPr>
              <w:t>.</w:t>
            </w:r>
          </w:p>
        </w:tc>
      </w:tr>
      <w:tr w:rsidR="004939E9" w:rsidRPr="00424860" w14:paraId="196FAA0C" w14:textId="77777777" w:rsidTr="00D82F2D">
        <w:trPr>
          <w:trHeight w:val="476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9B93D1" w14:textId="597312A2" w:rsidR="004939E9" w:rsidRPr="00424860" w:rsidRDefault="004939E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PN</w:t>
            </w:r>
          </w:p>
        </w:tc>
        <w:tc>
          <w:tcPr>
            <w:tcW w:w="23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82B169" w14:textId="64E44024" w:rsidR="004939E9" w:rsidRPr="00424860" w:rsidRDefault="004939E9" w:rsidP="00D71802">
            <w:pPr>
              <w:spacing w:line="276" w:lineRule="auto"/>
              <w:rPr>
                <w:rFonts w:eastAsia="等线" w:cstheme="minorHAnsi"/>
                <w:i/>
                <w:iCs/>
                <w:sz w:val="20"/>
                <w:szCs w:val="20"/>
              </w:rPr>
            </w:pPr>
            <w:r w:rsidRPr="00424860">
              <w:rPr>
                <w:rFonts w:eastAsia="等线" w:cstheme="minorHAnsi"/>
                <w:i/>
                <w:iCs/>
                <w:sz w:val="20"/>
                <w:szCs w:val="20"/>
              </w:rPr>
              <w:t>n</w:t>
            </w:r>
          </w:p>
        </w:tc>
        <w:tc>
          <w:tcPr>
            <w:tcW w:w="5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DCE5FB" w14:textId="0523F896" w:rsidR="004939E9" w:rsidRPr="00424860" w:rsidRDefault="00003D45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5256AE">
              <w:rPr>
                <w:rFonts w:cstheme="minorHAnsi"/>
                <w:i/>
                <w:iCs/>
                <w:sz w:val="20"/>
                <w:szCs w:val="20"/>
              </w:rPr>
              <w:t>P</w:t>
            </w:r>
            <w:r w:rsidR="00F144A5" w:rsidRPr="005256AE">
              <w:rPr>
                <w:rFonts w:cstheme="minorHAnsi"/>
                <w:i/>
                <w:iCs/>
                <w:sz w:val="20"/>
                <w:szCs w:val="20"/>
              </w:rPr>
              <w:t>atch number</w:t>
            </w:r>
            <w:r w:rsidR="00F144A5" w:rsidRPr="00424860">
              <w:rPr>
                <w:rFonts w:cstheme="minorHAnsi"/>
                <w:sz w:val="20"/>
                <w:szCs w:val="20"/>
              </w:rPr>
              <w:t xml:space="preserve"> is the number of </w:t>
            </w:r>
            <w:r w:rsidR="00D82536" w:rsidRPr="00424860">
              <w:rPr>
                <w:rFonts w:cstheme="minorHAnsi"/>
                <w:sz w:val="20"/>
                <w:szCs w:val="20"/>
              </w:rPr>
              <w:t xml:space="preserve">patches </w:t>
            </w:r>
            <w:r>
              <w:rPr>
                <w:rFonts w:cstheme="minorHAnsi"/>
                <w:sz w:val="20"/>
                <w:szCs w:val="20"/>
              </w:rPr>
              <w:t>in</w:t>
            </w:r>
            <w:r w:rsidR="00D82536" w:rsidRPr="00424860">
              <w:rPr>
                <w:rFonts w:cstheme="minorHAnsi"/>
                <w:sz w:val="20"/>
                <w:szCs w:val="20"/>
              </w:rPr>
              <w:t xml:space="preserve"> the urban landscape.</w:t>
            </w:r>
          </w:p>
        </w:tc>
      </w:tr>
      <w:tr w:rsidR="004939E9" w:rsidRPr="00424860" w14:paraId="79187A5B" w14:textId="77777777" w:rsidTr="00D82F2D">
        <w:trPr>
          <w:trHeight w:val="1000"/>
        </w:trPr>
        <w:tc>
          <w:tcPr>
            <w:tcW w:w="98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69C88EE" w14:textId="0892688C" w:rsidR="004939E9" w:rsidRPr="00424860" w:rsidRDefault="00E75D3A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L</w:t>
            </w:r>
            <w:r w:rsidR="004939E9" w:rsidRPr="00424860">
              <w:rPr>
                <w:rFonts w:cstheme="minorHAnsi"/>
                <w:sz w:val="20"/>
                <w:szCs w:val="20"/>
              </w:rPr>
              <w:t>SI</w:t>
            </w:r>
          </w:p>
        </w:tc>
        <w:tc>
          <w:tcPr>
            <w:tcW w:w="233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E3E155C" w14:textId="71566E72" w:rsidR="004939E9" w:rsidRPr="00424860" w:rsidRDefault="001221F6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m:oMathPara>
              <m:oMathParaPr>
                <m:jc m:val="left"/>
              </m:oMathParaPr>
              <m:oMath>
                <m:f>
                  <m:fPr>
                    <m:ctrlPr>
                      <w:rPr>
                        <w:rFonts w:ascii="Cambria Math" w:hAnsi="Cambria Math" w:cstheme="minorHAnsi"/>
                        <w:i/>
                        <w:sz w:val="20"/>
                        <w:szCs w:val="20"/>
                      </w:rPr>
                    </m:ctrlPr>
                  </m:fPr>
                  <m:num>
                    <m:nary>
                      <m:naryPr>
                        <m:chr m:val="∑"/>
                        <m:limLoc m:val="undOvr"/>
                        <m:subHide m:val="1"/>
                        <m:supHide m:val="1"/>
                        <m:ctrlPr>
                          <w:rPr>
                            <w:rFonts w:ascii="Cambria Math" w:hAnsi="Cambria Math" w:cstheme="minorHAnsi"/>
                            <w:i/>
                            <w:sz w:val="20"/>
                            <w:szCs w:val="20"/>
                          </w:rPr>
                        </m:ctrlPr>
                      </m:naryPr>
                      <m:sub/>
                      <m:sup/>
                      <m:e>
                        <m:sSub>
                          <m:sSubPr>
                            <m:ctrlPr>
                              <w:rPr>
                                <w:rFonts w:ascii="Cambria Math" w:hAnsi="Cambria Math" w:cstheme="minorHAnsi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p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i</m:t>
                            </m:r>
                          </m:sub>
                        </m:sSub>
                      </m:e>
                    </m:nary>
                  </m:num>
                  <m:den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4</m:t>
                    </m:r>
                    <m:rad>
                      <m:radPr>
                        <m:degHide m:val="1"/>
                        <m:ctrlPr>
                          <w:rPr>
                            <w:rFonts w:ascii="Cambria Math" w:hAnsi="Cambria Math" w:cstheme="minorHAnsi"/>
                            <w:i/>
                            <w:sz w:val="20"/>
                            <w:szCs w:val="20"/>
                          </w:rPr>
                        </m:ctrlPr>
                      </m:radPr>
                      <m:deg/>
                      <m:e>
                        <m:nary>
                          <m:naryPr>
                            <m:chr m:val="∑"/>
                            <m:limLoc m:val="undOvr"/>
                            <m:subHide m:val="1"/>
                            <m:supHide m:val="1"/>
                            <m:ctrlPr>
                              <w:rPr>
                                <w:rFonts w:ascii="Cambria Math" w:hAnsi="Cambria Math" w:cstheme="minorHAnsi"/>
                                <w:i/>
                                <w:sz w:val="20"/>
                                <w:szCs w:val="20"/>
                              </w:rPr>
                            </m:ctrlPr>
                          </m:naryPr>
                          <m:sub/>
                          <m:sup/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theme="minorHAnsi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theme="minorHAnsi"/>
                                    <w:sz w:val="20"/>
                                    <w:szCs w:val="20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theme="minorHAnsi"/>
                                    <w:sz w:val="20"/>
                                    <w:szCs w:val="20"/>
                                  </w:rPr>
                                  <m:t>i</m:t>
                                </m:r>
                              </m:sub>
                            </m:sSub>
                          </m:e>
                        </m:nary>
                      </m:e>
                    </m:rad>
                  </m:den>
                </m:f>
              </m:oMath>
            </m:oMathPara>
          </w:p>
        </w:tc>
        <w:tc>
          <w:tcPr>
            <w:tcW w:w="566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EC650D9" w14:textId="10D5AD5B" w:rsidR="004939E9" w:rsidRPr="00424860" w:rsidRDefault="00003D45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5256AE">
              <w:rPr>
                <w:rFonts w:cstheme="minorHAnsi"/>
                <w:i/>
                <w:iCs/>
                <w:sz w:val="20"/>
                <w:szCs w:val="20"/>
              </w:rPr>
              <w:t>Landscape shape index</w:t>
            </w:r>
            <w:r>
              <w:rPr>
                <w:rFonts w:cstheme="minorHAnsi"/>
                <w:sz w:val="20"/>
                <w:szCs w:val="20"/>
              </w:rPr>
              <w:t xml:space="preserve"> r</w:t>
            </w:r>
            <w:r w:rsidR="004F7557" w:rsidRPr="00424860">
              <w:rPr>
                <w:rFonts w:cstheme="minorHAnsi"/>
                <w:sz w:val="20"/>
                <w:szCs w:val="20"/>
              </w:rPr>
              <w:t>eflect</w:t>
            </w:r>
            <w:r>
              <w:rPr>
                <w:rFonts w:cstheme="minorHAnsi"/>
                <w:sz w:val="20"/>
                <w:szCs w:val="20"/>
              </w:rPr>
              <w:t>s</w:t>
            </w:r>
            <w:r w:rsidR="002A3127" w:rsidRPr="00424860">
              <w:rPr>
                <w:rFonts w:cstheme="minorHAnsi"/>
                <w:sz w:val="20"/>
                <w:szCs w:val="20"/>
              </w:rPr>
              <w:t xml:space="preserve"> </w:t>
            </w:r>
            <w:r w:rsidR="004F7557" w:rsidRPr="00424860">
              <w:rPr>
                <w:rFonts w:cstheme="minorHAnsi"/>
                <w:sz w:val="20"/>
                <w:szCs w:val="20"/>
              </w:rPr>
              <w:t xml:space="preserve">the complexity of </w:t>
            </w:r>
            <w:r w:rsidR="003D3F7D" w:rsidRPr="00424860">
              <w:rPr>
                <w:rFonts w:cstheme="minorHAnsi"/>
                <w:sz w:val="20"/>
                <w:szCs w:val="20"/>
              </w:rPr>
              <w:t>urban landscape patches</w:t>
            </w:r>
            <w:r w:rsidR="004F7557" w:rsidRPr="00424860">
              <w:rPr>
                <w:rFonts w:cstheme="minorHAnsi"/>
                <w:sz w:val="20"/>
                <w:szCs w:val="20"/>
              </w:rPr>
              <w:t>. For example, a squared pat</w:t>
            </w:r>
            <w:r w:rsidR="00491497" w:rsidRPr="00424860">
              <w:rPr>
                <w:rFonts w:cstheme="minorHAnsi"/>
                <w:sz w:val="20"/>
                <w:szCs w:val="20"/>
              </w:rPr>
              <w:t>c</w:t>
            </w:r>
            <w:r w:rsidR="004F7557" w:rsidRPr="00424860">
              <w:rPr>
                <w:rFonts w:cstheme="minorHAnsi"/>
                <w:sz w:val="20"/>
                <w:szCs w:val="20"/>
              </w:rPr>
              <w:t>h is deemed simple (low value)</w:t>
            </w:r>
            <w:r w:rsidR="007D160E" w:rsidRPr="00424860">
              <w:rPr>
                <w:rFonts w:cstheme="minorHAnsi"/>
                <w:sz w:val="20"/>
                <w:szCs w:val="20"/>
              </w:rPr>
              <w:t>,</w:t>
            </w:r>
            <w:r w:rsidR="004F7557" w:rsidRPr="00424860">
              <w:rPr>
                <w:rFonts w:cstheme="minorHAnsi"/>
                <w:sz w:val="20"/>
                <w:szCs w:val="20"/>
              </w:rPr>
              <w:t xml:space="preserve"> whereas a linear pat</w:t>
            </w:r>
            <w:r w:rsidR="00491497" w:rsidRPr="00424860">
              <w:rPr>
                <w:rFonts w:cstheme="minorHAnsi"/>
                <w:sz w:val="20"/>
                <w:szCs w:val="20"/>
              </w:rPr>
              <w:t>c</w:t>
            </w:r>
            <w:r w:rsidR="004F7557" w:rsidRPr="00424860">
              <w:rPr>
                <w:rFonts w:cstheme="minorHAnsi"/>
                <w:sz w:val="20"/>
                <w:szCs w:val="20"/>
              </w:rPr>
              <w:t>h is complex (high value).</w:t>
            </w:r>
          </w:p>
        </w:tc>
      </w:tr>
    </w:tbl>
    <w:p w14:paraId="6D53AC7A" w14:textId="5FEDC7F6" w:rsidR="009C7D21" w:rsidRPr="005256AE" w:rsidRDefault="00C27DC3" w:rsidP="00D71802">
      <w:pPr>
        <w:spacing w:line="276" w:lineRule="auto"/>
        <w:rPr>
          <w:color w:val="44546A" w:themeColor="text2"/>
          <w:sz w:val="18"/>
          <w:szCs w:val="18"/>
        </w:rPr>
      </w:pPr>
      <w:r w:rsidRPr="005256AE">
        <w:rPr>
          <w:color w:val="44546A" w:themeColor="text2"/>
          <w:sz w:val="18"/>
          <w:szCs w:val="18"/>
        </w:rPr>
        <w:t>Note</w:t>
      </w:r>
      <w:r w:rsidR="00003D45">
        <w:rPr>
          <w:color w:val="44546A" w:themeColor="text2"/>
          <w:sz w:val="18"/>
          <w:szCs w:val="18"/>
        </w:rPr>
        <w:t>:</w:t>
      </w:r>
      <w:r w:rsidRPr="005256AE">
        <w:rPr>
          <w:color w:val="44546A" w:themeColor="text2"/>
          <w:sz w:val="18"/>
          <w:szCs w:val="18"/>
        </w:rPr>
        <w:t xml:space="preserve"> </w:t>
      </w:r>
      <w:r w:rsidR="00B17B46" w:rsidRPr="00003D45">
        <w:rPr>
          <w:i/>
          <w:iCs/>
          <w:color w:val="44546A" w:themeColor="text2"/>
          <w:sz w:val="18"/>
          <w:szCs w:val="18"/>
        </w:rPr>
        <w:t>TPR</w:t>
      </w:r>
      <w:r w:rsidR="00B17B46" w:rsidRPr="005256AE">
        <w:rPr>
          <w:color w:val="44546A" w:themeColor="text2"/>
          <w:sz w:val="18"/>
          <w:szCs w:val="18"/>
        </w:rPr>
        <w:t xml:space="preserve"> is the true positive rate, </w:t>
      </w:r>
      <w:r w:rsidR="00B17B46" w:rsidRPr="00003D45">
        <w:rPr>
          <w:i/>
          <w:iCs/>
          <w:color w:val="44546A" w:themeColor="text2"/>
          <w:sz w:val="18"/>
          <w:szCs w:val="18"/>
        </w:rPr>
        <w:t>FPR</w:t>
      </w:r>
      <w:r w:rsidR="00B17B46" w:rsidRPr="005256AE">
        <w:rPr>
          <w:color w:val="44546A" w:themeColor="text2"/>
          <w:sz w:val="18"/>
          <w:szCs w:val="18"/>
        </w:rPr>
        <w:t xml:space="preserve"> is the false positive rate of the ROC </w:t>
      </w:r>
      <w:r w:rsidR="00491497" w:rsidRPr="005256AE">
        <w:rPr>
          <w:color w:val="44546A" w:themeColor="text2"/>
          <w:sz w:val="18"/>
          <w:szCs w:val="18"/>
        </w:rPr>
        <w:t>from</w:t>
      </w:r>
      <w:r w:rsidR="00B17B46" w:rsidRPr="005256AE">
        <w:rPr>
          <w:color w:val="44546A" w:themeColor="text2"/>
          <w:sz w:val="18"/>
          <w:szCs w:val="18"/>
        </w:rPr>
        <w:t xml:space="preserve"> the transition potential map. </w:t>
      </w:r>
      <w:r w:rsidR="009C7D21" w:rsidRPr="005256AE">
        <w:rPr>
          <w:color w:val="44546A" w:themeColor="text2"/>
          <w:sz w:val="18"/>
          <w:szCs w:val="18"/>
        </w:rPr>
        <w:t xml:space="preserve">A </w:t>
      </w:r>
      <w:r w:rsidR="00003D45">
        <w:rPr>
          <w:color w:val="44546A" w:themeColor="text2"/>
          <w:sz w:val="18"/>
          <w:szCs w:val="18"/>
        </w:rPr>
        <w:t>represents</w:t>
      </w:r>
      <w:r w:rsidR="009C7D21" w:rsidRPr="005256AE">
        <w:rPr>
          <w:color w:val="44546A" w:themeColor="text2"/>
          <w:sz w:val="18"/>
          <w:szCs w:val="18"/>
        </w:rPr>
        <w:t xml:space="preserve"> </w:t>
      </w:r>
      <w:r w:rsidR="00003D45">
        <w:rPr>
          <w:color w:val="44546A" w:themeColor="text2"/>
          <w:sz w:val="18"/>
          <w:szCs w:val="18"/>
        </w:rPr>
        <w:t xml:space="preserve">the </w:t>
      </w:r>
      <w:r w:rsidR="009C7D21" w:rsidRPr="005256AE">
        <w:rPr>
          <w:color w:val="44546A" w:themeColor="text2"/>
          <w:sz w:val="18"/>
          <w:szCs w:val="18"/>
        </w:rPr>
        <w:t xml:space="preserve">correctly predicted urban pixels (hit), B </w:t>
      </w:r>
      <w:r w:rsidR="00003D45">
        <w:rPr>
          <w:color w:val="44546A" w:themeColor="text2"/>
          <w:sz w:val="18"/>
          <w:szCs w:val="18"/>
        </w:rPr>
        <w:t>represents</w:t>
      </w:r>
      <w:r w:rsidR="009C7D21" w:rsidRPr="005256AE">
        <w:rPr>
          <w:color w:val="44546A" w:themeColor="text2"/>
          <w:sz w:val="18"/>
          <w:szCs w:val="18"/>
        </w:rPr>
        <w:t xml:space="preserve"> the incorrectly predicted urban pixels (false alarm), C </w:t>
      </w:r>
      <w:r w:rsidR="00003D45">
        <w:rPr>
          <w:color w:val="44546A" w:themeColor="text2"/>
          <w:sz w:val="18"/>
          <w:szCs w:val="18"/>
        </w:rPr>
        <w:t>represents</w:t>
      </w:r>
      <w:r w:rsidR="009C7D21" w:rsidRPr="005256AE">
        <w:rPr>
          <w:color w:val="44546A" w:themeColor="text2"/>
          <w:sz w:val="18"/>
          <w:szCs w:val="18"/>
        </w:rPr>
        <w:t xml:space="preserve"> the incorrectly predicted nonurban pixels (miss), and D </w:t>
      </w:r>
      <w:r w:rsidR="00003D45">
        <w:rPr>
          <w:color w:val="44546A" w:themeColor="text2"/>
          <w:sz w:val="18"/>
          <w:szCs w:val="18"/>
        </w:rPr>
        <w:t>represents</w:t>
      </w:r>
      <w:r w:rsidR="009C7D21" w:rsidRPr="005256AE">
        <w:rPr>
          <w:color w:val="44546A" w:themeColor="text2"/>
          <w:sz w:val="18"/>
          <w:szCs w:val="18"/>
        </w:rPr>
        <w:t xml:space="preserve"> the correctly predicted nonurban pixels (correct rejection).</w:t>
      </w:r>
      <w:r w:rsidR="003E2C0B" w:rsidRPr="005256AE">
        <w:rPr>
          <w:color w:val="44546A" w:themeColor="text2"/>
          <w:sz w:val="18"/>
          <w:szCs w:val="18"/>
        </w:rPr>
        <w:t xml:space="preserve"> </w:t>
      </w:r>
      <w:r w:rsidR="003B3401" w:rsidRPr="00003D45">
        <w:rPr>
          <w:i/>
          <w:iCs/>
          <w:color w:val="44546A" w:themeColor="text2"/>
          <w:sz w:val="18"/>
          <w:szCs w:val="18"/>
        </w:rPr>
        <w:t>n</w:t>
      </w:r>
      <w:r w:rsidR="003B3401" w:rsidRPr="005256AE">
        <w:rPr>
          <w:color w:val="44546A" w:themeColor="text2"/>
          <w:sz w:val="18"/>
          <w:szCs w:val="18"/>
        </w:rPr>
        <w:t xml:space="preserve"> is the total number of landscape patches</w:t>
      </w:r>
      <w:r w:rsidR="00003D45">
        <w:rPr>
          <w:color w:val="44546A" w:themeColor="text2"/>
          <w:sz w:val="18"/>
          <w:szCs w:val="18"/>
        </w:rPr>
        <w:t>,</w:t>
      </w:r>
      <w:r w:rsidR="003B3401" w:rsidRPr="005256AE">
        <w:rPr>
          <w:color w:val="44546A" w:themeColor="text2"/>
          <w:sz w:val="18"/>
          <w:szCs w:val="18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iCs/>
                <w:color w:val="44546A" w:themeColor="text2"/>
                <w:sz w:val="18"/>
                <w:szCs w:val="18"/>
              </w:rPr>
            </m:ctrlPr>
          </m:sSubPr>
          <m:e>
            <m:r>
              <w:rPr>
                <w:rFonts w:ascii="Cambria Math" w:hAnsi="Cambria Math"/>
                <w:color w:val="44546A" w:themeColor="text2"/>
                <w:sz w:val="18"/>
                <w:szCs w:val="18"/>
              </w:rPr>
              <m:t>p</m:t>
            </m:r>
          </m:e>
          <m:sub>
            <m:r>
              <w:rPr>
                <w:rFonts w:ascii="Cambria Math" w:hAnsi="Cambria Math"/>
                <w:color w:val="44546A" w:themeColor="text2"/>
                <w:sz w:val="18"/>
                <w:szCs w:val="18"/>
              </w:rPr>
              <m:t>i</m:t>
            </m:r>
          </m:sub>
        </m:sSub>
      </m:oMath>
      <w:r w:rsidR="00671F15" w:rsidRPr="00003D45">
        <w:rPr>
          <w:i/>
          <w:iCs/>
          <w:color w:val="44546A" w:themeColor="text2"/>
          <w:sz w:val="18"/>
          <w:szCs w:val="18"/>
        </w:rPr>
        <w:t xml:space="preserve"> </w:t>
      </w:r>
      <w:r w:rsidR="009C7D21" w:rsidRPr="005256AE">
        <w:rPr>
          <w:color w:val="44546A" w:themeColor="text2"/>
          <w:sz w:val="18"/>
          <w:szCs w:val="18"/>
        </w:rPr>
        <w:t xml:space="preserve">is the </w:t>
      </w:r>
      <w:r w:rsidR="00491497" w:rsidRPr="005256AE">
        <w:rPr>
          <w:color w:val="44546A" w:themeColor="text2"/>
          <w:sz w:val="18"/>
          <w:szCs w:val="18"/>
        </w:rPr>
        <w:t>perimeter</w:t>
      </w:r>
      <w:r w:rsidR="002843B9" w:rsidRPr="005256AE">
        <w:rPr>
          <w:color w:val="44546A" w:themeColor="text2"/>
          <w:sz w:val="18"/>
          <w:szCs w:val="18"/>
        </w:rPr>
        <w:t xml:space="preserve"> </w:t>
      </w:r>
      <w:r w:rsidR="00003D45">
        <w:rPr>
          <w:color w:val="44546A" w:themeColor="text2"/>
          <w:sz w:val="18"/>
          <w:szCs w:val="18"/>
        </w:rPr>
        <w:t xml:space="preserve">length </w:t>
      </w:r>
      <w:r w:rsidR="002843B9" w:rsidRPr="005256AE">
        <w:rPr>
          <w:color w:val="44546A" w:themeColor="text2"/>
          <w:sz w:val="18"/>
          <w:szCs w:val="18"/>
        </w:rPr>
        <w:t xml:space="preserve">(m) of the </w:t>
      </w:r>
      <w:r w:rsidR="002843B9" w:rsidRPr="00003D45">
        <w:rPr>
          <w:i/>
          <w:iCs/>
          <w:color w:val="44546A" w:themeColor="text2"/>
          <w:sz w:val="18"/>
          <w:szCs w:val="18"/>
        </w:rPr>
        <w:t>i</w:t>
      </w:r>
      <w:r w:rsidR="002843B9" w:rsidRPr="005256AE">
        <w:rPr>
          <w:color w:val="44546A" w:themeColor="text2"/>
          <w:sz w:val="18"/>
          <w:szCs w:val="18"/>
        </w:rPr>
        <w:t>th path of the urban pat</w:t>
      </w:r>
      <w:r w:rsidR="00491497" w:rsidRPr="005256AE">
        <w:rPr>
          <w:color w:val="44546A" w:themeColor="text2"/>
          <w:sz w:val="18"/>
          <w:szCs w:val="18"/>
        </w:rPr>
        <w:t>c</w:t>
      </w:r>
      <w:r w:rsidR="002843B9" w:rsidRPr="005256AE">
        <w:rPr>
          <w:color w:val="44546A" w:themeColor="text2"/>
          <w:sz w:val="18"/>
          <w:szCs w:val="18"/>
        </w:rPr>
        <w:t>hes</w:t>
      </w:r>
      <w:r w:rsidR="00671F15" w:rsidRPr="005256AE">
        <w:rPr>
          <w:color w:val="44546A" w:themeColor="text2"/>
          <w:sz w:val="18"/>
          <w:szCs w:val="18"/>
        </w:rPr>
        <w:t>,</w:t>
      </w:r>
      <w:r w:rsidR="0008649C" w:rsidRPr="005256AE">
        <w:rPr>
          <w:color w:val="44546A" w:themeColor="text2"/>
          <w:sz w:val="18"/>
          <w:szCs w:val="18"/>
        </w:rPr>
        <w:t xml:space="preserve"> </w:t>
      </w:r>
      <w:r w:rsidR="00003D45">
        <w:rPr>
          <w:color w:val="44546A" w:themeColor="text2"/>
          <w:sz w:val="18"/>
          <w:szCs w:val="18"/>
        </w:rPr>
        <w:t xml:space="preserve">and </w:t>
      </w:r>
      <m:oMath>
        <m:sSub>
          <m:sSubPr>
            <m:ctrlPr>
              <w:rPr>
                <w:rFonts w:ascii="Cambria Math" w:hAnsi="Cambria Math"/>
                <w:i/>
                <w:iCs/>
                <w:color w:val="44546A" w:themeColor="text2"/>
                <w:sz w:val="18"/>
                <w:szCs w:val="18"/>
              </w:rPr>
            </m:ctrlPr>
          </m:sSubPr>
          <m:e>
            <m:r>
              <w:rPr>
                <w:rFonts w:ascii="Cambria Math" w:hAnsi="Cambria Math"/>
                <w:color w:val="44546A" w:themeColor="text2"/>
                <w:sz w:val="18"/>
                <w:szCs w:val="18"/>
              </w:rPr>
              <m:t>a</m:t>
            </m:r>
          </m:e>
          <m:sub>
            <m:r>
              <w:rPr>
                <w:rFonts w:ascii="Cambria Math" w:hAnsi="Cambria Math"/>
                <w:color w:val="44546A" w:themeColor="text2"/>
                <w:sz w:val="18"/>
                <w:szCs w:val="18"/>
              </w:rPr>
              <m:t>i</m:t>
            </m:r>
          </m:sub>
        </m:sSub>
      </m:oMath>
      <w:r w:rsidR="00671F15" w:rsidRPr="00003D45">
        <w:rPr>
          <w:i/>
          <w:iCs/>
          <w:color w:val="44546A" w:themeColor="text2"/>
          <w:sz w:val="18"/>
          <w:szCs w:val="18"/>
        </w:rPr>
        <w:t xml:space="preserve"> </w:t>
      </w:r>
      <w:r w:rsidR="00671F15" w:rsidRPr="005256AE">
        <w:rPr>
          <w:color w:val="44546A" w:themeColor="text2"/>
          <w:sz w:val="18"/>
          <w:szCs w:val="18"/>
        </w:rPr>
        <w:t xml:space="preserve">is </w:t>
      </w:r>
      <w:r w:rsidR="002843B9" w:rsidRPr="005256AE">
        <w:rPr>
          <w:color w:val="44546A" w:themeColor="text2"/>
          <w:sz w:val="18"/>
          <w:szCs w:val="18"/>
        </w:rPr>
        <w:t>the area (</w:t>
      </w:r>
      <w:r w:rsidR="00236A54">
        <w:rPr>
          <w:color w:val="44546A" w:themeColor="text2"/>
          <w:sz w:val="18"/>
          <w:szCs w:val="18"/>
        </w:rPr>
        <w:t>ha</w:t>
      </w:r>
      <w:r w:rsidR="002843B9" w:rsidRPr="005256AE">
        <w:rPr>
          <w:color w:val="44546A" w:themeColor="text2"/>
          <w:sz w:val="18"/>
          <w:szCs w:val="18"/>
        </w:rPr>
        <w:t xml:space="preserve">) of </w:t>
      </w:r>
      <w:r w:rsidR="00671F15" w:rsidRPr="005256AE">
        <w:rPr>
          <w:color w:val="44546A" w:themeColor="text2"/>
          <w:sz w:val="18"/>
          <w:szCs w:val="18"/>
        </w:rPr>
        <w:t xml:space="preserve">the </w:t>
      </w:r>
      <w:r w:rsidR="00671F15" w:rsidRPr="00236A54">
        <w:rPr>
          <w:i/>
          <w:iCs/>
          <w:color w:val="44546A" w:themeColor="text2"/>
          <w:sz w:val="18"/>
          <w:szCs w:val="18"/>
        </w:rPr>
        <w:t>i</w:t>
      </w:r>
      <w:r w:rsidR="00671F15" w:rsidRPr="005256AE">
        <w:rPr>
          <w:color w:val="44546A" w:themeColor="text2"/>
          <w:sz w:val="18"/>
          <w:szCs w:val="18"/>
        </w:rPr>
        <w:t>th urban patch.</w:t>
      </w:r>
    </w:p>
    <w:p w14:paraId="664AD07B" w14:textId="39E0D213" w:rsidR="003C4084" w:rsidRPr="00424860" w:rsidDel="00A64EFF" w:rsidRDefault="003C4084" w:rsidP="00D71802">
      <w:pPr>
        <w:spacing w:line="276" w:lineRule="auto"/>
        <w:rPr>
          <w:moveFrom w:id="340" w:author="JINZHU WANG" w:date="2022-04-21T17:10:00Z"/>
          <w:rFonts w:ascii="Calibri" w:hAnsi="Calibri" w:cs="Calibri"/>
        </w:rPr>
      </w:pPr>
      <w:moveFromRangeStart w:id="341" w:author="JINZHU WANG" w:date="2022-04-21T17:10:00Z" w:name="move101453451"/>
      <w:moveFrom w:id="342" w:author="JINZHU WANG" w:date="2022-04-21T17:10:00Z">
        <w:r w:rsidRPr="00424860" w:rsidDel="00A64EFF">
          <w:rPr>
            <w:rFonts w:ascii="Calibri" w:hAnsi="Calibri" w:cs="Calibri"/>
          </w:rPr>
          <w:t xml:space="preserve">We first validated the </w:t>
        </w:r>
        <w:r w:rsidR="00CD71CA" w:rsidRPr="00424860" w:rsidDel="00A64EFF">
          <w:rPr>
            <w:rFonts w:ascii="Calibri" w:hAnsi="Calibri" w:cs="Calibri"/>
          </w:rPr>
          <w:t>U-Net</w:t>
        </w:r>
        <w:r w:rsidR="00A81368" w:rsidRPr="00424860" w:rsidDel="00A64EFF">
          <w:rPr>
            <w:rFonts w:ascii="Calibri" w:hAnsi="Calibri" w:cs="Calibri"/>
          </w:rPr>
          <w:t xml:space="preserve"> </w:t>
        </w:r>
        <w:r w:rsidR="005B01F5" w:rsidDel="00A64EFF">
          <w:rPr>
            <w:rFonts w:ascii="Calibri" w:hAnsi="Calibri" w:cs="Calibri"/>
          </w:rPr>
          <w:t xml:space="preserve">model </w:t>
        </w:r>
        <w:r w:rsidR="00BF0BF8" w:rsidRPr="00424860" w:rsidDel="00A64EFF">
          <w:rPr>
            <w:rFonts w:ascii="Calibri" w:hAnsi="Calibri" w:cs="Calibri"/>
          </w:rPr>
          <w:t xml:space="preserve">using </w:t>
        </w:r>
        <w:r w:rsidR="00E24430" w:rsidRPr="00424860" w:rsidDel="00A64EFF">
          <w:rPr>
            <w:rFonts w:ascii="Calibri" w:hAnsi="Calibri" w:cs="Calibri"/>
          </w:rPr>
          <w:t>the assessment metrics and then</w:t>
        </w:r>
        <w:r w:rsidR="00A81368" w:rsidRPr="00424860" w:rsidDel="00A64EFF">
          <w:rPr>
            <w:rFonts w:ascii="Calibri" w:hAnsi="Calibri" w:cs="Calibri"/>
          </w:rPr>
          <w:t xml:space="preserve"> </w:t>
        </w:r>
        <w:r w:rsidR="00D57CDF" w:rsidRPr="00424860" w:rsidDel="00A64EFF">
          <w:rPr>
            <w:rFonts w:ascii="Calibri" w:hAnsi="Calibri" w:cs="Calibri"/>
          </w:rPr>
          <w:t xml:space="preserve">produced a future urban map </w:t>
        </w:r>
        <w:r w:rsidR="00236A54" w:rsidDel="00A64EFF">
          <w:rPr>
            <w:rFonts w:ascii="Calibri" w:hAnsi="Calibri" w:cs="Calibri"/>
          </w:rPr>
          <w:t>for</w:t>
        </w:r>
        <w:r w:rsidR="00D57CDF" w:rsidRPr="00424860" w:rsidDel="00A64EFF">
          <w:rPr>
            <w:rFonts w:ascii="Calibri" w:hAnsi="Calibri" w:cs="Calibri"/>
          </w:rPr>
          <w:t xml:space="preserve"> 2030.</w:t>
        </w:r>
        <w:r w:rsidRPr="00424860" w:rsidDel="00A64EFF">
          <w:rPr>
            <w:rFonts w:ascii="Calibri" w:hAnsi="Calibri" w:cs="Calibri"/>
          </w:rPr>
          <w:t xml:space="preserve"> </w:t>
        </w:r>
        <w:r w:rsidR="00CA3EDF" w:rsidRPr="00424860" w:rsidDel="00A64EFF">
          <w:rPr>
            <w:rFonts w:ascii="Calibri" w:hAnsi="Calibri" w:cs="Calibri"/>
          </w:rPr>
          <w:t>U</w:t>
        </w:r>
        <w:r w:rsidRPr="00424860" w:rsidDel="00A64EFF">
          <w:rPr>
            <w:rFonts w:ascii="Calibri" w:hAnsi="Calibri" w:cs="Calibri"/>
          </w:rPr>
          <w:t xml:space="preserve">rban </w:t>
        </w:r>
        <w:r w:rsidR="007E0470" w:rsidRPr="00424860" w:rsidDel="00A64EFF">
          <w:rPr>
            <w:rFonts w:ascii="Calibri" w:hAnsi="Calibri" w:cs="Calibri"/>
          </w:rPr>
          <w:t xml:space="preserve">land-use </w:t>
        </w:r>
        <w:r w:rsidRPr="00424860" w:rsidDel="00A64EFF">
          <w:rPr>
            <w:rFonts w:ascii="Calibri" w:hAnsi="Calibri" w:cs="Calibri"/>
          </w:rPr>
          <w:t xml:space="preserve">maps </w:t>
        </w:r>
        <w:r w:rsidR="00236A54" w:rsidDel="00A64EFF">
          <w:rPr>
            <w:rFonts w:ascii="Calibri" w:hAnsi="Calibri" w:cs="Calibri"/>
          </w:rPr>
          <w:t>for</w:t>
        </w:r>
        <w:r w:rsidR="008E02B1" w:rsidRPr="00424860" w:rsidDel="00A64EFF">
          <w:rPr>
            <w:rFonts w:ascii="Calibri" w:hAnsi="Calibri" w:cs="Calibri"/>
          </w:rPr>
          <w:t xml:space="preserve"> </w:t>
        </w:r>
        <w:r w:rsidR="007E0470" w:rsidRPr="00424860" w:rsidDel="00A64EFF">
          <w:rPr>
            <w:rFonts w:ascii="Calibri" w:hAnsi="Calibri" w:cs="Calibri"/>
          </w:rPr>
          <w:t>1994</w:t>
        </w:r>
        <w:r w:rsidRPr="00424860" w:rsidDel="00A64EFF">
          <w:rPr>
            <w:rFonts w:ascii="Calibri" w:hAnsi="Calibri" w:cs="Calibri"/>
          </w:rPr>
          <w:t xml:space="preserve"> and 200</w:t>
        </w:r>
        <w:r w:rsidR="007E0470" w:rsidRPr="00424860" w:rsidDel="00A64EFF">
          <w:rPr>
            <w:rFonts w:ascii="Calibri" w:hAnsi="Calibri" w:cs="Calibri"/>
          </w:rPr>
          <w:t>6</w:t>
        </w:r>
        <w:r w:rsidRPr="00424860" w:rsidDel="00A64EFF">
          <w:rPr>
            <w:rFonts w:ascii="Calibri" w:hAnsi="Calibri" w:cs="Calibri"/>
          </w:rPr>
          <w:t xml:space="preserve"> were </w:t>
        </w:r>
        <w:r w:rsidR="007E0470" w:rsidRPr="00424860" w:rsidDel="00A64EFF">
          <w:rPr>
            <w:rFonts w:ascii="Calibri" w:hAnsi="Calibri" w:cs="Calibri"/>
          </w:rPr>
          <w:t xml:space="preserve">used </w:t>
        </w:r>
        <w:r w:rsidRPr="00424860" w:rsidDel="00A64EFF">
          <w:rPr>
            <w:rFonts w:ascii="Calibri" w:hAnsi="Calibri" w:cs="Calibri"/>
          </w:rPr>
          <w:t xml:space="preserve">to train </w:t>
        </w:r>
        <w:r w:rsidR="00236A54" w:rsidDel="00A64EFF">
          <w:rPr>
            <w:rFonts w:ascii="Calibri" w:hAnsi="Calibri" w:cs="Calibri"/>
          </w:rPr>
          <w:t>the</w:t>
        </w:r>
        <w:r w:rsidRPr="00424860" w:rsidDel="00A64EFF">
          <w:rPr>
            <w:rFonts w:ascii="Calibri" w:hAnsi="Calibri" w:cs="Calibri"/>
          </w:rPr>
          <w:t xml:space="preserve"> </w:t>
        </w:r>
        <w:r w:rsidR="00CD71CA" w:rsidRPr="00424860" w:rsidDel="00A64EFF">
          <w:rPr>
            <w:rFonts w:ascii="Calibri" w:hAnsi="Calibri" w:cs="Calibri"/>
          </w:rPr>
          <w:t>U-Net</w:t>
        </w:r>
        <w:r w:rsidR="00DE715F" w:rsidRPr="00424860" w:rsidDel="00A64EFF">
          <w:rPr>
            <w:rFonts w:ascii="Calibri" w:hAnsi="Calibri" w:cs="Calibri"/>
          </w:rPr>
          <w:t xml:space="preserve"> </w:t>
        </w:r>
        <w:r w:rsidR="00397A36" w:rsidRPr="00424860" w:rsidDel="00A64EFF">
          <w:rPr>
            <w:rFonts w:ascii="Calibri" w:hAnsi="Calibri" w:cs="Calibri"/>
          </w:rPr>
          <w:t>model</w:t>
        </w:r>
        <w:r w:rsidR="005747BF" w:rsidRPr="00424860" w:rsidDel="00A64EFF">
          <w:rPr>
            <w:rFonts w:ascii="Calibri" w:hAnsi="Calibri" w:cs="Calibri"/>
          </w:rPr>
          <w:t xml:space="preserve"> that </w:t>
        </w:r>
        <w:r w:rsidR="00AF4792" w:rsidRPr="00424860" w:rsidDel="00A64EFF">
          <w:rPr>
            <w:rFonts w:ascii="Calibri" w:hAnsi="Calibri" w:cs="Calibri"/>
          </w:rPr>
          <w:t>simulate</w:t>
        </w:r>
        <w:r w:rsidR="00AA2083" w:rsidRPr="00424860" w:rsidDel="00A64EFF">
          <w:rPr>
            <w:rFonts w:ascii="Calibri" w:hAnsi="Calibri" w:cs="Calibri"/>
          </w:rPr>
          <w:t>d</w:t>
        </w:r>
        <w:r w:rsidR="00AF4792" w:rsidRPr="00424860" w:rsidDel="00A64EFF">
          <w:rPr>
            <w:rFonts w:ascii="Calibri" w:hAnsi="Calibri" w:cs="Calibri"/>
          </w:rPr>
          <w:t xml:space="preserve"> </w:t>
        </w:r>
        <w:r w:rsidRPr="00424860" w:rsidDel="00A64EFF">
          <w:rPr>
            <w:rFonts w:ascii="Calibri" w:hAnsi="Calibri" w:cs="Calibri"/>
          </w:rPr>
          <w:t>urban</w:t>
        </w:r>
        <w:r w:rsidR="00AF4792" w:rsidRPr="00424860" w:rsidDel="00A64EFF">
          <w:rPr>
            <w:rFonts w:ascii="Calibri" w:hAnsi="Calibri" w:cs="Calibri"/>
          </w:rPr>
          <w:t xml:space="preserve"> </w:t>
        </w:r>
        <w:r w:rsidR="00B62DD9" w:rsidDel="00A64EFF">
          <w:rPr>
            <w:rFonts w:ascii="Calibri" w:hAnsi="Calibri" w:cs="Calibri"/>
          </w:rPr>
          <w:t xml:space="preserve">land-use </w:t>
        </w:r>
        <w:r w:rsidR="00AF4792" w:rsidRPr="00424860" w:rsidDel="00A64EFF">
          <w:rPr>
            <w:rFonts w:ascii="Calibri" w:hAnsi="Calibri" w:cs="Calibri"/>
          </w:rPr>
          <w:t xml:space="preserve">for </w:t>
        </w:r>
        <w:r w:rsidRPr="00424860" w:rsidDel="00A64EFF">
          <w:rPr>
            <w:rFonts w:ascii="Calibri" w:hAnsi="Calibri" w:cs="Calibri"/>
          </w:rPr>
          <w:t>201</w:t>
        </w:r>
        <w:r w:rsidR="00AF4792" w:rsidRPr="00424860" w:rsidDel="00A64EFF">
          <w:rPr>
            <w:rFonts w:ascii="Calibri" w:hAnsi="Calibri" w:cs="Calibri"/>
          </w:rPr>
          <w:t>8</w:t>
        </w:r>
        <w:r w:rsidRPr="00424860" w:rsidDel="00A64EFF">
          <w:rPr>
            <w:rFonts w:ascii="Calibri" w:hAnsi="Calibri" w:cs="Calibri"/>
          </w:rPr>
          <w:t xml:space="preserve">, </w:t>
        </w:r>
        <w:r w:rsidR="00AA657A" w:rsidRPr="00424860" w:rsidDel="00A64EFF">
          <w:rPr>
            <w:rFonts w:ascii="Calibri" w:hAnsi="Calibri" w:cs="Calibri"/>
          </w:rPr>
          <w:t>which</w:t>
        </w:r>
        <w:r w:rsidRPr="00424860" w:rsidDel="00A64EFF">
          <w:rPr>
            <w:rFonts w:ascii="Calibri" w:hAnsi="Calibri" w:cs="Calibri"/>
          </w:rPr>
          <w:t xml:space="preserve"> was assessed</w:t>
        </w:r>
        <w:r w:rsidR="00AF4792" w:rsidRPr="00424860" w:rsidDel="00A64EFF">
          <w:rPr>
            <w:rFonts w:ascii="Calibri" w:hAnsi="Calibri" w:cs="Calibri"/>
          </w:rPr>
          <w:t>,</w:t>
        </w:r>
        <w:r w:rsidRPr="00424860" w:rsidDel="00A64EFF">
          <w:rPr>
            <w:rFonts w:ascii="Calibri" w:hAnsi="Calibri" w:cs="Calibri"/>
          </w:rPr>
          <w:t xml:space="preserve"> </w:t>
        </w:r>
        <w:r w:rsidR="00DE715F" w:rsidRPr="00424860" w:rsidDel="00A64EFF">
          <w:rPr>
            <w:rFonts w:ascii="Calibri" w:hAnsi="Calibri" w:cs="Calibri"/>
          </w:rPr>
          <w:t>compared</w:t>
        </w:r>
        <w:r w:rsidR="00AF4792" w:rsidRPr="00424860" w:rsidDel="00A64EFF">
          <w:rPr>
            <w:rFonts w:ascii="Calibri" w:hAnsi="Calibri" w:cs="Calibri"/>
          </w:rPr>
          <w:t>, and validated</w:t>
        </w:r>
        <w:r w:rsidR="00DE715F" w:rsidRPr="00424860" w:rsidDel="00A64EFF">
          <w:rPr>
            <w:rFonts w:ascii="Calibri" w:hAnsi="Calibri" w:cs="Calibri"/>
          </w:rPr>
          <w:t xml:space="preserve"> </w:t>
        </w:r>
        <w:r w:rsidR="00AF4792" w:rsidRPr="00424860" w:rsidDel="00A64EFF">
          <w:rPr>
            <w:rFonts w:ascii="Calibri" w:hAnsi="Calibri" w:cs="Calibri"/>
          </w:rPr>
          <w:t>against</w:t>
        </w:r>
        <w:r w:rsidRPr="00424860" w:rsidDel="00A64EFF">
          <w:rPr>
            <w:rFonts w:ascii="Calibri" w:hAnsi="Calibri" w:cs="Calibri"/>
          </w:rPr>
          <w:t xml:space="preserve"> the </w:t>
        </w:r>
        <w:r w:rsidR="008E3864" w:rsidRPr="00424860" w:rsidDel="00A64EFF">
          <w:rPr>
            <w:rFonts w:ascii="Calibri" w:hAnsi="Calibri" w:cs="Calibri"/>
          </w:rPr>
          <w:t>reference</w:t>
        </w:r>
        <w:r w:rsidRPr="00424860" w:rsidDel="00A64EFF">
          <w:rPr>
            <w:rFonts w:ascii="Calibri" w:hAnsi="Calibri" w:cs="Calibri"/>
          </w:rPr>
          <w:t xml:space="preserve"> urban </w:t>
        </w:r>
        <w:r w:rsidR="00D23FCE" w:rsidRPr="00424860" w:rsidDel="00A64EFF">
          <w:rPr>
            <w:rFonts w:ascii="Calibri" w:hAnsi="Calibri" w:cs="Calibri"/>
          </w:rPr>
          <w:t xml:space="preserve">land-use </w:t>
        </w:r>
        <w:r w:rsidRPr="00424860" w:rsidDel="00A64EFF">
          <w:rPr>
            <w:rFonts w:ascii="Calibri" w:hAnsi="Calibri" w:cs="Calibri"/>
          </w:rPr>
          <w:t>map</w:t>
        </w:r>
        <w:r w:rsidR="00D23FCE" w:rsidRPr="00424860" w:rsidDel="00A64EFF">
          <w:rPr>
            <w:rFonts w:ascii="Calibri" w:hAnsi="Calibri" w:cs="Calibri"/>
          </w:rPr>
          <w:t xml:space="preserve"> for 2018</w:t>
        </w:r>
        <w:r w:rsidRPr="00424860" w:rsidDel="00A64EFF">
          <w:rPr>
            <w:rFonts w:ascii="Calibri" w:hAnsi="Calibri" w:cs="Calibri"/>
          </w:rPr>
          <w:t xml:space="preserve">. </w:t>
        </w:r>
        <w:r w:rsidR="00BF5A92" w:rsidRPr="00424860" w:rsidDel="00A64EFF">
          <w:rPr>
            <w:rFonts w:ascii="Calibri" w:hAnsi="Calibri" w:cs="Calibri"/>
          </w:rPr>
          <w:t>Next,</w:t>
        </w:r>
        <w:r w:rsidR="00D23FCE" w:rsidRPr="00424860" w:rsidDel="00A64EFF">
          <w:rPr>
            <w:rFonts w:ascii="Calibri" w:hAnsi="Calibri" w:cs="Calibri"/>
          </w:rPr>
          <w:t xml:space="preserve"> </w:t>
        </w:r>
        <w:r w:rsidR="006463B8" w:rsidRPr="00424860" w:rsidDel="00A64EFF">
          <w:rPr>
            <w:rFonts w:ascii="Calibri" w:hAnsi="Calibri" w:cs="Calibri"/>
          </w:rPr>
          <w:t>the other</w:t>
        </w:r>
        <w:r w:rsidR="005E368B" w:rsidRPr="00424860" w:rsidDel="00A64EFF">
          <w:rPr>
            <w:rFonts w:ascii="Calibri" w:hAnsi="Calibri" w:cs="Calibri"/>
          </w:rPr>
          <w:t xml:space="preserve"> </w:t>
        </w:r>
        <w:r w:rsidR="00CD71CA" w:rsidRPr="00424860" w:rsidDel="00A64EFF">
          <w:rPr>
            <w:rFonts w:ascii="Calibri" w:hAnsi="Calibri" w:cs="Calibri"/>
          </w:rPr>
          <w:t>U-Net</w:t>
        </w:r>
        <w:r w:rsidR="005E368B" w:rsidRPr="00424860" w:rsidDel="00A64EFF">
          <w:rPr>
            <w:rFonts w:ascii="Calibri" w:hAnsi="Calibri" w:cs="Calibri"/>
          </w:rPr>
          <w:t xml:space="preserve"> </w:t>
        </w:r>
        <w:r w:rsidR="005B01F5" w:rsidDel="00A64EFF">
          <w:rPr>
            <w:rFonts w:ascii="Calibri" w:hAnsi="Calibri" w:cs="Calibri"/>
          </w:rPr>
          <w:t xml:space="preserve">model </w:t>
        </w:r>
        <w:r w:rsidR="005E368B" w:rsidRPr="00424860" w:rsidDel="00A64EFF">
          <w:rPr>
            <w:rFonts w:ascii="Calibri" w:hAnsi="Calibri" w:cs="Calibri"/>
          </w:rPr>
          <w:t xml:space="preserve">was trained on the urban </w:t>
        </w:r>
        <w:r w:rsidR="00F9394C" w:rsidRPr="00424860" w:rsidDel="00A64EFF">
          <w:rPr>
            <w:rFonts w:ascii="Calibri" w:hAnsi="Calibri" w:cs="Calibri"/>
          </w:rPr>
          <w:t xml:space="preserve">land-use </w:t>
        </w:r>
        <w:r w:rsidR="005E368B" w:rsidRPr="00424860" w:rsidDel="00A64EFF">
          <w:rPr>
            <w:rFonts w:ascii="Calibri" w:hAnsi="Calibri" w:cs="Calibri"/>
          </w:rPr>
          <w:t xml:space="preserve">maps </w:t>
        </w:r>
        <w:r w:rsidR="00236A54" w:rsidDel="00A64EFF">
          <w:rPr>
            <w:rFonts w:ascii="Calibri" w:hAnsi="Calibri" w:cs="Calibri"/>
          </w:rPr>
          <w:t>for</w:t>
        </w:r>
        <w:r w:rsidR="005E368B" w:rsidRPr="00424860" w:rsidDel="00A64EFF">
          <w:rPr>
            <w:rFonts w:ascii="Calibri" w:hAnsi="Calibri" w:cs="Calibri"/>
          </w:rPr>
          <w:t xml:space="preserve"> </w:t>
        </w:r>
        <w:r w:rsidR="002B3DAA" w:rsidRPr="00424860" w:rsidDel="00A64EFF">
          <w:rPr>
            <w:rFonts w:ascii="Calibri" w:hAnsi="Calibri" w:cs="Calibri"/>
          </w:rPr>
          <w:t>2006</w:t>
        </w:r>
        <w:r w:rsidR="005E368B" w:rsidRPr="00424860" w:rsidDel="00A64EFF">
          <w:rPr>
            <w:rFonts w:ascii="Calibri" w:hAnsi="Calibri" w:cs="Calibri"/>
          </w:rPr>
          <w:t xml:space="preserve"> and </w:t>
        </w:r>
        <w:r w:rsidR="002B3DAA" w:rsidRPr="00424860" w:rsidDel="00A64EFF">
          <w:rPr>
            <w:rFonts w:ascii="Calibri" w:hAnsi="Calibri" w:cs="Calibri"/>
          </w:rPr>
          <w:t>2018</w:t>
        </w:r>
        <w:r w:rsidR="00BB5FC2" w:rsidRPr="00424860" w:rsidDel="00A64EFF">
          <w:rPr>
            <w:rFonts w:ascii="Calibri" w:hAnsi="Calibri" w:cs="Calibri"/>
          </w:rPr>
          <w:t xml:space="preserve"> t</w:t>
        </w:r>
        <w:r w:rsidRPr="00424860" w:rsidDel="00A64EFF">
          <w:rPr>
            <w:rFonts w:ascii="Calibri" w:hAnsi="Calibri" w:cs="Calibri"/>
          </w:rPr>
          <w:t xml:space="preserve">o </w:t>
        </w:r>
        <w:r w:rsidR="00516F01" w:rsidRPr="00424860" w:rsidDel="00A64EFF">
          <w:rPr>
            <w:rFonts w:ascii="Calibri" w:hAnsi="Calibri" w:cs="Calibri"/>
          </w:rPr>
          <w:t xml:space="preserve">predict </w:t>
        </w:r>
        <w:r w:rsidR="00BF0BF8" w:rsidRPr="00424860" w:rsidDel="00A64EFF">
          <w:rPr>
            <w:rFonts w:ascii="Calibri" w:hAnsi="Calibri" w:cs="Calibri"/>
          </w:rPr>
          <w:t xml:space="preserve">the </w:t>
        </w:r>
        <w:r w:rsidR="00BF5A92" w:rsidRPr="00424860" w:rsidDel="00A64EFF">
          <w:rPr>
            <w:rFonts w:ascii="Calibri" w:hAnsi="Calibri" w:cs="Calibri"/>
          </w:rPr>
          <w:t>future urban</w:t>
        </w:r>
        <w:r w:rsidR="00AA70CA" w:rsidRPr="00424860" w:rsidDel="00A64EFF">
          <w:rPr>
            <w:rFonts w:ascii="Calibri" w:hAnsi="Calibri" w:cs="Calibri"/>
          </w:rPr>
          <w:t xml:space="preserve"> map </w:t>
        </w:r>
        <w:r w:rsidR="00236A54" w:rsidDel="00A64EFF">
          <w:rPr>
            <w:rFonts w:ascii="Calibri" w:hAnsi="Calibri" w:cs="Calibri"/>
          </w:rPr>
          <w:t>for</w:t>
        </w:r>
        <w:r w:rsidR="00BB5FC2" w:rsidRPr="00424860" w:rsidDel="00A64EFF">
          <w:rPr>
            <w:rFonts w:ascii="Calibri" w:hAnsi="Calibri" w:cs="Calibri"/>
          </w:rPr>
          <w:t xml:space="preserve"> </w:t>
        </w:r>
        <w:r w:rsidRPr="00424860" w:rsidDel="00A64EFF">
          <w:rPr>
            <w:rFonts w:ascii="Calibri" w:hAnsi="Calibri" w:cs="Calibri"/>
          </w:rPr>
          <w:t>2030</w:t>
        </w:r>
        <w:r w:rsidR="00BB5FC2" w:rsidRPr="00424860" w:rsidDel="00A64EFF">
          <w:rPr>
            <w:rFonts w:ascii="Calibri" w:hAnsi="Calibri" w:cs="Calibri"/>
          </w:rPr>
          <w:t>.</w:t>
        </w:r>
        <w:r w:rsidRPr="00424860" w:rsidDel="00A64EFF">
          <w:rPr>
            <w:rFonts w:ascii="Calibri" w:hAnsi="Calibri" w:cs="Calibri"/>
          </w:rPr>
          <w:t xml:space="preserve"> </w:t>
        </w:r>
      </w:moveFrom>
    </w:p>
    <w:moveFromRangeEnd w:id="341"/>
    <w:p w14:paraId="5805C310" w14:textId="36C1DD7A" w:rsidR="00C422CF" w:rsidRPr="00424860" w:rsidRDefault="00CF050D" w:rsidP="00625C38">
      <w:pPr>
        <w:pStyle w:val="Heading1"/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>3</w:t>
      </w:r>
      <w:r w:rsidR="00C422CF" w:rsidRPr="00424860">
        <w:rPr>
          <w:rFonts w:ascii="Calibri" w:hAnsi="Calibri" w:cs="Calibri"/>
        </w:rPr>
        <w:t xml:space="preserve">. </w:t>
      </w:r>
      <w:r w:rsidR="00512206" w:rsidRPr="00424860">
        <w:rPr>
          <w:rFonts w:ascii="Calibri" w:hAnsi="Calibri" w:cs="Calibri"/>
        </w:rPr>
        <w:t>Result</w:t>
      </w:r>
      <w:r w:rsidR="0090121D" w:rsidRPr="00424860">
        <w:rPr>
          <w:rFonts w:ascii="Calibri" w:hAnsi="Calibri" w:cs="Calibri"/>
        </w:rPr>
        <w:t>s</w:t>
      </w:r>
    </w:p>
    <w:p w14:paraId="646954B7" w14:textId="06F5573D" w:rsidR="00AB6395" w:rsidRPr="00FB568A" w:rsidRDefault="00CF050D" w:rsidP="00625C38">
      <w:pPr>
        <w:pStyle w:val="Heading2"/>
        <w:spacing w:line="276" w:lineRule="auto"/>
        <w:rPr>
          <w:rFonts w:cstheme="majorHAnsi"/>
        </w:rPr>
      </w:pPr>
      <w:r w:rsidRPr="00FB568A">
        <w:rPr>
          <w:rFonts w:cstheme="majorHAnsi"/>
        </w:rPr>
        <w:t>3</w:t>
      </w:r>
      <w:r w:rsidR="00AB6395" w:rsidRPr="00FB568A">
        <w:rPr>
          <w:rFonts w:cstheme="majorHAnsi"/>
        </w:rPr>
        <w:t>.</w:t>
      </w:r>
      <w:r w:rsidR="00E05C70" w:rsidRPr="00FB568A">
        <w:rPr>
          <w:rFonts w:cstheme="majorHAnsi"/>
        </w:rPr>
        <w:t>1</w:t>
      </w:r>
      <w:r w:rsidR="00236A54" w:rsidRPr="00FB568A">
        <w:rPr>
          <w:rFonts w:cstheme="majorHAnsi"/>
        </w:rPr>
        <w:t>.</w:t>
      </w:r>
      <w:r w:rsidR="00AB6395" w:rsidRPr="00FB568A">
        <w:rPr>
          <w:rFonts w:cstheme="majorHAnsi"/>
        </w:rPr>
        <w:t xml:space="preserve"> </w:t>
      </w:r>
      <w:r w:rsidR="00E05C70" w:rsidRPr="00FB568A">
        <w:rPr>
          <w:rFonts w:cstheme="majorHAnsi"/>
        </w:rPr>
        <w:t>M</w:t>
      </w:r>
      <w:r w:rsidR="00F35470" w:rsidRPr="00FB568A">
        <w:rPr>
          <w:rFonts w:cstheme="majorHAnsi"/>
        </w:rPr>
        <w:t>odel training</w:t>
      </w:r>
    </w:p>
    <w:p w14:paraId="0783CED7" w14:textId="22A0403A" w:rsidR="00377899" w:rsidRPr="00424860" w:rsidRDefault="00377899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The </w:t>
      </w:r>
      <w:r w:rsidR="005F18E3" w:rsidRPr="00424860">
        <w:rPr>
          <w:rFonts w:ascii="Calibri" w:hAnsi="Calibri" w:cs="Calibri"/>
        </w:rPr>
        <w:t xml:space="preserve">MSE of the </w:t>
      </w:r>
      <w:r w:rsidR="00CD71CA" w:rsidRPr="00424860">
        <w:rPr>
          <w:rFonts w:ascii="Calibri" w:hAnsi="Calibri" w:cs="Calibri"/>
        </w:rPr>
        <w:t>U-Net</w:t>
      </w:r>
      <w:r w:rsidR="006B011A" w:rsidRPr="00424860">
        <w:rPr>
          <w:rFonts w:ascii="Calibri" w:hAnsi="Calibri" w:cs="Calibri"/>
        </w:rPr>
        <w:t xml:space="preserve"> </w:t>
      </w:r>
      <w:r w:rsidR="00055135">
        <w:rPr>
          <w:rFonts w:ascii="Calibri" w:hAnsi="Calibri" w:cs="Calibri"/>
        </w:rPr>
        <w:t xml:space="preserve">model </w:t>
      </w:r>
      <w:r w:rsidR="00F84BE2" w:rsidRPr="00424860">
        <w:rPr>
          <w:rFonts w:ascii="Calibri" w:hAnsi="Calibri" w:cs="Calibri"/>
        </w:rPr>
        <w:t xml:space="preserve">trained </w:t>
      </w:r>
      <w:r w:rsidR="00BC7FDD" w:rsidRPr="00424860">
        <w:rPr>
          <w:rFonts w:ascii="Calibri" w:hAnsi="Calibri" w:cs="Calibri"/>
        </w:rPr>
        <w:t>on</w:t>
      </w:r>
      <w:r w:rsidR="00F84BE2" w:rsidRPr="00424860">
        <w:rPr>
          <w:rFonts w:ascii="Calibri" w:hAnsi="Calibri" w:cs="Calibri"/>
        </w:rPr>
        <w:t xml:space="preserve"> </w:t>
      </w:r>
      <w:r w:rsidR="002A62B9" w:rsidRPr="00424860">
        <w:rPr>
          <w:rFonts w:ascii="Calibri" w:hAnsi="Calibri" w:cs="Calibri"/>
        </w:rPr>
        <w:t xml:space="preserve">the </w:t>
      </w:r>
      <w:r w:rsidR="00F84BE2" w:rsidRPr="00424860">
        <w:rPr>
          <w:rFonts w:ascii="Calibri" w:hAnsi="Calibri" w:cs="Calibri"/>
        </w:rPr>
        <w:t xml:space="preserve">urban images of </w:t>
      </w:r>
      <w:r w:rsidR="004C41C6" w:rsidRPr="00424860">
        <w:rPr>
          <w:rFonts w:ascii="Calibri" w:hAnsi="Calibri" w:cs="Calibri"/>
        </w:rPr>
        <w:t>1994</w:t>
      </w:r>
      <w:r w:rsidR="00F84BE2" w:rsidRPr="00424860">
        <w:rPr>
          <w:rFonts w:ascii="Calibri" w:hAnsi="Calibri" w:cs="Calibri"/>
        </w:rPr>
        <w:t xml:space="preserve"> and </w:t>
      </w:r>
      <w:r w:rsidR="004C41C6" w:rsidRPr="00424860">
        <w:rPr>
          <w:rFonts w:ascii="Calibri" w:hAnsi="Calibri" w:cs="Calibri"/>
        </w:rPr>
        <w:t>2006</w:t>
      </w:r>
      <w:r w:rsidR="002A62B9" w:rsidRPr="00424860">
        <w:rPr>
          <w:rFonts w:ascii="Calibri" w:hAnsi="Calibri" w:cs="Calibri"/>
        </w:rPr>
        <w:t xml:space="preserve"> </w:t>
      </w:r>
      <w:r w:rsidR="00040BF9" w:rsidRPr="00424860">
        <w:rPr>
          <w:rFonts w:ascii="Calibri" w:hAnsi="Calibri" w:cs="Calibri"/>
        </w:rPr>
        <w:t xml:space="preserve">is </w:t>
      </w:r>
      <w:r w:rsidR="00B132E1" w:rsidRPr="00424860">
        <w:rPr>
          <w:rFonts w:ascii="Calibri" w:hAnsi="Calibri" w:cs="Calibri"/>
        </w:rPr>
        <w:t xml:space="preserve">shown </w:t>
      </w:r>
      <w:r w:rsidR="00040BF9" w:rsidRPr="00424860">
        <w:rPr>
          <w:rFonts w:ascii="Calibri" w:hAnsi="Calibri" w:cs="Calibri"/>
        </w:rPr>
        <w:t xml:space="preserve">in </w:t>
      </w:r>
      <w:r w:rsidR="00AB4CCA" w:rsidRPr="00424860">
        <w:rPr>
          <w:rFonts w:ascii="Calibri" w:hAnsi="Calibri" w:cs="Calibri"/>
        </w:rPr>
        <w:fldChar w:fldCharType="begin"/>
      </w:r>
      <w:r w:rsidR="00AB4CCA" w:rsidRPr="00424860">
        <w:rPr>
          <w:rFonts w:ascii="Calibri" w:hAnsi="Calibri" w:cs="Calibri"/>
        </w:rPr>
        <w:instrText xml:space="preserve"> REF _Ref81460569 \h </w:instrText>
      </w:r>
      <w:r w:rsidR="00AB4CCA" w:rsidRPr="00424860">
        <w:rPr>
          <w:rFonts w:ascii="Calibri" w:hAnsi="Calibri" w:cs="Calibri"/>
        </w:rPr>
      </w:r>
      <w:r w:rsidR="00AB4CCA" w:rsidRPr="00424860">
        <w:rPr>
          <w:rFonts w:ascii="Calibri" w:hAnsi="Calibri" w:cs="Calibri"/>
        </w:rPr>
        <w:fldChar w:fldCharType="separate"/>
      </w:r>
      <w:r w:rsidR="0097057B" w:rsidRPr="00F12975">
        <w:t>Fig</w:t>
      </w:r>
      <w:r w:rsidR="0097057B">
        <w:t>.</w:t>
      </w:r>
      <w:r w:rsidR="0097057B" w:rsidRPr="00F12975">
        <w:t xml:space="preserve"> </w:t>
      </w:r>
      <w:r w:rsidR="0097057B">
        <w:rPr>
          <w:i/>
          <w:iCs/>
          <w:noProof/>
        </w:rPr>
        <w:t>8</w:t>
      </w:r>
      <w:r w:rsidR="00AB4CCA" w:rsidRPr="00424860">
        <w:rPr>
          <w:rFonts w:ascii="Calibri" w:hAnsi="Calibri" w:cs="Calibri"/>
        </w:rPr>
        <w:fldChar w:fldCharType="end"/>
      </w:r>
      <w:r w:rsidR="003862DA" w:rsidRPr="00424860">
        <w:rPr>
          <w:rFonts w:ascii="Calibri" w:hAnsi="Calibri" w:cs="Calibri"/>
        </w:rPr>
        <w:t xml:space="preserve">. </w:t>
      </w:r>
      <w:r w:rsidR="00F84BE2" w:rsidRPr="00424860">
        <w:rPr>
          <w:rFonts w:ascii="Calibri" w:hAnsi="Calibri" w:cs="Calibri"/>
        </w:rPr>
        <w:t>The lowest MSE was 0.022 at the 70</w:t>
      </w:r>
      <w:r w:rsidR="00F84BE2" w:rsidRPr="00F12975">
        <w:rPr>
          <w:rFonts w:ascii="Calibri" w:hAnsi="Calibri" w:cs="Calibri"/>
        </w:rPr>
        <w:t>th</w:t>
      </w:r>
      <w:r w:rsidR="00F84BE2" w:rsidRPr="00424860">
        <w:rPr>
          <w:rFonts w:ascii="Calibri" w:hAnsi="Calibri" w:cs="Calibri"/>
        </w:rPr>
        <w:t xml:space="preserve"> epoch, which was </w:t>
      </w:r>
      <w:r w:rsidR="008C5869" w:rsidRPr="00424860">
        <w:rPr>
          <w:rFonts w:ascii="Calibri" w:hAnsi="Calibri" w:cs="Calibri"/>
        </w:rPr>
        <w:t>determined</w:t>
      </w:r>
      <w:r w:rsidR="00F84BE2" w:rsidRPr="00424860">
        <w:rPr>
          <w:rFonts w:ascii="Calibri" w:hAnsi="Calibri" w:cs="Calibri"/>
        </w:rPr>
        <w:t xml:space="preserve"> as the best </w:t>
      </w:r>
      <w:r w:rsidR="001F61CD" w:rsidRPr="00424860">
        <w:rPr>
          <w:rFonts w:ascii="Calibri" w:hAnsi="Calibri" w:cs="Calibri"/>
        </w:rPr>
        <w:t xml:space="preserve">training epoch </w:t>
      </w:r>
      <w:r w:rsidR="00F84BE2" w:rsidRPr="00424860">
        <w:rPr>
          <w:rFonts w:ascii="Calibri" w:hAnsi="Calibri" w:cs="Calibri"/>
        </w:rPr>
        <w:t xml:space="preserve">to produce </w:t>
      </w:r>
      <w:r w:rsidR="00EF23A4" w:rsidRPr="00424860">
        <w:rPr>
          <w:rFonts w:ascii="Calibri" w:hAnsi="Calibri" w:cs="Calibri"/>
        </w:rPr>
        <w:t xml:space="preserve">the U-Net model that </w:t>
      </w:r>
      <w:r w:rsidR="005A2568" w:rsidRPr="00424860">
        <w:rPr>
          <w:rFonts w:ascii="Calibri" w:hAnsi="Calibri" w:cs="Calibri"/>
        </w:rPr>
        <w:t>simulated</w:t>
      </w:r>
      <w:r w:rsidR="00F84BE2" w:rsidRPr="00424860">
        <w:rPr>
          <w:rFonts w:ascii="Calibri" w:hAnsi="Calibri" w:cs="Calibri"/>
        </w:rPr>
        <w:t xml:space="preserve"> </w:t>
      </w:r>
      <w:r w:rsidR="00EF23A4" w:rsidRPr="00424860">
        <w:rPr>
          <w:rFonts w:ascii="Calibri" w:hAnsi="Calibri" w:cs="Calibri"/>
        </w:rPr>
        <w:t xml:space="preserve">the </w:t>
      </w:r>
      <w:r w:rsidR="00F84BE2" w:rsidRPr="00424860">
        <w:rPr>
          <w:rFonts w:ascii="Calibri" w:hAnsi="Calibri" w:cs="Calibri"/>
        </w:rPr>
        <w:t xml:space="preserve">urban </w:t>
      </w:r>
      <w:r w:rsidR="00E5340C" w:rsidRPr="00424860">
        <w:rPr>
          <w:rFonts w:ascii="Calibri" w:hAnsi="Calibri" w:cs="Calibri"/>
        </w:rPr>
        <w:t>layout</w:t>
      </w:r>
      <w:r w:rsidR="00F84BE2" w:rsidRPr="00424860">
        <w:rPr>
          <w:rFonts w:ascii="Calibri" w:hAnsi="Calibri" w:cs="Calibri"/>
        </w:rPr>
        <w:t xml:space="preserve"> of </w:t>
      </w:r>
      <w:r w:rsidR="00EF23A4" w:rsidRPr="00424860">
        <w:rPr>
          <w:rFonts w:ascii="Calibri" w:hAnsi="Calibri" w:cs="Calibri"/>
        </w:rPr>
        <w:t>2018</w:t>
      </w:r>
      <w:r w:rsidR="00F84BE2" w:rsidRPr="00424860">
        <w:rPr>
          <w:rFonts w:ascii="Calibri" w:hAnsi="Calibri" w:cs="Calibri"/>
        </w:rPr>
        <w:t>.</w:t>
      </w:r>
    </w:p>
    <w:p w14:paraId="7D37F0C3" w14:textId="2BF54D5B" w:rsidR="009E4CC5" w:rsidRPr="00424860" w:rsidRDefault="0094553F" w:rsidP="00D71802">
      <w:pPr>
        <w:keepNext/>
        <w:spacing w:after="0" w:line="276" w:lineRule="auto"/>
      </w:pPr>
      <w:r w:rsidRPr="00424860">
        <w:rPr>
          <w:noProof/>
        </w:rPr>
        <w:lastRenderedPageBreak/>
        <w:drawing>
          <wp:inline distT="0" distB="0" distL="0" distR="0" wp14:anchorId="7CA5602A" wp14:editId="6F672FBA">
            <wp:extent cx="2777319" cy="1667861"/>
            <wp:effectExtent l="0" t="0" r="4445" b="8890"/>
            <wp:docPr id="6" name="Graphic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2">
                      <a:extLst>
                        <a:ext uri="{96DAC541-7B7A-43D3-8B79-37D633B846F1}">
                          <asvg:svgBlip xmlns:asvg="http://schemas.microsoft.com/office/drawing/2016/SVG/main" r:embed="rId43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79263" cy="166902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0863606" w14:textId="3FB96319" w:rsidR="00F35470" w:rsidRPr="00F12975" w:rsidRDefault="009E4CC5" w:rsidP="009E4CC5">
      <w:pPr>
        <w:pStyle w:val="Caption"/>
        <w:rPr>
          <w:rFonts w:ascii="Calibri" w:hAnsi="Calibri" w:cs="Calibri"/>
          <w:i w:val="0"/>
          <w:iCs w:val="0"/>
        </w:rPr>
      </w:pPr>
      <w:bookmarkStart w:id="343" w:name="_Ref81460569"/>
      <w:r w:rsidRPr="00F12975">
        <w:rPr>
          <w:i w:val="0"/>
          <w:iCs w:val="0"/>
        </w:rPr>
        <w:t>Fig</w:t>
      </w:r>
      <w:r w:rsidR="00823CC9">
        <w:rPr>
          <w:i w:val="0"/>
          <w:iCs w:val="0"/>
        </w:rPr>
        <w:t>.</w:t>
      </w:r>
      <w:r w:rsidRPr="00F12975">
        <w:rPr>
          <w:i w:val="0"/>
          <w:iCs w:val="0"/>
        </w:rPr>
        <w:t xml:space="preserve"> </w:t>
      </w:r>
      <w:r w:rsidRPr="00F12975">
        <w:rPr>
          <w:i w:val="0"/>
          <w:iCs w:val="0"/>
        </w:rPr>
        <w:fldChar w:fldCharType="begin"/>
      </w:r>
      <w:r w:rsidRPr="00F12975">
        <w:rPr>
          <w:i w:val="0"/>
          <w:iCs w:val="0"/>
        </w:rPr>
        <w:instrText>SEQ Figure \* ARABIC</w:instrText>
      </w:r>
      <w:r w:rsidRPr="00F12975">
        <w:rPr>
          <w:i w:val="0"/>
          <w:iCs w:val="0"/>
        </w:rPr>
        <w:fldChar w:fldCharType="separate"/>
      </w:r>
      <w:r w:rsidR="0097057B">
        <w:rPr>
          <w:i w:val="0"/>
          <w:iCs w:val="0"/>
          <w:noProof/>
        </w:rPr>
        <w:t>8</w:t>
      </w:r>
      <w:r w:rsidRPr="00F12975">
        <w:rPr>
          <w:i w:val="0"/>
          <w:iCs w:val="0"/>
        </w:rPr>
        <w:fldChar w:fldCharType="end"/>
      </w:r>
      <w:bookmarkEnd w:id="343"/>
      <w:r w:rsidRPr="00F12975">
        <w:rPr>
          <w:i w:val="0"/>
          <w:iCs w:val="0"/>
        </w:rPr>
        <w:t xml:space="preserve">. </w:t>
      </w:r>
      <w:r w:rsidR="00823CC9">
        <w:rPr>
          <w:i w:val="0"/>
          <w:iCs w:val="0"/>
        </w:rPr>
        <w:t>M</w:t>
      </w:r>
      <w:r w:rsidR="008E3B0F" w:rsidRPr="00F12975">
        <w:rPr>
          <w:i w:val="0"/>
          <w:iCs w:val="0"/>
        </w:rPr>
        <w:t>ean squared error</w:t>
      </w:r>
      <w:r w:rsidR="00823CC9">
        <w:rPr>
          <w:i w:val="0"/>
          <w:iCs w:val="0"/>
        </w:rPr>
        <w:t>s</w:t>
      </w:r>
      <w:r w:rsidR="008E3B0F" w:rsidRPr="00F12975">
        <w:rPr>
          <w:i w:val="0"/>
          <w:iCs w:val="0"/>
        </w:rPr>
        <w:t xml:space="preserve"> (MSE</w:t>
      </w:r>
      <w:r w:rsidR="00823CC9">
        <w:rPr>
          <w:i w:val="0"/>
          <w:iCs w:val="0"/>
        </w:rPr>
        <w:t>s</w:t>
      </w:r>
      <w:r w:rsidR="008E3B0F" w:rsidRPr="00F12975">
        <w:rPr>
          <w:i w:val="0"/>
          <w:iCs w:val="0"/>
        </w:rPr>
        <w:t>)</w:t>
      </w:r>
      <w:r w:rsidRPr="00F12975">
        <w:rPr>
          <w:i w:val="0"/>
          <w:iCs w:val="0"/>
        </w:rPr>
        <w:t xml:space="preserve"> </w:t>
      </w:r>
      <w:r w:rsidR="00EA284A">
        <w:rPr>
          <w:i w:val="0"/>
          <w:iCs w:val="0"/>
        </w:rPr>
        <w:t xml:space="preserve">were </w:t>
      </w:r>
      <w:r w:rsidR="00823CC9">
        <w:rPr>
          <w:i w:val="0"/>
          <w:iCs w:val="0"/>
        </w:rPr>
        <w:t xml:space="preserve">obtained </w:t>
      </w:r>
      <w:r w:rsidR="00055135">
        <w:rPr>
          <w:i w:val="0"/>
          <w:iCs w:val="0"/>
        </w:rPr>
        <w:t>by</w:t>
      </w:r>
      <w:r w:rsidR="008E3B0F" w:rsidRPr="00F12975">
        <w:rPr>
          <w:i w:val="0"/>
          <w:iCs w:val="0"/>
        </w:rPr>
        <w:t xml:space="preserve"> applying</w:t>
      </w:r>
      <w:r w:rsidRPr="00F12975">
        <w:rPr>
          <w:i w:val="0"/>
          <w:iCs w:val="0"/>
        </w:rPr>
        <w:t xml:space="preserve"> the </w:t>
      </w:r>
      <w:r w:rsidR="00CD71CA" w:rsidRPr="00F12975">
        <w:rPr>
          <w:i w:val="0"/>
          <w:iCs w:val="0"/>
        </w:rPr>
        <w:t>U-Net</w:t>
      </w:r>
      <w:r w:rsidR="005376B0" w:rsidRPr="00F12975">
        <w:rPr>
          <w:i w:val="0"/>
          <w:iCs w:val="0"/>
        </w:rPr>
        <w:t xml:space="preserve"> </w:t>
      </w:r>
      <w:r w:rsidR="00823CC9">
        <w:rPr>
          <w:i w:val="0"/>
          <w:iCs w:val="0"/>
        </w:rPr>
        <w:t>to</w:t>
      </w:r>
      <w:r w:rsidR="008E3B0F" w:rsidRPr="00F12975">
        <w:rPr>
          <w:i w:val="0"/>
          <w:iCs w:val="0"/>
        </w:rPr>
        <w:t xml:space="preserve"> </w:t>
      </w:r>
      <w:r w:rsidR="00AB7495" w:rsidRPr="00F12975">
        <w:rPr>
          <w:i w:val="0"/>
          <w:iCs w:val="0"/>
        </w:rPr>
        <w:t xml:space="preserve">historical urban land-use maps </w:t>
      </w:r>
      <w:r w:rsidR="00823CC9">
        <w:rPr>
          <w:i w:val="0"/>
          <w:iCs w:val="0"/>
        </w:rPr>
        <w:t>for the period</w:t>
      </w:r>
      <w:r w:rsidR="00AB7495" w:rsidRPr="00F12975">
        <w:rPr>
          <w:i w:val="0"/>
          <w:iCs w:val="0"/>
        </w:rPr>
        <w:t xml:space="preserve"> 1994</w:t>
      </w:r>
      <w:r w:rsidR="00823CC9">
        <w:rPr>
          <w:i w:val="0"/>
          <w:iCs w:val="0"/>
        </w:rPr>
        <w:t>–</w:t>
      </w:r>
      <w:r w:rsidR="00AB7495" w:rsidRPr="00F12975">
        <w:rPr>
          <w:i w:val="0"/>
          <w:iCs w:val="0"/>
        </w:rPr>
        <w:t>2006</w:t>
      </w:r>
      <w:r w:rsidRPr="00F12975">
        <w:rPr>
          <w:i w:val="0"/>
          <w:iCs w:val="0"/>
        </w:rPr>
        <w:t xml:space="preserve"> at different epochs</w:t>
      </w:r>
      <w:r w:rsidR="005376B0" w:rsidRPr="00F12975">
        <w:rPr>
          <w:i w:val="0"/>
          <w:iCs w:val="0"/>
        </w:rPr>
        <w:t>. W</w:t>
      </w:r>
      <w:r w:rsidR="00323623" w:rsidRPr="00F12975">
        <w:rPr>
          <w:i w:val="0"/>
          <w:iCs w:val="0"/>
        </w:rPr>
        <w:t>e saved the intermedia</w:t>
      </w:r>
      <w:r w:rsidR="00823CC9">
        <w:rPr>
          <w:i w:val="0"/>
          <w:iCs w:val="0"/>
        </w:rPr>
        <w:t>te</w:t>
      </w:r>
      <w:r w:rsidR="00323623" w:rsidRPr="00F12975">
        <w:rPr>
          <w:i w:val="0"/>
          <w:iCs w:val="0"/>
        </w:rPr>
        <w:t xml:space="preserve"> model of </w:t>
      </w:r>
      <w:r w:rsidR="00E820B8" w:rsidRPr="00F12975">
        <w:rPr>
          <w:i w:val="0"/>
          <w:iCs w:val="0"/>
        </w:rPr>
        <w:t>each epoch</w:t>
      </w:r>
      <w:r w:rsidR="00823CC9">
        <w:rPr>
          <w:i w:val="0"/>
          <w:iCs w:val="0"/>
        </w:rPr>
        <w:t>,</w:t>
      </w:r>
      <w:r w:rsidR="00323623" w:rsidRPr="00F12975">
        <w:rPr>
          <w:i w:val="0"/>
          <w:iCs w:val="0"/>
        </w:rPr>
        <w:t xml:space="preserve"> and the dot</w:t>
      </w:r>
      <w:r w:rsidR="00823CC9">
        <w:rPr>
          <w:i w:val="0"/>
          <w:iCs w:val="0"/>
        </w:rPr>
        <w:t>s</w:t>
      </w:r>
      <w:r w:rsidR="00323623" w:rsidRPr="00F12975">
        <w:rPr>
          <w:i w:val="0"/>
          <w:iCs w:val="0"/>
        </w:rPr>
        <w:t xml:space="preserve"> </w:t>
      </w:r>
      <w:r w:rsidR="00823CC9">
        <w:rPr>
          <w:i w:val="0"/>
          <w:iCs w:val="0"/>
        </w:rPr>
        <w:t>represent</w:t>
      </w:r>
      <w:r w:rsidR="00323623" w:rsidRPr="00F12975">
        <w:rPr>
          <w:i w:val="0"/>
          <w:iCs w:val="0"/>
        </w:rPr>
        <w:t xml:space="preserve"> the MSE</w:t>
      </w:r>
      <w:r w:rsidR="00823CC9">
        <w:rPr>
          <w:i w:val="0"/>
          <w:iCs w:val="0"/>
        </w:rPr>
        <w:t>s</w:t>
      </w:r>
      <w:r w:rsidR="000A7A63" w:rsidRPr="00F12975">
        <w:rPr>
          <w:i w:val="0"/>
          <w:iCs w:val="0"/>
        </w:rPr>
        <w:t xml:space="preserve"> of such model on the validat</w:t>
      </w:r>
      <w:r w:rsidR="00823CC9">
        <w:rPr>
          <w:i w:val="0"/>
          <w:iCs w:val="0"/>
        </w:rPr>
        <w:t>ed</w:t>
      </w:r>
      <w:r w:rsidR="000A7A63" w:rsidRPr="00F12975">
        <w:rPr>
          <w:i w:val="0"/>
          <w:iCs w:val="0"/>
        </w:rPr>
        <w:t xml:space="preserve"> samples.</w:t>
      </w:r>
      <w:r w:rsidR="00550550" w:rsidRPr="00F12975">
        <w:rPr>
          <w:i w:val="0"/>
          <w:iCs w:val="0"/>
        </w:rPr>
        <w:t xml:space="preserve"> The line and ribbon </w:t>
      </w:r>
      <w:r w:rsidR="00823CC9">
        <w:rPr>
          <w:i w:val="0"/>
          <w:iCs w:val="0"/>
        </w:rPr>
        <w:t>represent</w:t>
      </w:r>
      <w:r w:rsidR="00550550" w:rsidRPr="00F12975">
        <w:rPr>
          <w:i w:val="0"/>
          <w:iCs w:val="0"/>
        </w:rPr>
        <w:t xml:space="preserve"> the </w:t>
      </w:r>
      <w:r w:rsidR="00085F29" w:rsidRPr="00F12975">
        <w:rPr>
          <w:i w:val="0"/>
          <w:iCs w:val="0"/>
        </w:rPr>
        <w:t xml:space="preserve">fitting and </w:t>
      </w:r>
      <w:r w:rsidR="000B5CA1" w:rsidRPr="00F12975">
        <w:rPr>
          <w:i w:val="0"/>
          <w:iCs w:val="0"/>
        </w:rPr>
        <w:t>confidence</w:t>
      </w:r>
      <w:r w:rsidR="00085F29" w:rsidRPr="00F12975">
        <w:rPr>
          <w:i w:val="0"/>
          <w:iCs w:val="0"/>
        </w:rPr>
        <w:t xml:space="preserve"> interval</w:t>
      </w:r>
      <w:r w:rsidR="000B5CA1" w:rsidRPr="00F12975">
        <w:rPr>
          <w:i w:val="0"/>
          <w:iCs w:val="0"/>
        </w:rPr>
        <w:t xml:space="preserve"> </w:t>
      </w:r>
      <w:r w:rsidR="00C5595A" w:rsidRPr="00F12975">
        <w:rPr>
          <w:i w:val="0"/>
          <w:iCs w:val="0"/>
        </w:rPr>
        <w:t xml:space="preserve">(95%) </w:t>
      </w:r>
      <w:r w:rsidR="00675143" w:rsidRPr="00F12975">
        <w:rPr>
          <w:i w:val="0"/>
          <w:iCs w:val="0"/>
        </w:rPr>
        <w:t>of</w:t>
      </w:r>
      <w:r w:rsidR="000B5CA1" w:rsidRPr="00F12975">
        <w:rPr>
          <w:i w:val="0"/>
          <w:iCs w:val="0"/>
        </w:rPr>
        <w:t xml:space="preserve"> the dots</w:t>
      </w:r>
      <w:r w:rsidR="00055135">
        <w:rPr>
          <w:i w:val="0"/>
          <w:iCs w:val="0"/>
        </w:rPr>
        <w:t>, respectively,</w:t>
      </w:r>
      <w:r w:rsidR="000B5CA1" w:rsidRPr="00F12975">
        <w:rPr>
          <w:i w:val="0"/>
          <w:iCs w:val="0"/>
        </w:rPr>
        <w:t xml:space="preserve"> </w:t>
      </w:r>
      <w:r w:rsidR="007C1E5B">
        <w:rPr>
          <w:i w:val="0"/>
          <w:iCs w:val="0"/>
        </w:rPr>
        <w:t>to</w:t>
      </w:r>
      <w:r w:rsidR="000B5CA1" w:rsidRPr="00F12975">
        <w:rPr>
          <w:i w:val="0"/>
          <w:iCs w:val="0"/>
        </w:rPr>
        <w:t xml:space="preserve"> better reflect the trend.</w:t>
      </w:r>
    </w:p>
    <w:p w14:paraId="6522BDE7" w14:textId="162012CA" w:rsidR="00C21891" w:rsidRPr="00424860" w:rsidRDefault="00C5065F" w:rsidP="00C21891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The U-Net </w:t>
      </w:r>
      <w:r w:rsidR="0086542F" w:rsidRPr="00424860">
        <w:rPr>
          <w:rFonts w:ascii="Calibri" w:hAnsi="Calibri" w:cs="Calibri"/>
        </w:rPr>
        <w:t xml:space="preserve">successfully </w:t>
      </w:r>
      <w:r w:rsidRPr="00424860">
        <w:rPr>
          <w:rFonts w:ascii="Calibri" w:hAnsi="Calibri" w:cs="Calibri"/>
        </w:rPr>
        <w:t xml:space="preserve">learned </w:t>
      </w:r>
      <w:r w:rsidR="00925271" w:rsidRPr="00424860">
        <w:rPr>
          <w:rFonts w:ascii="Calibri" w:hAnsi="Calibri" w:cs="Calibri"/>
        </w:rPr>
        <w:t xml:space="preserve">and captured different aspects of the complex spatial patterns of urban areas in the study area </w:t>
      </w:r>
      <w:r w:rsidR="00F84BE2" w:rsidRPr="00424860">
        <w:rPr>
          <w:rFonts w:ascii="Calibri" w:hAnsi="Calibri" w:cs="Calibri"/>
        </w:rPr>
        <w:t>(</w:t>
      </w:r>
      <w:r w:rsidR="00231D13" w:rsidRPr="00424860">
        <w:rPr>
          <w:rFonts w:ascii="Calibri" w:hAnsi="Calibri" w:cs="Calibri"/>
          <w:highlight w:val="yellow"/>
        </w:rPr>
        <w:fldChar w:fldCharType="begin"/>
      </w:r>
      <w:r w:rsidR="00231D13" w:rsidRPr="00424860">
        <w:rPr>
          <w:rFonts w:ascii="Calibri" w:hAnsi="Calibri" w:cs="Calibri"/>
        </w:rPr>
        <w:instrText xml:space="preserve"> REF _Ref81460686 \h </w:instrText>
      </w:r>
      <w:r w:rsidR="00231D13" w:rsidRPr="00424860">
        <w:rPr>
          <w:rFonts w:ascii="Calibri" w:hAnsi="Calibri" w:cs="Calibri"/>
          <w:highlight w:val="yellow"/>
        </w:rPr>
      </w:r>
      <w:r w:rsidR="00231D13" w:rsidRPr="00424860">
        <w:rPr>
          <w:rFonts w:ascii="Calibri" w:hAnsi="Calibri" w:cs="Calibri"/>
          <w:highlight w:val="yellow"/>
        </w:rPr>
        <w:fldChar w:fldCharType="separate"/>
      </w:r>
      <w:r w:rsidR="0097057B" w:rsidRPr="005A6307">
        <w:t>Fig</w:t>
      </w:r>
      <w:r w:rsidR="0097057B">
        <w:t>.</w:t>
      </w:r>
      <w:r w:rsidR="0097057B" w:rsidRPr="005A6307">
        <w:t xml:space="preserve"> </w:t>
      </w:r>
      <w:r w:rsidR="0097057B">
        <w:rPr>
          <w:i/>
          <w:iCs/>
          <w:noProof/>
        </w:rPr>
        <w:t>9</w:t>
      </w:r>
      <w:r w:rsidR="00231D13" w:rsidRPr="00424860">
        <w:rPr>
          <w:rFonts w:ascii="Calibri" w:hAnsi="Calibri" w:cs="Calibri"/>
          <w:highlight w:val="yellow"/>
        </w:rPr>
        <w:fldChar w:fldCharType="end"/>
      </w:r>
      <w:r w:rsidR="00F84BE2" w:rsidRPr="00424860">
        <w:rPr>
          <w:rFonts w:ascii="Calibri" w:hAnsi="Calibri" w:cs="Calibri"/>
        </w:rPr>
        <w:t>).</w:t>
      </w:r>
      <w:r w:rsidR="004B763F" w:rsidRPr="00424860">
        <w:rPr>
          <w:rFonts w:ascii="Calibri" w:hAnsi="Calibri" w:cs="Calibri"/>
        </w:rPr>
        <w:t xml:space="preserve"> </w:t>
      </w:r>
      <w:r w:rsidR="00E41076" w:rsidRPr="00424860">
        <w:rPr>
          <w:rFonts w:ascii="Calibri" w:hAnsi="Calibri" w:cs="Calibri"/>
        </w:rPr>
        <w:t xml:space="preserve">For example, in the illustrative sample </w:t>
      </w:r>
      <w:r w:rsidR="0021413F" w:rsidRPr="00424860">
        <w:rPr>
          <w:rFonts w:ascii="Calibri" w:hAnsi="Calibri" w:cs="Calibri"/>
        </w:rPr>
        <w:t xml:space="preserve">presented in </w:t>
      </w:r>
      <w:r w:rsidR="0021413F" w:rsidRPr="00424860">
        <w:rPr>
          <w:rFonts w:ascii="Calibri" w:hAnsi="Calibri" w:cs="Calibri"/>
          <w:highlight w:val="yellow"/>
        </w:rPr>
        <w:fldChar w:fldCharType="begin"/>
      </w:r>
      <w:r w:rsidR="0021413F" w:rsidRPr="00424860">
        <w:rPr>
          <w:rFonts w:ascii="Calibri" w:hAnsi="Calibri" w:cs="Calibri"/>
        </w:rPr>
        <w:instrText xml:space="preserve"> REF _Ref81460686 \h </w:instrText>
      </w:r>
      <w:r w:rsidR="0021413F" w:rsidRPr="00424860">
        <w:rPr>
          <w:rFonts w:ascii="Calibri" w:hAnsi="Calibri" w:cs="Calibri"/>
          <w:highlight w:val="yellow"/>
        </w:rPr>
      </w:r>
      <w:r w:rsidR="0021413F" w:rsidRPr="00424860">
        <w:rPr>
          <w:rFonts w:ascii="Calibri" w:hAnsi="Calibri" w:cs="Calibri"/>
          <w:highlight w:val="yellow"/>
        </w:rPr>
        <w:fldChar w:fldCharType="separate"/>
      </w:r>
      <w:r w:rsidR="0097057B" w:rsidRPr="005A6307">
        <w:t>Fig</w:t>
      </w:r>
      <w:r w:rsidR="0097057B">
        <w:t>.</w:t>
      </w:r>
      <w:r w:rsidR="0097057B" w:rsidRPr="005A6307">
        <w:t xml:space="preserve"> </w:t>
      </w:r>
      <w:r w:rsidR="0097057B">
        <w:rPr>
          <w:i/>
          <w:iCs/>
          <w:noProof/>
        </w:rPr>
        <w:t>9</w:t>
      </w:r>
      <w:r w:rsidR="0021413F" w:rsidRPr="00424860">
        <w:rPr>
          <w:rFonts w:ascii="Calibri" w:hAnsi="Calibri" w:cs="Calibri"/>
          <w:highlight w:val="yellow"/>
        </w:rPr>
        <w:fldChar w:fldCharType="end"/>
      </w:r>
      <w:r w:rsidR="0021413F" w:rsidRPr="00424860">
        <w:rPr>
          <w:rFonts w:ascii="Calibri" w:hAnsi="Calibri" w:cs="Calibri"/>
        </w:rPr>
        <w:t>, t</w:t>
      </w:r>
      <w:r w:rsidR="004B763F" w:rsidRPr="00424860">
        <w:rPr>
          <w:rFonts w:ascii="Calibri" w:hAnsi="Calibri" w:cs="Calibri"/>
        </w:rPr>
        <w:t xml:space="preserve">he </w:t>
      </w:r>
      <w:r w:rsidR="0021413F" w:rsidRPr="00424860">
        <w:rPr>
          <w:rFonts w:ascii="Calibri" w:hAnsi="Calibri" w:cs="Calibri"/>
        </w:rPr>
        <w:t>Down</w:t>
      </w:r>
      <w:r w:rsidR="004B763F" w:rsidRPr="00424860">
        <w:rPr>
          <w:rFonts w:ascii="Calibri" w:hAnsi="Calibri" w:cs="Calibri"/>
        </w:rPr>
        <w:t xml:space="preserve">-1 layer </w:t>
      </w:r>
      <w:r w:rsidR="00606ACA" w:rsidRPr="00424860">
        <w:rPr>
          <w:rFonts w:ascii="Calibri" w:hAnsi="Calibri" w:cs="Calibri"/>
        </w:rPr>
        <w:t>broadly</w:t>
      </w:r>
      <w:r w:rsidR="004B763F" w:rsidRPr="00424860">
        <w:rPr>
          <w:rFonts w:ascii="Calibri" w:hAnsi="Calibri" w:cs="Calibri"/>
        </w:rPr>
        <w:t xml:space="preserve"> distinguish</w:t>
      </w:r>
      <w:r w:rsidR="00606ACA" w:rsidRPr="00424860">
        <w:rPr>
          <w:rFonts w:ascii="Calibri" w:hAnsi="Calibri" w:cs="Calibri"/>
        </w:rPr>
        <w:t>ed between</w:t>
      </w:r>
      <w:r w:rsidR="004B763F" w:rsidRPr="00424860">
        <w:rPr>
          <w:rFonts w:ascii="Calibri" w:hAnsi="Calibri" w:cs="Calibri"/>
        </w:rPr>
        <w:t xml:space="preserve"> urban and nonurban pixels. The </w:t>
      </w:r>
      <w:r w:rsidR="00D976A9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>own-2 layer recognize</w:t>
      </w:r>
      <w:r w:rsidR="00606ACA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 xml:space="preserve"> simple patterns</w:t>
      </w:r>
      <w:r w:rsidR="00606ACA" w:rsidRPr="00424860">
        <w:rPr>
          <w:rFonts w:ascii="Calibri" w:hAnsi="Calibri" w:cs="Calibri"/>
        </w:rPr>
        <w:t xml:space="preserve"> such as </w:t>
      </w:r>
      <w:r w:rsidR="004B763F" w:rsidRPr="00424860">
        <w:rPr>
          <w:rFonts w:ascii="Calibri" w:hAnsi="Calibri" w:cs="Calibri"/>
        </w:rPr>
        <w:t xml:space="preserve">horizontal and vertical </w:t>
      </w:r>
      <w:r w:rsidR="000E5028" w:rsidRPr="00424860">
        <w:rPr>
          <w:rFonts w:ascii="Calibri" w:hAnsi="Calibri" w:cs="Calibri"/>
        </w:rPr>
        <w:t>roads and</w:t>
      </w:r>
      <w:r w:rsidR="004B763F" w:rsidRPr="00424860">
        <w:rPr>
          <w:rFonts w:ascii="Calibri" w:hAnsi="Calibri" w:cs="Calibri"/>
        </w:rPr>
        <w:t xml:space="preserve"> </w:t>
      </w:r>
      <w:r w:rsidR="00664931" w:rsidRPr="00424860">
        <w:rPr>
          <w:rFonts w:ascii="Calibri" w:hAnsi="Calibri" w:cs="Calibri"/>
        </w:rPr>
        <w:t>learned to highlight</w:t>
      </w:r>
      <w:r w:rsidR="006D5D39" w:rsidRPr="00424860">
        <w:rPr>
          <w:rFonts w:ascii="Calibri" w:hAnsi="Calibri" w:cs="Calibri"/>
        </w:rPr>
        <w:t xml:space="preserve"> </w:t>
      </w:r>
      <w:r w:rsidR="004B763F" w:rsidRPr="00424860">
        <w:rPr>
          <w:rFonts w:ascii="Calibri" w:hAnsi="Calibri" w:cs="Calibri"/>
        </w:rPr>
        <w:t xml:space="preserve">larger towns among small villages. The </w:t>
      </w:r>
      <w:r w:rsidR="00D976A9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 xml:space="preserve">own-3 layer learned to associate </w:t>
      </w:r>
      <w:r w:rsidR="009630D6" w:rsidRPr="00424860">
        <w:rPr>
          <w:rFonts w:ascii="Calibri" w:hAnsi="Calibri" w:cs="Calibri"/>
        </w:rPr>
        <w:t>adjacent</w:t>
      </w:r>
      <w:r w:rsidR="004B763F" w:rsidRPr="00424860">
        <w:rPr>
          <w:rFonts w:ascii="Calibri" w:hAnsi="Calibri" w:cs="Calibri"/>
        </w:rPr>
        <w:t xml:space="preserve"> </w:t>
      </w:r>
      <w:r w:rsidR="004457CA" w:rsidRPr="00424860">
        <w:rPr>
          <w:rFonts w:ascii="Calibri" w:hAnsi="Calibri" w:cs="Calibri"/>
        </w:rPr>
        <w:t xml:space="preserve">urban </w:t>
      </w:r>
      <w:r w:rsidR="009630D6" w:rsidRPr="00424860">
        <w:rPr>
          <w:rFonts w:ascii="Calibri" w:hAnsi="Calibri" w:cs="Calibri"/>
        </w:rPr>
        <w:t>clusters</w:t>
      </w:r>
      <w:r w:rsidR="001B058C" w:rsidRPr="00424860">
        <w:rPr>
          <w:rFonts w:ascii="Calibri" w:hAnsi="Calibri" w:cs="Calibri"/>
        </w:rPr>
        <w:t>,</w:t>
      </w:r>
      <w:r w:rsidR="00413C9B" w:rsidRPr="00424860">
        <w:rPr>
          <w:rFonts w:ascii="Calibri" w:hAnsi="Calibri" w:cs="Calibri"/>
        </w:rPr>
        <w:t xml:space="preserve"> and </w:t>
      </w:r>
      <w:r w:rsidR="004B763F" w:rsidRPr="00424860">
        <w:rPr>
          <w:rFonts w:ascii="Calibri" w:hAnsi="Calibri" w:cs="Calibri"/>
        </w:rPr>
        <w:t>potential urban development corridors connect</w:t>
      </w:r>
      <w:r w:rsidR="00413C9B" w:rsidRPr="00424860">
        <w:rPr>
          <w:rFonts w:ascii="Calibri" w:hAnsi="Calibri" w:cs="Calibri"/>
        </w:rPr>
        <w:t>ing</w:t>
      </w:r>
      <w:r w:rsidR="004B763F" w:rsidRPr="00424860">
        <w:rPr>
          <w:rFonts w:ascii="Calibri" w:hAnsi="Calibri" w:cs="Calibri"/>
        </w:rPr>
        <w:t xml:space="preserve"> discret</w:t>
      </w:r>
      <w:r w:rsidR="006B7262">
        <w:rPr>
          <w:rFonts w:ascii="Calibri" w:hAnsi="Calibri" w:cs="Calibri"/>
        </w:rPr>
        <w:t>e</w:t>
      </w:r>
      <w:r w:rsidR="004B763F" w:rsidRPr="00424860">
        <w:rPr>
          <w:rFonts w:ascii="Calibri" w:hAnsi="Calibri" w:cs="Calibri"/>
        </w:rPr>
        <w:t xml:space="preserve"> towns/villages</w:t>
      </w:r>
      <w:r w:rsidR="00413C9B" w:rsidRPr="00424860">
        <w:rPr>
          <w:rFonts w:ascii="Calibri" w:hAnsi="Calibri" w:cs="Calibri"/>
        </w:rPr>
        <w:t xml:space="preserve"> were identified</w:t>
      </w:r>
      <w:r w:rsidR="004B763F" w:rsidRPr="00424860">
        <w:rPr>
          <w:rFonts w:ascii="Calibri" w:hAnsi="Calibri" w:cs="Calibri"/>
        </w:rPr>
        <w:t xml:space="preserve">. The </w:t>
      </w:r>
      <w:r w:rsidR="00D976A9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>own-4 layer allocate</w:t>
      </w:r>
      <w:r w:rsidR="00413C9B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 xml:space="preserve"> higher urban development probability to the pixels near existing towns/villages</w:t>
      </w:r>
      <w:r w:rsidR="009630D6" w:rsidRPr="00424860">
        <w:rPr>
          <w:rFonts w:ascii="Calibri" w:hAnsi="Calibri" w:cs="Calibri"/>
        </w:rPr>
        <w:t xml:space="preserve">, making </w:t>
      </w:r>
      <w:r w:rsidR="004B763F" w:rsidRPr="00424860">
        <w:rPr>
          <w:rFonts w:ascii="Calibri" w:hAnsi="Calibri" w:cs="Calibri"/>
        </w:rPr>
        <w:t>the urban development corridors more concentrate</w:t>
      </w:r>
      <w:r w:rsidR="004620DB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 xml:space="preserve"> and intensive. The </w:t>
      </w:r>
      <w:r w:rsidR="00D976A9" w:rsidRPr="00424860">
        <w:rPr>
          <w:rFonts w:ascii="Calibri" w:hAnsi="Calibri" w:cs="Calibri"/>
        </w:rPr>
        <w:t>B</w:t>
      </w:r>
      <w:r w:rsidR="004B763F" w:rsidRPr="00424860">
        <w:rPr>
          <w:rFonts w:ascii="Calibri" w:hAnsi="Calibri" w:cs="Calibri"/>
        </w:rPr>
        <w:t xml:space="preserve">ottleneck </w:t>
      </w:r>
      <w:r w:rsidR="004620DB" w:rsidRPr="00424860">
        <w:rPr>
          <w:rFonts w:ascii="Calibri" w:hAnsi="Calibri" w:cs="Calibri"/>
        </w:rPr>
        <w:t>layers</w:t>
      </w:r>
      <w:r w:rsidR="000D545B" w:rsidRPr="00424860">
        <w:rPr>
          <w:rFonts w:ascii="Calibri" w:hAnsi="Calibri" w:cs="Calibri"/>
        </w:rPr>
        <w:t xml:space="preserve"> </w:t>
      </w:r>
      <w:r w:rsidR="00C57379" w:rsidRPr="00424860">
        <w:rPr>
          <w:rFonts w:ascii="Calibri" w:hAnsi="Calibri" w:cs="Calibri"/>
        </w:rPr>
        <w:t xml:space="preserve">captured the general pattern </w:t>
      </w:r>
      <w:r w:rsidR="000D545B" w:rsidRPr="00424860">
        <w:rPr>
          <w:rFonts w:ascii="Calibri" w:hAnsi="Calibri" w:cs="Calibri"/>
        </w:rPr>
        <w:t>of urban development in the target year</w:t>
      </w:r>
      <w:r w:rsidR="004620DB" w:rsidRPr="00424860">
        <w:rPr>
          <w:rFonts w:ascii="Calibri" w:hAnsi="Calibri" w:cs="Calibri"/>
        </w:rPr>
        <w:t>. The up</w:t>
      </w:r>
      <w:r w:rsidR="00117058" w:rsidRPr="00424860">
        <w:rPr>
          <w:rFonts w:ascii="Calibri" w:hAnsi="Calibri" w:cs="Calibri"/>
        </w:rPr>
        <w:t>-sampl</w:t>
      </w:r>
      <w:r w:rsidR="006B7262">
        <w:rPr>
          <w:rFonts w:ascii="Calibri" w:hAnsi="Calibri" w:cs="Calibri"/>
        </w:rPr>
        <w:t>ed</w:t>
      </w:r>
      <w:r w:rsidR="00117058" w:rsidRPr="00424860">
        <w:rPr>
          <w:rFonts w:ascii="Calibri" w:hAnsi="Calibri" w:cs="Calibri"/>
        </w:rPr>
        <w:t xml:space="preserve"> </w:t>
      </w:r>
      <w:r w:rsidR="004620DB" w:rsidRPr="00424860">
        <w:rPr>
          <w:rFonts w:ascii="Calibri" w:hAnsi="Calibri" w:cs="Calibri"/>
        </w:rPr>
        <w:t xml:space="preserve">layers </w:t>
      </w:r>
      <w:r w:rsidR="00810A29" w:rsidRPr="00424860">
        <w:rPr>
          <w:rFonts w:ascii="Calibri" w:hAnsi="Calibri" w:cs="Calibri"/>
        </w:rPr>
        <w:t>integrate</w:t>
      </w:r>
      <w:r w:rsidR="009925CE" w:rsidRPr="00424860">
        <w:rPr>
          <w:rFonts w:ascii="Calibri" w:hAnsi="Calibri" w:cs="Calibri"/>
        </w:rPr>
        <w:t>d</w:t>
      </w:r>
      <w:r w:rsidR="004620DB" w:rsidRPr="00424860">
        <w:rPr>
          <w:rFonts w:ascii="Calibri" w:hAnsi="Calibri" w:cs="Calibri"/>
        </w:rPr>
        <w:t xml:space="preserve"> </w:t>
      </w:r>
      <w:r w:rsidR="00703680" w:rsidRPr="00424860">
        <w:rPr>
          <w:rFonts w:ascii="Calibri" w:hAnsi="Calibri" w:cs="Calibri"/>
        </w:rPr>
        <w:t xml:space="preserve">both </w:t>
      </w:r>
      <w:r w:rsidR="008D2FBB" w:rsidRPr="00424860">
        <w:rPr>
          <w:rFonts w:ascii="Calibri" w:hAnsi="Calibri" w:cs="Calibri"/>
        </w:rPr>
        <w:t xml:space="preserve">high-level </w:t>
      </w:r>
      <w:r w:rsidR="00714DC7" w:rsidRPr="00424860">
        <w:rPr>
          <w:rFonts w:ascii="Calibri" w:hAnsi="Calibri" w:cs="Calibri"/>
        </w:rPr>
        <w:t>and lo</w:t>
      </w:r>
      <w:r w:rsidR="00703680" w:rsidRPr="00424860">
        <w:rPr>
          <w:rFonts w:ascii="Calibri" w:hAnsi="Calibri" w:cs="Calibri"/>
        </w:rPr>
        <w:t>w</w:t>
      </w:r>
      <w:r w:rsidR="00714DC7" w:rsidRPr="00424860">
        <w:rPr>
          <w:rFonts w:ascii="Calibri" w:hAnsi="Calibri" w:cs="Calibri"/>
        </w:rPr>
        <w:t>-lev</w:t>
      </w:r>
      <w:r w:rsidR="00885908" w:rsidRPr="00424860">
        <w:rPr>
          <w:rFonts w:ascii="Calibri" w:hAnsi="Calibri" w:cs="Calibri"/>
        </w:rPr>
        <w:t>el features</w:t>
      </w:r>
      <w:r w:rsidR="00703680" w:rsidRPr="00424860">
        <w:rPr>
          <w:rFonts w:ascii="Calibri" w:hAnsi="Calibri" w:cs="Calibri"/>
        </w:rPr>
        <w:t xml:space="preserve">. The </w:t>
      </w:r>
      <w:r w:rsidR="00D976A9" w:rsidRPr="00424860">
        <w:rPr>
          <w:rFonts w:ascii="Calibri" w:hAnsi="Calibri" w:cs="Calibri"/>
        </w:rPr>
        <w:t>U</w:t>
      </w:r>
      <w:r w:rsidR="004620DB" w:rsidRPr="00424860">
        <w:rPr>
          <w:rFonts w:ascii="Calibri" w:hAnsi="Calibri" w:cs="Calibri"/>
        </w:rPr>
        <w:t xml:space="preserve">p-4 layer refined the </w:t>
      </w:r>
      <w:r w:rsidR="00810A29" w:rsidRPr="00424860">
        <w:rPr>
          <w:rFonts w:ascii="Calibri" w:hAnsi="Calibri" w:cs="Calibri"/>
        </w:rPr>
        <w:t>over</w:t>
      </w:r>
      <w:r w:rsidR="006B6C46" w:rsidRPr="00424860">
        <w:rPr>
          <w:rFonts w:ascii="Calibri" w:hAnsi="Calibri" w:cs="Calibri"/>
        </w:rPr>
        <w:t xml:space="preserve">view patterns in the </w:t>
      </w:r>
      <w:r w:rsidR="00D976A9" w:rsidRPr="00424860">
        <w:rPr>
          <w:rFonts w:ascii="Calibri" w:hAnsi="Calibri" w:cs="Calibri"/>
        </w:rPr>
        <w:t>B</w:t>
      </w:r>
      <w:r w:rsidR="004620DB" w:rsidRPr="00424860">
        <w:rPr>
          <w:rFonts w:ascii="Calibri" w:hAnsi="Calibri" w:cs="Calibri"/>
        </w:rPr>
        <w:t xml:space="preserve">ottleneck layer by </w:t>
      </w:r>
      <w:r w:rsidR="00810A29" w:rsidRPr="00424860">
        <w:rPr>
          <w:rFonts w:ascii="Calibri" w:hAnsi="Calibri" w:cs="Calibri"/>
        </w:rPr>
        <w:t>combining</w:t>
      </w:r>
      <w:r w:rsidR="004620DB" w:rsidRPr="00424860">
        <w:rPr>
          <w:rFonts w:ascii="Calibri" w:hAnsi="Calibri" w:cs="Calibri"/>
        </w:rPr>
        <w:t xml:space="preserve"> the </w:t>
      </w:r>
      <w:r w:rsidR="006B7262">
        <w:rPr>
          <w:rFonts w:ascii="Calibri" w:hAnsi="Calibri" w:cs="Calibri"/>
        </w:rPr>
        <w:t>latter</w:t>
      </w:r>
      <w:r w:rsidR="004620DB" w:rsidRPr="00424860">
        <w:rPr>
          <w:rFonts w:ascii="Calibri" w:hAnsi="Calibri" w:cs="Calibri"/>
        </w:rPr>
        <w:t xml:space="preserve"> </w:t>
      </w:r>
      <w:r w:rsidR="006B7262">
        <w:rPr>
          <w:rFonts w:ascii="Calibri" w:hAnsi="Calibri" w:cs="Calibri"/>
        </w:rPr>
        <w:t>with</w:t>
      </w:r>
      <w:r w:rsidR="004620DB" w:rsidRPr="00424860">
        <w:rPr>
          <w:rFonts w:ascii="Calibri" w:hAnsi="Calibri" w:cs="Calibri"/>
        </w:rPr>
        <w:t xml:space="preserve"> the </w:t>
      </w:r>
      <w:r w:rsidR="00935F88" w:rsidRPr="00424860">
        <w:rPr>
          <w:rFonts w:ascii="Calibri" w:hAnsi="Calibri" w:cs="Calibri"/>
        </w:rPr>
        <w:t>D</w:t>
      </w:r>
      <w:r w:rsidR="004620DB" w:rsidRPr="00424860">
        <w:rPr>
          <w:rFonts w:ascii="Calibri" w:hAnsi="Calibri" w:cs="Calibri"/>
        </w:rPr>
        <w:t>own-4 layer</w:t>
      </w:r>
      <w:r w:rsidR="002E658F" w:rsidRPr="00424860">
        <w:rPr>
          <w:rFonts w:ascii="Calibri" w:hAnsi="Calibri" w:cs="Calibri"/>
        </w:rPr>
        <w:t>. T</w:t>
      </w:r>
      <w:r w:rsidR="004620DB" w:rsidRPr="00424860">
        <w:rPr>
          <w:rFonts w:ascii="Calibri" w:hAnsi="Calibri" w:cs="Calibri"/>
        </w:rPr>
        <w:t xml:space="preserve">he </w:t>
      </w:r>
      <w:r w:rsidR="00935F88" w:rsidRPr="00424860">
        <w:rPr>
          <w:rFonts w:ascii="Calibri" w:hAnsi="Calibri" w:cs="Calibri"/>
        </w:rPr>
        <w:t>U</w:t>
      </w:r>
      <w:r w:rsidR="004620DB" w:rsidRPr="00424860">
        <w:rPr>
          <w:rFonts w:ascii="Calibri" w:hAnsi="Calibri" w:cs="Calibri"/>
        </w:rPr>
        <w:t xml:space="preserve">p-3 layer further </w:t>
      </w:r>
      <w:r w:rsidR="002E658F" w:rsidRPr="00424860">
        <w:rPr>
          <w:rFonts w:ascii="Calibri" w:hAnsi="Calibri" w:cs="Calibri"/>
        </w:rPr>
        <w:t xml:space="preserve">refined </w:t>
      </w:r>
      <w:r w:rsidR="004620DB" w:rsidRPr="00424860">
        <w:rPr>
          <w:rFonts w:ascii="Calibri" w:hAnsi="Calibri" w:cs="Calibri"/>
        </w:rPr>
        <w:t xml:space="preserve">the </w:t>
      </w:r>
      <w:r w:rsidR="00165C97" w:rsidRPr="00424860">
        <w:rPr>
          <w:rFonts w:ascii="Calibri" w:hAnsi="Calibri" w:cs="Calibri"/>
        </w:rPr>
        <w:t>spatial feature</w:t>
      </w:r>
      <w:r w:rsidR="002E658F" w:rsidRPr="00424860">
        <w:rPr>
          <w:rFonts w:ascii="Calibri" w:hAnsi="Calibri" w:cs="Calibri"/>
        </w:rPr>
        <w:t>s</w:t>
      </w:r>
      <w:r w:rsidR="00165C97" w:rsidRPr="00424860">
        <w:rPr>
          <w:rFonts w:ascii="Calibri" w:hAnsi="Calibri" w:cs="Calibri"/>
        </w:rPr>
        <w:t xml:space="preserve"> in the </w:t>
      </w:r>
      <w:r w:rsidR="00935F88" w:rsidRPr="00424860">
        <w:rPr>
          <w:rFonts w:ascii="Calibri" w:hAnsi="Calibri" w:cs="Calibri"/>
        </w:rPr>
        <w:t>U</w:t>
      </w:r>
      <w:r w:rsidR="004620DB" w:rsidRPr="00424860">
        <w:rPr>
          <w:rFonts w:ascii="Calibri" w:hAnsi="Calibri" w:cs="Calibri"/>
        </w:rPr>
        <w:t xml:space="preserve">p-4 layer </w:t>
      </w:r>
      <w:r w:rsidR="00165C97" w:rsidRPr="00424860">
        <w:rPr>
          <w:rFonts w:ascii="Calibri" w:hAnsi="Calibri" w:cs="Calibri"/>
        </w:rPr>
        <w:t>by assimilating</w:t>
      </w:r>
      <w:r w:rsidR="004620DB" w:rsidRPr="00424860">
        <w:rPr>
          <w:rFonts w:ascii="Calibri" w:hAnsi="Calibri" w:cs="Calibri"/>
        </w:rPr>
        <w:t xml:space="preserve"> urban development corridors </w:t>
      </w:r>
      <w:r w:rsidR="00640709" w:rsidRPr="00424860">
        <w:rPr>
          <w:rFonts w:ascii="Calibri" w:hAnsi="Calibri" w:cs="Calibri"/>
        </w:rPr>
        <w:t xml:space="preserve">identified </w:t>
      </w:r>
      <w:r w:rsidR="004620DB" w:rsidRPr="00424860">
        <w:rPr>
          <w:rFonts w:ascii="Calibri" w:hAnsi="Calibri" w:cs="Calibri"/>
        </w:rPr>
        <w:t xml:space="preserve">in the </w:t>
      </w:r>
      <w:r w:rsidR="00935F88" w:rsidRPr="00424860">
        <w:rPr>
          <w:rFonts w:ascii="Calibri" w:hAnsi="Calibri" w:cs="Calibri"/>
        </w:rPr>
        <w:t>D</w:t>
      </w:r>
      <w:r w:rsidR="004620DB" w:rsidRPr="00424860">
        <w:rPr>
          <w:rFonts w:ascii="Calibri" w:hAnsi="Calibri" w:cs="Calibri"/>
        </w:rPr>
        <w:t xml:space="preserve">own-3 layer. </w:t>
      </w:r>
      <w:r w:rsidR="00640709" w:rsidRPr="00424860">
        <w:rPr>
          <w:rFonts w:ascii="Calibri" w:hAnsi="Calibri" w:cs="Calibri"/>
        </w:rPr>
        <w:t>Lastly</w:t>
      </w:r>
      <w:r w:rsidR="004620DB" w:rsidRPr="00424860">
        <w:rPr>
          <w:rFonts w:ascii="Calibri" w:hAnsi="Calibri" w:cs="Calibri"/>
        </w:rPr>
        <w:t xml:space="preserve">, the </w:t>
      </w:r>
      <w:r w:rsidR="00935F88" w:rsidRPr="00424860">
        <w:rPr>
          <w:rFonts w:ascii="Calibri" w:hAnsi="Calibri" w:cs="Calibri"/>
        </w:rPr>
        <w:t>U</w:t>
      </w:r>
      <w:r w:rsidR="004620DB" w:rsidRPr="00424860">
        <w:rPr>
          <w:rFonts w:ascii="Calibri" w:hAnsi="Calibri" w:cs="Calibri"/>
        </w:rPr>
        <w:t xml:space="preserve">p-1 layer </w:t>
      </w:r>
      <w:r w:rsidR="00DD4664" w:rsidRPr="00424860">
        <w:rPr>
          <w:rFonts w:ascii="Calibri" w:hAnsi="Calibri" w:cs="Calibri"/>
        </w:rPr>
        <w:t>associated</w:t>
      </w:r>
      <w:r w:rsidR="004620DB" w:rsidRPr="00424860">
        <w:rPr>
          <w:rFonts w:ascii="Calibri" w:hAnsi="Calibri" w:cs="Calibri"/>
        </w:rPr>
        <w:t xml:space="preserve"> the urban/nonurban </w:t>
      </w:r>
      <w:r w:rsidR="007F4695">
        <w:rPr>
          <w:rFonts w:ascii="Calibri" w:hAnsi="Calibri" w:cs="Calibri"/>
        </w:rPr>
        <w:t>feature</w:t>
      </w:r>
      <w:r w:rsidR="004620DB" w:rsidRPr="00424860">
        <w:rPr>
          <w:rFonts w:ascii="Calibri" w:hAnsi="Calibri" w:cs="Calibri"/>
        </w:rPr>
        <w:t xml:space="preserve"> maps in the </w:t>
      </w:r>
      <w:r w:rsidR="00935F88" w:rsidRPr="00424860">
        <w:rPr>
          <w:rFonts w:ascii="Calibri" w:hAnsi="Calibri" w:cs="Calibri"/>
        </w:rPr>
        <w:t>D</w:t>
      </w:r>
      <w:r w:rsidR="004620DB" w:rsidRPr="00424860">
        <w:rPr>
          <w:rFonts w:ascii="Calibri" w:hAnsi="Calibri" w:cs="Calibri"/>
        </w:rPr>
        <w:t xml:space="preserve">own-1 layer with </w:t>
      </w:r>
      <w:r w:rsidR="00337289" w:rsidRPr="00424860">
        <w:rPr>
          <w:rFonts w:ascii="Calibri" w:hAnsi="Calibri" w:cs="Calibri"/>
        </w:rPr>
        <w:t xml:space="preserve">the </w:t>
      </w:r>
      <w:r w:rsidR="00935F88" w:rsidRPr="00424860">
        <w:rPr>
          <w:rFonts w:ascii="Calibri" w:hAnsi="Calibri" w:cs="Calibri"/>
        </w:rPr>
        <w:t>U</w:t>
      </w:r>
      <w:r w:rsidR="004620DB" w:rsidRPr="00424860">
        <w:rPr>
          <w:rFonts w:ascii="Calibri" w:hAnsi="Calibri" w:cs="Calibri"/>
        </w:rPr>
        <w:t>p-2 layer</w:t>
      </w:r>
      <w:r w:rsidR="006B7262">
        <w:rPr>
          <w:rFonts w:ascii="Calibri" w:hAnsi="Calibri" w:cs="Calibri"/>
        </w:rPr>
        <w:t>,</w:t>
      </w:r>
      <w:r w:rsidR="004620DB" w:rsidRPr="00424860">
        <w:rPr>
          <w:rFonts w:ascii="Calibri" w:hAnsi="Calibri" w:cs="Calibri"/>
        </w:rPr>
        <w:t xml:space="preserve"> </w:t>
      </w:r>
      <w:r w:rsidR="00F7509B" w:rsidRPr="00424860">
        <w:rPr>
          <w:rFonts w:ascii="Calibri" w:hAnsi="Calibri" w:cs="Calibri"/>
        </w:rPr>
        <w:t xml:space="preserve">producing the final output image tile, which allocated more urban pixels around </w:t>
      </w:r>
      <w:r w:rsidR="4B8CCBAA" w:rsidRPr="00424860">
        <w:rPr>
          <w:rFonts w:ascii="Calibri" w:hAnsi="Calibri" w:cs="Calibri"/>
        </w:rPr>
        <w:t xml:space="preserve">larger </w:t>
      </w:r>
      <w:r w:rsidR="00F7509B" w:rsidRPr="00424860">
        <w:rPr>
          <w:rFonts w:ascii="Calibri" w:hAnsi="Calibri" w:cs="Calibri"/>
        </w:rPr>
        <w:t xml:space="preserve">towns </w:t>
      </w:r>
      <w:r w:rsidR="0DF18F69" w:rsidRPr="00424860">
        <w:rPr>
          <w:rFonts w:ascii="Calibri" w:hAnsi="Calibri" w:cs="Calibri"/>
        </w:rPr>
        <w:t xml:space="preserve">while </w:t>
      </w:r>
      <w:r w:rsidR="00F7509B" w:rsidRPr="00424860">
        <w:rPr>
          <w:rFonts w:ascii="Calibri" w:hAnsi="Calibri" w:cs="Calibri"/>
        </w:rPr>
        <w:t>maintain</w:t>
      </w:r>
      <w:r w:rsidR="7AE9E502" w:rsidRPr="00424860">
        <w:rPr>
          <w:rFonts w:ascii="Calibri" w:hAnsi="Calibri" w:cs="Calibri"/>
        </w:rPr>
        <w:t>ing</w:t>
      </w:r>
      <w:r w:rsidR="00F7509B" w:rsidRPr="00424860">
        <w:rPr>
          <w:rFonts w:ascii="Calibri" w:hAnsi="Calibri" w:cs="Calibri"/>
        </w:rPr>
        <w:t xml:space="preserve"> </w:t>
      </w:r>
      <w:r w:rsidR="00D27462" w:rsidRPr="00424860">
        <w:rPr>
          <w:rFonts w:ascii="Calibri" w:hAnsi="Calibri" w:cs="Calibri"/>
        </w:rPr>
        <w:t xml:space="preserve">the </w:t>
      </w:r>
      <w:r w:rsidR="00F7509B" w:rsidRPr="00424860">
        <w:rPr>
          <w:rFonts w:ascii="Calibri" w:hAnsi="Calibri" w:cs="Calibri"/>
        </w:rPr>
        <w:t>refined pattern</w:t>
      </w:r>
      <w:r w:rsidR="00D27462" w:rsidRPr="00424860">
        <w:rPr>
          <w:rFonts w:ascii="Calibri" w:hAnsi="Calibri" w:cs="Calibri"/>
        </w:rPr>
        <w:t>s</w:t>
      </w:r>
      <w:r w:rsidR="004620DB" w:rsidRPr="00424860">
        <w:rPr>
          <w:rFonts w:ascii="Calibri" w:hAnsi="Calibri" w:cs="Calibri"/>
        </w:rPr>
        <w:t>.</w:t>
      </w:r>
    </w:p>
    <w:p w14:paraId="5898CBDC" w14:textId="0BFA7BC0" w:rsidR="00231D13" w:rsidRPr="00424860" w:rsidRDefault="001A6E94" w:rsidP="001A6E94">
      <w:pPr>
        <w:spacing w:line="276" w:lineRule="auto"/>
      </w:pPr>
      <w:r w:rsidRPr="00424860">
        <w:rPr>
          <w:rFonts w:ascii="Calibri" w:hAnsi="Calibri" w:cs="Calibri"/>
          <w:noProof/>
        </w:rPr>
        <w:lastRenderedPageBreak/>
        <mc:AlternateContent>
          <mc:Choice Requires="wpc">
            <w:drawing>
              <wp:inline distT="0" distB="0" distL="0" distR="0" wp14:anchorId="5CBCF3BC" wp14:editId="63193CF3">
                <wp:extent cx="5731510" cy="5652644"/>
                <wp:effectExtent l="0" t="0" r="212090" b="5715"/>
                <wp:docPr id="730" name="Canvas 730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Canvas">
                    <wpc:wpc>
                      <wpc:bg>
                        <a:solidFill>
                          <a:prstClr val="white"/>
                        </a:solidFill>
                      </wpc:bg>
                      <wpc:whole/>
                      <wps:wsp>
                        <wps:cNvPr id="639" name="Rectangle: Rounded Corners 639"/>
                        <wps:cNvSpPr/>
                        <wps:spPr>
                          <a:xfrm>
                            <a:off x="4433726" y="212846"/>
                            <a:ext cx="1441259" cy="1427255"/>
                          </a:xfrm>
                          <a:prstGeom prst="roundRect">
                            <a:avLst>
                              <a:gd name="adj" fmla="val 4530"/>
                            </a:avLst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2" name="Rectangle: Rounded Corners 192"/>
                        <wps:cNvSpPr/>
                        <wps:spPr>
                          <a:xfrm>
                            <a:off x="3191487" y="1884068"/>
                            <a:ext cx="2692034" cy="740125"/>
                          </a:xfrm>
                          <a:prstGeom prst="roundRect">
                            <a:avLst>
                              <a:gd name="adj" fmla="val 9289"/>
                            </a:avLst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wrap="square" rtlCol="0" anchor="ctr">
                          <a:noAutofit/>
                        </wps:bodyPr>
                      </wps:wsp>
                      <wps:wsp>
                        <wps:cNvPr id="193" name="Rectangle: Rounded Corners 193"/>
                        <wps:cNvSpPr/>
                        <wps:spPr>
                          <a:xfrm>
                            <a:off x="3195648" y="2857303"/>
                            <a:ext cx="2692034" cy="518556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4" name="Rectangle: Rounded Corners 194"/>
                        <wps:cNvSpPr/>
                        <wps:spPr>
                          <a:xfrm>
                            <a:off x="3185658" y="3644573"/>
                            <a:ext cx="2692033" cy="424374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5" name="Rectangle: Rounded Corners 195"/>
                        <wps:cNvSpPr/>
                        <wps:spPr>
                          <a:xfrm>
                            <a:off x="3185658" y="4340171"/>
                            <a:ext cx="2692033" cy="400025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6" name="Rectangle: Rounded Corners 196"/>
                        <wps:cNvSpPr/>
                        <wps:spPr>
                          <a:xfrm>
                            <a:off x="109182" y="4340171"/>
                            <a:ext cx="2692034" cy="400025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7" name="Freeform: Shape 197"/>
                        <wps:cNvSpPr/>
                        <wps:spPr>
                          <a:xfrm>
                            <a:off x="1990650" y="5061658"/>
                            <a:ext cx="2081241" cy="545771"/>
                          </a:xfrm>
                          <a:custGeom>
                            <a:avLst/>
                            <a:gdLst>
                              <a:gd name="connsiteX0" fmla="*/ 1134081 w 2824972"/>
                              <a:gd name="connsiteY0" fmla="*/ 0 h 796731"/>
                              <a:gd name="connsiteX1" fmla="*/ 1670132 w 2824972"/>
                              <a:gd name="connsiteY1" fmla="*/ 0 h 796731"/>
                              <a:gd name="connsiteX2" fmla="*/ 1753995 w 2824972"/>
                              <a:gd name="connsiteY2" fmla="*/ 83863 h 796731"/>
                              <a:gd name="connsiteX3" fmla="*/ 1753995 w 2824972"/>
                              <a:gd name="connsiteY3" fmla="*/ 293562 h 796731"/>
                              <a:gd name="connsiteX4" fmla="*/ 2741109 w 2824972"/>
                              <a:gd name="connsiteY4" fmla="*/ 293562 h 796731"/>
                              <a:gd name="connsiteX5" fmla="*/ 2824972 w 2824972"/>
                              <a:gd name="connsiteY5" fmla="*/ 377425 h 796731"/>
                              <a:gd name="connsiteX6" fmla="*/ 2824972 w 2824972"/>
                              <a:gd name="connsiteY6" fmla="*/ 712868 h 796731"/>
                              <a:gd name="connsiteX7" fmla="*/ 2741109 w 2824972"/>
                              <a:gd name="connsiteY7" fmla="*/ 796731 h 796731"/>
                              <a:gd name="connsiteX8" fmla="*/ 83863 w 2824972"/>
                              <a:gd name="connsiteY8" fmla="*/ 796731 h 796731"/>
                              <a:gd name="connsiteX9" fmla="*/ 0 w 2824972"/>
                              <a:gd name="connsiteY9" fmla="*/ 712868 h 796731"/>
                              <a:gd name="connsiteX10" fmla="*/ 0 w 2824972"/>
                              <a:gd name="connsiteY10" fmla="*/ 377425 h 796731"/>
                              <a:gd name="connsiteX11" fmla="*/ 83863 w 2824972"/>
                              <a:gd name="connsiteY11" fmla="*/ 293562 h 796731"/>
                              <a:gd name="connsiteX12" fmla="*/ 1050218 w 2824972"/>
                              <a:gd name="connsiteY12" fmla="*/ 293562 h 796731"/>
                              <a:gd name="connsiteX13" fmla="*/ 1050218 w 2824972"/>
                              <a:gd name="connsiteY13" fmla="*/ 83863 h 796731"/>
                              <a:gd name="connsiteX14" fmla="*/ 1134081 w 2824972"/>
                              <a:gd name="connsiteY14" fmla="*/ 0 h 796731"/>
                            </a:gdLst>
                            <a:ahLst/>
                            <a:cxnLst>
                              <a:cxn ang="0">
                                <a:pos x="connsiteX0" y="connsiteY0"/>
                              </a:cxn>
                              <a:cxn ang="0">
                                <a:pos x="connsiteX1" y="connsiteY1"/>
                              </a:cxn>
                              <a:cxn ang="0">
                                <a:pos x="connsiteX2" y="connsiteY2"/>
                              </a:cxn>
                              <a:cxn ang="0">
                                <a:pos x="connsiteX3" y="connsiteY3"/>
                              </a:cxn>
                              <a:cxn ang="0">
                                <a:pos x="connsiteX4" y="connsiteY4"/>
                              </a:cxn>
                              <a:cxn ang="0">
                                <a:pos x="connsiteX5" y="connsiteY5"/>
                              </a:cxn>
                              <a:cxn ang="0">
                                <a:pos x="connsiteX6" y="connsiteY6"/>
                              </a:cxn>
                              <a:cxn ang="0">
                                <a:pos x="connsiteX7" y="connsiteY7"/>
                              </a:cxn>
                              <a:cxn ang="0">
                                <a:pos x="connsiteX8" y="connsiteY8"/>
                              </a:cxn>
                              <a:cxn ang="0">
                                <a:pos x="connsiteX9" y="connsiteY9"/>
                              </a:cxn>
                              <a:cxn ang="0">
                                <a:pos x="connsiteX10" y="connsiteY10"/>
                              </a:cxn>
                              <a:cxn ang="0">
                                <a:pos x="connsiteX11" y="connsiteY11"/>
                              </a:cxn>
                              <a:cxn ang="0">
                                <a:pos x="connsiteX12" y="connsiteY12"/>
                              </a:cxn>
                              <a:cxn ang="0">
                                <a:pos x="connsiteX13" y="connsiteY13"/>
                              </a:cxn>
                              <a:cxn ang="0">
                                <a:pos x="connsiteX14" y="connsiteY14"/>
                              </a:cxn>
                            </a:cxnLst>
                            <a:rect l="l" t="t" r="r" b="b"/>
                            <a:pathLst>
                              <a:path w="2824972" h="796731">
                                <a:moveTo>
                                  <a:pt x="1134081" y="0"/>
                                </a:moveTo>
                                <a:lnTo>
                                  <a:pt x="1670132" y="0"/>
                                </a:lnTo>
                                <a:cubicBezTo>
                                  <a:pt x="1716448" y="0"/>
                                  <a:pt x="1753995" y="37547"/>
                                  <a:pt x="1753995" y="83863"/>
                                </a:cubicBezTo>
                                <a:lnTo>
                                  <a:pt x="1753995" y="293562"/>
                                </a:lnTo>
                                <a:lnTo>
                                  <a:pt x="2741109" y="293562"/>
                                </a:lnTo>
                                <a:cubicBezTo>
                                  <a:pt x="2787425" y="293562"/>
                                  <a:pt x="2824972" y="331109"/>
                                  <a:pt x="2824972" y="377425"/>
                                </a:cubicBezTo>
                                <a:lnTo>
                                  <a:pt x="2824972" y="712868"/>
                                </a:lnTo>
                                <a:cubicBezTo>
                                  <a:pt x="2824972" y="759184"/>
                                  <a:pt x="2787425" y="796731"/>
                                  <a:pt x="2741109" y="796731"/>
                                </a:cubicBezTo>
                                <a:lnTo>
                                  <a:pt x="83863" y="796731"/>
                                </a:lnTo>
                                <a:cubicBezTo>
                                  <a:pt x="37547" y="796731"/>
                                  <a:pt x="0" y="759184"/>
                                  <a:pt x="0" y="712868"/>
                                </a:cubicBezTo>
                                <a:lnTo>
                                  <a:pt x="0" y="377425"/>
                                </a:lnTo>
                                <a:cubicBezTo>
                                  <a:pt x="0" y="331109"/>
                                  <a:pt x="37547" y="293562"/>
                                  <a:pt x="83863" y="293562"/>
                                </a:cubicBezTo>
                                <a:lnTo>
                                  <a:pt x="1050218" y="293562"/>
                                </a:lnTo>
                                <a:lnTo>
                                  <a:pt x="1050218" y="83863"/>
                                </a:lnTo>
                                <a:cubicBezTo>
                                  <a:pt x="1050218" y="37547"/>
                                  <a:pt x="1087765" y="0"/>
                                  <a:pt x="1134081" y="0"/>
                                </a:cubicBezTo>
                                <a:close/>
                              </a:path>
                            </a:pathLst>
                          </a:cu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wrap="square" rtlCol="0" anchor="ctr">
                          <a:noAutofit/>
                        </wps:bodyPr>
                      </wps:wsp>
                      <wps:wsp>
                        <wps:cNvPr id="198" name="Rectangle: Rounded Corners 198"/>
                        <wps:cNvSpPr/>
                        <wps:spPr>
                          <a:xfrm>
                            <a:off x="109182" y="3644573"/>
                            <a:ext cx="2692034" cy="424374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9" name="Rectangle: Rounded Corners 199"/>
                        <wps:cNvSpPr/>
                        <wps:spPr>
                          <a:xfrm>
                            <a:off x="109182" y="2864127"/>
                            <a:ext cx="2692034" cy="518556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200" name="Rectangle: Rounded Corners 200"/>
                        <wps:cNvSpPr/>
                        <wps:spPr>
                          <a:xfrm>
                            <a:off x="109182" y="1884068"/>
                            <a:ext cx="2692034" cy="740125"/>
                          </a:xfrm>
                          <a:prstGeom prst="roundRect">
                            <a:avLst>
                              <a:gd name="adj" fmla="val 9289"/>
                            </a:avLst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wrap="square" rtlCol="0" anchor="ctr">
                          <a:noAutofit/>
                        </wps:bodyPr>
                      </wps:wsp>
                      <wps:wsp>
                        <wps:cNvPr id="201" name="Rectangle: Rounded Corners 201"/>
                        <wps:cNvSpPr/>
                        <wps:spPr>
                          <a:xfrm>
                            <a:off x="109182" y="212788"/>
                            <a:ext cx="3577667" cy="1275638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202" name="Arrow: Bent-Up 202"/>
                        <wps:cNvSpPr/>
                        <wps:spPr>
                          <a:xfrm rot="16200000" flipH="1" flipV="1">
                            <a:off x="1773911" y="2825143"/>
                            <a:ext cx="526217" cy="146125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3" name="Arrow: Bent-Up 203"/>
                        <wps:cNvSpPr/>
                        <wps:spPr>
                          <a:xfrm rot="16200000" flipH="1" flipV="1">
                            <a:off x="1949721" y="3564688"/>
                            <a:ext cx="519267" cy="154655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4" name="Arrow: Bent-Up 204"/>
                        <wps:cNvSpPr/>
                        <wps:spPr>
                          <a:xfrm rot="16200000" flipH="1" flipV="1">
                            <a:off x="2469354" y="4885003"/>
                            <a:ext cx="435942" cy="146126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5" name="Arrow: Bent-Up 205"/>
                        <wps:cNvSpPr/>
                        <wps:spPr>
                          <a:xfrm rot="10800000" flipH="1" flipV="1">
                            <a:off x="3317185" y="4740093"/>
                            <a:ext cx="106517" cy="424691"/>
                          </a:xfrm>
                          <a:prstGeom prst="bentUpArrow">
                            <a:avLst>
                              <a:gd name="adj1" fmla="val 6504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6" name="Arrow: Bent-Up 206"/>
                        <wps:cNvSpPr/>
                        <wps:spPr>
                          <a:xfrm rot="10800000" flipH="1" flipV="1">
                            <a:off x="3501066" y="4075392"/>
                            <a:ext cx="154390" cy="442804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7" name="Arrow: Bent-Up 207"/>
                        <wps:cNvSpPr/>
                        <wps:spPr>
                          <a:xfrm rot="10800000" flipH="1" flipV="1">
                            <a:off x="3648463" y="3411658"/>
                            <a:ext cx="166766" cy="489665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8" name="Arrow: Bent-Up 208"/>
                        <wps:cNvSpPr/>
                        <wps:spPr>
                          <a:xfrm rot="10800000" flipH="1" flipV="1">
                            <a:off x="3879958" y="2645539"/>
                            <a:ext cx="166766" cy="514586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  <a:effectLst>
                            <a:outerShdw blurRad="57150" dist="19050" dir="5400000" algn="ctr" rotWithShape="0">
                              <a:schemeClr val="bg1">
                                <a:lumMod val="50000"/>
                                <a:alpha val="63000"/>
                              </a:schemeClr>
                            </a:outerShdw>
                          </a:effectLst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g:wgp>
                        <wpg:cNvPr id="209" name="Group 209"/>
                        <wpg:cNvGrpSpPr/>
                        <wpg:grpSpPr>
                          <a:xfrm>
                            <a:off x="1630861" y="1930858"/>
                            <a:ext cx="1142550" cy="627434"/>
                            <a:chOff x="1630861" y="1968501"/>
                            <a:chExt cx="1142550" cy="627434"/>
                          </a:xfrm>
                        </wpg:grpSpPr>
                        <wps:wsp>
                          <wps:cNvPr id="210" name="Rectangle 210"/>
                          <wps:cNvSpPr/>
                          <wps:spPr>
                            <a:xfrm>
                              <a:off x="2112954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1" name="Rectangle 211"/>
                          <wps:cNvSpPr/>
                          <wps:spPr>
                            <a:xfrm>
                              <a:off x="2037020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2" name="Rectangle 212"/>
                          <wps:cNvSpPr/>
                          <wps:spPr>
                            <a:xfrm>
                              <a:off x="1961088" y="1968501"/>
                              <a:ext cx="660458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3" name="Rectangle 213"/>
                          <wps:cNvSpPr/>
                          <wps:spPr>
                            <a:xfrm>
                              <a:off x="1885157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4" name="Rectangle 214"/>
                          <wps:cNvSpPr/>
                          <wps:spPr>
                            <a:xfrm>
                              <a:off x="1809225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5" name="Rectangle 215"/>
                          <wps:cNvSpPr/>
                          <wps:spPr>
                            <a:xfrm>
                              <a:off x="1733292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6" name="Rectangle 216"/>
                          <wps:cNvSpPr/>
                          <wps:spPr>
                            <a:xfrm>
                              <a:off x="1630861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217" name="Group 217"/>
                        <wpg:cNvGrpSpPr/>
                        <wpg:grpSpPr>
                          <a:xfrm>
                            <a:off x="2088619" y="2904828"/>
                            <a:ext cx="684309" cy="436065"/>
                            <a:chOff x="2088619" y="2953064"/>
                            <a:chExt cx="684309" cy="436065"/>
                          </a:xfrm>
                        </wpg:grpSpPr>
                        <wps:wsp>
                          <wps:cNvPr id="218" name="Rectangle 218"/>
                          <wps:cNvSpPr/>
                          <wps:spPr>
                            <a:xfrm>
                              <a:off x="2313912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9" name="Rectangle 219"/>
                          <wps:cNvSpPr/>
                          <wps:spPr>
                            <a:xfrm>
                              <a:off x="2281727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20" name="Rectangle 220"/>
                          <wps:cNvSpPr/>
                          <wps:spPr>
                            <a:xfrm>
                              <a:off x="2249543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28" name="Rectangle 228"/>
                          <wps:cNvSpPr/>
                          <wps:spPr>
                            <a:xfrm>
                              <a:off x="2217358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29" name="Rectangle 229"/>
                          <wps:cNvSpPr/>
                          <wps:spPr>
                            <a:xfrm>
                              <a:off x="2185173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0" name="Rectangle 230"/>
                          <wps:cNvSpPr/>
                          <wps:spPr>
                            <a:xfrm>
                              <a:off x="2152988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1" name="Rectangle 231"/>
                          <wps:cNvSpPr/>
                          <wps:spPr>
                            <a:xfrm>
                              <a:off x="2120803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2" name="Rectangle 232"/>
                          <wps:cNvSpPr/>
                          <wps:spPr>
                            <a:xfrm>
                              <a:off x="2088619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233" name="Group 233"/>
                        <wpg:cNvGrpSpPr/>
                        <wpg:grpSpPr>
                          <a:xfrm>
                            <a:off x="2303261" y="3714107"/>
                            <a:ext cx="456958" cy="294893"/>
                            <a:chOff x="2303261" y="3758812"/>
                            <a:chExt cx="456958" cy="294893"/>
                          </a:xfrm>
                        </wpg:grpSpPr>
                        <wps:wsp>
                          <wps:cNvPr id="234" name="Rectangle 234"/>
                          <wps:cNvSpPr/>
                          <wps:spPr>
                            <a:xfrm>
                              <a:off x="2449805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5" name="Rectangle 235"/>
                          <wps:cNvSpPr/>
                          <wps:spPr>
                            <a:xfrm>
                              <a:off x="2436484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6" name="Rectangle 236"/>
                          <wps:cNvSpPr/>
                          <wps:spPr>
                            <a:xfrm>
                              <a:off x="2423162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7" name="Rectangle 237"/>
                          <wps:cNvSpPr/>
                          <wps:spPr>
                            <a:xfrm>
                              <a:off x="2409840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8" name="Rectangle 238"/>
                          <wps:cNvSpPr/>
                          <wps:spPr>
                            <a:xfrm>
                              <a:off x="2396517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9" name="Rectangle 239"/>
                          <wps:cNvSpPr/>
                          <wps:spPr>
                            <a:xfrm>
                              <a:off x="2383195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0" name="Rectangle 240"/>
                          <wps:cNvSpPr/>
                          <wps:spPr>
                            <a:xfrm>
                              <a:off x="2369873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1" name="Rectangle 241"/>
                          <wps:cNvSpPr/>
                          <wps:spPr>
                            <a:xfrm>
                              <a:off x="2356550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2" name="Rectangle 242"/>
                          <wps:cNvSpPr/>
                          <wps:spPr>
                            <a:xfrm>
                              <a:off x="2343228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3" name="Rectangle 243"/>
                          <wps:cNvSpPr/>
                          <wps:spPr>
                            <a:xfrm>
                              <a:off x="2329906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4" name="Rectangle 244"/>
                          <wps:cNvSpPr/>
                          <wps:spPr>
                            <a:xfrm>
                              <a:off x="2316584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5" name="Rectangle 245"/>
                          <wps:cNvSpPr/>
                          <wps:spPr>
                            <a:xfrm>
                              <a:off x="2303261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246" name="Group 246"/>
                        <wpg:cNvGrpSpPr/>
                        <wpg:grpSpPr>
                          <a:xfrm>
                            <a:off x="2370812" y="4426840"/>
                            <a:ext cx="393566" cy="213326"/>
                            <a:chOff x="2370812" y="4432708"/>
                            <a:chExt cx="393566" cy="213326"/>
                          </a:xfrm>
                        </wpg:grpSpPr>
                        <wps:wsp>
                          <wps:cNvPr id="247" name="Rectangle 247"/>
                          <wps:cNvSpPr/>
                          <wps:spPr>
                            <a:xfrm>
                              <a:off x="2539824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8" name="Rectangle 248"/>
                          <wps:cNvSpPr/>
                          <wps:spPr>
                            <a:xfrm>
                              <a:off x="2531773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9" name="Rectangle 249"/>
                          <wps:cNvSpPr/>
                          <wps:spPr>
                            <a:xfrm>
                              <a:off x="2523725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0" name="Rectangle 250"/>
                          <wps:cNvSpPr/>
                          <wps:spPr>
                            <a:xfrm>
                              <a:off x="2515677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1" name="Rectangle 251"/>
                          <wps:cNvSpPr/>
                          <wps:spPr>
                            <a:xfrm>
                              <a:off x="2507629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2" name="Rectangle 252"/>
                          <wps:cNvSpPr/>
                          <wps:spPr>
                            <a:xfrm>
                              <a:off x="2499581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3" name="Rectangle 253"/>
                          <wps:cNvSpPr/>
                          <wps:spPr>
                            <a:xfrm>
                              <a:off x="2491533" y="4432708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4" name="Rectangle 254"/>
                          <wps:cNvSpPr/>
                          <wps:spPr>
                            <a:xfrm>
                              <a:off x="2483485" y="4432708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5" name="Rectangle 255"/>
                          <wps:cNvSpPr/>
                          <wps:spPr>
                            <a:xfrm>
                              <a:off x="2475437" y="4432708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0" name="Rectangle 320"/>
                          <wps:cNvSpPr/>
                          <wps:spPr>
                            <a:xfrm>
                              <a:off x="2467389" y="4432708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1" name="Rectangle 321"/>
                          <wps:cNvSpPr/>
                          <wps:spPr>
                            <a:xfrm>
                              <a:off x="2459340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2" name="Rectangle 322"/>
                          <wps:cNvSpPr/>
                          <wps:spPr>
                            <a:xfrm>
                              <a:off x="2451292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3" name="Rectangle 323"/>
                          <wps:cNvSpPr/>
                          <wps:spPr>
                            <a:xfrm>
                              <a:off x="2443244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4" name="Rectangle 324"/>
                          <wps:cNvSpPr/>
                          <wps:spPr>
                            <a:xfrm>
                              <a:off x="2435196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5" name="Rectangle 325"/>
                          <wps:cNvSpPr/>
                          <wps:spPr>
                            <a:xfrm>
                              <a:off x="2427148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6" name="Rectangle 326"/>
                          <wps:cNvSpPr/>
                          <wps:spPr>
                            <a:xfrm>
                              <a:off x="2419100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65" name="Rectangle 365"/>
                          <wps:cNvSpPr/>
                          <wps:spPr>
                            <a:xfrm>
                              <a:off x="2411052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66" name="Rectangle 366"/>
                          <wps:cNvSpPr/>
                          <wps:spPr>
                            <a:xfrm>
                              <a:off x="2403004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67" name="Rectangle 367"/>
                          <wps:cNvSpPr/>
                          <wps:spPr>
                            <a:xfrm>
                              <a:off x="2394956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68" name="Rectangle 368"/>
                          <wps:cNvSpPr/>
                          <wps:spPr>
                            <a:xfrm>
                              <a:off x="2386908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69" name="Rectangle 369"/>
                          <wps:cNvSpPr/>
                          <wps:spPr>
                            <a:xfrm>
                              <a:off x="2378860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0" name="Rectangle 370"/>
                          <wps:cNvSpPr/>
                          <wps:spPr>
                            <a:xfrm>
                              <a:off x="2370812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371" name="Group 371"/>
                        <wpg:cNvGrpSpPr/>
                        <wpg:grpSpPr>
                          <a:xfrm>
                            <a:off x="2844632" y="5101715"/>
                            <a:ext cx="358713" cy="135915"/>
                            <a:chOff x="2844632" y="4980397"/>
                            <a:chExt cx="358713" cy="135915"/>
                          </a:xfrm>
                        </wpg:grpSpPr>
                        <wps:wsp>
                          <wps:cNvPr id="372" name="Rectangle 372"/>
                          <wps:cNvSpPr/>
                          <wps:spPr>
                            <a:xfrm>
                              <a:off x="3060276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3" name="Rectangle 373"/>
                          <wps:cNvSpPr/>
                          <wps:spPr>
                            <a:xfrm>
                              <a:off x="3052580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4" name="Rectangle 374"/>
                          <wps:cNvSpPr/>
                          <wps:spPr>
                            <a:xfrm>
                              <a:off x="3044878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5" name="Rectangle 375"/>
                          <wps:cNvSpPr/>
                          <wps:spPr>
                            <a:xfrm>
                              <a:off x="3037176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6" name="Rectangle 376"/>
                          <wps:cNvSpPr/>
                          <wps:spPr>
                            <a:xfrm>
                              <a:off x="3029474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7" name="Rectangle 377"/>
                          <wps:cNvSpPr/>
                          <wps:spPr>
                            <a:xfrm>
                              <a:off x="3021773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8" name="Rectangle 378"/>
                          <wps:cNvSpPr/>
                          <wps:spPr>
                            <a:xfrm>
                              <a:off x="3014071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9" name="Rectangle 379"/>
                          <wps:cNvSpPr/>
                          <wps:spPr>
                            <a:xfrm>
                              <a:off x="3006369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0" name="Rectangle 380"/>
                          <wps:cNvSpPr/>
                          <wps:spPr>
                            <a:xfrm>
                              <a:off x="2998667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1" name="Rectangle 381"/>
                          <wps:cNvSpPr/>
                          <wps:spPr>
                            <a:xfrm>
                              <a:off x="2990966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2" name="Rectangle 382"/>
                          <wps:cNvSpPr/>
                          <wps:spPr>
                            <a:xfrm>
                              <a:off x="2983264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3" name="Rectangle 383"/>
                          <wps:cNvSpPr/>
                          <wps:spPr>
                            <a:xfrm>
                              <a:off x="2975562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4" name="Rectangle 384"/>
                          <wps:cNvSpPr/>
                          <wps:spPr>
                            <a:xfrm>
                              <a:off x="2967860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5" name="Rectangle 385"/>
                          <wps:cNvSpPr/>
                          <wps:spPr>
                            <a:xfrm>
                              <a:off x="2960159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6" name="Rectangle 386"/>
                          <wps:cNvSpPr/>
                          <wps:spPr>
                            <a:xfrm>
                              <a:off x="2952457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8" name="Rectangle 388"/>
                          <wps:cNvSpPr/>
                          <wps:spPr>
                            <a:xfrm>
                              <a:off x="2944755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9" name="Rectangle 389"/>
                          <wps:cNvSpPr/>
                          <wps:spPr>
                            <a:xfrm>
                              <a:off x="2937053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0" name="Rectangle 390"/>
                          <wps:cNvSpPr/>
                          <wps:spPr>
                            <a:xfrm>
                              <a:off x="2929351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1" name="Rectangle 391"/>
                          <wps:cNvSpPr/>
                          <wps:spPr>
                            <a:xfrm>
                              <a:off x="2921650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2" name="Rectangle 392"/>
                          <wps:cNvSpPr/>
                          <wps:spPr>
                            <a:xfrm>
                              <a:off x="2913948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3" name="Rectangle 393"/>
                          <wps:cNvSpPr/>
                          <wps:spPr>
                            <a:xfrm>
                              <a:off x="2906246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4" name="Rectangle 394"/>
                          <wps:cNvSpPr/>
                          <wps:spPr>
                            <a:xfrm>
                              <a:off x="2898544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5" name="Rectangle 395"/>
                          <wps:cNvSpPr/>
                          <wps:spPr>
                            <a:xfrm>
                              <a:off x="2890843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6" name="Rectangle 396"/>
                          <wps:cNvSpPr/>
                          <wps:spPr>
                            <a:xfrm>
                              <a:off x="2883141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7" name="Rectangle 397"/>
                          <wps:cNvSpPr/>
                          <wps:spPr>
                            <a:xfrm>
                              <a:off x="2875439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8" name="Rectangle 398"/>
                          <wps:cNvSpPr/>
                          <wps:spPr>
                            <a:xfrm>
                              <a:off x="2867737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9" name="Rectangle 399"/>
                          <wps:cNvSpPr/>
                          <wps:spPr>
                            <a:xfrm>
                              <a:off x="2860035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0" name="Rectangle 400"/>
                          <wps:cNvSpPr/>
                          <wps:spPr>
                            <a:xfrm>
                              <a:off x="2852334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1" name="Rectangle 401"/>
                          <wps:cNvSpPr/>
                          <wps:spPr>
                            <a:xfrm>
                              <a:off x="2844632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402" name="Group 402"/>
                        <wpg:cNvGrpSpPr/>
                        <wpg:grpSpPr>
                          <a:xfrm>
                            <a:off x="3253834" y="3707045"/>
                            <a:ext cx="456957" cy="294893"/>
                            <a:chOff x="3206175" y="3758812"/>
                            <a:chExt cx="456957" cy="294893"/>
                          </a:xfrm>
                        </wpg:grpSpPr>
                        <wps:wsp>
                          <wps:cNvPr id="403" name="Rectangle 403"/>
                          <wps:cNvSpPr/>
                          <wps:spPr>
                            <a:xfrm>
                              <a:off x="3352718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4" name="Rectangle 404"/>
                          <wps:cNvSpPr/>
                          <wps:spPr>
                            <a:xfrm>
                              <a:off x="3339398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5" name="Rectangle 405"/>
                          <wps:cNvSpPr/>
                          <wps:spPr>
                            <a:xfrm>
                              <a:off x="3326075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6" name="Rectangle 406"/>
                          <wps:cNvSpPr/>
                          <wps:spPr>
                            <a:xfrm>
                              <a:off x="3312753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7" name="Rectangle 407"/>
                          <wps:cNvSpPr/>
                          <wps:spPr>
                            <a:xfrm>
                              <a:off x="3299431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8" name="Rectangle 408"/>
                          <wps:cNvSpPr/>
                          <wps:spPr>
                            <a:xfrm>
                              <a:off x="3286109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9" name="Rectangle 409"/>
                          <wps:cNvSpPr/>
                          <wps:spPr>
                            <a:xfrm>
                              <a:off x="3272786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0" name="Rectangle 410"/>
                          <wps:cNvSpPr/>
                          <wps:spPr>
                            <a:xfrm>
                              <a:off x="3259464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1" name="Rectangle 411"/>
                          <wps:cNvSpPr/>
                          <wps:spPr>
                            <a:xfrm>
                              <a:off x="3246142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2" name="Rectangle 412"/>
                          <wps:cNvSpPr/>
                          <wps:spPr>
                            <a:xfrm>
                              <a:off x="3232819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3" name="Rectangle 413"/>
                          <wps:cNvSpPr/>
                          <wps:spPr>
                            <a:xfrm>
                              <a:off x="3219497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txbx>
                            <w:txbxContent>
                              <w:p w14:paraId="77E97E1B" w14:textId="77777777" w:rsidR="001C3C5D" w:rsidRDefault="001C3C5D" w:rsidP="001A6E94">
                                <w:pPr>
                                  <w:jc w:val="center"/>
                                </w:pPr>
                              </w:p>
                            </w:txbxContent>
                          </wps:txbx>
                          <wps:bodyPr rtlCol="0" anchor="ctr"/>
                        </wps:wsp>
                        <wps:wsp>
                          <wps:cNvPr id="414" name="Rectangle 414"/>
                          <wps:cNvSpPr/>
                          <wps:spPr>
                            <a:xfrm>
                              <a:off x="3206175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415" name="Group 415"/>
                        <wpg:cNvGrpSpPr/>
                        <wpg:grpSpPr>
                          <a:xfrm>
                            <a:off x="3244753" y="2898838"/>
                            <a:ext cx="684310" cy="436065"/>
                            <a:chOff x="3195648" y="2950604"/>
                            <a:chExt cx="684310" cy="436065"/>
                          </a:xfrm>
                        </wpg:grpSpPr>
                        <wps:wsp>
                          <wps:cNvPr id="416" name="Rectangle 416"/>
                          <wps:cNvSpPr/>
                          <wps:spPr>
                            <a:xfrm>
                              <a:off x="3420942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7" name="Rectangle 417"/>
                          <wps:cNvSpPr/>
                          <wps:spPr>
                            <a:xfrm>
                              <a:off x="3388757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8" name="Rectangle 418"/>
                          <wps:cNvSpPr/>
                          <wps:spPr>
                            <a:xfrm>
                              <a:off x="3356572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9" name="Rectangle 419"/>
                          <wps:cNvSpPr/>
                          <wps:spPr>
                            <a:xfrm>
                              <a:off x="3324388" y="2950604"/>
                              <a:ext cx="459015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0" name="Rectangle 420"/>
                          <wps:cNvSpPr/>
                          <wps:spPr>
                            <a:xfrm>
                              <a:off x="3292203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1" name="Rectangle 421"/>
                          <wps:cNvSpPr/>
                          <wps:spPr>
                            <a:xfrm>
                              <a:off x="3260018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2" name="Rectangle 422"/>
                          <wps:cNvSpPr/>
                          <wps:spPr>
                            <a:xfrm>
                              <a:off x="3227833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3" name="Rectangle 423"/>
                          <wps:cNvSpPr/>
                          <wps:spPr>
                            <a:xfrm>
                              <a:off x="3195648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424" name="Group 424"/>
                        <wpg:cNvGrpSpPr/>
                        <wpg:grpSpPr>
                          <a:xfrm>
                            <a:off x="3301089" y="1935882"/>
                            <a:ext cx="1040118" cy="627433"/>
                            <a:chOff x="3259571" y="1977056"/>
                            <a:chExt cx="1040118" cy="627433"/>
                          </a:xfrm>
                        </wpg:grpSpPr>
                        <wps:wsp>
                          <wps:cNvPr id="425" name="Rectangle 425"/>
                          <wps:cNvSpPr/>
                          <wps:spPr>
                            <a:xfrm>
                              <a:off x="3639232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6" name="Rectangle 426"/>
                          <wps:cNvSpPr/>
                          <wps:spPr>
                            <a:xfrm>
                              <a:off x="3563299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7" name="Rectangle 427"/>
                          <wps:cNvSpPr/>
                          <wps:spPr>
                            <a:xfrm>
                              <a:off x="3487367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8" name="Rectangle 428"/>
                          <wps:cNvSpPr/>
                          <wps:spPr>
                            <a:xfrm>
                              <a:off x="3411435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9" name="Rectangle 429"/>
                          <wps:cNvSpPr/>
                          <wps:spPr>
                            <a:xfrm>
                              <a:off x="3335503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30" name="Rectangle 430"/>
                          <wps:cNvSpPr/>
                          <wps:spPr>
                            <a:xfrm>
                              <a:off x="3259571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s:wsp>
                        <wps:cNvPr id="432" name="Rectangle 432"/>
                        <wps:cNvSpPr/>
                        <wps:spPr>
                          <a:xfrm>
                            <a:off x="3198657" y="1942944"/>
                            <a:ext cx="660458" cy="627433"/>
                          </a:xfrm>
                          <a:prstGeom prst="rect">
                            <a:avLst/>
                          </a:prstGeom>
                          <a:scene3d>
                            <a:camera prst="perspectiveHeroicExtremeLeftFacing"/>
                            <a:lightRig rig="threePt" dir="t"/>
                          </a:scene3d>
                        </wps:spPr>
                        <wps:style>
                          <a:lnRef idx="0">
                            <a:schemeClr val="accent4"/>
                          </a:lnRef>
                          <a:fillRef idx="3">
                            <a:schemeClr val="accent4"/>
                          </a:fillRef>
                          <a:effectRef idx="3">
                            <a:schemeClr val="accent4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g:wgp>
                        <wpg:cNvPr id="433" name="Group 433"/>
                        <wpg:cNvGrpSpPr/>
                        <wpg:grpSpPr>
                          <a:xfrm>
                            <a:off x="3223972" y="4421300"/>
                            <a:ext cx="393565" cy="213326"/>
                            <a:chOff x="3212561" y="4427164"/>
                            <a:chExt cx="393565" cy="213326"/>
                          </a:xfrm>
                        </wpg:grpSpPr>
                        <wps:wsp>
                          <wps:cNvPr id="640" name="Rectangle 640"/>
                          <wps:cNvSpPr/>
                          <wps:spPr>
                            <a:xfrm>
                              <a:off x="3381573" y="4427164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1" name="Rectangle 641"/>
                          <wps:cNvSpPr/>
                          <wps:spPr>
                            <a:xfrm>
                              <a:off x="3373522" y="4427164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2" name="Rectangle 642"/>
                          <wps:cNvSpPr/>
                          <wps:spPr>
                            <a:xfrm>
                              <a:off x="3365473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3" name="Rectangle 643"/>
                          <wps:cNvSpPr/>
                          <wps:spPr>
                            <a:xfrm>
                              <a:off x="3357425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4" name="Rectangle 644"/>
                          <wps:cNvSpPr/>
                          <wps:spPr>
                            <a:xfrm>
                              <a:off x="3349377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5" name="Rectangle 645"/>
                          <wps:cNvSpPr/>
                          <wps:spPr>
                            <a:xfrm>
                              <a:off x="3341329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6" name="Rectangle 646"/>
                          <wps:cNvSpPr/>
                          <wps:spPr>
                            <a:xfrm>
                              <a:off x="3333281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7" name="Rectangle 647"/>
                          <wps:cNvSpPr/>
                          <wps:spPr>
                            <a:xfrm>
                              <a:off x="3325233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8" name="Rectangle 648"/>
                          <wps:cNvSpPr/>
                          <wps:spPr>
                            <a:xfrm>
                              <a:off x="3317185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9" name="Rectangle 649"/>
                          <wps:cNvSpPr/>
                          <wps:spPr>
                            <a:xfrm>
                              <a:off x="3309137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0" name="Rectangle 650"/>
                          <wps:cNvSpPr/>
                          <wps:spPr>
                            <a:xfrm>
                              <a:off x="3301089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1" name="Rectangle 651"/>
                          <wps:cNvSpPr/>
                          <wps:spPr>
                            <a:xfrm>
                              <a:off x="3293041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2" name="Rectangle 652"/>
                          <wps:cNvSpPr/>
                          <wps:spPr>
                            <a:xfrm>
                              <a:off x="3284993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3" name="Rectangle 653"/>
                          <wps:cNvSpPr/>
                          <wps:spPr>
                            <a:xfrm>
                              <a:off x="3276945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4" name="Rectangle 654"/>
                          <wps:cNvSpPr/>
                          <wps:spPr>
                            <a:xfrm>
                              <a:off x="3268897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5" name="Rectangle 655"/>
                          <wps:cNvSpPr/>
                          <wps:spPr>
                            <a:xfrm>
                              <a:off x="3260849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6" name="Rectangle 656"/>
                          <wps:cNvSpPr/>
                          <wps:spPr>
                            <a:xfrm>
                              <a:off x="3252801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7" name="Rectangle 657"/>
                          <wps:cNvSpPr/>
                          <wps:spPr>
                            <a:xfrm>
                              <a:off x="3244753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8" name="Rectangle 658"/>
                          <wps:cNvSpPr/>
                          <wps:spPr>
                            <a:xfrm>
                              <a:off x="3236705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9" name="Rectangle 659"/>
                          <wps:cNvSpPr/>
                          <wps:spPr>
                            <a:xfrm>
                              <a:off x="3228657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60" name="Rectangle 660"/>
                          <wps:cNvSpPr/>
                          <wps:spPr>
                            <a:xfrm>
                              <a:off x="3220609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61" name="Rectangle 661"/>
                          <wps:cNvSpPr/>
                          <wps:spPr>
                            <a:xfrm>
                              <a:off x="3212561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s:wsp>
                        <wps:cNvPr id="662" name="Arrow: Right 662"/>
                        <wps:cNvSpPr/>
                        <wps:spPr>
                          <a:xfrm>
                            <a:off x="2829471" y="4487709"/>
                            <a:ext cx="355399" cy="67366"/>
                          </a:xfrm>
                          <a:prstGeom prst="rightArrow">
                            <a:avLst/>
                          </a:prstGeom>
                        </wps:spPr>
                        <wps:style>
                          <a:lnRef idx="1">
                            <a:schemeClr val="accent3"/>
                          </a:lnRef>
                          <a:fillRef idx="3">
                            <a:schemeClr val="accent3"/>
                          </a:fillRef>
                          <a:effectRef idx="2">
                            <a:schemeClr val="accent3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663" name="Rectangle 663"/>
                        <wps:cNvSpPr/>
                        <wps:spPr>
                          <a:xfrm>
                            <a:off x="130504" y="1688727"/>
                            <a:ext cx="59753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7F52B202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Down-1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64" name="Rectangle 664"/>
                        <wps:cNvSpPr/>
                        <wps:spPr>
                          <a:xfrm>
                            <a:off x="130504" y="2668269"/>
                            <a:ext cx="59753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3DE0E08C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Down-2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65" name="Rectangle 665"/>
                        <wps:cNvSpPr/>
                        <wps:spPr>
                          <a:xfrm>
                            <a:off x="130504" y="3466994"/>
                            <a:ext cx="597535" cy="212832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36B42A62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Down-3</w:t>
                              </w:r>
                            </w:p>
                          </w:txbxContent>
                        </wps:txbx>
                        <wps:bodyPr wrap="none">
                          <a:noAutofit/>
                        </wps:bodyPr>
                      </wps:wsp>
                      <wps:wsp>
                        <wps:cNvPr id="666" name="Rectangle 666"/>
                        <wps:cNvSpPr/>
                        <wps:spPr>
                          <a:xfrm>
                            <a:off x="130500" y="4160543"/>
                            <a:ext cx="59753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5364E855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Down-4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67" name="Rectangle 667"/>
                        <wps:cNvSpPr/>
                        <wps:spPr>
                          <a:xfrm>
                            <a:off x="5497450" y="4158280"/>
                            <a:ext cx="43751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4F9C1D23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Up-4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68" name="Rectangle 668"/>
                        <wps:cNvSpPr/>
                        <wps:spPr>
                          <a:xfrm>
                            <a:off x="5497393" y="3452551"/>
                            <a:ext cx="43751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08E13800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Up-3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69" name="Rectangle 669"/>
                        <wps:cNvSpPr/>
                        <wps:spPr>
                          <a:xfrm>
                            <a:off x="5497446" y="2651916"/>
                            <a:ext cx="43751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57A0A2D2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Up-2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70" name="Rectangle 670"/>
                        <wps:cNvSpPr/>
                        <wps:spPr>
                          <a:xfrm>
                            <a:off x="5495237" y="1694319"/>
                            <a:ext cx="43751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51F0F592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Up-1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pic:pic xmlns:pic="http://schemas.openxmlformats.org/drawingml/2006/picture">
                        <pic:nvPicPr>
                          <pic:cNvPr id="671" name="Picture 671"/>
                          <pic:cNvPicPr>
                            <a:picLocks noChangeAspect="1"/>
                          </pic:cNvPicPr>
                        </pic:nvPicPr>
                        <pic:blipFill>
                          <a:blip r:embed="rId44"/>
                          <a:stretch>
                            <a:fillRect/>
                          </a:stretch>
                        </pic:blipFill>
                        <pic:spPr>
                          <a:xfrm>
                            <a:off x="1301382" y="401691"/>
                            <a:ext cx="1111214" cy="968807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672" name="Picture 672"/>
                          <pic:cNvPicPr>
                            <a:picLocks noChangeAspect="1"/>
                          </pic:cNvPicPr>
                        </pic:nvPicPr>
                        <pic:blipFill>
                          <a:blip r:embed="rId45"/>
                          <a:stretch>
                            <a:fillRect/>
                          </a:stretch>
                        </pic:blipFill>
                        <pic:spPr>
                          <a:xfrm>
                            <a:off x="2496307" y="401692"/>
                            <a:ext cx="1073572" cy="968807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673" name="Rectangle 673"/>
                        <wps:cNvSpPr/>
                        <wps:spPr>
                          <a:xfrm>
                            <a:off x="300364" y="232107"/>
                            <a:ext cx="946150" cy="49212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27FA5010" w14:textId="77777777" w:rsidR="001C3C5D" w:rsidRPr="009D5874" w:rsidRDefault="001C3C5D" w:rsidP="001A6E94">
                              <w:pPr>
                                <w:spacing w:line="480" w:lineRule="auto"/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</w:pPr>
                              <w:r w:rsidRPr="009D5874"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  <w:t>Urban extent</w:t>
                              </w:r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674" name="Rectangle 674"/>
                        <wps:cNvSpPr/>
                        <wps:spPr>
                          <a:xfrm>
                            <a:off x="1666629" y="232107"/>
                            <a:ext cx="544830" cy="49212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109A6E43" w14:textId="77777777" w:rsidR="001C3C5D" w:rsidRPr="009D5874" w:rsidRDefault="001C3C5D" w:rsidP="001A6E94">
                              <w:pPr>
                                <w:spacing w:line="480" w:lineRule="auto"/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</w:pPr>
                              <w:r w:rsidRPr="009D5874"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  <w:t>DEM</w:t>
                              </w:r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675" name="Rectangle 675"/>
                        <wps:cNvSpPr/>
                        <wps:spPr>
                          <a:xfrm>
                            <a:off x="2864755" y="225789"/>
                            <a:ext cx="684530" cy="49212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70E7AB1D" w14:textId="77777777" w:rsidR="001C3C5D" w:rsidRPr="009D5874" w:rsidRDefault="001C3C5D" w:rsidP="001A6E94">
                              <w:pPr>
                                <w:spacing w:line="480" w:lineRule="auto"/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</w:pPr>
                              <w:r w:rsidRPr="009D5874"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  <w:t>Slope</w:t>
                              </w:r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pic:pic xmlns:pic="http://schemas.openxmlformats.org/drawingml/2006/picture">
                        <pic:nvPicPr>
                          <pic:cNvPr id="676" name="Picture 676"/>
                          <pic:cNvPicPr>
                            <a:picLocks noChangeAspect="1"/>
                          </pic:cNvPicPr>
                        </pic:nvPicPr>
                        <pic:blipFill>
                          <a:blip r:embed="rId46"/>
                          <a:stretch>
                            <a:fillRect/>
                          </a:stretch>
                        </pic:blipFill>
                        <pic:spPr>
                          <a:xfrm>
                            <a:off x="195705" y="401691"/>
                            <a:ext cx="1019444" cy="98878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677" name="Rectangle 677"/>
                        <wps:cNvSpPr/>
                        <wps:spPr>
                          <a:xfrm>
                            <a:off x="245772" y="6"/>
                            <a:ext cx="1225174" cy="246900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4451C5F2" w14:textId="77777777" w:rsidR="001C3C5D" w:rsidRPr="00FF3AD8" w:rsidRDefault="001C3C5D" w:rsidP="001A6E94">
                              <w:pPr>
                                <w:spacing w:line="480" w:lineRule="auto"/>
                                <w:rPr>
                                  <w:rFonts w:eastAsia="黑体" w:hAnsi="Calibri" w:cs="等线"/>
                                  <w:b/>
                                  <w:bCs/>
                                  <w:color w:val="000000" w:themeColor="text1"/>
                                  <w:sz w:val="20"/>
                                  <w:szCs w:val="20"/>
                                </w:rPr>
                              </w:pPr>
                              <w:r w:rsidRPr="00FF3AD8">
                                <w:rPr>
                                  <w:rFonts w:eastAsia="黑体" w:hAnsi="Calibri" w:cs="等线"/>
                                  <w:b/>
                                  <w:bCs/>
                                  <w:color w:val="000000" w:themeColor="text1"/>
                                  <w:sz w:val="20"/>
                                  <w:szCs w:val="20"/>
                                </w:rPr>
                                <w:t>Input image tile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678" name="Rectangle 678"/>
                        <wps:cNvSpPr/>
                        <wps:spPr>
                          <a:xfrm>
                            <a:off x="4438970" y="1127"/>
                            <a:ext cx="946150" cy="277558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44FF5EC3" w14:textId="77777777" w:rsidR="001C3C5D" w:rsidRPr="00EE4875" w:rsidRDefault="001C3C5D" w:rsidP="001A6E94">
                              <w:pPr>
                                <w:spacing w:line="480" w:lineRule="auto"/>
                                <w:rPr>
                                  <w:rFonts w:eastAsia="黑体" w:hAnsi="Calibri" w:cs="等线"/>
                                  <w:b/>
                                  <w:bCs/>
                                  <w:color w:val="000000" w:themeColor="text1"/>
                                  <w:sz w:val="20"/>
                                  <w:szCs w:val="20"/>
                                </w:rPr>
                              </w:pPr>
                              <w:r w:rsidRPr="00EE4875">
                                <w:rPr>
                                  <w:rFonts w:eastAsia="黑体" w:hAnsi="Calibri" w:cs="等线"/>
                                  <w:b/>
                                  <w:bCs/>
                                  <w:color w:val="000000" w:themeColor="text1"/>
                                  <w:sz w:val="20"/>
                                  <w:szCs w:val="20"/>
                                </w:rPr>
                                <w:t>Output image tile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679" name="Arrow: Down 679"/>
                        <wps:cNvSpPr/>
                        <wps:spPr>
                          <a:xfrm>
                            <a:off x="1800775" y="1486550"/>
                            <a:ext cx="160313" cy="397469"/>
                          </a:xfrm>
                          <a:prstGeom prst="downArrow">
                            <a:avLst/>
                          </a:prstGeom>
                        </wps:spPr>
                        <wps:style>
                          <a:lnRef idx="0">
                            <a:schemeClr val="accent2"/>
                          </a:lnRef>
                          <a:fillRef idx="3">
                            <a:schemeClr val="accent2"/>
                          </a:fillRef>
                          <a:effectRef idx="3">
                            <a:schemeClr val="accent2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680" name="Arrow: Right 680"/>
                        <wps:cNvSpPr/>
                        <wps:spPr>
                          <a:xfrm>
                            <a:off x="2829471" y="3822200"/>
                            <a:ext cx="355399" cy="67366"/>
                          </a:xfrm>
                          <a:prstGeom prst="rightArrow">
                            <a:avLst/>
                          </a:prstGeom>
                        </wps:spPr>
                        <wps:style>
                          <a:lnRef idx="1">
                            <a:schemeClr val="accent3"/>
                          </a:lnRef>
                          <a:fillRef idx="3">
                            <a:schemeClr val="accent3"/>
                          </a:fillRef>
                          <a:effectRef idx="2">
                            <a:schemeClr val="accent3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681" name="Arrow: Right 681"/>
                        <wps:cNvSpPr/>
                        <wps:spPr>
                          <a:xfrm>
                            <a:off x="2829471" y="3104660"/>
                            <a:ext cx="355399" cy="67367"/>
                          </a:xfrm>
                          <a:prstGeom prst="rightArrow">
                            <a:avLst/>
                          </a:prstGeom>
                        </wps:spPr>
                        <wps:style>
                          <a:lnRef idx="1">
                            <a:schemeClr val="accent3"/>
                          </a:lnRef>
                          <a:fillRef idx="3">
                            <a:schemeClr val="accent3"/>
                          </a:fillRef>
                          <a:effectRef idx="2">
                            <a:schemeClr val="accent3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682" name="Arrow: Right 682"/>
                        <wps:cNvSpPr/>
                        <wps:spPr>
                          <a:xfrm>
                            <a:off x="2829471" y="2238379"/>
                            <a:ext cx="355399" cy="67367"/>
                          </a:xfrm>
                          <a:prstGeom prst="rightArrow">
                            <a:avLst/>
                          </a:prstGeom>
                        </wps:spPr>
                        <wps:style>
                          <a:lnRef idx="1">
                            <a:schemeClr val="accent3"/>
                          </a:lnRef>
                          <a:fillRef idx="3">
                            <a:schemeClr val="accent3"/>
                          </a:fillRef>
                          <a:effectRef idx="2">
                            <a:schemeClr val="accent3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g:wgp>
                        <wpg:cNvPr id="683" name="Group 683"/>
                        <wpg:cNvGrpSpPr/>
                        <wpg:grpSpPr>
                          <a:xfrm>
                            <a:off x="189791" y="1926007"/>
                            <a:ext cx="1334164" cy="653362"/>
                            <a:chOff x="109414" y="2509474"/>
                            <a:chExt cx="1810927" cy="886840"/>
                          </a:xfrm>
                        </wpg:grpSpPr>
                        <pic:pic xmlns:pic="http://schemas.openxmlformats.org/drawingml/2006/picture">
                          <pic:nvPicPr>
                            <pic:cNvPr id="684" name="Picture 684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47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48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09414" y="2509474"/>
                              <a:ext cx="881885" cy="886840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85" name="Picture 685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49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50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033507" y="2509474"/>
                              <a:ext cx="886834" cy="886832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686" name="Group 686"/>
                        <wpg:cNvGrpSpPr/>
                        <wpg:grpSpPr>
                          <a:xfrm>
                            <a:off x="196129" y="2880219"/>
                            <a:ext cx="1494170" cy="479897"/>
                            <a:chOff x="118017" y="3642287"/>
                            <a:chExt cx="2028111" cy="651388"/>
                          </a:xfrm>
                        </wpg:grpSpPr>
                        <pic:pic xmlns:pic="http://schemas.openxmlformats.org/drawingml/2006/picture">
                          <pic:nvPicPr>
                            <pic:cNvPr id="687" name="Picture 687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1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52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18017" y="3642288"/>
                              <a:ext cx="655108" cy="651387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88" name="Picture 688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3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54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802934" y="3645656"/>
                              <a:ext cx="651744" cy="648019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89" name="Picture 689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5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56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490658" y="3642287"/>
                              <a:ext cx="655470" cy="648022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690" name="Group 690"/>
                        <wpg:cNvGrpSpPr/>
                        <wpg:grpSpPr>
                          <a:xfrm>
                            <a:off x="195704" y="3654393"/>
                            <a:ext cx="1671395" cy="402979"/>
                            <a:chOff x="117441" y="4500037"/>
                            <a:chExt cx="2268667" cy="546983"/>
                          </a:xfrm>
                        </wpg:grpSpPr>
                        <pic:pic xmlns:pic="http://schemas.openxmlformats.org/drawingml/2006/picture">
                          <pic:nvPicPr>
                            <pic:cNvPr id="691" name="Picture 691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7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58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17441" y="4500037"/>
                              <a:ext cx="543857" cy="546983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2" name="Picture 692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9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60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93382" y="4500037"/>
                              <a:ext cx="546983" cy="546983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3" name="Picture 693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1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62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272449" y="4500037"/>
                              <a:ext cx="543857" cy="546983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4" name="Picture 694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3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64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848390" y="4500037"/>
                              <a:ext cx="537718" cy="537718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695" name="Group 695"/>
                        <wpg:cNvGrpSpPr/>
                        <wpg:grpSpPr>
                          <a:xfrm>
                            <a:off x="189791" y="4368823"/>
                            <a:ext cx="1800860" cy="358473"/>
                            <a:chOff x="109414" y="5243122"/>
                            <a:chExt cx="2444396" cy="486573"/>
                          </a:xfrm>
                        </wpg:grpSpPr>
                        <pic:pic xmlns:pic="http://schemas.openxmlformats.org/drawingml/2006/picture">
                          <pic:nvPicPr>
                            <pic:cNvPr id="696" name="Picture 696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5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09414" y="5243122"/>
                              <a:ext cx="480981" cy="486573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7" name="Picture 697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6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04412" y="5243122"/>
                              <a:ext cx="480981" cy="480982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8" name="Picture 698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7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099412" y="5243122"/>
                              <a:ext cx="475454" cy="475455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9" name="Picture 699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8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588884" y="5243122"/>
                              <a:ext cx="475454" cy="475455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0" name="Picture 700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9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2078355" y="5243122"/>
                              <a:ext cx="475455" cy="475455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701" name="Group 701"/>
                        <wpg:cNvGrpSpPr/>
                        <wpg:grpSpPr>
                          <a:xfrm>
                            <a:off x="2034221" y="5285370"/>
                            <a:ext cx="1973119" cy="308726"/>
                            <a:chOff x="2612950" y="6164317"/>
                            <a:chExt cx="2678212" cy="419048"/>
                          </a:xfrm>
                        </wpg:grpSpPr>
                        <pic:pic xmlns:pic="http://schemas.openxmlformats.org/drawingml/2006/picture">
                          <pic:nvPicPr>
                            <pic:cNvPr id="702" name="Picture 702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0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2612950" y="6164317"/>
                              <a:ext cx="419048" cy="419048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3" name="Picture 703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1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3068592" y="6164317"/>
                              <a:ext cx="409525" cy="419048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4" name="Picture 704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2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3514709" y="6164317"/>
                              <a:ext cx="419049" cy="409524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5" name="Picture 705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3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3970352" y="6164317"/>
                              <a:ext cx="419048" cy="419048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6" name="Picture 706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4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4425994" y="6164317"/>
                              <a:ext cx="409523" cy="409524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7" name="Picture 707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5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4872114" y="6164317"/>
                              <a:ext cx="419048" cy="409524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708" name="Group 708"/>
                        <wpg:cNvGrpSpPr/>
                        <wpg:grpSpPr>
                          <a:xfrm>
                            <a:off x="3959438" y="4378181"/>
                            <a:ext cx="1813281" cy="349115"/>
                            <a:chOff x="5226143" y="5255824"/>
                            <a:chExt cx="2461255" cy="473871"/>
                          </a:xfrm>
                        </wpg:grpSpPr>
                        <pic:pic xmlns:pic="http://schemas.openxmlformats.org/drawingml/2006/picture">
                          <pic:nvPicPr>
                            <pic:cNvPr id="709" name="Picture 709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6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226143" y="5255824"/>
                              <a:ext cx="468425" cy="473871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0" name="Picture 710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7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724438" y="5255824"/>
                              <a:ext cx="473871" cy="473871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1" name="Picture 711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8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228180" y="5255824"/>
                              <a:ext cx="469542" cy="469544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2" name="Picture 712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9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727592" y="5255824"/>
                              <a:ext cx="469542" cy="469544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3" name="Picture 713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0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7227004" y="5255824"/>
                              <a:ext cx="460394" cy="465686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714" name="Group 714"/>
                        <wpg:cNvGrpSpPr/>
                        <wpg:grpSpPr>
                          <a:xfrm>
                            <a:off x="4102030" y="3656130"/>
                            <a:ext cx="1670689" cy="394416"/>
                            <a:chOff x="5419690" y="4502394"/>
                            <a:chExt cx="2267708" cy="535361"/>
                          </a:xfrm>
                        </wpg:grpSpPr>
                        <pic:pic xmlns:pic="http://schemas.openxmlformats.org/drawingml/2006/picture">
                          <pic:nvPicPr>
                            <pic:cNvPr id="715" name="Picture 715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1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7161290" y="4502394"/>
                              <a:ext cx="526108" cy="526108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6" name="Picture 716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2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577897" y="4502394"/>
                              <a:ext cx="532301" cy="535361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7" name="Picture 717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3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993885" y="4502394"/>
                              <a:ext cx="532920" cy="529875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8" name="Picture 718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4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419690" y="4502394"/>
                              <a:ext cx="523103" cy="526109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719" name="Group 719"/>
                        <wpg:cNvGrpSpPr/>
                        <wpg:grpSpPr>
                          <a:xfrm>
                            <a:off x="4280671" y="2888671"/>
                            <a:ext cx="1489661" cy="471445"/>
                            <a:chOff x="5662168" y="3653759"/>
                            <a:chExt cx="2021990" cy="639916"/>
                          </a:xfrm>
                        </wpg:grpSpPr>
                        <pic:pic xmlns:pic="http://schemas.openxmlformats.org/drawingml/2006/picture">
                          <pic:nvPicPr>
                            <pic:cNvPr id="720" name="Picture 720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5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7044243" y="3653759"/>
                              <a:ext cx="639915" cy="639916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21" name="Picture 721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6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351742" y="3653759"/>
                              <a:ext cx="630491" cy="634116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22" name="Picture 722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7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662168" y="3653759"/>
                              <a:ext cx="627565" cy="627565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723" name="Group 723"/>
                        <wpg:cNvGrpSpPr/>
                        <wpg:grpSpPr>
                          <a:xfrm>
                            <a:off x="4446049" y="1903061"/>
                            <a:ext cx="1324072" cy="652756"/>
                            <a:chOff x="5886643" y="2478329"/>
                            <a:chExt cx="1797229" cy="886017"/>
                          </a:xfrm>
                        </wpg:grpSpPr>
                        <pic:pic xmlns:pic="http://schemas.openxmlformats.org/drawingml/2006/picture">
                          <pic:nvPicPr>
                            <pic:cNvPr id="724" name="Picture 724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8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807248" y="2482797"/>
                              <a:ext cx="876624" cy="881549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25" name="Picture 725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9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886643" y="2478329"/>
                              <a:ext cx="876625" cy="876624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pic:pic xmlns:pic="http://schemas.openxmlformats.org/drawingml/2006/picture">
                        <pic:nvPicPr>
                          <pic:cNvPr id="726" name="Picture 726"/>
                          <pic:cNvPicPr>
                            <a:picLocks noChangeAspect="1"/>
                          </pic:cNvPicPr>
                        </pic:nvPicPr>
                        <pic:blipFill>
                          <a:blip r:embed="rId90" cstate="print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91">
                                    <a14:imgEffect>
                                      <a14:sharpenSoften amount="50000"/>
                                    </a14:imgEffect>
                                  </a14:imgLayer>
                                </a14:imgProps>
                              </a:ex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4505338" y="292248"/>
                            <a:ext cx="1282818" cy="1282818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727" name="Arrow: Bent 727"/>
                        <wps:cNvSpPr/>
                        <wps:spPr>
                          <a:xfrm>
                            <a:off x="4115885" y="852796"/>
                            <a:ext cx="323023" cy="1031224"/>
                          </a:xfrm>
                          <a:prstGeom prst="bentArrow">
                            <a:avLst>
                              <a:gd name="adj1" fmla="val 21944"/>
                              <a:gd name="adj2" fmla="val 25000"/>
                              <a:gd name="adj3" fmla="val 25000"/>
                              <a:gd name="adj4" fmla="val 43750"/>
                            </a:avLst>
                          </a:prstGeom>
                        </wps:spPr>
                        <wps:style>
                          <a:lnRef idx="0">
                            <a:schemeClr val="accent2"/>
                          </a:lnRef>
                          <a:fillRef idx="3">
                            <a:schemeClr val="accent2"/>
                          </a:fillRef>
                          <a:effectRef idx="3">
                            <a:schemeClr val="accent2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728" name="Arrow: Bent-Up 728"/>
                        <wps:cNvSpPr/>
                        <wps:spPr>
                          <a:xfrm rot="16200000" flipH="1" flipV="1">
                            <a:off x="2093495" y="4237988"/>
                            <a:ext cx="459435" cy="127384"/>
                          </a:xfrm>
                          <a:prstGeom prst="bentUpArrow">
                            <a:avLst>
                              <a:gd name="adj1" fmla="val 4130"/>
                              <a:gd name="adj2" fmla="val 15407"/>
                              <a:gd name="adj3" fmla="val 31301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wrap="square" rtlCol="0" anchor="ctr">
                          <a:noAutofit/>
                        </wps:bodyPr>
                      </wps:wsp>
                      <wps:wsp>
                        <wps:cNvPr id="729" name="Rectangle 729"/>
                        <wps:cNvSpPr/>
                        <wps:spPr>
                          <a:xfrm>
                            <a:off x="2651702" y="4858119"/>
                            <a:ext cx="751840" cy="283272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0DA38CAA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Bottleneck</w:t>
                              </w:r>
                            </w:p>
                          </w:txbxContent>
                        </wps:txbx>
                        <wps:bodyPr wrap="none">
                          <a:noAutofit/>
                        </wps:bodyPr>
                      </wps:wsp>
                    </wpc:wpc>
                  </a:graphicData>
                </a:graphic>
              </wp:inline>
            </w:drawing>
          </mc:Choice>
          <mc:Fallback>
            <w:pict>
              <v:group w14:anchorId="5CBCF3BC" id="Canvas 730" o:spid="_x0000_s1066" editas="canvas" style="width:451.3pt;height:445.1pt;mso-position-horizontal-relative:char;mso-position-vertical-relative:line" coordsize="57315,56521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">
                <v:shape id="_x0000_s1067" type="#_x0000_t75" style="position:absolute;width:57315;height:56521;visibility:visible;mso-wrap-style:square" filled="t">
                  <v:fill o:detectmouseclick="t"/>
                  <v:path o:connecttype="none"/>
                </v:shape>
                <v:roundrect id="Rectangle: Rounded Corners 639" o:spid="_x0000_s1068" style="position:absolute;left:44337;top:2128;width:14412;height:14273;visibility:visible;mso-wrap-style:square;v-text-anchor:middle" arcsize="2967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" fillcolor="#f2f2f2 [3052]" strokecolor="#a5a5a5 [3206]" strokeweight=".5pt">
                  <v:stroke joinstyle="miter"/>
                </v:roundrect>
                <v:roundrect id="Rectangle: Rounded Corners 192" o:spid="_x0000_s1069" style="position:absolute;left:31914;top:18840;width:26921;height:7401;visibility:visible;mso-wrap-style:square;v-text-anchor:middle" arcsize="6086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" fillcolor="#f2f2f2 [3052]" strokecolor="#a5a5a5 [3206]" strokeweight=".5pt">
                  <v:stroke joinstyle="miter"/>
                </v:roundrect>
                <v:roundrect id="Rectangle: Rounded Corners 193" o:spid="_x0000_s1070" style="position:absolute;left:31956;top:28573;width:26920;height:5185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" fillcolor="#f2f2f2 [3052]" strokecolor="#a5a5a5 [3206]" strokeweight=".5pt">
                  <v:stroke joinstyle="miter"/>
                </v:roundrect>
                <v:roundrect id="Rectangle: Rounded Corners 194" o:spid="_x0000_s1071" style="position:absolute;left:31856;top:36445;width:26920;height:4244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" fillcolor="#f2f2f2 [3052]" strokecolor="#a5a5a5 [3206]" strokeweight=".5pt">
                  <v:stroke joinstyle="miter"/>
                </v:roundrect>
                <v:roundrect id="Rectangle: Rounded Corners 195" o:spid="_x0000_s1072" style="position:absolute;left:31856;top:43401;width:26920;height:4000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" fillcolor="#f2f2f2 [3052]" strokecolor="#a5a5a5 [3206]" strokeweight=".5pt">
                  <v:stroke joinstyle="miter"/>
                </v:roundrect>
                <v:roundrect id="Rectangle: Rounded Corners 196" o:spid="_x0000_s1073" style="position:absolute;left:1091;top:43401;width:26921;height:4000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" fillcolor="#f2f2f2 [3052]" strokecolor="#a5a5a5 [3206]" strokeweight=".5pt">
                  <v:stroke joinstyle="miter"/>
                </v:roundrect>
                <v:shape id="Freeform: Shape 197" o:spid="_x0000_s1074" style="position:absolute;left:19906;top:50616;width:20812;height:5458;visibility:visible;mso-wrap-style:square;v-text-anchor:middle" coordsize="2824972,79673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" path="m1134081,r536051,c1716448,,1753995,37547,1753995,83863r,209699l2741109,293562v46316,,83863,37547,83863,83863l2824972,712868v,46316,-37547,83863,-83863,83863l83863,796731c37547,796731,,759184,,712868l,377425c,331109,37547,293562,83863,293562r966355,l1050218,83863c1050218,37547,1087765,,1134081,xe" fillcolor="#f2f2f2 [3052]" strokecolor="#a5a5a5 [3206]" strokeweight=".5pt">
                  <v:stroke joinstyle="miter"/>
                  <v:path arrowok="t" o:connecttype="custom" o:connectlocs="835511,0;1230436,0;1292220,57447;1292220,201094;2019457,201094;2081241,258541;2081241,488324;2019457,545771;61784,545771;0,488324;0,258541;61784,201094;773727,201094;773727,57447;835511,0" o:connectangles="0,0,0,0,0,0,0,0,0,0,0,0,0,0,0"/>
                </v:shape>
                <v:roundrect id="Rectangle: Rounded Corners 198" o:spid="_x0000_s1075" style="position:absolute;left:1091;top:36445;width:26921;height:4244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" fillcolor="#f2f2f2 [3052]" strokecolor="#a5a5a5 [3206]" strokeweight=".5pt">
                  <v:stroke joinstyle="miter"/>
                </v:roundrect>
                <v:roundrect id="Rectangle: Rounded Corners 199" o:spid="_x0000_s1076" style="position:absolute;left:1091;top:28641;width:26921;height:5185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" fillcolor="#f2f2f2 [3052]" strokecolor="#a5a5a5 [3206]" strokeweight=".5pt">
                  <v:stroke joinstyle="miter"/>
                </v:roundrect>
                <v:roundrect id="Rectangle: Rounded Corners 200" o:spid="_x0000_s1077" style="position:absolute;left:1091;top:18840;width:26921;height:7401;visibility:visible;mso-wrap-style:square;v-text-anchor:middle" arcsize="6086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" fillcolor="#f2f2f2 [3052]" strokecolor="#a5a5a5 [3206]" strokeweight=".5pt">
                  <v:stroke joinstyle="miter"/>
                </v:roundrect>
                <v:roundrect id="Rectangle: Rounded Corners 201" o:spid="_x0000_s1078" style="position:absolute;left:1091;top:2127;width:35777;height:12757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" fillcolor="#f2f2f2 [3052]" strokecolor="#a5a5a5 [3206]" strokeweight=".5pt">
                  <v:stroke joinstyle="miter"/>
                </v:roundrect>
                <v:shape id="Arrow: Bent-Up 202" o:spid="_x0000_s1079" style="position:absolute;left:17738;top:28251;width:5263;height:1461;rotation:-90;flip:x y;visibility:visible;mso-wrap-style:square;v-text-anchor:middle" coordsize="526217,14612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" path="m,139029r504009,l504009,36531r-15112,l507557,r18660,36531l511105,36531r,109594l,146125r,-7096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39029;504009,139029;504009,36531;488897,36531;507557,0;526217,36531;511105,36531;511105,146125;0,146125;0,139029" o:connectangles="0,0,0,0,0,0,0,0,0,0"/>
                </v:shape>
                <v:shape id="Arrow: Bent-Up 203" o:spid="_x0000_s1080" style="position:absolute;left:19496;top:35647;width:5193;height:1546;rotation:-90;flip:x y;visibility:visible;mso-wrap-style:square;v-text-anchor:middle" coordsize="519267,15465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" path="m,147145r495763,l495763,38664r-15995,l499518,r19749,38664l503273,38664r,115991l,154655r,-7510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47145;495763,147145;495763,38664;479768,38664;499518,0;519267,38664;503273,38664;503273,154655;0,154655;0,147145" o:connectangles="0,0,0,0,0,0,0,0,0,0"/>
                </v:shape>
                <v:shape id="Arrow: Bent-Up 204" o:spid="_x0000_s1081" style="position:absolute;left:24693;top:48849;width:4360;height:1461;rotation:-90;flip:x y;visibility:visible;mso-wrap-style:square;v-text-anchor:middle" coordsize="435942,14612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" path="m,139030r413734,l413734,36532r-15113,l417282,r18660,36532l420830,36532r,109594l,146126r,-7096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39030;413734,139030;413734,36532;398621,36532;417282,0;435942,36532;420830,36532;420830,146126;0,146126;0,139030" o:connectangles="0,0,0,0,0,0,0,0,0,0"/>
                </v:shape>
                <v:shape id="Arrow: Bent-Up 205" o:spid="_x0000_s1082" style="position:absolute;left:33171;top:47400;width:1066;height:4247;rotation:180;flip:x y;visibility:visible;mso-wrap-style:square;v-text-anchor:middle" coordsize="106517,42469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" path="m,417763r89451,l89451,26629r-10138,l92915,r13602,26629l96379,26629r,398062l,424691r,-6928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417763;89451,417763;89451,26629;79313,26629;92915,0;106517,26629;96379,26629;96379,424691;0,424691;0,417763" o:connectangles="0,0,0,0,0,0,0,0,0,0"/>
                </v:shape>
                <v:shape id="Arrow: Bent-Up 206" o:spid="_x0000_s1083" style="position:absolute;left:35010;top:40753;width:1544;height:4428;rotation:180;flip:x y;visibility:visible;mso-wrap-style:square;v-text-anchor:middle" coordsize="154390,44280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" path="m,435307r130926,l130926,38598r-15967,l134674,r19716,38598l138423,38598r,404206l,442804r,-7497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435307;130926,435307;130926,38598;114959,38598;134674,0;154390,38598;138423,38598;138423,442804;0,442804;0,435307" o:connectangles="0,0,0,0,0,0,0,0,0,0"/>
                </v:shape>
                <v:shape id="Arrow: Bent-Up 207" o:spid="_x0000_s1084" style="position:absolute;left:36484;top:34116;width:1668;height:4897;rotation:180;flip:x y;visibility:visible;mso-wrap-style:square;v-text-anchor:middle" coordsize="166766,48966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" path="m,481567r141421,l141421,41692r-17247,l145470,r21296,41692l149519,41692r,447973l,489665r,-8098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481567;141421,481567;141421,41692;124174,41692;145470,0;166766,41692;149519,41692;149519,489665;0,489665;0,481567" o:connectangles="0,0,0,0,0,0,0,0,0,0"/>
                </v:shape>
                <v:shape id="Arrow: Bent-Up 208" o:spid="_x0000_s1085" style="position:absolute;left:38799;top:26455;width:1668;height:5146;rotation:180;flip:x y;visibility:visible;mso-wrap-style:square;v-text-anchor:middle" coordsize="166766,51458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" path="m,506488r141421,l141421,41692r-17247,l145470,r21296,41692l149519,41692r,472894l,514586r,-8098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#7f7f7f [1612]" opacity="41287f" offset="0,1.5pt"/>
                  <v:path arrowok="t" o:connecttype="custom" o:connectlocs="0,506488;141421,506488;141421,41692;124174,41692;145470,0;166766,41692;149519,41692;149519,514586;0,514586;0,506488" o:connectangles="0,0,0,0,0,0,0,0,0,0"/>
                </v:shape>
                <v:group id="Group 209" o:spid="_x0000_s1086" style="position:absolute;left:16308;top:19308;width:11426;height:6274" coordorigin="16308,19685" coordsize="11425,627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">
                  <v:rect id="Rectangle 210" o:spid="_x0000_s1087" style="position:absolute;left:21129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1" o:spid="_x0000_s1088" style="position:absolute;left:20370;top:19685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2" o:spid="_x0000_s1089" style="position:absolute;left:19610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3" o:spid="_x0000_s1090" style="position:absolute;left:18851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4" o:spid="_x0000_s1091" style="position:absolute;left:18092;top:19685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5" o:spid="_x0000_s1092" style="position:absolute;left:17332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6" o:spid="_x0000_s1093" style="position:absolute;left:16308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</v:group>
                <v:group id="Group 217" o:spid="_x0000_s1094" style="position:absolute;left:20886;top:29048;width:6843;height:4360" coordorigin="20886,29530" coordsize="6843,436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">
                  <v:rect id="Rectangle 218" o:spid="_x0000_s1095" style="position:absolute;left:23139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19" o:spid="_x0000_s1096" style="position:absolute;left:22817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20" o:spid="_x0000_s1097" style="position:absolute;left:22495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28" o:spid="_x0000_s1098" style="position:absolute;left:22173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29" o:spid="_x0000_s1099" style="position:absolute;left:21851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0" o:spid="_x0000_s1100" style="position:absolute;left:21529;top:29530;width:4591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1" o:spid="_x0000_s1101" style="position:absolute;left:21208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2" o:spid="_x0000_s1102" style="position:absolute;left:20886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233" o:spid="_x0000_s1103" style="position:absolute;left:23032;top:37141;width:4570;height:2949" coordorigin="23032,37588" coordsize="4569,294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">
                  <v:rect id="Rectangle 234" o:spid="_x0000_s1104" style="position:absolute;left:24498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5" o:spid="_x0000_s1105" style="position:absolute;left:24364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6" o:spid="_x0000_s1106" style="position:absolute;left:24231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7" o:spid="_x0000_s1107" style="position:absolute;left:24098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8" o:spid="_x0000_s1108" style="position:absolute;left:23965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9" o:spid="_x0000_s1109" style="position:absolute;left:23831;top:37588;width:3105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0" o:spid="_x0000_s1110" style="position:absolute;left:23698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1" o:spid="_x0000_s1111" style="position:absolute;left:23565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2" o:spid="_x0000_s1112" style="position:absolute;left:23432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3" o:spid="_x0000_s1113" style="position:absolute;left:23299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4" o:spid="_x0000_s1114" style="position:absolute;left:23165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5" o:spid="_x0000_s1115" style="position:absolute;left:23032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246" o:spid="_x0000_s1116" style="position:absolute;left:23708;top:44268;width:3935;height:2133" coordorigin="23708,44327" coordsize="3935,213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">
                  <v:rect id="Rectangle 247" o:spid="_x0000_s1117" style="position:absolute;left:25398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8" o:spid="_x0000_s1118" style="position:absolute;left:25317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9" o:spid="_x0000_s1119" style="position:absolute;left:25237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0" o:spid="_x0000_s1120" style="position:absolute;left:25156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1" o:spid="_x0000_s1121" style="position:absolute;left:25076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2" o:spid="_x0000_s1122" style="position:absolute;left:24995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3" o:spid="_x0000_s1123" style="position:absolute;left:24915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4" o:spid="_x0000_s1124" style="position:absolute;left:24834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5" o:spid="_x0000_s1125" style="position:absolute;left:24754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0" o:spid="_x0000_s1126" style="position:absolute;left:24673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1" o:spid="_x0000_s1127" style="position:absolute;left:24593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2" o:spid="_x0000_s1128" style="position:absolute;left:24512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3" o:spid="_x0000_s1129" style="position:absolute;left:24432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4" o:spid="_x0000_s1130" style="position:absolute;left:24351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5" o:spid="_x0000_s1131" style="position:absolute;left:24271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6" o:spid="_x0000_s1132" style="position:absolute;left:24191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65" o:spid="_x0000_s1133" style="position:absolute;left:24110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66" o:spid="_x0000_s1134" style="position:absolute;left:24030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67" o:spid="_x0000_s1135" style="position:absolute;left:23949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68" o:spid="_x0000_s1136" style="position:absolute;left:23869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69" o:spid="_x0000_s1137" style="position:absolute;left:23788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0" o:spid="_x0000_s1138" style="position:absolute;left:23708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371" o:spid="_x0000_s1139" style="position:absolute;left:28446;top:51017;width:3587;height:1359" coordorigin="28446,49803" coordsize="3587,135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">
                  <v:rect id="Rectangle 372" o:spid="_x0000_s1140" style="position:absolute;left:30602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3" o:spid="_x0000_s1141" style="position:absolute;left:30525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4" o:spid="_x0000_s1142" style="position:absolute;left:30448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5" o:spid="_x0000_s1143" style="position:absolute;left:30371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6" o:spid="_x0000_s1144" style="position:absolute;left:30294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7" o:spid="_x0000_s1145" style="position:absolute;left:30217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8" o:spid="_x0000_s1146" style="position:absolute;left:30140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9" o:spid="_x0000_s1147" style="position:absolute;left:30063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0" o:spid="_x0000_s1148" style="position:absolute;left:29986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1" o:spid="_x0000_s1149" style="position:absolute;left:29909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2" o:spid="_x0000_s1150" style="position:absolute;left:29832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3" o:spid="_x0000_s1151" style="position:absolute;left:29755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4" o:spid="_x0000_s1152" style="position:absolute;left:29678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5" o:spid="_x0000_s1153" style="position:absolute;left:29601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6" o:spid="_x0000_s1154" style="position:absolute;left:29524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8" o:spid="_x0000_s1155" style="position:absolute;left:29447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9" o:spid="_x0000_s1156" style="position:absolute;left:29370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0" o:spid="_x0000_s1157" style="position:absolute;left:29293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1" o:spid="_x0000_s1158" style="position:absolute;left:29216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2" o:spid="_x0000_s1159" style="position:absolute;left:29139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3" o:spid="_x0000_s1160" style="position:absolute;left:29062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4" o:spid="_x0000_s1161" style="position:absolute;left:28985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5" o:spid="_x0000_s1162" style="position:absolute;left:28908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6" o:spid="_x0000_s1163" style="position:absolute;left:28831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7" o:spid="_x0000_s1164" style="position:absolute;left:28754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8" o:spid="_x0000_s1165" style="position:absolute;left:28677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9" o:spid="_x0000_s1166" style="position:absolute;left:28600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0" o:spid="_x0000_s1167" style="position:absolute;left:28523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1" o:spid="_x0000_s1168" style="position:absolute;left:28446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402" o:spid="_x0000_s1169" style="position:absolute;left:32538;top:37070;width:4569;height:2949" coordorigin="32061,37588" coordsize="4569,294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">
                  <v:rect id="Rectangle 403" o:spid="_x0000_s1170" style="position:absolute;left:33527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4" o:spid="_x0000_s1171" style="position:absolute;left:33393;top:37588;width:3105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5" o:spid="_x0000_s1172" style="position:absolute;left:33260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6" o:spid="_x0000_s1173" style="position:absolute;left:33127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7" o:spid="_x0000_s1174" style="position:absolute;left:32994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8" o:spid="_x0000_s1175" style="position:absolute;left:32861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9" o:spid="_x0000_s1176" style="position:absolute;left:32727;top:37588;width:3105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0" o:spid="_x0000_s1177" style="position:absolute;left:32594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1" o:spid="_x0000_s1178" style="position:absolute;left:32461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2" o:spid="_x0000_s1179" style="position:absolute;left:32328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3" o:spid="_x0000_s1180" style="position:absolute;left:32194;top:37588;width:3105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  <v:textbox>
                      <w:txbxContent>
                        <w:p w14:paraId="77E97E1B" w14:textId="77777777" w:rsidR="001C3C5D" w:rsidRDefault="001C3C5D" w:rsidP="001A6E94">
                          <w:pPr>
                            <w:jc w:val="center"/>
                          </w:pPr>
                        </w:p>
                      </w:txbxContent>
                    </v:textbox>
                  </v:rect>
                  <v:rect id="Rectangle 414" o:spid="_x0000_s1181" style="position:absolute;left:32061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415" o:spid="_x0000_s1182" style="position:absolute;left:32447;top:28988;width:6843;height:4361" coordorigin="31956,29506" coordsize="6843,436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">
                  <v:rect id="Rectangle 416" o:spid="_x0000_s1183" style="position:absolute;left:34209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7" o:spid="_x0000_s1184" style="position:absolute;left:33887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8" o:spid="_x0000_s1185" style="position:absolute;left:33565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9" o:spid="_x0000_s1186" style="position:absolute;left:33243;top:29506;width:4591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20" o:spid="_x0000_s1187" style="position:absolute;left:32922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21" o:spid="_x0000_s1188" style="position:absolute;left:32600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22" o:spid="_x0000_s1189" style="position:absolute;left:32278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23" o:spid="_x0000_s1190" style="position:absolute;left:31956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424" o:spid="_x0000_s1191" style="position:absolute;left:33010;top:19358;width:10402;height:6275" coordorigin="32595,19770" coordsize="10401,627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">
                  <v:rect id="Rectangle 425" o:spid="_x0000_s1192" style="position:absolute;left:36392;top:19770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26" o:spid="_x0000_s1193" style="position:absolute;left:35632;top:19770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27" o:spid="_x0000_s1194" style="position:absolute;left:34873;top:19770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28" o:spid="_x0000_s1195" style="position:absolute;left:34114;top:19770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29" o:spid="_x0000_s1196" style="position:absolute;left:33355;top:19770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30" o:spid="_x0000_s1197" style="position:absolute;left:32595;top:19770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</v:group>
                <v:rect id="Rectangle 432" o:spid="_x0000_s1198" style="position:absolute;left:31986;top:19429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" fillcolor="#ffc310 [3031]" stroked="f">
                  <v:fill color2="#fcbd00 [3175]" rotate="t" colors="0 #ffc746;.5 #ffc600;1 #e5b600" focus="100%" type="gradient">
                    <o:fill v:ext="view" type="gradientUnscaled"/>
                  </v:fill>
                  <v:shadow on="t" color="black" opacity="41287f" offset="0,1.5pt"/>
                </v:rect>
                <v:group id="Group 433" o:spid="_x0000_s1199" style="position:absolute;left:32239;top:44213;width:3936;height:2133" coordorigin="32125,44271" coordsize="3935,213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">
                  <v:rect id="Rectangle 640" o:spid="_x0000_s1200" style="position:absolute;left:33815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1" o:spid="_x0000_s1201" style="position:absolute;left:33735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2" o:spid="_x0000_s1202" style="position:absolute;left:33654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3" o:spid="_x0000_s1203" style="position:absolute;left:33574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4" o:spid="_x0000_s1204" style="position:absolute;left:33493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5" o:spid="_x0000_s1205" style="position:absolute;left:33413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6" o:spid="_x0000_s1206" style="position:absolute;left:33332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7" o:spid="_x0000_s1207" style="position:absolute;left:33252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8" o:spid="_x0000_s1208" style="position:absolute;left:33171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9" o:spid="_x0000_s1209" style="position:absolute;left:33091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0" o:spid="_x0000_s1210" style="position:absolute;left:33010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1" o:spid="_x0000_s1211" style="position:absolute;left:32930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2" o:spid="_x0000_s1212" style="position:absolute;left:32849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3" o:spid="_x0000_s1213" style="position:absolute;left:32769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4" o:spid="_x0000_s1214" style="position:absolute;left:32688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5" o:spid="_x0000_s1215" style="position:absolute;left:32608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6" o:spid="_x0000_s1216" style="position:absolute;left:32528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7" o:spid="_x0000_s1217" style="position:absolute;left:32447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8" o:spid="_x0000_s1218" style="position:absolute;left:32367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9" o:spid="_x0000_s1219" style="position:absolute;left:32286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60" o:spid="_x0000_s1220" style="position:absolute;left:32206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61" o:spid="_x0000_s1221" style="position:absolute;left:32125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shapetype id="_x0000_t13" coordsize="21600,21600" o:spt="13" adj="16200,5400" path="m@0,l@0@1,0@1,0@2@0@2@0,21600,21600,10800xe">
                  <v:stroke joinstyle="miter"/>
                  <v:formulas>
                    <v:f eqn="val #0"/>
                    <v:f eqn="val #1"/>
                    <v:f eqn="sum height 0 #1"/>
                    <v:f eqn="sum 10800 0 #1"/>
                    <v:f eqn="sum width 0 #0"/>
                    <v:f eqn="prod @4 @3 10800"/>
                    <v:f eqn="sum width 0 @5"/>
                  </v:formulas>
                  <v:path o:connecttype="custom" o:connectlocs="@0,0;0,10800;@0,21600;21600,10800" o:connectangles="270,180,90,0" textboxrect="0,@1,@6,@2"/>
                  <v:handles>
                    <v:h position="#0,#1" xrange="0,21600" yrange="0,10800"/>
                  </v:handles>
                </v:shapetype>
                <v:shape id="Arrow: Right 662" o:spid="_x0000_s1222" type="#_x0000_t13" style="position:absolute;left:28294;top:44877;width:3554;height:67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" adj="19553" fillcolor="#aaa [3030]" strokecolor="#a5a5a5 [3206]" strokeweight=".5pt">
                  <v:fill color2="#a3a3a3 [3174]" rotate="t" colors="0 #afafaf;.5 #a5a5a5;1 #929292" focus="100%" type="gradient">
                    <o:fill v:ext="view" type="gradientUnscaled"/>
                  </v:fill>
                </v:shape>
                <v:rect id="Rectangle 663" o:spid="_x0000_s1223" style="position:absolute;left:1305;top:16887;width:5975;height:410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" filled="f" stroked="f">
                  <v:textbox style="mso-fit-shape-to-text:t">
                    <w:txbxContent>
                      <w:p w14:paraId="7F52B202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Down-1</w:t>
                        </w:r>
                      </w:p>
                    </w:txbxContent>
                  </v:textbox>
                </v:rect>
                <v:rect id="Rectangle 664" o:spid="_x0000_s1224" style="position:absolute;left:1305;top:26682;width:5975;height:4109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" filled="f" stroked="f">
                  <v:textbox style="mso-fit-shape-to-text:t">
                    <w:txbxContent>
                      <w:p w14:paraId="3DE0E08C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Down-2</w:t>
                        </w:r>
                      </w:p>
                    </w:txbxContent>
                  </v:textbox>
                </v:rect>
                <v:rect id="Rectangle 665" o:spid="_x0000_s1225" style="position:absolute;left:1305;top:34669;width:5975;height:2129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" filled="f" stroked="f">
                  <v:textbox>
                    <w:txbxContent>
                      <w:p w14:paraId="36B42A62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Down-3</w:t>
                        </w:r>
                      </w:p>
                    </w:txbxContent>
                  </v:textbox>
                </v:rect>
                <v:rect id="Rectangle 666" o:spid="_x0000_s1226" style="position:absolute;left:1305;top:41605;width:5975;height:410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" filled="f" stroked="f">
                  <v:textbox style="mso-fit-shape-to-text:t">
                    <w:txbxContent>
                      <w:p w14:paraId="5364E855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Down-4</w:t>
                        </w:r>
                      </w:p>
                    </w:txbxContent>
                  </v:textbox>
                </v:rect>
                <v:rect id="Rectangle 667" o:spid="_x0000_s1227" style="position:absolute;left:54974;top:41582;width:4375;height:4109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" filled="f" stroked="f">
                  <v:textbox style="mso-fit-shape-to-text:t">
                    <w:txbxContent>
                      <w:p w14:paraId="4F9C1D23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Up-4</w:t>
                        </w:r>
                      </w:p>
                    </w:txbxContent>
                  </v:textbox>
                </v:rect>
                <v:rect id="Rectangle 668" o:spid="_x0000_s1228" style="position:absolute;left:54973;top:34525;width:4376;height:410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" filled="f" stroked="f">
                  <v:textbox style="mso-fit-shape-to-text:t">
                    <w:txbxContent>
                      <w:p w14:paraId="08E13800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Up-3</w:t>
                        </w:r>
                      </w:p>
                    </w:txbxContent>
                  </v:textbox>
                </v:rect>
                <v:rect id="Rectangle 669" o:spid="_x0000_s1229" style="position:absolute;left:54974;top:26519;width:4375;height:410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" filled="f" stroked="f">
                  <v:textbox style="mso-fit-shape-to-text:t">
                    <w:txbxContent>
                      <w:p w14:paraId="57A0A2D2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Up-2</w:t>
                        </w:r>
                      </w:p>
                    </w:txbxContent>
                  </v:textbox>
                </v:rect>
                <v:rect id="Rectangle 670" o:spid="_x0000_s1230" style="position:absolute;left:54952;top:16943;width:4375;height:410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" filled="f" stroked="f">
                  <v:textbox style="mso-fit-shape-to-text:t">
                    <w:txbxContent>
                      <w:p w14:paraId="51F0F592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Up-1</w:t>
                        </w:r>
                      </w:p>
                    </w:txbxContent>
                  </v:textbox>
                </v:rect>
                <v:shape id="Picture 671" o:spid="_x0000_s1231" type="#_x0000_t75" style="position:absolute;left:13013;top:4016;width:11112;height:968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">
                  <v:imagedata r:id="rId92" o:title=""/>
                </v:shape>
                <v:shape id="Picture 672" o:spid="_x0000_s1232" type="#_x0000_t75" style="position:absolute;left:24963;top:4016;width:10735;height:968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">
                  <v:imagedata r:id="rId93" o:title=""/>
                </v:shape>
                <v:rect id="Rectangle 673" o:spid="_x0000_s1233" style="position:absolute;left:3003;top:2321;width:9462;height:492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" filled="f" stroked="f">
                  <v:textbox style="mso-fit-shape-to-text:t">
                    <w:txbxContent>
                      <w:p w14:paraId="27FA5010" w14:textId="77777777" w:rsidR="001C3C5D" w:rsidRPr="009D5874" w:rsidRDefault="001C3C5D" w:rsidP="001A6E94">
                        <w:pPr>
                          <w:spacing w:line="480" w:lineRule="auto"/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</w:pPr>
                        <w:r w:rsidRPr="009D5874"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  <w:t>Urban extent</w:t>
                        </w:r>
                      </w:p>
                    </w:txbxContent>
                  </v:textbox>
                </v:rect>
                <v:rect id="Rectangle 674" o:spid="_x0000_s1234" style="position:absolute;left:16666;top:2321;width:5448;height:492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" filled="f" stroked="f">
                  <v:textbox style="mso-fit-shape-to-text:t">
                    <w:txbxContent>
                      <w:p w14:paraId="109A6E43" w14:textId="77777777" w:rsidR="001C3C5D" w:rsidRPr="009D5874" w:rsidRDefault="001C3C5D" w:rsidP="001A6E94">
                        <w:pPr>
                          <w:spacing w:line="480" w:lineRule="auto"/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</w:pPr>
                        <w:r w:rsidRPr="009D5874"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  <w:t>DEM</w:t>
                        </w:r>
                      </w:p>
                    </w:txbxContent>
                  </v:textbox>
                </v:rect>
                <v:rect id="Rectangle 675" o:spid="_x0000_s1235" style="position:absolute;left:28647;top:2257;width:6845;height:492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" filled="f" stroked="f">
                  <v:textbox style="mso-fit-shape-to-text:t">
                    <w:txbxContent>
                      <w:p w14:paraId="70E7AB1D" w14:textId="77777777" w:rsidR="001C3C5D" w:rsidRPr="009D5874" w:rsidRDefault="001C3C5D" w:rsidP="001A6E94">
                        <w:pPr>
                          <w:spacing w:line="480" w:lineRule="auto"/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</w:pPr>
                        <w:r w:rsidRPr="009D5874"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  <w:t>Slope</w:t>
                        </w:r>
                      </w:p>
                    </w:txbxContent>
                  </v:textbox>
                </v:rect>
                <v:shape id="Picture 676" o:spid="_x0000_s1236" type="#_x0000_t75" style="position:absolute;left:1957;top:4016;width:10194;height:988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">
                  <v:imagedata r:id="rId94" o:title=""/>
                </v:shape>
                <v:rect id="Rectangle 677" o:spid="_x0000_s1237" style="position:absolute;left:2457;width:12252;height:246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" filled="f" stroked="f">
                  <v:textbox>
                    <w:txbxContent>
                      <w:p w14:paraId="4451C5F2" w14:textId="77777777" w:rsidR="001C3C5D" w:rsidRPr="00FF3AD8" w:rsidRDefault="001C3C5D" w:rsidP="001A6E94">
                        <w:pPr>
                          <w:spacing w:line="480" w:lineRule="auto"/>
                          <w:rPr>
                            <w:rFonts w:eastAsia="黑体" w:hAnsi="Calibri" w:cs="等线"/>
                            <w:b/>
                            <w:bCs/>
                            <w:color w:val="000000" w:themeColor="text1"/>
                            <w:sz w:val="20"/>
                            <w:szCs w:val="20"/>
                          </w:rPr>
                        </w:pPr>
                        <w:r w:rsidRPr="00FF3AD8">
                          <w:rPr>
                            <w:rFonts w:eastAsia="黑体" w:hAnsi="Calibri" w:cs="等线"/>
                            <w:b/>
                            <w:bCs/>
                            <w:color w:val="000000" w:themeColor="text1"/>
                            <w:sz w:val="20"/>
                            <w:szCs w:val="20"/>
                          </w:rPr>
                          <w:t>Input image tile</w:t>
                        </w:r>
                      </w:p>
                    </w:txbxContent>
                  </v:textbox>
                </v:rect>
                <v:rect id="Rectangle 678" o:spid="_x0000_s1238" style="position:absolute;left:44389;top:11;width:9462;height:277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" filled="f" stroked="f">
                  <v:textbox>
                    <w:txbxContent>
                      <w:p w14:paraId="44FF5EC3" w14:textId="77777777" w:rsidR="001C3C5D" w:rsidRPr="00EE4875" w:rsidRDefault="001C3C5D" w:rsidP="001A6E94">
                        <w:pPr>
                          <w:spacing w:line="480" w:lineRule="auto"/>
                          <w:rPr>
                            <w:rFonts w:eastAsia="黑体" w:hAnsi="Calibri" w:cs="等线"/>
                            <w:b/>
                            <w:bCs/>
                            <w:color w:val="000000" w:themeColor="text1"/>
                            <w:sz w:val="20"/>
                            <w:szCs w:val="20"/>
                          </w:rPr>
                        </w:pPr>
                        <w:r w:rsidRPr="00EE4875">
                          <w:rPr>
                            <w:rFonts w:eastAsia="黑体" w:hAnsi="Calibri" w:cs="等线"/>
                            <w:b/>
                            <w:bCs/>
                            <w:color w:val="000000" w:themeColor="text1"/>
                            <w:sz w:val="20"/>
                            <w:szCs w:val="20"/>
                          </w:rPr>
                          <w:t>Output image tile</w:t>
                        </w:r>
                      </w:p>
                    </w:txbxContent>
                  </v:textbox>
                </v:rect>
                <v:shapetype id="_x0000_t67" coordsize="21600,21600" o:spt="67" adj="16200,5400" path="m0@0l@1@0@1,0@2,0@2@0,21600@0,10800,21600xe">
                  <v:stroke joinstyle="miter"/>
                  <v:formulas>
                    <v:f eqn="val #0"/>
                    <v:f eqn="val #1"/>
                    <v:f eqn="sum height 0 #1"/>
                    <v:f eqn="sum 10800 0 #1"/>
                    <v:f eqn="sum width 0 #0"/>
                    <v:f eqn="prod @4 @3 10800"/>
                    <v:f eqn="sum width 0 @5"/>
                  </v:formulas>
                  <v:path o:connecttype="custom" o:connectlocs="10800,0;0,@0;10800,21600;21600,@0" o:connectangles="270,180,90,0" textboxrect="@1,0,@2,@6"/>
                  <v:handles>
                    <v:h position="#1,#0" xrange="0,10800" yrange="0,21600"/>
                  </v:handles>
                </v:shapetype>
                <v:shape id="Arrow: Down 679" o:spid="_x0000_s1239" type="#_x0000_t67" style="position:absolute;left:18007;top:14865;width:1603;height:3975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" adj="17244" fillcolor="#ee853d [3029]" stroked="f">
                  <v:fill color2="#ec7a2d [3173]" rotate="t" colors="0 #f18c55;.5 #f67b28;1 #e56b17" focus="100%" type="gradient">
                    <o:fill v:ext="view" type="gradientUnscaled"/>
                  </v:fill>
                  <v:shadow on="t" color="black" opacity="41287f" offset="0,1.5pt"/>
                </v:shape>
                <v:shape id="Arrow: Right 680" o:spid="_x0000_s1240" type="#_x0000_t13" style="position:absolute;left:28294;top:38222;width:3554;height:67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" adj="19553" fillcolor="#aaa [3030]" strokecolor="#a5a5a5 [3206]" strokeweight=".5pt">
                  <v:fill color2="#a3a3a3 [3174]" rotate="t" colors="0 #afafaf;.5 #a5a5a5;1 #929292" focus="100%" type="gradient">
                    <o:fill v:ext="view" type="gradientUnscaled"/>
                  </v:fill>
                </v:shape>
                <v:shape id="Arrow: Right 681" o:spid="_x0000_s1241" type="#_x0000_t13" style="position:absolute;left:28294;top:31046;width:3554;height:6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" adj="19553" fillcolor="#aaa [3030]" strokecolor="#a5a5a5 [3206]" strokeweight=".5pt">
                  <v:fill color2="#a3a3a3 [3174]" rotate="t" colors="0 #afafaf;.5 #a5a5a5;1 #929292" focus="100%" type="gradient">
                    <o:fill v:ext="view" type="gradientUnscaled"/>
                  </v:fill>
                </v:shape>
                <v:shape id="Arrow: Right 682" o:spid="_x0000_s1242" type="#_x0000_t13" style="position:absolute;left:28294;top:22383;width:3554;height:6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" adj="19553" fillcolor="#aaa [3030]" strokecolor="#a5a5a5 [3206]" strokeweight=".5pt">
                  <v:fill color2="#a3a3a3 [3174]" rotate="t" colors="0 #afafaf;.5 #a5a5a5;1 #929292" focus="100%" type="gradient">
                    <o:fill v:ext="view" type="gradientUnscaled"/>
                  </v:fill>
                </v:shape>
                <v:group id="Group 683" o:spid="_x0000_s1243" style="position:absolute;left:1897;top:19260;width:13342;height:6533" coordorigin="1094,25094" coordsize="18109,886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">
                  <v:shape id="Picture 684" o:spid="_x0000_s1244" type="#_x0000_t75" style="position:absolute;left:1094;top:25094;width:8818;height:886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">
                    <v:imagedata r:id="rId95" o:title=""/>
                  </v:shape>
                  <v:shape id="Picture 685" o:spid="_x0000_s1245" type="#_x0000_t75" style="position:absolute;left:10335;top:25094;width:8868;height:886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">
                    <v:imagedata r:id="rId96" o:title=""/>
                  </v:shape>
                </v:group>
                <v:group id="Group 686" o:spid="_x0000_s1246" style="position:absolute;left:1961;top:28802;width:14941;height:4799" coordorigin="1180,36422" coordsize="20281,651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">
                  <v:shape id="Picture 687" o:spid="_x0000_s1247" type="#_x0000_t75" style="position:absolute;left:1180;top:36422;width:6551;height:651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">
                    <v:imagedata r:id="rId97" o:title=""/>
                  </v:shape>
                  <v:shape id="Picture 688" o:spid="_x0000_s1248" type="#_x0000_t75" style="position:absolute;left:8029;top:36456;width:6517;height:648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">
                    <v:imagedata r:id="rId98" o:title=""/>
                  </v:shape>
                  <v:shape id="Picture 689" o:spid="_x0000_s1249" type="#_x0000_t75" style="position:absolute;left:14906;top:36422;width:6555;height:648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">
                    <v:imagedata r:id="rId99" o:title=""/>
                  </v:shape>
                </v:group>
                <v:group id="Group 690" o:spid="_x0000_s1250" style="position:absolute;left:1957;top:36543;width:16713;height:4030" coordorigin="1174,45000" coordsize="22686,546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">
                  <v:shape id="Picture 691" o:spid="_x0000_s1251" type="#_x0000_t75" style="position:absolute;left:1174;top:45000;width:5438;height:547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">
                    <v:imagedata r:id="rId100" o:title=""/>
                  </v:shape>
                  <v:shape id="Picture 692" o:spid="_x0000_s1252" type="#_x0000_t75" style="position:absolute;left:6933;top:45000;width:5470;height:547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">
                    <v:imagedata r:id="rId101" o:title=""/>
                  </v:shape>
                  <v:shape id="Picture 693" o:spid="_x0000_s1253" type="#_x0000_t75" style="position:absolute;left:12724;top:45000;width:5439;height:547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">
                    <v:imagedata r:id="rId102" o:title=""/>
                  </v:shape>
                  <v:shape id="Picture 694" o:spid="_x0000_s1254" type="#_x0000_t75" style="position:absolute;left:18483;top:45000;width:5378;height:537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">
                    <v:imagedata r:id="rId103" o:title=""/>
                  </v:shape>
                </v:group>
                <v:group id="Group 695" o:spid="_x0000_s1255" style="position:absolute;left:1897;top:43688;width:18009;height:3584" coordorigin="1094,52431" coordsize="24443,486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">
                  <v:shape id="Picture 696" o:spid="_x0000_s1256" type="#_x0000_t75" style="position:absolute;left:1094;top:52431;width:4809;height:486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">
                    <v:imagedata r:id="rId104" o:title=""/>
                  </v:shape>
                  <v:shape id="Picture 697" o:spid="_x0000_s1257" type="#_x0000_t75" style="position:absolute;left:6044;top:52431;width:4809;height:481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">
                    <v:imagedata r:id="rId105" o:title=""/>
                  </v:shape>
                  <v:shape id="Picture 698" o:spid="_x0000_s1258" type="#_x0000_t75" style="position:absolute;left:10994;top:52431;width:4754;height:475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">
                    <v:imagedata r:id="rId106" o:title=""/>
                  </v:shape>
                  <v:shape id="Picture 699" o:spid="_x0000_s1259" type="#_x0000_t75" style="position:absolute;left:15888;top:52431;width:4755;height:475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">
                    <v:imagedata r:id="rId107" o:title=""/>
                  </v:shape>
                  <v:shape id="Picture 700" o:spid="_x0000_s1260" type="#_x0000_t75" style="position:absolute;left:20783;top:52431;width:4755;height:475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">
                    <v:imagedata r:id="rId108" o:title=""/>
                  </v:shape>
                </v:group>
                <v:group id="Group 701" o:spid="_x0000_s1261" style="position:absolute;left:20342;top:52853;width:19731;height:3087" coordorigin="26129,61643" coordsize="26782,419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">
                  <v:shape id="Picture 702" o:spid="_x0000_s1262" type="#_x0000_t75" style="position:absolute;left:26129;top:61643;width:4190;height:41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">
                    <v:imagedata r:id="rId109" o:title=""/>
                  </v:shape>
                  <v:shape id="Picture 703" o:spid="_x0000_s1263" type="#_x0000_t75" style="position:absolute;left:30685;top:61643;width:4096;height:41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">
                    <v:imagedata r:id="rId110" o:title=""/>
                  </v:shape>
                  <v:shape id="Picture 704" o:spid="_x0000_s1264" type="#_x0000_t75" style="position:absolute;left:35147;top:61643;width:4190;height:40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">
                    <v:imagedata r:id="rId111" o:title=""/>
                  </v:shape>
                  <v:shape id="Picture 705" o:spid="_x0000_s1265" type="#_x0000_t75" style="position:absolute;left:39703;top:61643;width:4191;height:41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">
                    <v:imagedata r:id="rId112" o:title=""/>
                  </v:shape>
                  <v:shape id="Picture 706" o:spid="_x0000_s1266" type="#_x0000_t75" style="position:absolute;left:44259;top:61643;width:4096;height:40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">
                    <v:imagedata r:id="rId113" o:title=""/>
                  </v:shape>
                  <v:shape id="Picture 707" o:spid="_x0000_s1267" type="#_x0000_t75" style="position:absolute;left:48721;top:61643;width:4190;height:40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">
                    <v:imagedata r:id="rId114" o:title=""/>
                  </v:shape>
                </v:group>
                <v:group id="Group 708" o:spid="_x0000_s1268" style="position:absolute;left:39594;top:43781;width:18133;height:3491" coordorigin="52261,52558" coordsize="24612,473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">
                  <v:shape id="Picture 709" o:spid="_x0000_s1269" type="#_x0000_t75" style="position:absolute;left:52261;top:52558;width:4684;height:473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">
                    <v:imagedata r:id="rId115" o:title=""/>
                  </v:shape>
                  <v:shape id="Picture 710" o:spid="_x0000_s1270" type="#_x0000_t75" style="position:absolute;left:57244;top:52558;width:4739;height:473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">
                    <v:imagedata r:id="rId116" o:title=""/>
                  </v:shape>
                  <v:shape id="Picture 711" o:spid="_x0000_s1271" type="#_x0000_t75" style="position:absolute;left:62281;top:52558;width:4696;height:46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">
                    <v:imagedata r:id="rId117" o:title=""/>
                  </v:shape>
                  <v:shape id="Picture 712" o:spid="_x0000_s1272" type="#_x0000_t75" style="position:absolute;left:67275;top:52558;width:4696;height:46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">
                    <v:imagedata r:id="rId118" o:title=""/>
                  </v:shape>
                  <v:shape id="Picture 713" o:spid="_x0000_s1273" type="#_x0000_t75" style="position:absolute;left:72270;top:52558;width:4603;height:465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">
                    <v:imagedata r:id="rId119" o:title=""/>
                  </v:shape>
                </v:group>
                <v:group id="Group 714" o:spid="_x0000_s1274" style="position:absolute;left:41020;top:36561;width:16707;height:3944" coordorigin="54196,45023" coordsize="22677,535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">
                  <v:shape id="Picture 715" o:spid="_x0000_s1275" type="#_x0000_t75" style="position:absolute;left:71612;top:45023;width:5261;height:526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">
                    <v:imagedata r:id="rId120" o:title=""/>
                  </v:shape>
                  <v:shape id="Picture 716" o:spid="_x0000_s1276" type="#_x0000_t75" style="position:absolute;left:65778;top:45023;width:5323;height:535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">
                    <v:imagedata r:id="rId121" o:title=""/>
                  </v:shape>
                  <v:shape id="Picture 717" o:spid="_x0000_s1277" type="#_x0000_t75" style="position:absolute;left:59938;top:45023;width:5330;height:529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">
                    <v:imagedata r:id="rId122" o:title=""/>
                  </v:shape>
                  <v:shape id="Picture 718" o:spid="_x0000_s1278" type="#_x0000_t75" style="position:absolute;left:54196;top:45023;width:5231;height:526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">
                    <v:imagedata r:id="rId123" o:title=""/>
                  </v:shape>
                </v:group>
                <v:group id="Group 719" o:spid="_x0000_s1279" style="position:absolute;left:42806;top:28886;width:14897;height:4715" coordorigin="56621,36537" coordsize="20219,639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">
                  <v:shape id="Picture 720" o:spid="_x0000_s1280" type="#_x0000_t75" style="position:absolute;left:70442;top:36537;width:6399;height:639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">
                    <v:imagedata r:id="rId124" o:title=""/>
                  </v:shape>
                  <v:shape id="Picture 721" o:spid="_x0000_s1281" type="#_x0000_t75" style="position:absolute;left:63517;top:36537;width:6305;height:634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">
                    <v:imagedata r:id="rId125" o:title=""/>
                  </v:shape>
                  <v:shape id="Picture 722" o:spid="_x0000_s1282" type="#_x0000_t75" style="position:absolute;left:56621;top:36537;width:6276;height:627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">
                    <v:imagedata r:id="rId126" o:title=""/>
                  </v:shape>
                </v:group>
                <v:group id="Group 723" o:spid="_x0000_s1283" style="position:absolute;left:44460;top:19030;width:13241;height:6528" coordorigin="58866,24783" coordsize="17972,886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">
                  <v:shape id="Picture 724" o:spid="_x0000_s1284" type="#_x0000_t75" style="position:absolute;left:68072;top:24827;width:8766;height:881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">
                    <v:imagedata r:id="rId127" o:title=""/>
                  </v:shape>
                  <v:shape id="Picture 725" o:spid="_x0000_s1285" type="#_x0000_t75" style="position:absolute;left:58866;top:24783;width:8766;height:876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">
                    <v:imagedata r:id="rId128" o:title=""/>
                  </v:shape>
                </v:group>
                <v:shape id="Picture 726" o:spid="_x0000_s1286" type="#_x0000_t75" style="position:absolute;left:45053;top:2922;width:12828;height:1282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">
                  <v:imagedata r:id="rId129" o:title=""/>
                </v:shape>
                <v:shape id="Arrow: Bent 727" o:spid="_x0000_s1287" style="position:absolute;left:41158;top:8527;width:3231;height:10313;visibility:visible;mso-wrap-style:square;v-text-anchor:middle" coordsize="323023,103122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" path="m,1031224l,186636c,108585,63272,45313,141323,45313r100944,1l242267,r80756,80756l242267,161512r,-45314l141323,116198v-38902,,-70438,31536,-70438,70438c70885,468165,70884,749695,70884,1031224r-70884,xe" fillcolor="#ee853d [3029]" stroked="f">
                  <v:fill color2="#ec7a2d [3173]" rotate="t" colors="0 #f18c55;.5 #f67b28;1 #e56b17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031224;0,186636;141323,45313;242267,45314;242267,0;323023,80756;242267,161512;242267,116198;141323,116198;70885,186636;70884,1031224;0,1031224" o:connectangles="0,0,0,0,0,0,0,0,0,0,0,0"/>
                </v:shape>
                <v:shape id="Arrow: Bent-Up 728" o:spid="_x0000_s1288" style="position:absolute;left:20935;top:42379;width:4594;height:1274;rotation:-90;flip:x y;visibility:visible;mso-wrap-style:square;v-text-anchor:middle" coordsize="459435,12738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" path="m,122123r437178,l437178,39872r-16995,l439809,r19626,39872l442439,39872r,87512l,127384r,-5261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22123;437178,122123;437178,39872;420183,39872;439809,0;459435,39872;442439,39872;442439,127384;0,127384;0,122123" o:connectangles="0,0,0,0,0,0,0,0,0,0"/>
                </v:shape>
                <v:rect id="Rectangle 729" o:spid="_x0000_s1289" style="position:absolute;left:26517;top:48581;width:7518;height:2832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" filled="f" stroked="f">
                  <v:textbox>
                    <w:txbxContent>
                      <w:p w14:paraId="0DA38CAA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Bottleneck</w:t>
                        </w:r>
                      </w:p>
                    </w:txbxContent>
                  </v:textbox>
                </v:rect>
                <w10:anchorlock/>
              </v:group>
            </w:pict>
          </mc:Fallback>
        </mc:AlternateContent>
      </w:r>
    </w:p>
    <w:p w14:paraId="535C0AA1" w14:textId="24C9A0DB" w:rsidR="00394A6D" w:rsidRPr="005A6307" w:rsidRDefault="00231D13" w:rsidP="00231D13">
      <w:pPr>
        <w:pStyle w:val="Caption"/>
        <w:rPr>
          <w:rFonts w:ascii="Calibri" w:hAnsi="Calibri" w:cs="Calibri"/>
          <w:i w:val="0"/>
          <w:iCs w:val="0"/>
        </w:rPr>
      </w:pPr>
      <w:bookmarkStart w:id="344" w:name="_Ref81460686"/>
      <w:r w:rsidRPr="005A6307">
        <w:rPr>
          <w:i w:val="0"/>
          <w:iCs w:val="0"/>
        </w:rPr>
        <w:t>Fig</w:t>
      </w:r>
      <w:r w:rsidR="00435229">
        <w:rPr>
          <w:i w:val="0"/>
          <w:iCs w:val="0"/>
        </w:rPr>
        <w:t>.</w:t>
      </w:r>
      <w:r w:rsidRPr="005A6307">
        <w:rPr>
          <w:i w:val="0"/>
          <w:iCs w:val="0"/>
        </w:rPr>
        <w:t xml:space="preserve"> </w:t>
      </w:r>
      <w:r w:rsidRPr="005A6307">
        <w:rPr>
          <w:i w:val="0"/>
          <w:iCs w:val="0"/>
        </w:rPr>
        <w:fldChar w:fldCharType="begin"/>
      </w:r>
      <w:r w:rsidRPr="005A6307">
        <w:rPr>
          <w:i w:val="0"/>
          <w:iCs w:val="0"/>
        </w:rPr>
        <w:instrText>SEQ Figure \* ARABIC</w:instrText>
      </w:r>
      <w:r w:rsidRPr="005A6307">
        <w:rPr>
          <w:i w:val="0"/>
          <w:iCs w:val="0"/>
        </w:rPr>
        <w:fldChar w:fldCharType="separate"/>
      </w:r>
      <w:r w:rsidR="0097057B">
        <w:rPr>
          <w:i w:val="0"/>
          <w:iCs w:val="0"/>
          <w:noProof/>
        </w:rPr>
        <w:t>9</w:t>
      </w:r>
      <w:r w:rsidRPr="005A6307">
        <w:rPr>
          <w:i w:val="0"/>
          <w:iCs w:val="0"/>
        </w:rPr>
        <w:fldChar w:fldCharType="end"/>
      </w:r>
      <w:bookmarkEnd w:id="344"/>
      <w:r w:rsidRPr="005A6307">
        <w:rPr>
          <w:i w:val="0"/>
          <w:iCs w:val="0"/>
        </w:rPr>
        <w:t xml:space="preserve">. </w:t>
      </w:r>
      <w:r w:rsidR="00435229">
        <w:rPr>
          <w:i w:val="0"/>
          <w:iCs w:val="0"/>
        </w:rPr>
        <w:t>V</w:t>
      </w:r>
      <w:r w:rsidRPr="005A6307">
        <w:rPr>
          <w:i w:val="0"/>
          <w:iCs w:val="0"/>
        </w:rPr>
        <w:t xml:space="preserve">isualization of an image tile process by different </w:t>
      </w:r>
      <w:r w:rsidR="00CD71CA" w:rsidRPr="005A6307">
        <w:rPr>
          <w:i w:val="0"/>
          <w:iCs w:val="0"/>
        </w:rPr>
        <w:t>U-Net</w:t>
      </w:r>
      <w:r w:rsidR="00656C7D" w:rsidRPr="005A6307">
        <w:rPr>
          <w:i w:val="0"/>
          <w:iCs w:val="0"/>
        </w:rPr>
        <w:t xml:space="preserve"> layers</w:t>
      </w:r>
      <w:r w:rsidR="00A9634F" w:rsidRPr="005A6307">
        <w:rPr>
          <w:i w:val="0"/>
          <w:iCs w:val="0"/>
        </w:rPr>
        <w:t xml:space="preserve">. Note </w:t>
      </w:r>
      <w:r w:rsidR="00435229">
        <w:rPr>
          <w:i w:val="0"/>
          <w:iCs w:val="0"/>
        </w:rPr>
        <w:t xml:space="preserve">that </w:t>
      </w:r>
      <w:r w:rsidR="00A9634F" w:rsidRPr="005A6307">
        <w:rPr>
          <w:i w:val="0"/>
          <w:iCs w:val="0"/>
        </w:rPr>
        <w:t xml:space="preserve">we selected </w:t>
      </w:r>
      <w:r w:rsidR="00435229">
        <w:rPr>
          <w:i w:val="0"/>
          <w:iCs w:val="0"/>
        </w:rPr>
        <w:t xml:space="preserve">only </w:t>
      </w:r>
      <w:r w:rsidR="00F3266A" w:rsidRPr="005A6307">
        <w:rPr>
          <w:i w:val="0"/>
          <w:iCs w:val="0"/>
        </w:rPr>
        <w:t xml:space="preserve">a few activation maps for </w:t>
      </w:r>
      <w:r w:rsidR="004F7426" w:rsidRPr="005A6307">
        <w:rPr>
          <w:i w:val="0"/>
          <w:iCs w:val="0"/>
        </w:rPr>
        <w:t xml:space="preserve">the </w:t>
      </w:r>
      <w:r w:rsidR="00F3266A" w:rsidRPr="005A6307">
        <w:rPr>
          <w:i w:val="0"/>
          <w:iCs w:val="0"/>
        </w:rPr>
        <w:t>visualization</w:t>
      </w:r>
      <w:r w:rsidR="00055135">
        <w:rPr>
          <w:i w:val="0"/>
          <w:iCs w:val="0"/>
        </w:rPr>
        <w:t>,</w:t>
      </w:r>
      <w:r w:rsidR="00F3266A" w:rsidRPr="005A6307">
        <w:rPr>
          <w:i w:val="0"/>
          <w:iCs w:val="0"/>
        </w:rPr>
        <w:t xml:space="preserve"> </w:t>
      </w:r>
      <w:r w:rsidR="00C61442" w:rsidRPr="005A6307">
        <w:rPr>
          <w:i w:val="0"/>
          <w:iCs w:val="0"/>
        </w:rPr>
        <w:t xml:space="preserve">given limited </w:t>
      </w:r>
      <w:r w:rsidR="002630F0" w:rsidRPr="005A6307">
        <w:rPr>
          <w:i w:val="0"/>
          <w:iCs w:val="0"/>
        </w:rPr>
        <w:t xml:space="preserve">page </w:t>
      </w:r>
      <w:r w:rsidR="00C61442" w:rsidRPr="005A6307">
        <w:rPr>
          <w:i w:val="0"/>
          <w:iCs w:val="0"/>
        </w:rPr>
        <w:t>space.</w:t>
      </w:r>
      <w:r w:rsidR="00A747AC" w:rsidRPr="005A6307">
        <w:rPr>
          <w:rFonts w:ascii="Calibri" w:hAnsi="Calibri" w:cs="Calibri"/>
          <w:i w:val="0"/>
          <w:iCs w:val="0"/>
        </w:rPr>
        <w:t xml:space="preserve"> </w:t>
      </w:r>
      <w:r w:rsidR="006702FC" w:rsidRPr="005A6307">
        <w:rPr>
          <w:rFonts w:ascii="Calibri" w:hAnsi="Calibri" w:cs="Calibri"/>
          <w:i w:val="0"/>
          <w:iCs w:val="0"/>
        </w:rPr>
        <w:t>The last activation map of each layer was used to visualize its pattern recognition capability.</w:t>
      </w:r>
    </w:p>
    <w:p w14:paraId="31A524CE" w14:textId="4DA25755" w:rsidR="00394A6D" w:rsidRPr="00032303" w:rsidRDefault="00CF050D" w:rsidP="00625C38">
      <w:pPr>
        <w:pStyle w:val="Heading2"/>
        <w:spacing w:line="276" w:lineRule="auto"/>
        <w:rPr>
          <w:rFonts w:cstheme="majorHAnsi"/>
        </w:rPr>
      </w:pPr>
      <w:r w:rsidRPr="00032303">
        <w:rPr>
          <w:rFonts w:cstheme="majorHAnsi"/>
        </w:rPr>
        <w:t>3</w:t>
      </w:r>
      <w:r w:rsidR="00394A6D" w:rsidRPr="00032303">
        <w:rPr>
          <w:rFonts w:cstheme="majorHAnsi"/>
        </w:rPr>
        <w:t>.</w:t>
      </w:r>
      <w:r w:rsidR="00D731E5" w:rsidRPr="00032303">
        <w:rPr>
          <w:rFonts w:cstheme="majorHAnsi"/>
        </w:rPr>
        <w:t>2</w:t>
      </w:r>
      <w:r w:rsidR="00435229" w:rsidRPr="00032303">
        <w:rPr>
          <w:rFonts w:cstheme="majorHAnsi"/>
        </w:rPr>
        <w:t>.</w:t>
      </w:r>
      <w:r w:rsidR="00394A6D" w:rsidRPr="00032303">
        <w:rPr>
          <w:rFonts w:cstheme="majorHAnsi"/>
        </w:rPr>
        <w:t xml:space="preserve"> </w:t>
      </w:r>
      <w:r w:rsidR="00A02223" w:rsidRPr="00032303">
        <w:rPr>
          <w:rFonts w:cstheme="majorHAnsi"/>
        </w:rPr>
        <w:t xml:space="preserve">Validation </w:t>
      </w:r>
      <w:r w:rsidR="00EC7C82" w:rsidRPr="00032303">
        <w:rPr>
          <w:rFonts w:cstheme="majorHAnsi"/>
        </w:rPr>
        <w:t>maps</w:t>
      </w:r>
    </w:p>
    <w:p w14:paraId="0FF34202" w14:textId="6C26C3EC" w:rsidR="000314CE" w:rsidRPr="00424860" w:rsidRDefault="00C76C65" w:rsidP="00D71802">
      <w:pPr>
        <w:spacing w:line="276" w:lineRule="auto"/>
        <w:rPr>
          <w:noProof/>
        </w:rPr>
      </w:pPr>
      <w:r w:rsidRPr="00424860">
        <w:t xml:space="preserve">The transition potential map </w:t>
      </w:r>
      <w:r w:rsidR="005405B0" w:rsidRPr="00424860">
        <w:t xml:space="preserve">is </w:t>
      </w:r>
      <w:r w:rsidRPr="00424860">
        <w:t>shown in</w:t>
      </w:r>
      <w:r w:rsidR="00E60DD0" w:rsidRPr="00424860">
        <w:t xml:space="preserve"> </w:t>
      </w:r>
      <w:r w:rsidR="00E60DD0" w:rsidRPr="00424860">
        <w:rPr>
          <w:highlight w:val="yellow"/>
        </w:rPr>
        <w:fldChar w:fldCharType="begin"/>
      </w:r>
      <w:r w:rsidR="00E60DD0" w:rsidRPr="00424860">
        <w:instrText xml:space="preserve"> REF _Ref81460739 \h </w:instrText>
      </w:r>
      <w:r w:rsidR="00E60DD0" w:rsidRPr="00424860">
        <w:rPr>
          <w:highlight w:val="yellow"/>
        </w:rPr>
      </w:r>
      <w:r w:rsidR="00E60DD0" w:rsidRPr="00424860">
        <w:rPr>
          <w:highlight w:val="yellow"/>
        </w:rPr>
        <w:fldChar w:fldCharType="separate"/>
      </w:r>
      <w:r w:rsidR="0097057B" w:rsidRPr="00C7258F">
        <w:t>Fig</w:t>
      </w:r>
      <w:r w:rsidR="0097057B">
        <w:t>.</w:t>
      </w:r>
      <w:r w:rsidR="0097057B" w:rsidRPr="00C7258F">
        <w:t xml:space="preserve"> </w:t>
      </w:r>
      <w:r w:rsidR="0097057B">
        <w:rPr>
          <w:i/>
          <w:iCs/>
          <w:noProof/>
        </w:rPr>
        <w:t>10</w:t>
      </w:r>
      <w:r w:rsidR="00E60DD0" w:rsidRPr="00424860">
        <w:rPr>
          <w:highlight w:val="yellow"/>
        </w:rPr>
        <w:fldChar w:fldCharType="end"/>
      </w:r>
      <w:r w:rsidRPr="00424860">
        <w:t>.</w:t>
      </w:r>
      <w:r w:rsidR="00D63A69" w:rsidRPr="00424860">
        <w:t xml:space="preserve"> </w:t>
      </w:r>
      <w:r w:rsidR="593782F3" w:rsidRPr="00424860">
        <w:t>Pi</w:t>
      </w:r>
      <w:r w:rsidR="000015AA" w:rsidRPr="00424860">
        <w:t>xels near large</w:t>
      </w:r>
      <w:r w:rsidR="00317CD0" w:rsidRPr="00424860">
        <w:t>r</w:t>
      </w:r>
      <w:r w:rsidR="000015AA" w:rsidRPr="00424860">
        <w:t xml:space="preserve"> towns and cities were </w:t>
      </w:r>
      <w:r w:rsidR="105EF1B6" w:rsidRPr="00424860">
        <w:t>associated with</w:t>
      </w:r>
      <w:r w:rsidR="004B270D" w:rsidRPr="00424860">
        <w:t xml:space="preserve"> higher transition potential value</w:t>
      </w:r>
      <w:r w:rsidR="00435229">
        <w:t>s</w:t>
      </w:r>
      <w:r w:rsidR="004B270D" w:rsidRPr="00424860">
        <w:t xml:space="preserve"> </w:t>
      </w:r>
      <w:r w:rsidR="000015AA" w:rsidRPr="00424860">
        <w:t xml:space="preserve">than </w:t>
      </w:r>
      <w:r w:rsidR="00435229">
        <w:t xml:space="preserve">those of </w:t>
      </w:r>
      <w:r w:rsidR="000015AA" w:rsidRPr="00424860">
        <w:t xml:space="preserve">small villages. For example, a large </w:t>
      </w:r>
      <w:r w:rsidR="000C44C1" w:rsidRPr="00424860">
        <w:t>area</w:t>
      </w:r>
      <w:r w:rsidR="000015AA" w:rsidRPr="00424860">
        <w:t xml:space="preserve"> surrounding </w:t>
      </w:r>
      <w:r w:rsidR="00BE4666" w:rsidRPr="00424860">
        <w:t>Sui</w:t>
      </w:r>
      <w:r w:rsidR="00106324">
        <w:t>’</w:t>
      </w:r>
      <w:r w:rsidR="00BE4666" w:rsidRPr="00424860">
        <w:t xml:space="preserve">Xian </w:t>
      </w:r>
      <w:r w:rsidR="000015AA" w:rsidRPr="00424860">
        <w:t>w</w:t>
      </w:r>
      <w:r w:rsidR="00B60760" w:rsidRPr="00424860">
        <w:t xml:space="preserve">as identified as having </w:t>
      </w:r>
      <w:r w:rsidR="000015AA" w:rsidRPr="00424860">
        <w:t xml:space="preserve">high </w:t>
      </w:r>
      <w:r w:rsidR="000B37C5" w:rsidRPr="00424860">
        <w:t>transition potential</w:t>
      </w:r>
      <w:r w:rsidR="007D160E" w:rsidRPr="00424860">
        <w:t>,</w:t>
      </w:r>
      <w:r w:rsidR="000015AA" w:rsidRPr="00424860">
        <w:t xml:space="preserve"> </w:t>
      </w:r>
      <w:r w:rsidR="00B34EB9" w:rsidRPr="00424860">
        <w:t xml:space="preserve">while </w:t>
      </w:r>
      <w:r w:rsidR="00C10A2C" w:rsidRPr="00424860">
        <w:t xml:space="preserve">such phenomena </w:t>
      </w:r>
      <w:r w:rsidR="00BD2CCC" w:rsidRPr="00424860">
        <w:t>appeared</w:t>
      </w:r>
      <w:r w:rsidR="00915270" w:rsidRPr="00424860">
        <w:t xml:space="preserve"> </w:t>
      </w:r>
      <w:r w:rsidR="00435229">
        <w:t xml:space="preserve">only </w:t>
      </w:r>
      <w:r w:rsidR="00915270" w:rsidRPr="00424860">
        <w:t xml:space="preserve">at the </w:t>
      </w:r>
      <w:r w:rsidR="000B37C5" w:rsidRPr="00424860">
        <w:t xml:space="preserve">edges of </w:t>
      </w:r>
      <w:r w:rsidR="001F22FA" w:rsidRPr="00424860">
        <w:t xml:space="preserve">smaller </w:t>
      </w:r>
      <w:r w:rsidR="000B37C5" w:rsidRPr="00424860">
        <w:t>nearby villages.</w:t>
      </w:r>
      <w:r w:rsidR="008F11D9" w:rsidRPr="00424860">
        <w:t xml:space="preserve"> Similar patterns were </w:t>
      </w:r>
      <w:r w:rsidR="00435229">
        <w:t>found</w:t>
      </w:r>
      <w:r w:rsidR="008F11D9" w:rsidRPr="00424860">
        <w:t xml:space="preserve"> in </w:t>
      </w:r>
      <w:r w:rsidR="00793025" w:rsidRPr="00424860">
        <w:t>Yang</w:t>
      </w:r>
      <w:r w:rsidR="00106324">
        <w:t>’</w:t>
      </w:r>
      <w:r w:rsidR="00793025" w:rsidRPr="00424860">
        <w:t>Yuan and Du</w:t>
      </w:r>
      <w:r w:rsidR="00106324">
        <w:t>’</w:t>
      </w:r>
      <w:r w:rsidR="00793025" w:rsidRPr="00424860">
        <w:t>Ling</w:t>
      </w:r>
      <w:r w:rsidR="00DD16AD" w:rsidRPr="00424860">
        <w:t>.</w:t>
      </w:r>
      <w:r w:rsidR="00B043C9" w:rsidRPr="00424860">
        <w:t xml:space="preserve"> </w:t>
      </w:r>
      <w:r w:rsidR="00D64324" w:rsidRPr="00424860">
        <w:t>L</w:t>
      </w:r>
      <w:r w:rsidR="00B043C9" w:rsidRPr="00424860">
        <w:t xml:space="preserve">inear </w:t>
      </w:r>
      <w:r w:rsidR="00D64324" w:rsidRPr="00424860">
        <w:t xml:space="preserve">development patterns </w:t>
      </w:r>
      <w:r w:rsidR="00B043C9" w:rsidRPr="00424860">
        <w:t xml:space="preserve">were </w:t>
      </w:r>
      <w:r w:rsidR="00AD37ED" w:rsidRPr="00424860">
        <w:t xml:space="preserve">also </w:t>
      </w:r>
      <w:r w:rsidR="00B043C9" w:rsidRPr="00424860">
        <w:t xml:space="preserve">captured </w:t>
      </w:r>
      <w:r w:rsidR="7D113EFF" w:rsidRPr="00424860">
        <w:t xml:space="preserve">well </w:t>
      </w:r>
      <w:r w:rsidR="00B043C9" w:rsidRPr="00424860">
        <w:t xml:space="preserve">in the transition potential map. For example, the </w:t>
      </w:r>
      <w:r w:rsidR="00FC43D7" w:rsidRPr="00424860">
        <w:t xml:space="preserve">roads in </w:t>
      </w:r>
      <w:r w:rsidR="00793025" w:rsidRPr="00424860">
        <w:t>Yang</w:t>
      </w:r>
      <w:r w:rsidR="00106324">
        <w:t>’</w:t>
      </w:r>
      <w:r w:rsidR="00793025" w:rsidRPr="00424860">
        <w:t>Kou Zhen</w:t>
      </w:r>
      <w:r w:rsidR="00FC43D7" w:rsidRPr="00424860">
        <w:t xml:space="preserve"> </w:t>
      </w:r>
      <w:r w:rsidR="00450D56" w:rsidRPr="00424860">
        <w:t xml:space="preserve">and </w:t>
      </w:r>
      <w:r w:rsidR="00793025" w:rsidRPr="00424860">
        <w:t>Hui</w:t>
      </w:r>
      <w:r w:rsidR="00106324">
        <w:t>’</w:t>
      </w:r>
      <w:r w:rsidR="00793025" w:rsidRPr="00424860">
        <w:t xml:space="preserve">Ji Zhen </w:t>
      </w:r>
      <w:r w:rsidR="00FC43D7" w:rsidRPr="00424860">
        <w:t xml:space="preserve">were </w:t>
      </w:r>
      <w:r w:rsidR="02814F57" w:rsidRPr="00424860">
        <w:t xml:space="preserve">correctly </w:t>
      </w:r>
      <w:r w:rsidR="00FC43D7" w:rsidRPr="00424860">
        <w:t xml:space="preserve">identified </w:t>
      </w:r>
      <w:r w:rsidR="00450D56" w:rsidRPr="00424860">
        <w:t xml:space="preserve">despite only </w:t>
      </w:r>
      <w:r w:rsidR="68ACAC3E" w:rsidRPr="00424860">
        <w:t xml:space="preserve">appearing as </w:t>
      </w:r>
      <w:r w:rsidR="00450D56" w:rsidRPr="00424860">
        <w:t>discret</w:t>
      </w:r>
      <w:r w:rsidR="001D356D" w:rsidRPr="00424860">
        <w:t>e</w:t>
      </w:r>
      <w:r w:rsidR="00450D56" w:rsidRPr="00424860">
        <w:t xml:space="preserve"> </w:t>
      </w:r>
      <w:r w:rsidR="001D356D" w:rsidRPr="00424860">
        <w:t xml:space="preserve">linear </w:t>
      </w:r>
      <w:r w:rsidR="00450D56" w:rsidRPr="00424860">
        <w:t>segments</w:t>
      </w:r>
      <w:r w:rsidR="0008649C">
        <w:t xml:space="preserve"> </w:t>
      </w:r>
      <w:r w:rsidR="00450D56" w:rsidRPr="00424860">
        <w:t xml:space="preserve">in the </w:t>
      </w:r>
      <w:r w:rsidR="1A99C7FF" w:rsidRPr="00424860">
        <w:t xml:space="preserve">initial </w:t>
      </w:r>
      <w:r w:rsidR="00B55FE9" w:rsidRPr="00424860">
        <w:t>urban</w:t>
      </w:r>
      <w:r w:rsidR="00450D56" w:rsidRPr="00424860">
        <w:t xml:space="preserve"> map</w:t>
      </w:r>
      <w:r w:rsidR="00B55FE9" w:rsidRPr="00424860">
        <w:t xml:space="preserve"> </w:t>
      </w:r>
      <w:r w:rsidR="00435229">
        <w:t>for</w:t>
      </w:r>
      <w:r w:rsidR="00B55FE9" w:rsidRPr="00424860">
        <w:t xml:space="preserve"> 2006</w:t>
      </w:r>
      <w:r w:rsidR="00450D56" w:rsidRPr="00424860">
        <w:t>.</w:t>
      </w:r>
    </w:p>
    <w:p w14:paraId="5F494AB0" w14:textId="12A81E67" w:rsidR="00E60DD0" w:rsidRPr="00424860" w:rsidRDefault="00690512" w:rsidP="00D71802">
      <w:pPr>
        <w:keepNext/>
        <w:spacing w:after="0" w:line="276" w:lineRule="auto"/>
      </w:pPr>
      <w:r w:rsidRPr="00424860">
        <w:rPr>
          <w:noProof/>
        </w:rPr>
        <w:lastRenderedPageBreak/>
        <w:drawing>
          <wp:inline distT="0" distB="0" distL="0" distR="0" wp14:anchorId="56A31BD9" wp14:editId="4A704A25">
            <wp:extent cx="5115524" cy="6284170"/>
            <wp:effectExtent l="0" t="0" r="9525" b="2540"/>
            <wp:docPr id="34" name="Picture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4"/>
                    <pic:cNvPicPr>
                      <a:picLocks noChangeAspect="1" noChangeArrowheads="1"/>
                    </pic:cNvPicPr>
                  </pic:nvPicPr>
                  <pic:blipFill>
                    <a:blip r:embed="rId1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24736" cy="629548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1843B0D" w14:textId="34F5E6D4" w:rsidR="00394A6D" w:rsidRPr="00C7258F" w:rsidRDefault="00E60DD0" w:rsidP="00E60DD0">
      <w:pPr>
        <w:pStyle w:val="Caption"/>
        <w:rPr>
          <w:i w:val="0"/>
          <w:iCs w:val="0"/>
        </w:rPr>
      </w:pPr>
      <w:bookmarkStart w:id="345" w:name="_Ref81460739"/>
      <w:r w:rsidRPr="00C7258F">
        <w:rPr>
          <w:i w:val="0"/>
          <w:iCs w:val="0"/>
        </w:rPr>
        <w:t>Fig</w:t>
      </w:r>
      <w:r w:rsidR="00435229">
        <w:rPr>
          <w:i w:val="0"/>
          <w:iCs w:val="0"/>
        </w:rPr>
        <w:t>.</w:t>
      </w:r>
      <w:r w:rsidRPr="00C7258F">
        <w:rPr>
          <w:i w:val="0"/>
          <w:iCs w:val="0"/>
        </w:rPr>
        <w:t xml:space="preserve"> </w:t>
      </w:r>
      <w:r w:rsidRPr="00C7258F">
        <w:rPr>
          <w:i w:val="0"/>
          <w:iCs w:val="0"/>
        </w:rPr>
        <w:fldChar w:fldCharType="begin"/>
      </w:r>
      <w:r w:rsidRPr="00C7258F">
        <w:rPr>
          <w:i w:val="0"/>
          <w:iCs w:val="0"/>
        </w:rPr>
        <w:instrText>SEQ Figure \* ARABIC</w:instrText>
      </w:r>
      <w:r w:rsidRPr="00C7258F">
        <w:rPr>
          <w:i w:val="0"/>
          <w:iCs w:val="0"/>
        </w:rPr>
        <w:fldChar w:fldCharType="separate"/>
      </w:r>
      <w:r w:rsidR="0097057B">
        <w:rPr>
          <w:i w:val="0"/>
          <w:iCs w:val="0"/>
          <w:noProof/>
        </w:rPr>
        <w:t>10</w:t>
      </w:r>
      <w:r w:rsidRPr="00C7258F">
        <w:rPr>
          <w:i w:val="0"/>
          <w:iCs w:val="0"/>
        </w:rPr>
        <w:fldChar w:fldCharType="end"/>
      </w:r>
      <w:bookmarkEnd w:id="345"/>
      <w:r w:rsidRPr="00C7258F">
        <w:rPr>
          <w:i w:val="0"/>
          <w:iCs w:val="0"/>
        </w:rPr>
        <w:t xml:space="preserve">. </w:t>
      </w:r>
      <w:r w:rsidR="00435229">
        <w:rPr>
          <w:i w:val="0"/>
          <w:iCs w:val="0"/>
        </w:rPr>
        <w:t>T</w:t>
      </w:r>
      <w:r w:rsidRPr="00C7258F">
        <w:rPr>
          <w:i w:val="0"/>
          <w:iCs w:val="0"/>
        </w:rPr>
        <w:t xml:space="preserve">ransition potential </w:t>
      </w:r>
      <w:r w:rsidR="007F6D5A" w:rsidRPr="00C7258F">
        <w:rPr>
          <w:i w:val="0"/>
          <w:iCs w:val="0"/>
        </w:rPr>
        <w:t xml:space="preserve">to urban </w:t>
      </w:r>
      <w:r w:rsidR="00214ED2" w:rsidRPr="00C7258F">
        <w:rPr>
          <w:i w:val="0"/>
          <w:iCs w:val="0"/>
        </w:rPr>
        <w:t>in</w:t>
      </w:r>
      <w:r w:rsidR="00A90AF0" w:rsidRPr="00C7258F">
        <w:rPr>
          <w:i w:val="0"/>
          <w:iCs w:val="0"/>
        </w:rPr>
        <w:t xml:space="preserve"> </w:t>
      </w:r>
      <w:r w:rsidR="000A0014" w:rsidRPr="00C7258F">
        <w:rPr>
          <w:i w:val="0"/>
          <w:iCs w:val="0"/>
        </w:rPr>
        <w:t xml:space="preserve">2018 </w:t>
      </w:r>
      <w:r w:rsidR="3CEA28E0" w:rsidRPr="00C7258F">
        <w:rPr>
          <w:i w:val="0"/>
          <w:iCs w:val="0"/>
        </w:rPr>
        <w:t xml:space="preserve">based on the 2006 </w:t>
      </w:r>
      <w:r w:rsidR="000A0014" w:rsidRPr="00C7258F">
        <w:rPr>
          <w:i w:val="0"/>
          <w:iCs w:val="0"/>
        </w:rPr>
        <w:t>urban map</w:t>
      </w:r>
      <w:r w:rsidR="00BC77F3" w:rsidRPr="00C7258F">
        <w:rPr>
          <w:i w:val="0"/>
          <w:iCs w:val="0"/>
        </w:rPr>
        <w:t>.</w:t>
      </w:r>
    </w:p>
    <w:p w14:paraId="3CCA1C2A" w14:textId="40F94923" w:rsidR="000314CE" w:rsidRPr="00424860" w:rsidRDefault="00D94AC9" w:rsidP="00D71802">
      <w:pPr>
        <w:spacing w:line="276" w:lineRule="auto"/>
        <w:rPr>
          <w:rFonts w:ascii="Calibri" w:hAnsi="Calibri" w:cs="Calibri"/>
        </w:rPr>
      </w:pPr>
      <w:r w:rsidRPr="00424860">
        <w:t xml:space="preserve">The </w:t>
      </w:r>
      <w:r w:rsidR="004E45F9" w:rsidRPr="00424860">
        <w:t>classified</w:t>
      </w:r>
      <w:r w:rsidR="00E650EB" w:rsidRPr="00424860">
        <w:t xml:space="preserve"> </w:t>
      </w:r>
      <w:r w:rsidR="007E09DA" w:rsidRPr="00424860">
        <w:t xml:space="preserve">urban land-use </w:t>
      </w:r>
      <w:r w:rsidR="00E650EB" w:rsidRPr="00424860">
        <w:t>map</w:t>
      </w:r>
      <w:r w:rsidR="005A383B" w:rsidRPr="00424860">
        <w:t xml:space="preserve"> (</w:t>
      </w:r>
      <w:r w:rsidR="00426D32" w:rsidRPr="00424860">
        <w:rPr>
          <w:highlight w:val="yellow"/>
        </w:rPr>
        <w:fldChar w:fldCharType="begin"/>
      </w:r>
      <w:r w:rsidR="00426D32" w:rsidRPr="00424860">
        <w:instrText xml:space="preserve"> REF _Ref81460881 \h </w:instrText>
      </w:r>
      <w:r w:rsidR="00426D32" w:rsidRPr="00424860">
        <w:rPr>
          <w:highlight w:val="yellow"/>
        </w:rPr>
      </w:r>
      <w:r w:rsidR="00426D32" w:rsidRPr="00424860">
        <w:rPr>
          <w:highlight w:val="yellow"/>
        </w:rPr>
        <w:fldChar w:fldCharType="separate"/>
      </w:r>
      <w:r w:rsidR="0097057B" w:rsidRPr="00B13156">
        <w:t>Fig</w:t>
      </w:r>
      <w:r w:rsidR="0097057B">
        <w:t>.</w:t>
      </w:r>
      <w:r w:rsidR="0097057B" w:rsidRPr="00B13156">
        <w:t xml:space="preserve"> </w:t>
      </w:r>
      <w:r w:rsidR="0097057B">
        <w:rPr>
          <w:i/>
          <w:iCs/>
          <w:noProof/>
        </w:rPr>
        <w:t>11</w:t>
      </w:r>
      <w:r w:rsidR="00426D32" w:rsidRPr="00424860">
        <w:rPr>
          <w:highlight w:val="yellow"/>
        </w:rPr>
        <w:fldChar w:fldCharType="end"/>
      </w:r>
      <w:r w:rsidR="005A383B" w:rsidRPr="00424860">
        <w:t>)</w:t>
      </w:r>
      <w:r w:rsidR="00E650EB" w:rsidRPr="00424860">
        <w:t xml:space="preserve"> created by binarizing the transition potential map</w:t>
      </w:r>
      <w:r w:rsidR="00750585" w:rsidRPr="00424860">
        <w:t xml:space="preserve"> correctly </w:t>
      </w:r>
      <w:r w:rsidR="00E4204B" w:rsidRPr="00424860">
        <w:t xml:space="preserve">identified </w:t>
      </w:r>
      <w:r w:rsidR="006355FE" w:rsidRPr="00424860">
        <w:t>new urban areas</w:t>
      </w:r>
      <w:r w:rsidR="00B34648" w:rsidRPr="00424860">
        <w:t xml:space="preserve"> (i.e., hits)</w:t>
      </w:r>
      <w:r w:rsidR="008E3FFC">
        <w:t>,</w:t>
      </w:r>
      <w:r w:rsidR="00B34648" w:rsidRPr="00424860">
        <w:t xml:space="preserve"> </w:t>
      </w:r>
      <w:r w:rsidR="006355FE" w:rsidRPr="00424860">
        <w:t>particularly those adjacent to existing cities</w:t>
      </w:r>
      <w:r w:rsidR="008E3FFC">
        <w:t>,</w:t>
      </w:r>
      <w:r w:rsidR="00933DD9" w:rsidRPr="00424860">
        <w:t xml:space="preserve"> demonstrating </w:t>
      </w:r>
      <w:r w:rsidR="008E3FFC">
        <w:t>its</w:t>
      </w:r>
      <w:r w:rsidR="00933DD9" w:rsidRPr="00424860">
        <w:t xml:space="preserve"> ability to capture the </w:t>
      </w:r>
      <w:r w:rsidR="008E3FFC">
        <w:t xml:space="preserve">effect of </w:t>
      </w:r>
      <w:r w:rsidR="00933DD9" w:rsidRPr="00424860">
        <w:t xml:space="preserve">neighborhood on urban development. </w:t>
      </w:r>
      <w:r w:rsidR="006E42AC" w:rsidRPr="00424860">
        <w:t xml:space="preserve">It also </w:t>
      </w:r>
      <w:r w:rsidR="00C73D9A" w:rsidRPr="00424860">
        <w:t xml:space="preserve">incorrectly identified </w:t>
      </w:r>
      <w:r w:rsidR="5E9346F5" w:rsidRPr="00424860">
        <w:t>some</w:t>
      </w:r>
      <w:r w:rsidR="00EC16AB" w:rsidRPr="00424860">
        <w:t xml:space="preserve"> areas </w:t>
      </w:r>
      <w:r w:rsidR="006E3DF3" w:rsidRPr="00424860">
        <w:t xml:space="preserve">as new urban areas (i.e., </w:t>
      </w:r>
      <w:r w:rsidR="00FF72CC" w:rsidRPr="00424860">
        <w:t xml:space="preserve">false alarms) and failed to identify </w:t>
      </w:r>
      <w:r w:rsidR="00BC648E">
        <w:t>some</w:t>
      </w:r>
      <w:r w:rsidR="00BC648E" w:rsidRPr="00424860">
        <w:t xml:space="preserve"> </w:t>
      </w:r>
      <w:r w:rsidR="00FF72CC" w:rsidRPr="00424860">
        <w:t>new urban areas</w:t>
      </w:r>
      <w:r w:rsidR="00664260">
        <w:t xml:space="preserve"> </w:t>
      </w:r>
      <w:r w:rsidR="007B32AE" w:rsidRPr="00424860">
        <w:t>(i.e., misses)</w:t>
      </w:r>
      <w:r w:rsidR="008E3FFC">
        <w:t>,</w:t>
      </w:r>
      <w:r w:rsidR="00FF72CC" w:rsidRPr="00424860">
        <w:t xml:space="preserve"> particularly in areas designated as new developments</w:t>
      </w:r>
      <w:r w:rsidR="006E3DF3" w:rsidRPr="00424860">
        <w:t xml:space="preserve">. </w:t>
      </w:r>
      <w:r w:rsidR="0038523A" w:rsidRPr="00424860">
        <w:t xml:space="preserve">Much of the missed urban projections occurred some distance from the original urban areas, such as the newly developed </w:t>
      </w:r>
      <w:r w:rsidR="00106324">
        <w:t xml:space="preserve">areas of </w:t>
      </w:r>
      <w:r w:rsidR="0038523A" w:rsidRPr="00424860">
        <w:t xml:space="preserve">land in </w:t>
      </w:r>
      <w:r w:rsidR="001E4AAF" w:rsidRPr="00424860">
        <w:t>Bin</w:t>
      </w:r>
      <w:r w:rsidR="00106324">
        <w:t>’</w:t>
      </w:r>
      <w:r w:rsidR="001E4AAF" w:rsidRPr="00424860">
        <w:t xml:space="preserve">Hai Zhen, </w:t>
      </w:r>
      <w:r w:rsidR="0038523A" w:rsidRPr="00424860">
        <w:t>Yang</w:t>
      </w:r>
      <w:r w:rsidR="00106324">
        <w:t>’</w:t>
      </w:r>
      <w:r w:rsidR="0038523A" w:rsidRPr="00424860">
        <w:t>Kou Zhen</w:t>
      </w:r>
      <w:r w:rsidR="00383861" w:rsidRPr="00424860">
        <w:t xml:space="preserve">, </w:t>
      </w:r>
      <w:r w:rsidR="00F85EC8" w:rsidRPr="00424860">
        <w:t xml:space="preserve">and </w:t>
      </w:r>
      <w:r w:rsidR="00397AE7" w:rsidRPr="00424860">
        <w:t>Xuan</w:t>
      </w:r>
      <w:r w:rsidR="00106324">
        <w:t>’</w:t>
      </w:r>
      <w:r w:rsidR="00397AE7" w:rsidRPr="00424860">
        <w:t>Cheng City</w:t>
      </w:r>
      <w:r w:rsidR="0038523A" w:rsidRPr="00424860">
        <w:t xml:space="preserve"> that </w:t>
      </w:r>
      <w:r w:rsidR="00D170D7" w:rsidRPr="00424860">
        <w:t>were</w:t>
      </w:r>
      <w:r w:rsidR="0038523A" w:rsidRPr="00424860">
        <w:t xml:space="preserve"> </w:t>
      </w:r>
      <w:r w:rsidR="00041CD8" w:rsidRPr="00424860">
        <w:t>remote</w:t>
      </w:r>
      <w:r w:rsidR="0038523A" w:rsidRPr="00424860">
        <w:t xml:space="preserve"> from the old town center</w:t>
      </w:r>
      <w:r w:rsidR="00106324">
        <w:t>s</w:t>
      </w:r>
      <w:r w:rsidR="0038523A" w:rsidRPr="00424860">
        <w:t>.</w:t>
      </w:r>
      <w:r w:rsidR="00F44252" w:rsidRPr="00424860">
        <w:t xml:space="preserve"> </w:t>
      </w:r>
      <w:r w:rsidR="00B44B49" w:rsidRPr="00424860">
        <w:t xml:space="preserve">Importantly, </w:t>
      </w:r>
      <w:r w:rsidR="005B16FE" w:rsidRPr="00424860">
        <w:t>the model was exceptional</w:t>
      </w:r>
      <w:r w:rsidR="00106324">
        <w:t>ly good</w:t>
      </w:r>
      <w:r w:rsidR="005B16FE" w:rsidRPr="00424860">
        <w:t xml:space="preserve"> at </w:t>
      </w:r>
      <w:r w:rsidR="00244C6A" w:rsidRPr="00424860">
        <w:t>identifying urban expansion along</w:t>
      </w:r>
      <w:r w:rsidR="00D7167B" w:rsidRPr="00424860">
        <w:t xml:space="preserve"> </w:t>
      </w:r>
      <w:r w:rsidR="005B16FE" w:rsidRPr="00424860">
        <w:t>linear features</w:t>
      </w:r>
      <w:r w:rsidR="00106324">
        <w:t>,</w:t>
      </w:r>
      <w:r w:rsidR="005B16FE" w:rsidRPr="00424860">
        <w:t xml:space="preserve"> </w:t>
      </w:r>
      <w:r w:rsidR="00061EC5" w:rsidRPr="00424860">
        <w:t xml:space="preserve">such as the new development along major </w:t>
      </w:r>
      <w:r w:rsidR="00BA038F" w:rsidRPr="00424860">
        <w:t xml:space="preserve">roads in </w:t>
      </w:r>
      <w:r w:rsidR="008156BC" w:rsidRPr="00424860">
        <w:t>Du</w:t>
      </w:r>
      <w:r w:rsidR="006618CC" w:rsidRPr="00424860">
        <w:t xml:space="preserve">’Ling Xiang, </w:t>
      </w:r>
      <w:r w:rsidR="005A36B8" w:rsidRPr="00424860">
        <w:t xml:space="preserve">Gao’Gou </w:t>
      </w:r>
      <w:r w:rsidR="00252328" w:rsidRPr="00424860">
        <w:t>Zhen,</w:t>
      </w:r>
      <w:r w:rsidR="00427BF6" w:rsidRPr="00424860">
        <w:t xml:space="preserve"> a</w:t>
      </w:r>
      <w:r w:rsidR="00BA038F" w:rsidRPr="00424860">
        <w:t xml:space="preserve">nd </w:t>
      </w:r>
      <w:r w:rsidR="00470F8F" w:rsidRPr="00424860">
        <w:t>Hui</w:t>
      </w:r>
      <w:r w:rsidR="00106324">
        <w:t>’</w:t>
      </w:r>
      <w:r w:rsidR="00470F8F" w:rsidRPr="00424860">
        <w:t>Ji Zhen</w:t>
      </w:r>
      <w:r w:rsidR="2E679D77" w:rsidRPr="00424860">
        <w:t>, despite the absence of expli</w:t>
      </w:r>
      <w:r w:rsidR="0DBA1010" w:rsidRPr="00424860">
        <w:t xml:space="preserve">cit </w:t>
      </w:r>
      <w:r w:rsidR="2E679D77" w:rsidRPr="00424860">
        <w:t xml:space="preserve">accessibility variables </w:t>
      </w:r>
      <w:r w:rsidR="37CC324F" w:rsidRPr="00424860">
        <w:t>in the input dataset.</w:t>
      </w:r>
    </w:p>
    <w:p w14:paraId="5ABC690D" w14:textId="5636C2DD" w:rsidR="00426D32" w:rsidRPr="00424860" w:rsidRDefault="006E125F" w:rsidP="00D71802">
      <w:pPr>
        <w:keepNext/>
        <w:spacing w:after="0" w:line="276" w:lineRule="auto"/>
      </w:pPr>
      <w:r w:rsidRPr="00424860">
        <w:rPr>
          <w:noProof/>
        </w:rPr>
        <w:lastRenderedPageBreak/>
        <w:drawing>
          <wp:inline distT="0" distB="0" distL="0" distR="0" wp14:anchorId="0DDE8349" wp14:editId="2C5F49AF">
            <wp:extent cx="5253215" cy="6673899"/>
            <wp:effectExtent l="0" t="0" r="508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2481" cy="668567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EFCD8B4" w14:textId="2AF32B0A" w:rsidR="009054CF" w:rsidRPr="00504F10" w:rsidRDefault="00426D32" w:rsidP="00426D32">
      <w:pPr>
        <w:pStyle w:val="Caption"/>
        <w:rPr>
          <w:rFonts w:ascii="Calibri" w:hAnsi="Calibri" w:cs="Calibri"/>
          <w:i w:val="0"/>
          <w:iCs w:val="0"/>
        </w:rPr>
      </w:pPr>
      <w:bookmarkStart w:id="346" w:name="_Ref81460881"/>
      <w:r w:rsidRPr="00B13156">
        <w:rPr>
          <w:i w:val="0"/>
          <w:iCs w:val="0"/>
        </w:rPr>
        <w:t>Fig</w:t>
      </w:r>
      <w:r w:rsidR="00106324">
        <w:rPr>
          <w:i w:val="0"/>
          <w:iCs w:val="0"/>
        </w:rPr>
        <w:t>.</w:t>
      </w:r>
      <w:r w:rsidRPr="00B13156">
        <w:rPr>
          <w:i w:val="0"/>
          <w:iCs w:val="0"/>
        </w:rPr>
        <w:t xml:space="preserve"> </w:t>
      </w:r>
      <w:r w:rsidRPr="00B13156">
        <w:rPr>
          <w:i w:val="0"/>
          <w:iCs w:val="0"/>
        </w:rPr>
        <w:fldChar w:fldCharType="begin"/>
      </w:r>
      <w:r w:rsidRPr="00B13156">
        <w:rPr>
          <w:i w:val="0"/>
          <w:iCs w:val="0"/>
        </w:rPr>
        <w:instrText>SEQ Figure \* ARABIC</w:instrText>
      </w:r>
      <w:r w:rsidRPr="00B13156">
        <w:rPr>
          <w:i w:val="0"/>
          <w:iCs w:val="0"/>
        </w:rPr>
        <w:fldChar w:fldCharType="separate"/>
      </w:r>
      <w:r w:rsidR="0097057B">
        <w:rPr>
          <w:i w:val="0"/>
          <w:iCs w:val="0"/>
          <w:noProof/>
        </w:rPr>
        <w:t>11</w:t>
      </w:r>
      <w:r w:rsidRPr="00B13156">
        <w:rPr>
          <w:i w:val="0"/>
          <w:iCs w:val="0"/>
        </w:rPr>
        <w:fldChar w:fldCharType="end"/>
      </w:r>
      <w:bookmarkEnd w:id="346"/>
      <w:r w:rsidRPr="00B13156">
        <w:rPr>
          <w:i w:val="0"/>
          <w:iCs w:val="0"/>
        </w:rPr>
        <w:t xml:space="preserve">. </w:t>
      </w:r>
      <w:r w:rsidR="00106324">
        <w:rPr>
          <w:i w:val="0"/>
          <w:iCs w:val="0"/>
        </w:rPr>
        <w:t>C</w:t>
      </w:r>
      <w:r w:rsidRPr="00B13156">
        <w:rPr>
          <w:i w:val="0"/>
          <w:iCs w:val="0"/>
        </w:rPr>
        <w:t xml:space="preserve">lassified </w:t>
      </w:r>
      <w:r w:rsidR="008A1901" w:rsidRPr="00B13156">
        <w:rPr>
          <w:i w:val="0"/>
          <w:iCs w:val="0"/>
        </w:rPr>
        <w:t xml:space="preserve">urban land-use </w:t>
      </w:r>
      <w:r w:rsidRPr="00B13156">
        <w:rPr>
          <w:i w:val="0"/>
          <w:iCs w:val="0"/>
        </w:rPr>
        <w:t>map</w:t>
      </w:r>
      <w:r w:rsidR="008A1901" w:rsidRPr="00B13156">
        <w:rPr>
          <w:i w:val="0"/>
          <w:iCs w:val="0"/>
        </w:rPr>
        <w:t xml:space="preserve"> includ</w:t>
      </w:r>
      <w:r w:rsidR="00106324">
        <w:rPr>
          <w:i w:val="0"/>
          <w:iCs w:val="0"/>
        </w:rPr>
        <w:t>ing</w:t>
      </w:r>
      <w:r w:rsidR="008A1901" w:rsidRPr="00504F10">
        <w:rPr>
          <w:i w:val="0"/>
          <w:iCs w:val="0"/>
        </w:rPr>
        <w:t xml:space="preserve"> hits</w:t>
      </w:r>
      <w:r w:rsidR="00C73D9A" w:rsidRPr="00504F10">
        <w:rPr>
          <w:i w:val="0"/>
          <w:iCs w:val="0"/>
        </w:rPr>
        <w:t>, misses, and false alarms</w:t>
      </w:r>
      <w:r w:rsidR="00BC77F3" w:rsidRPr="00504F10">
        <w:rPr>
          <w:i w:val="0"/>
          <w:iCs w:val="0"/>
        </w:rPr>
        <w:t>.</w:t>
      </w:r>
    </w:p>
    <w:p w14:paraId="0BDEF800" w14:textId="4CE4C993" w:rsidR="00394A6D" w:rsidRPr="00504F10" w:rsidRDefault="00CF050D" w:rsidP="00625C38">
      <w:pPr>
        <w:pStyle w:val="Heading2"/>
        <w:spacing w:line="276" w:lineRule="auto"/>
        <w:rPr>
          <w:rFonts w:cstheme="majorHAnsi"/>
        </w:rPr>
      </w:pPr>
      <w:r w:rsidRPr="00504F10">
        <w:rPr>
          <w:rFonts w:cstheme="majorHAnsi"/>
        </w:rPr>
        <w:t>3</w:t>
      </w:r>
      <w:r w:rsidR="00394A6D" w:rsidRPr="00504F10">
        <w:rPr>
          <w:rFonts w:cstheme="majorHAnsi"/>
        </w:rPr>
        <w:t>.</w:t>
      </w:r>
      <w:r w:rsidR="00A840E6" w:rsidRPr="00504F10">
        <w:rPr>
          <w:rFonts w:cstheme="majorHAnsi"/>
        </w:rPr>
        <w:t>3</w:t>
      </w:r>
      <w:r w:rsidR="00106324" w:rsidRPr="00504F10">
        <w:rPr>
          <w:rFonts w:cstheme="majorHAnsi"/>
        </w:rPr>
        <w:t>.</w:t>
      </w:r>
      <w:r w:rsidR="00394A6D" w:rsidRPr="00504F10">
        <w:rPr>
          <w:rFonts w:cstheme="majorHAnsi"/>
        </w:rPr>
        <w:t xml:space="preserve"> </w:t>
      </w:r>
      <w:r w:rsidR="009F6637" w:rsidRPr="00504F10">
        <w:rPr>
          <w:rFonts w:cstheme="majorHAnsi"/>
        </w:rPr>
        <w:t>Validation metrics</w:t>
      </w:r>
    </w:p>
    <w:p w14:paraId="6E646866" w14:textId="4ACACCF6" w:rsidR="00960DCE" w:rsidRPr="00424860" w:rsidRDefault="00B073A5" w:rsidP="00D71802">
      <w:pPr>
        <w:spacing w:line="276" w:lineRule="auto"/>
      </w:pPr>
      <w:r>
        <w:t>M</w:t>
      </w:r>
      <w:r w:rsidR="00960DCE" w:rsidRPr="00424860">
        <w:t xml:space="preserve">etrics </w:t>
      </w:r>
      <w:r>
        <w:t>comapring</w:t>
      </w:r>
      <w:r w:rsidRPr="00424860">
        <w:t xml:space="preserve"> </w:t>
      </w:r>
      <w:r w:rsidR="00C5507E" w:rsidRPr="00424860">
        <w:t>the validation map</w:t>
      </w:r>
      <w:r w:rsidR="004E45F9" w:rsidRPr="00424860">
        <w:t>s</w:t>
      </w:r>
      <w:r w:rsidR="00C5507E" w:rsidRPr="00424860">
        <w:t xml:space="preserve"> to the </w:t>
      </w:r>
      <w:r w:rsidR="00005136" w:rsidRPr="00424860">
        <w:t>reference</w:t>
      </w:r>
      <w:r w:rsidR="00C5507E" w:rsidRPr="00424860">
        <w:t xml:space="preserve"> map </w:t>
      </w:r>
      <w:r w:rsidR="00E005B0" w:rsidRPr="00424860">
        <w:t>are</w:t>
      </w:r>
      <w:r w:rsidR="00C5507E" w:rsidRPr="00424860">
        <w:t xml:space="preserve"> show</w:t>
      </w:r>
      <w:r w:rsidR="00E005B0" w:rsidRPr="00424860">
        <w:t>n</w:t>
      </w:r>
      <w:r w:rsidR="00C5507E" w:rsidRPr="00424860">
        <w:t xml:space="preserve"> in </w:t>
      </w:r>
      <w:r w:rsidR="00007605" w:rsidRPr="00424860">
        <w:rPr>
          <w:highlight w:val="yellow"/>
        </w:rPr>
        <w:fldChar w:fldCharType="begin"/>
      </w:r>
      <w:r w:rsidR="00007605" w:rsidRPr="00424860">
        <w:instrText xml:space="preserve"> REF _Ref81460956 \h </w:instrText>
      </w:r>
      <w:r w:rsidR="00007605" w:rsidRPr="00424860">
        <w:rPr>
          <w:highlight w:val="yellow"/>
        </w:rPr>
      </w:r>
      <w:r w:rsidR="00007605" w:rsidRPr="00424860">
        <w:rPr>
          <w:highlight w:val="yellow"/>
        </w:rPr>
        <w:fldChar w:fldCharType="separate"/>
      </w:r>
      <w:r w:rsidR="0097057B" w:rsidRPr="00697141">
        <w:t>Fig</w:t>
      </w:r>
      <w:r w:rsidR="0097057B">
        <w:t>.</w:t>
      </w:r>
      <w:r w:rsidR="0097057B" w:rsidRPr="00697141">
        <w:t xml:space="preserve"> </w:t>
      </w:r>
      <w:r w:rsidR="0097057B">
        <w:rPr>
          <w:i/>
          <w:iCs/>
          <w:noProof/>
        </w:rPr>
        <w:t>12</w:t>
      </w:r>
      <w:r w:rsidR="00007605" w:rsidRPr="00424860">
        <w:rPr>
          <w:highlight w:val="yellow"/>
        </w:rPr>
        <w:fldChar w:fldCharType="end"/>
      </w:r>
      <w:r w:rsidR="00C5507E" w:rsidRPr="00424860">
        <w:t>.</w:t>
      </w:r>
      <w:r w:rsidR="0008649C">
        <w:t xml:space="preserve"> </w:t>
      </w:r>
      <w:r w:rsidR="00505681" w:rsidRPr="00424860">
        <w:t>The</w:t>
      </w:r>
      <w:r w:rsidR="00525F6C" w:rsidRPr="00424860">
        <w:t xml:space="preserve"> AUC</w:t>
      </w:r>
      <w:r w:rsidR="00505681" w:rsidRPr="00424860">
        <w:t xml:space="preserve"> </w:t>
      </w:r>
      <w:r w:rsidR="5A6026B8" w:rsidRPr="00424860">
        <w:t xml:space="preserve">of </w:t>
      </w:r>
      <w:r w:rsidR="009A2FD1" w:rsidRPr="00424860">
        <w:t xml:space="preserve">the transition potential </w:t>
      </w:r>
      <w:r w:rsidR="5C4EB492" w:rsidRPr="00424860">
        <w:t xml:space="preserve">map </w:t>
      </w:r>
      <w:r w:rsidR="00525F6C" w:rsidRPr="00424860">
        <w:t>range</w:t>
      </w:r>
      <w:r w:rsidR="00055135">
        <w:t>d</w:t>
      </w:r>
      <w:r w:rsidR="00525F6C" w:rsidRPr="00424860">
        <w:t xml:space="preserve"> from </w:t>
      </w:r>
      <w:r w:rsidR="00FA1D16" w:rsidRPr="00424860">
        <w:t>0.70 to 0.97</w:t>
      </w:r>
      <w:r w:rsidR="00106324">
        <w:t>,</w:t>
      </w:r>
      <w:r w:rsidR="00FA1D16" w:rsidRPr="00424860">
        <w:t xml:space="preserve"> with </w:t>
      </w:r>
      <w:r w:rsidR="00382679" w:rsidRPr="00424860">
        <w:t>a</w:t>
      </w:r>
      <w:r w:rsidR="00FA1D16" w:rsidRPr="00424860">
        <w:t xml:space="preserve"> median value of</w:t>
      </w:r>
      <w:r w:rsidR="009A2FD1" w:rsidRPr="00424860">
        <w:t xml:space="preserve"> </w:t>
      </w:r>
      <w:r w:rsidR="004F6B3B" w:rsidRPr="00424860">
        <w:t>0.81</w:t>
      </w:r>
      <w:r w:rsidR="00393FA2" w:rsidRPr="00424860">
        <w:t>.</w:t>
      </w:r>
      <w:r w:rsidR="00A85F9F" w:rsidRPr="00424860">
        <w:t xml:space="preserve"> </w:t>
      </w:r>
      <w:r w:rsidR="00007605" w:rsidRPr="00424860">
        <w:t>The median values of the OA</w:t>
      </w:r>
      <w:r w:rsidR="00151F28" w:rsidRPr="00424860">
        <w:t>,</w:t>
      </w:r>
      <w:r w:rsidR="00313DF4" w:rsidRPr="00424860">
        <w:t xml:space="preserve"> </w:t>
      </w:r>
      <w:r w:rsidR="00AE2EE9" w:rsidRPr="00424860">
        <w:t>hit</w:t>
      </w:r>
      <w:r w:rsidR="00313DF4" w:rsidRPr="00424860">
        <w:t xml:space="preserve"> rate</w:t>
      </w:r>
      <w:r w:rsidR="00151F28" w:rsidRPr="00424860">
        <w:t>,</w:t>
      </w:r>
      <w:r w:rsidR="00313DF4" w:rsidRPr="00424860">
        <w:t xml:space="preserve"> and FoM of the classified </w:t>
      </w:r>
      <w:r w:rsidR="007C3319" w:rsidRPr="00424860">
        <w:t xml:space="preserve">urban land-use </w:t>
      </w:r>
      <w:r w:rsidR="00313DF4" w:rsidRPr="00424860">
        <w:t>map were</w:t>
      </w:r>
      <w:r w:rsidR="00722240" w:rsidRPr="00424860">
        <w:t xml:space="preserve"> 0.9</w:t>
      </w:r>
      <w:r w:rsidR="00C24D62" w:rsidRPr="00424860">
        <w:t>1</w:t>
      </w:r>
      <w:r w:rsidR="00722240" w:rsidRPr="00424860">
        <w:t>, 0.3</w:t>
      </w:r>
      <w:r w:rsidR="00AE2EE9" w:rsidRPr="00424860">
        <w:t>3</w:t>
      </w:r>
      <w:r w:rsidR="00E005B0" w:rsidRPr="00424860">
        <w:t>,</w:t>
      </w:r>
      <w:r w:rsidR="00722240" w:rsidRPr="00424860">
        <w:t xml:space="preserve"> and </w:t>
      </w:r>
      <w:r w:rsidR="00AE2EE9" w:rsidRPr="00424860">
        <w:t>0.2</w:t>
      </w:r>
      <w:r w:rsidR="00C24D62" w:rsidRPr="00424860">
        <w:t>0</w:t>
      </w:r>
      <w:r w:rsidR="00AE2EE9" w:rsidRPr="00424860">
        <w:t>, respectively.</w:t>
      </w:r>
    </w:p>
    <w:p w14:paraId="520BB8D3" w14:textId="4C8EBC72" w:rsidR="00007605" w:rsidRPr="00424860" w:rsidRDefault="00697141" w:rsidP="00D71802">
      <w:pPr>
        <w:keepNext/>
        <w:spacing w:after="0" w:line="276" w:lineRule="auto"/>
      </w:pPr>
      <w:r>
        <w:rPr>
          <w:noProof/>
        </w:rPr>
        <w:lastRenderedPageBreak/>
        <w:drawing>
          <wp:inline distT="0" distB="0" distL="0" distR="0" wp14:anchorId="1AE04DFD" wp14:editId="42E64835">
            <wp:extent cx="5731510" cy="1781175"/>
            <wp:effectExtent l="0" t="0" r="2540" b="9525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17811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6A93314" w14:textId="3DCC94B4" w:rsidR="00C9171F" w:rsidRPr="00697141" w:rsidRDefault="00007605" w:rsidP="00007605">
      <w:pPr>
        <w:pStyle w:val="Caption"/>
        <w:rPr>
          <w:rFonts w:ascii="Calibri" w:hAnsi="Calibri" w:cs="Calibri"/>
          <w:i w:val="0"/>
          <w:iCs w:val="0"/>
        </w:rPr>
      </w:pPr>
      <w:bookmarkStart w:id="347" w:name="_Ref81460956"/>
      <w:bookmarkStart w:id="348" w:name="_Ref88476125"/>
      <w:r w:rsidRPr="00697141">
        <w:rPr>
          <w:i w:val="0"/>
          <w:iCs w:val="0"/>
        </w:rPr>
        <w:t>Fig</w:t>
      </w:r>
      <w:r w:rsidR="00106324">
        <w:rPr>
          <w:i w:val="0"/>
          <w:iCs w:val="0"/>
        </w:rPr>
        <w:t>.</w:t>
      </w:r>
      <w:r w:rsidRPr="00697141">
        <w:rPr>
          <w:i w:val="0"/>
          <w:iCs w:val="0"/>
        </w:rPr>
        <w:t xml:space="preserve"> </w:t>
      </w:r>
      <w:r w:rsidRPr="00697141">
        <w:rPr>
          <w:i w:val="0"/>
          <w:iCs w:val="0"/>
        </w:rPr>
        <w:fldChar w:fldCharType="begin"/>
      </w:r>
      <w:r w:rsidRPr="00697141">
        <w:rPr>
          <w:i w:val="0"/>
          <w:iCs w:val="0"/>
        </w:rPr>
        <w:instrText>SEQ Figure \* ARABIC</w:instrText>
      </w:r>
      <w:r w:rsidRPr="00697141">
        <w:rPr>
          <w:i w:val="0"/>
          <w:iCs w:val="0"/>
        </w:rPr>
        <w:fldChar w:fldCharType="separate"/>
      </w:r>
      <w:r w:rsidR="0097057B">
        <w:rPr>
          <w:i w:val="0"/>
          <w:iCs w:val="0"/>
          <w:noProof/>
        </w:rPr>
        <w:t>12</w:t>
      </w:r>
      <w:r w:rsidRPr="00697141">
        <w:rPr>
          <w:i w:val="0"/>
          <w:iCs w:val="0"/>
        </w:rPr>
        <w:fldChar w:fldCharType="end"/>
      </w:r>
      <w:bookmarkEnd w:id="347"/>
      <w:r w:rsidRPr="00697141">
        <w:rPr>
          <w:i w:val="0"/>
          <w:iCs w:val="0"/>
        </w:rPr>
        <w:t xml:space="preserve">. </w:t>
      </w:r>
      <w:r w:rsidR="00106324">
        <w:rPr>
          <w:i w:val="0"/>
          <w:iCs w:val="0"/>
        </w:rPr>
        <w:t>A</w:t>
      </w:r>
      <w:r w:rsidR="00CD04F6" w:rsidRPr="00697141">
        <w:rPr>
          <w:i w:val="0"/>
          <w:iCs w:val="0"/>
        </w:rPr>
        <w:t>sse</w:t>
      </w:r>
      <w:r w:rsidR="00E26F22" w:rsidRPr="00697141">
        <w:rPr>
          <w:i w:val="0"/>
          <w:iCs w:val="0"/>
        </w:rPr>
        <w:t>s</w:t>
      </w:r>
      <w:r w:rsidR="00CD04F6" w:rsidRPr="00697141">
        <w:rPr>
          <w:i w:val="0"/>
          <w:iCs w:val="0"/>
        </w:rPr>
        <w:t>sment</w:t>
      </w:r>
      <w:r w:rsidR="00216B61" w:rsidRPr="00697141">
        <w:rPr>
          <w:i w:val="0"/>
          <w:iCs w:val="0"/>
        </w:rPr>
        <w:t xml:space="preserve"> </w:t>
      </w:r>
      <w:r w:rsidRPr="00697141">
        <w:rPr>
          <w:i w:val="0"/>
          <w:iCs w:val="0"/>
        </w:rPr>
        <w:t>metrics for the</w:t>
      </w:r>
      <w:r w:rsidR="00216B61" w:rsidRPr="00697141">
        <w:rPr>
          <w:i w:val="0"/>
          <w:iCs w:val="0"/>
        </w:rPr>
        <w:t xml:space="preserve"> </w:t>
      </w:r>
      <w:r w:rsidR="000A6D15" w:rsidRPr="00697141">
        <w:rPr>
          <w:i w:val="0"/>
          <w:iCs w:val="0"/>
        </w:rPr>
        <w:t>urban prediction in 2018</w:t>
      </w:r>
      <w:r w:rsidR="00106324">
        <w:rPr>
          <w:i w:val="0"/>
          <w:iCs w:val="0"/>
        </w:rPr>
        <w:t>:</w:t>
      </w:r>
      <w:r w:rsidR="000A6D15" w:rsidRPr="00697141">
        <w:rPr>
          <w:i w:val="0"/>
          <w:iCs w:val="0"/>
        </w:rPr>
        <w:t xml:space="preserve"> a) </w:t>
      </w:r>
      <w:r w:rsidR="005160AA">
        <w:rPr>
          <w:i w:val="0"/>
          <w:iCs w:val="0"/>
        </w:rPr>
        <w:t>accuracy</w:t>
      </w:r>
      <w:r w:rsidR="005160AA" w:rsidRPr="00697141">
        <w:rPr>
          <w:i w:val="0"/>
          <w:iCs w:val="0"/>
        </w:rPr>
        <w:t xml:space="preserve"> </w:t>
      </w:r>
      <w:r w:rsidR="000A6D15" w:rsidRPr="00697141">
        <w:rPr>
          <w:i w:val="0"/>
          <w:iCs w:val="0"/>
        </w:rPr>
        <w:t>metrics</w:t>
      </w:r>
      <w:r w:rsidR="00106324">
        <w:rPr>
          <w:i w:val="0"/>
          <w:iCs w:val="0"/>
        </w:rPr>
        <w:t>;</w:t>
      </w:r>
      <w:r w:rsidR="000A6D15" w:rsidRPr="00697141">
        <w:rPr>
          <w:i w:val="0"/>
          <w:iCs w:val="0"/>
        </w:rPr>
        <w:t xml:space="preserve"> </w:t>
      </w:r>
      <w:r w:rsidR="00044E81" w:rsidRPr="00697141">
        <w:rPr>
          <w:i w:val="0"/>
          <w:iCs w:val="0"/>
        </w:rPr>
        <w:t>b) pat</w:t>
      </w:r>
      <w:r w:rsidR="00315EAA">
        <w:rPr>
          <w:i w:val="0"/>
          <w:iCs w:val="0"/>
        </w:rPr>
        <w:t>c</w:t>
      </w:r>
      <w:r w:rsidR="00044E81" w:rsidRPr="00697141">
        <w:rPr>
          <w:i w:val="0"/>
          <w:iCs w:val="0"/>
        </w:rPr>
        <w:t>h numbers</w:t>
      </w:r>
      <w:r w:rsidR="00145BA3">
        <w:rPr>
          <w:i w:val="0"/>
          <w:iCs w:val="0"/>
        </w:rPr>
        <w:t>;</w:t>
      </w:r>
      <w:r w:rsidR="00044E81" w:rsidRPr="00697141">
        <w:rPr>
          <w:i w:val="0"/>
          <w:iCs w:val="0"/>
        </w:rPr>
        <w:t xml:space="preserve"> and c) landscape shape metrics. The dashed line refers to </w:t>
      </w:r>
      <w:r w:rsidR="00044E81" w:rsidRPr="00106324">
        <w:t>y</w:t>
      </w:r>
      <w:r w:rsidR="00044E81" w:rsidRPr="00697141">
        <w:rPr>
          <w:i w:val="0"/>
          <w:iCs w:val="0"/>
        </w:rPr>
        <w:t xml:space="preserve"> = </w:t>
      </w:r>
      <w:r w:rsidR="00044E81" w:rsidRPr="00106324">
        <w:t>x</w:t>
      </w:r>
      <w:r w:rsidR="00044E81" w:rsidRPr="00697141">
        <w:rPr>
          <w:i w:val="0"/>
          <w:iCs w:val="0"/>
        </w:rPr>
        <w:t xml:space="preserve"> </w:t>
      </w:r>
      <w:r w:rsidR="00106324">
        <w:rPr>
          <w:i w:val="0"/>
          <w:iCs w:val="0"/>
        </w:rPr>
        <w:t xml:space="preserve">and </w:t>
      </w:r>
      <w:r w:rsidR="00044E81" w:rsidRPr="00697141">
        <w:rPr>
          <w:i w:val="0"/>
          <w:iCs w:val="0"/>
        </w:rPr>
        <w:t>the ribbon is the confidence interval (95%) of the linear fit to the scatter points.</w:t>
      </w:r>
      <w:bookmarkEnd w:id="348"/>
    </w:p>
    <w:p w14:paraId="71279E28" w14:textId="0E21D4C3" w:rsidR="00245AC6" w:rsidRPr="00424860" w:rsidRDefault="003F0B1D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>The landscape</w:t>
      </w:r>
      <w:r w:rsidR="00B93F66" w:rsidRPr="00424860">
        <w:rPr>
          <w:rFonts w:ascii="Calibri" w:hAnsi="Calibri" w:cs="Calibri"/>
        </w:rPr>
        <w:t>-scale</w:t>
      </w:r>
      <w:r w:rsidRPr="00424860">
        <w:rPr>
          <w:rFonts w:ascii="Calibri" w:hAnsi="Calibri" w:cs="Calibri"/>
        </w:rPr>
        <w:t xml:space="preserve"> </w:t>
      </w:r>
      <w:r w:rsidR="00B93F66" w:rsidRPr="00424860">
        <w:rPr>
          <w:rFonts w:ascii="Calibri" w:hAnsi="Calibri" w:cs="Calibri"/>
        </w:rPr>
        <w:t xml:space="preserve">spatial pattern </w:t>
      </w:r>
      <w:r w:rsidRPr="00424860">
        <w:rPr>
          <w:rFonts w:ascii="Calibri" w:hAnsi="Calibri" w:cs="Calibri"/>
        </w:rPr>
        <w:t>metrics of the</w:t>
      </w:r>
      <w:r w:rsidR="00B93F66" w:rsidRPr="00424860">
        <w:rPr>
          <w:rFonts w:ascii="Calibri" w:hAnsi="Calibri" w:cs="Calibri"/>
        </w:rPr>
        <w:t xml:space="preserve"> classified urban land</w:t>
      </w:r>
      <w:r w:rsidR="00AF0F80" w:rsidRPr="00424860">
        <w:rPr>
          <w:rFonts w:ascii="Calibri" w:hAnsi="Calibri" w:cs="Calibri"/>
        </w:rPr>
        <w:t>-</w:t>
      </w:r>
      <w:r w:rsidR="00B93F66" w:rsidRPr="00424860">
        <w:rPr>
          <w:rFonts w:ascii="Calibri" w:hAnsi="Calibri" w:cs="Calibri"/>
        </w:rPr>
        <w:t xml:space="preserve">use </w:t>
      </w:r>
      <w:r w:rsidR="00005136" w:rsidRPr="00424860">
        <w:rPr>
          <w:rFonts w:ascii="Calibri" w:hAnsi="Calibri" w:cs="Calibri"/>
        </w:rPr>
        <w:t>map compar</w:t>
      </w:r>
      <w:r w:rsidR="00E005B0" w:rsidRPr="00424860">
        <w:rPr>
          <w:rFonts w:ascii="Calibri" w:hAnsi="Calibri" w:cs="Calibri"/>
        </w:rPr>
        <w:t>ed</w:t>
      </w:r>
      <w:r w:rsidR="00005136" w:rsidRPr="00424860">
        <w:rPr>
          <w:rFonts w:ascii="Calibri" w:hAnsi="Calibri" w:cs="Calibri"/>
        </w:rPr>
        <w:t xml:space="preserve"> to the </w:t>
      </w:r>
      <w:r w:rsidR="00005136" w:rsidRPr="00424860">
        <w:t xml:space="preserve">reference </w:t>
      </w:r>
      <w:r w:rsidR="00005136" w:rsidRPr="00424860">
        <w:rPr>
          <w:rFonts w:ascii="Calibri" w:hAnsi="Calibri" w:cs="Calibri"/>
        </w:rPr>
        <w:t xml:space="preserve">map </w:t>
      </w:r>
      <w:r w:rsidR="00E005B0" w:rsidRPr="00424860">
        <w:rPr>
          <w:rFonts w:ascii="Calibri" w:hAnsi="Calibri" w:cs="Calibri"/>
        </w:rPr>
        <w:t>are</w:t>
      </w:r>
      <w:r w:rsidR="00005136" w:rsidRPr="00424860">
        <w:rPr>
          <w:rFonts w:ascii="Calibri" w:hAnsi="Calibri" w:cs="Calibri"/>
        </w:rPr>
        <w:t xml:space="preserve"> shown in</w:t>
      </w:r>
      <w:r w:rsidR="00C0639F" w:rsidRPr="00424860">
        <w:rPr>
          <w:rFonts w:ascii="Calibri" w:hAnsi="Calibri" w:cs="Calibri"/>
        </w:rPr>
        <w:t xml:space="preserve"> </w:t>
      </w:r>
      <w:r w:rsidR="00C0639F" w:rsidRPr="00424860">
        <w:rPr>
          <w:rFonts w:ascii="Calibri" w:hAnsi="Calibri" w:cs="Calibri"/>
        </w:rPr>
        <w:fldChar w:fldCharType="begin"/>
      </w:r>
      <w:r w:rsidR="00C0639F" w:rsidRPr="00424860">
        <w:rPr>
          <w:rFonts w:ascii="Calibri" w:hAnsi="Calibri" w:cs="Calibri"/>
        </w:rPr>
        <w:instrText xml:space="preserve"> REF _Ref81460956 \h </w:instrText>
      </w:r>
      <w:r w:rsidR="00C0639F" w:rsidRPr="00424860">
        <w:rPr>
          <w:rFonts w:ascii="Calibri" w:hAnsi="Calibri" w:cs="Calibri"/>
        </w:rPr>
      </w:r>
      <w:r w:rsidR="00C0639F" w:rsidRPr="00424860">
        <w:rPr>
          <w:rFonts w:ascii="Calibri" w:hAnsi="Calibri" w:cs="Calibri"/>
        </w:rPr>
        <w:fldChar w:fldCharType="separate"/>
      </w:r>
      <w:r w:rsidR="0097057B" w:rsidRPr="00697141">
        <w:t>Fig</w:t>
      </w:r>
      <w:r w:rsidR="0097057B">
        <w:t>.</w:t>
      </w:r>
      <w:r w:rsidR="0097057B" w:rsidRPr="00697141">
        <w:t xml:space="preserve"> </w:t>
      </w:r>
      <w:r w:rsidR="0097057B">
        <w:rPr>
          <w:i/>
          <w:iCs/>
          <w:noProof/>
        </w:rPr>
        <w:t>12</w:t>
      </w:r>
      <w:r w:rsidR="00C0639F" w:rsidRPr="00424860">
        <w:rPr>
          <w:rFonts w:ascii="Calibri" w:hAnsi="Calibri" w:cs="Calibri"/>
        </w:rPr>
        <w:fldChar w:fldCharType="end"/>
      </w:r>
      <w:r w:rsidR="00C0639F" w:rsidRPr="00424860">
        <w:t xml:space="preserve">. </w:t>
      </w:r>
      <w:r w:rsidR="008E08A6" w:rsidRPr="00424860">
        <w:rPr>
          <w:rFonts w:ascii="Calibri" w:hAnsi="Calibri" w:cs="Calibri"/>
        </w:rPr>
        <w:t xml:space="preserve">The </w:t>
      </w:r>
      <w:r w:rsidR="00DB55E7" w:rsidRPr="00424860">
        <w:rPr>
          <w:rFonts w:ascii="Calibri" w:hAnsi="Calibri" w:cs="Calibri"/>
        </w:rPr>
        <w:t>PN</w:t>
      </w:r>
      <w:r w:rsidR="008E08A6" w:rsidRPr="00424860">
        <w:rPr>
          <w:rFonts w:ascii="Calibri" w:hAnsi="Calibri" w:cs="Calibri"/>
        </w:rPr>
        <w:t xml:space="preserve"> of the </w:t>
      </w:r>
      <w:r w:rsidR="009E3EE4" w:rsidRPr="00424860">
        <w:rPr>
          <w:rFonts w:ascii="Calibri" w:hAnsi="Calibri" w:cs="Calibri"/>
        </w:rPr>
        <w:t>prediction map</w:t>
      </w:r>
      <w:r w:rsidR="00FB1058" w:rsidRPr="00424860">
        <w:rPr>
          <w:rFonts w:ascii="Calibri" w:hAnsi="Calibri" w:cs="Calibri"/>
        </w:rPr>
        <w:t xml:space="preserve"> </w:t>
      </w:r>
      <w:r w:rsidR="26DB9868" w:rsidRPr="00424860">
        <w:rPr>
          <w:rFonts w:ascii="Calibri" w:hAnsi="Calibri" w:cs="Calibri"/>
        </w:rPr>
        <w:t xml:space="preserve">was </w:t>
      </w:r>
      <w:r w:rsidR="00FB1058" w:rsidRPr="00424860">
        <w:rPr>
          <w:rFonts w:ascii="Calibri" w:hAnsi="Calibri" w:cs="Calibri"/>
        </w:rPr>
        <w:t xml:space="preserve">systematically </w:t>
      </w:r>
      <w:r w:rsidR="60EEC777" w:rsidRPr="00424860">
        <w:rPr>
          <w:rFonts w:ascii="Calibri" w:hAnsi="Calibri" w:cs="Calibri"/>
        </w:rPr>
        <w:t>lower</w:t>
      </w:r>
      <w:r w:rsidR="00FB1058" w:rsidRPr="00424860">
        <w:rPr>
          <w:rFonts w:ascii="Calibri" w:hAnsi="Calibri" w:cs="Calibri"/>
        </w:rPr>
        <w:t xml:space="preserve"> than </w:t>
      </w:r>
      <w:r w:rsidR="00272F94">
        <w:rPr>
          <w:rFonts w:ascii="Calibri" w:hAnsi="Calibri" w:cs="Calibri"/>
        </w:rPr>
        <w:t xml:space="preserve">that of </w:t>
      </w:r>
      <w:r w:rsidR="00FB1058" w:rsidRPr="00424860">
        <w:rPr>
          <w:rFonts w:ascii="Calibri" w:hAnsi="Calibri" w:cs="Calibri"/>
        </w:rPr>
        <w:t xml:space="preserve">the </w:t>
      </w:r>
      <w:r w:rsidR="008014A3" w:rsidRPr="00424860">
        <w:rPr>
          <w:rFonts w:ascii="Calibri" w:hAnsi="Calibri" w:cs="Calibri"/>
        </w:rPr>
        <w:t>reference map, while the</w:t>
      </w:r>
      <w:r w:rsidR="00E75D3A" w:rsidRPr="00424860">
        <w:rPr>
          <w:rFonts w:ascii="Calibri" w:hAnsi="Calibri" w:cs="Calibri"/>
        </w:rPr>
        <w:t xml:space="preserve"> </w:t>
      </w:r>
      <w:r w:rsidR="00D607A5" w:rsidRPr="00424860">
        <w:rPr>
          <w:rFonts w:ascii="Calibri" w:hAnsi="Calibri" w:cs="Calibri"/>
        </w:rPr>
        <w:t>LSI</w:t>
      </w:r>
      <w:r w:rsidR="00272F94">
        <w:rPr>
          <w:rFonts w:ascii="Calibri" w:hAnsi="Calibri" w:cs="Calibri"/>
        </w:rPr>
        <w:t>s</w:t>
      </w:r>
      <w:r w:rsidR="00D50560" w:rsidRPr="00424860">
        <w:rPr>
          <w:rFonts w:ascii="Calibri" w:hAnsi="Calibri" w:cs="Calibri"/>
        </w:rPr>
        <w:t xml:space="preserve"> of both map</w:t>
      </w:r>
      <w:r w:rsidR="00CC2823" w:rsidRPr="00424860">
        <w:rPr>
          <w:rFonts w:ascii="Calibri" w:hAnsi="Calibri" w:cs="Calibri"/>
        </w:rPr>
        <w:t xml:space="preserve">s </w:t>
      </w:r>
      <w:r w:rsidR="00272F94">
        <w:rPr>
          <w:rFonts w:ascii="Calibri" w:hAnsi="Calibri" w:cs="Calibri"/>
        </w:rPr>
        <w:t>were</w:t>
      </w:r>
      <w:r w:rsidR="5F19E735" w:rsidRPr="00424860">
        <w:rPr>
          <w:rFonts w:ascii="Calibri" w:hAnsi="Calibri" w:cs="Calibri"/>
        </w:rPr>
        <w:t xml:space="preserve"> very</w:t>
      </w:r>
      <w:r w:rsidR="00CC2823" w:rsidRPr="00424860">
        <w:rPr>
          <w:rFonts w:ascii="Calibri" w:hAnsi="Calibri" w:cs="Calibri"/>
        </w:rPr>
        <w:t xml:space="preserve"> </w:t>
      </w:r>
      <w:r w:rsidR="003819D0">
        <w:rPr>
          <w:rFonts w:ascii="Calibri" w:hAnsi="Calibri" w:cs="Calibri"/>
        </w:rPr>
        <w:t>similar</w:t>
      </w:r>
      <w:r w:rsidR="005A79D7" w:rsidRPr="00424860">
        <w:rPr>
          <w:rFonts w:ascii="Calibri" w:hAnsi="Calibri" w:cs="Calibri"/>
        </w:rPr>
        <w:t xml:space="preserve">. </w:t>
      </w:r>
      <w:r w:rsidR="3AF8AC70" w:rsidRPr="00424860">
        <w:rPr>
          <w:rFonts w:ascii="Calibri" w:hAnsi="Calibri" w:cs="Calibri"/>
        </w:rPr>
        <w:t>This suggests that</w:t>
      </w:r>
      <w:r w:rsidR="00C92348" w:rsidRPr="00424860">
        <w:rPr>
          <w:rFonts w:ascii="Calibri" w:hAnsi="Calibri" w:cs="Calibri"/>
        </w:rPr>
        <w:t xml:space="preserve"> U-Net tend</w:t>
      </w:r>
      <w:r w:rsidR="00145BA3">
        <w:rPr>
          <w:rFonts w:ascii="Calibri" w:hAnsi="Calibri" w:cs="Calibri"/>
        </w:rPr>
        <w:t>ed</w:t>
      </w:r>
      <w:r w:rsidR="00C92348" w:rsidRPr="00424860">
        <w:rPr>
          <w:rFonts w:ascii="Calibri" w:hAnsi="Calibri" w:cs="Calibri"/>
        </w:rPr>
        <w:t xml:space="preserve"> to </w:t>
      </w:r>
      <w:r w:rsidR="00C7646B" w:rsidRPr="00424860">
        <w:rPr>
          <w:rFonts w:ascii="Calibri" w:hAnsi="Calibri" w:cs="Calibri"/>
        </w:rPr>
        <w:t>predict</w:t>
      </w:r>
      <w:r w:rsidR="00C92348" w:rsidRPr="00424860">
        <w:rPr>
          <w:rFonts w:ascii="Calibri" w:hAnsi="Calibri" w:cs="Calibri"/>
        </w:rPr>
        <w:t xml:space="preserve"> </w:t>
      </w:r>
      <w:r w:rsidR="00382679" w:rsidRPr="00424860">
        <w:rPr>
          <w:rFonts w:ascii="Calibri" w:hAnsi="Calibri" w:cs="Calibri"/>
        </w:rPr>
        <w:t>fewer</w:t>
      </w:r>
      <w:r w:rsidR="003819D0">
        <w:rPr>
          <w:rFonts w:ascii="Calibri" w:hAnsi="Calibri" w:cs="Calibri"/>
        </w:rPr>
        <w:t>, more connected</w:t>
      </w:r>
      <w:r w:rsidR="00C92348" w:rsidRPr="00424860">
        <w:rPr>
          <w:rFonts w:ascii="Calibri" w:hAnsi="Calibri" w:cs="Calibri"/>
        </w:rPr>
        <w:t xml:space="preserve"> </w:t>
      </w:r>
      <w:r w:rsidR="00C7646B" w:rsidRPr="00424860">
        <w:rPr>
          <w:rFonts w:ascii="Calibri" w:hAnsi="Calibri" w:cs="Calibri"/>
        </w:rPr>
        <w:t xml:space="preserve">urban land </w:t>
      </w:r>
      <w:r w:rsidR="003D59A9" w:rsidRPr="00424860">
        <w:rPr>
          <w:rFonts w:ascii="Calibri" w:hAnsi="Calibri" w:cs="Calibri"/>
        </w:rPr>
        <w:t>patches</w:t>
      </w:r>
      <w:r w:rsidR="00C7646B" w:rsidRPr="00424860">
        <w:rPr>
          <w:rFonts w:ascii="Calibri" w:hAnsi="Calibri" w:cs="Calibri"/>
        </w:rPr>
        <w:t xml:space="preserve"> than the real urban </w:t>
      </w:r>
      <w:r w:rsidR="00EC77D9" w:rsidRPr="00424860">
        <w:rPr>
          <w:rFonts w:ascii="Calibri" w:hAnsi="Calibri" w:cs="Calibri"/>
        </w:rPr>
        <w:t>development but</w:t>
      </w:r>
      <w:r w:rsidR="00C7646B" w:rsidRPr="00424860">
        <w:rPr>
          <w:rFonts w:ascii="Calibri" w:hAnsi="Calibri" w:cs="Calibri"/>
        </w:rPr>
        <w:t xml:space="preserve"> </w:t>
      </w:r>
      <w:r w:rsidR="003D59A9" w:rsidRPr="00424860">
        <w:rPr>
          <w:rFonts w:ascii="Calibri" w:hAnsi="Calibri" w:cs="Calibri"/>
        </w:rPr>
        <w:t xml:space="preserve">produced </w:t>
      </w:r>
      <w:r w:rsidR="00241F76" w:rsidRPr="00424860">
        <w:rPr>
          <w:rFonts w:ascii="Calibri" w:hAnsi="Calibri" w:cs="Calibri"/>
        </w:rPr>
        <w:t xml:space="preserve">urban </w:t>
      </w:r>
      <w:r w:rsidR="00A95EB7" w:rsidRPr="00424860">
        <w:rPr>
          <w:rFonts w:ascii="Calibri" w:hAnsi="Calibri" w:cs="Calibri"/>
        </w:rPr>
        <w:t xml:space="preserve">shapes </w:t>
      </w:r>
      <w:r w:rsidR="00272F94" w:rsidRPr="00424860">
        <w:rPr>
          <w:rFonts w:ascii="Calibri" w:hAnsi="Calibri" w:cs="Calibri"/>
        </w:rPr>
        <w:t xml:space="preserve">very close </w:t>
      </w:r>
      <w:r w:rsidR="00A95EB7" w:rsidRPr="00424860">
        <w:rPr>
          <w:rFonts w:ascii="Calibri" w:hAnsi="Calibri" w:cs="Calibri"/>
        </w:rPr>
        <w:t xml:space="preserve">to the </w:t>
      </w:r>
      <w:r w:rsidR="00F00C6C" w:rsidRPr="00424860">
        <w:rPr>
          <w:rFonts w:ascii="Calibri" w:hAnsi="Calibri" w:cs="Calibri"/>
        </w:rPr>
        <w:t>real-world</w:t>
      </w:r>
      <w:r w:rsidR="00A95EB7" w:rsidRPr="00424860">
        <w:rPr>
          <w:rFonts w:ascii="Calibri" w:hAnsi="Calibri" w:cs="Calibri"/>
        </w:rPr>
        <w:t xml:space="preserve"> urban patterns.</w:t>
      </w:r>
    </w:p>
    <w:p w14:paraId="6F662EA7" w14:textId="6CC39144" w:rsidR="00394A6D" w:rsidRPr="00B60A0F" w:rsidRDefault="00CF050D" w:rsidP="00625C38">
      <w:pPr>
        <w:pStyle w:val="Heading2"/>
        <w:spacing w:line="276" w:lineRule="auto"/>
        <w:rPr>
          <w:rFonts w:cstheme="majorHAnsi"/>
        </w:rPr>
      </w:pPr>
      <w:r w:rsidRPr="00B60A0F">
        <w:rPr>
          <w:rFonts w:cstheme="majorHAnsi"/>
        </w:rPr>
        <w:t>3</w:t>
      </w:r>
      <w:r w:rsidR="00394A6D" w:rsidRPr="00B60A0F">
        <w:rPr>
          <w:rFonts w:cstheme="majorHAnsi"/>
        </w:rPr>
        <w:t>.</w:t>
      </w:r>
      <w:r w:rsidR="00A840E6" w:rsidRPr="00B60A0F">
        <w:rPr>
          <w:rFonts w:cstheme="majorHAnsi"/>
        </w:rPr>
        <w:t>4</w:t>
      </w:r>
      <w:r w:rsidR="00272F94" w:rsidRPr="00B60A0F">
        <w:rPr>
          <w:rFonts w:cstheme="majorHAnsi"/>
        </w:rPr>
        <w:t>.</w:t>
      </w:r>
      <w:r w:rsidR="00394A6D" w:rsidRPr="00B60A0F">
        <w:rPr>
          <w:rFonts w:cstheme="majorHAnsi"/>
        </w:rPr>
        <w:t xml:space="preserve"> </w:t>
      </w:r>
      <w:r w:rsidR="0088361B" w:rsidRPr="00B60A0F">
        <w:rPr>
          <w:rFonts w:cstheme="majorHAnsi"/>
        </w:rPr>
        <w:t xml:space="preserve">Predicted </w:t>
      </w:r>
      <w:r w:rsidR="00275AC6" w:rsidRPr="00B60A0F">
        <w:rPr>
          <w:rFonts w:cstheme="majorHAnsi"/>
        </w:rPr>
        <w:t xml:space="preserve">urban </w:t>
      </w:r>
      <w:r w:rsidR="00DF42D8" w:rsidRPr="00B60A0F">
        <w:rPr>
          <w:rFonts w:cstheme="majorHAnsi"/>
        </w:rPr>
        <w:t xml:space="preserve">area </w:t>
      </w:r>
      <w:r w:rsidR="00272F94" w:rsidRPr="00B60A0F">
        <w:rPr>
          <w:rFonts w:cstheme="majorHAnsi"/>
        </w:rPr>
        <w:t>for</w:t>
      </w:r>
      <w:r w:rsidR="00275AC6" w:rsidRPr="00B60A0F">
        <w:rPr>
          <w:rFonts w:cstheme="majorHAnsi"/>
        </w:rPr>
        <w:t xml:space="preserve"> 2030</w:t>
      </w:r>
    </w:p>
    <w:p w14:paraId="5C40D46B" w14:textId="530B42E1" w:rsidR="00FC783D" w:rsidRPr="00424860" w:rsidRDefault="005E2984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 w:hint="eastAsia"/>
        </w:rPr>
        <w:t>T</w:t>
      </w:r>
      <w:r w:rsidRPr="00424860">
        <w:rPr>
          <w:rFonts w:ascii="Calibri" w:hAnsi="Calibri" w:cs="Calibri"/>
        </w:rPr>
        <w:t xml:space="preserve">he predicted urban map </w:t>
      </w:r>
      <w:r w:rsidR="00272F94">
        <w:rPr>
          <w:rFonts w:ascii="Calibri" w:hAnsi="Calibri" w:cs="Calibri"/>
        </w:rPr>
        <w:t>for</w:t>
      </w:r>
      <w:r w:rsidRPr="00424860">
        <w:rPr>
          <w:rFonts w:ascii="Calibri" w:hAnsi="Calibri" w:cs="Calibri"/>
        </w:rPr>
        <w:t xml:space="preserve"> 2030 is </w:t>
      </w:r>
      <w:r w:rsidR="00272F94">
        <w:rPr>
          <w:rFonts w:ascii="Calibri" w:hAnsi="Calibri" w:cs="Calibri"/>
        </w:rPr>
        <w:t xml:space="preserve">shown </w:t>
      </w:r>
      <w:r w:rsidRPr="00424860">
        <w:rPr>
          <w:rFonts w:ascii="Calibri" w:hAnsi="Calibri" w:cs="Calibri"/>
        </w:rPr>
        <w:t>in</w:t>
      </w:r>
      <w:r w:rsidR="00D066F3" w:rsidRPr="00424860">
        <w:rPr>
          <w:rFonts w:ascii="Calibri" w:hAnsi="Calibri" w:cs="Calibri"/>
        </w:rPr>
        <w:t xml:space="preserve"> </w:t>
      </w:r>
      <w:r w:rsidR="00D066F3" w:rsidRPr="00424860">
        <w:rPr>
          <w:rFonts w:ascii="Calibri" w:hAnsi="Calibri" w:cs="Calibri"/>
          <w:highlight w:val="yellow"/>
        </w:rPr>
        <w:fldChar w:fldCharType="begin"/>
      </w:r>
      <w:r w:rsidR="00D066F3" w:rsidRPr="00424860">
        <w:rPr>
          <w:rFonts w:ascii="Calibri" w:hAnsi="Calibri" w:cs="Calibri"/>
        </w:rPr>
        <w:instrText xml:space="preserve"> REF _Ref81461192 \h </w:instrText>
      </w:r>
      <w:r w:rsidR="00D066F3" w:rsidRPr="00424860">
        <w:rPr>
          <w:rFonts w:ascii="Calibri" w:hAnsi="Calibri" w:cs="Calibri"/>
          <w:highlight w:val="yellow"/>
        </w:rPr>
      </w:r>
      <w:r w:rsidR="00D066F3" w:rsidRPr="00424860">
        <w:rPr>
          <w:rFonts w:ascii="Calibri" w:hAnsi="Calibri" w:cs="Calibri"/>
          <w:highlight w:val="yellow"/>
        </w:rPr>
        <w:fldChar w:fldCharType="separate"/>
      </w:r>
      <w:r w:rsidR="0097057B" w:rsidRPr="00B60A0F">
        <w:t>Fig</w:t>
      </w:r>
      <w:r w:rsidR="0097057B">
        <w:t>.</w:t>
      </w:r>
      <w:r w:rsidR="0097057B" w:rsidRPr="00B60A0F">
        <w:t xml:space="preserve"> </w:t>
      </w:r>
      <w:r w:rsidR="0097057B">
        <w:rPr>
          <w:i/>
          <w:iCs/>
          <w:noProof/>
        </w:rPr>
        <w:t>13</w:t>
      </w:r>
      <w:r w:rsidR="00D066F3" w:rsidRPr="00424860">
        <w:rPr>
          <w:rFonts w:ascii="Calibri" w:hAnsi="Calibri" w:cs="Calibri"/>
          <w:highlight w:val="yellow"/>
        </w:rPr>
        <w:fldChar w:fldCharType="end"/>
      </w:r>
      <w:r w:rsidRPr="00424860">
        <w:rPr>
          <w:rFonts w:ascii="Calibri" w:hAnsi="Calibri" w:cs="Calibri"/>
        </w:rPr>
        <w:t>. The newly predicted urban area</w:t>
      </w:r>
      <w:r w:rsidR="000D6952" w:rsidRPr="00424860">
        <w:rPr>
          <w:rFonts w:ascii="Calibri" w:hAnsi="Calibri" w:cs="Calibri"/>
        </w:rPr>
        <w:t xml:space="preserve"> tended to be concentrated around large cities.</w:t>
      </w:r>
      <w:r w:rsidRPr="00424860">
        <w:rPr>
          <w:rFonts w:ascii="Calibri" w:hAnsi="Calibri" w:cs="Calibri"/>
        </w:rPr>
        <w:t xml:space="preserve"> In </w:t>
      </w:r>
      <w:r w:rsidR="002E6A96" w:rsidRPr="00424860">
        <w:rPr>
          <w:rFonts w:ascii="Calibri" w:hAnsi="Calibri" w:cs="Calibri"/>
        </w:rPr>
        <w:t>SuiXian</w:t>
      </w:r>
      <w:r w:rsidR="00272F94">
        <w:rPr>
          <w:rFonts w:ascii="Calibri" w:hAnsi="Calibri" w:cs="Calibri"/>
        </w:rPr>
        <w:t>,</w:t>
      </w:r>
      <w:r w:rsidR="007431EE" w:rsidRPr="00424860">
        <w:rPr>
          <w:rFonts w:ascii="Calibri" w:hAnsi="Calibri" w:cs="Calibri"/>
        </w:rPr>
        <w:t xml:space="preserve"> for example</w:t>
      </w:r>
      <w:r w:rsidRPr="00424860">
        <w:rPr>
          <w:rFonts w:ascii="Calibri" w:hAnsi="Calibri" w:cs="Calibri"/>
        </w:rPr>
        <w:t>, the predicted urban expansion w</w:t>
      </w:r>
      <w:r w:rsidR="00E60EE6" w:rsidRPr="00424860">
        <w:rPr>
          <w:rFonts w:ascii="Calibri" w:hAnsi="Calibri" w:cs="Calibri"/>
        </w:rPr>
        <w:t>as</w:t>
      </w:r>
      <w:r w:rsidRPr="00424860">
        <w:rPr>
          <w:rFonts w:ascii="Calibri" w:hAnsi="Calibri" w:cs="Calibri"/>
        </w:rPr>
        <w:t xml:space="preserve"> </w:t>
      </w:r>
      <w:r w:rsidR="007431EE" w:rsidRPr="00424860">
        <w:rPr>
          <w:rFonts w:ascii="Calibri" w:hAnsi="Calibri" w:cs="Calibri"/>
        </w:rPr>
        <w:t xml:space="preserve">much </w:t>
      </w:r>
      <w:r w:rsidRPr="00424860">
        <w:rPr>
          <w:rFonts w:ascii="Calibri" w:hAnsi="Calibri" w:cs="Calibri"/>
        </w:rPr>
        <w:t xml:space="preserve">larger around </w:t>
      </w:r>
      <w:r w:rsidR="00272F94">
        <w:rPr>
          <w:rFonts w:ascii="Calibri" w:hAnsi="Calibri" w:cs="Calibri"/>
        </w:rPr>
        <w:t>large</w:t>
      </w:r>
      <w:r w:rsidRPr="00424860">
        <w:rPr>
          <w:rFonts w:ascii="Calibri" w:hAnsi="Calibri" w:cs="Calibri"/>
        </w:rPr>
        <w:t xml:space="preserve"> cities/towns than </w:t>
      </w:r>
      <w:r w:rsidR="00272F94">
        <w:rPr>
          <w:rFonts w:ascii="Calibri" w:hAnsi="Calibri" w:cs="Calibri"/>
        </w:rPr>
        <w:t>that</w:t>
      </w:r>
      <w:r w:rsidRPr="00424860">
        <w:rPr>
          <w:rFonts w:ascii="Calibri" w:hAnsi="Calibri" w:cs="Calibri"/>
        </w:rPr>
        <w:t xml:space="preserve"> near smaller villages. The predicted urban area follow</w:t>
      </w:r>
      <w:r w:rsidR="00E60EE6" w:rsidRPr="00424860">
        <w:rPr>
          <w:rFonts w:ascii="Calibri" w:hAnsi="Calibri" w:cs="Calibri"/>
        </w:rPr>
        <w:t>ed</w:t>
      </w:r>
      <w:r w:rsidRPr="00424860">
        <w:rPr>
          <w:rFonts w:ascii="Calibri" w:hAnsi="Calibri" w:cs="Calibri"/>
        </w:rPr>
        <w:t xml:space="preserve"> specified patterns rather than sprawling in every direction. </w:t>
      </w:r>
      <w:r w:rsidR="00FD7506" w:rsidRPr="00424860">
        <w:rPr>
          <w:rFonts w:ascii="Calibri" w:hAnsi="Calibri" w:cs="Calibri"/>
        </w:rPr>
        <w:t>For example, the predicted urban land</w:t>
      </w:r>
      <w:r w:rsidR="00272F94">
        <w:rPr>
          <w:rFonts w:ascii="Calibri" w:hAnsi="Calibri" w:cs="Calibri"/>
        </w:rPr>
        <w:t xml:space="preserve"> area</w:t>
      </w:r>
      <w:r w:rsidR="00FD7506" w:rsidRPr="00424860">
        <w:rPr>
          <w:rFonts w:ascii="Calibri" w:hAnsi="Calibri" w:cs="Calibri"/>
        </w:rPr>
        <w:t xml:space="preserve">s in </w:t>
      </w:r>
      <w:r w:rsidR="00146FF7" w:rsidRPr="00424860">
        <w:rPr>
          <w:rFonts w:ascii="Calibri" w:hAnsi="Calibri" w:cs="Calibri"/>
        </w:rPr>
        <w:t>DuLing Xiang</w:t>
      </w:r>
      <w:r w:rsidR="00FD7506" w:rsidRPr="00424860">
        <w:rPr>
          <w:rFonts w:ascii="Calibri" w:hAnsi="Calibri" w:cs="Calibri"/>
        </w:rPr>
        <w:t xml:space="preserve"> and YangKou Zhen </w:t>
      </w:r>
      <w:r w:rsidR="00E60EE6" w:rsidRPr="00424860">
        <w:rPr>
          <w:rFonts w:ascii="Calibri" w:hAnsi="Calibri" w:cs="Calibri"/>
        </w:rPr>
        <w:t>in</w:t>
      </w:r>
      <w:r w:rsidR="00DB5C50" w:rsidRPr="00424860">
        <w:rPr>
          <w:rFonts w:ascii="Calibri" w:hAnsi="Calibri" w:cs="Calibri"/>
        </w:rPr>
        <w:t>filled</w:t>
      </w:r>
      <w:r w:rsidR="00FD7506" w:rsidRPr="00424860">
        <w:rPr>
          <w:rFonts w:ascii="Calibri" w:hAnsi="Calibri" w:cs="Calibri"/>
        </w:rPr>
        <w:t xml:space="preserve"> the </w:t>
      </w:r>
      <w:r w:rsidR="00E45ABA" w:rsidRPr="00424860">
        <w:rPr>
          <w:rFonts w:ascii="Calibri" w:hAnsi="Calibri" w:cs="Calibri"/>
        </w:rPr>
        <w:t>gaps in the spatial distribution</w:t>
      </w:r>
      <w:r w:rsidR="00FD7506" w:rsidRPr="00424860">
        <w:rPr>
          <w:rFonts w:ascii="Calibri" w:hAnsi="Calibri" w:cs="Calibri"/>
        </w:rPr>
        <w:t xml:space="preserve"> of </w:t>
      </w:r>
      <w:r w:rsidR="00E45ABA" w:rsidRPr="00424860">
        <w:rPr>
          <w:rFonts w:ascii="Calibri" w:hAnsi="Calibri" w:cs="Calibri"/>
        </w:rPr>
        <w:t xml:space="preserve">existing </w:t>
      </w:r>
      <w:r w:rsidR="00FD7506" w:rsidRPr="00424860">
        <w:rPr>
          <w:rFonts w:ascii="Calibri" w:hAnsi="Calibri" w:cs="Calibri"/>
        </w:rPr>
        <w:t xml:space="preserve">urban areas and maintained the general shape of the original urban layout. The prediction </w:t>
      </w:r>
      <w:r w:rsidR="00272F94">
        <w:rPr>
          <w:rFonts w:ascii="Calibri" w:hAnsi="Calibri" w:cs="Calibri"/>
        </w:rPr>
        <w:t>for</w:t>
      </w:r>
      <w:r w:rsidR="00FD7506" w:rsidRPr="00424860">
        <w:rPr>
          <w:rFonts w:ascii="Calibri" w:hAnsi="Calibri" w:cs="Calibri"/>
        </w:rPr>
        <w:t xml:space="preserve"> </w:t>
      </w:r>
      <w:r w:rsidR="00AC6E73" w:rsidRPr="00424860">
        <w:rPr>
          <w:rFonts w:ascii="Calibri" w:hAnsi="Calibri" w:cs="Calibri"/>
        </w:rPr>
        <w:t>FengNing County</w:t>
      </w:r>
      <w:r w:rsidR="00146FF7" w:rsidRPr="00424860">
        <w:rPr>
          <w:rFonts w:ascii="Calibri" w:hAnsi="Calibri" w:cs="Calibri"/>
        </w:rPr>
        <w:t xml:space="preserve"> </w:t>
      </w:r>
      <w:r w:rsidR="00FD7506" w:rsidRPr="00424860">
        <w:rPr>
          <w:rFonts w:ascii="Calibri" w:hAnsi="Calibri" w:cs="Calibri"/>
        </w:rPr>
        <w:t>followed the city</w:t>
      </w:r>
      <w:r w:rsidR="00272F94">
        <w:rPr>
          <w:rFonts w:ascii="Calibri" w:hAnsi="Calibri" w:cs="Calibri"/>
        </w:rPr>
        <w:t>’</w:t>
      </w:r>
      <w:r w:rsidR="00FD7506" w:rsidRPr="00424860">
        <w:rPr>
          <w:rFonts w:ascii="Calibri" w:hAnsi="Calibri" w:cs="Calibri"/>
        </w:rPr>
        <w:t xml:space="preserve">s </w:t>
      </w:r>
      <w:r w:rsidR="00E45ABA" w:rsidRPr="00424860">
        <w:rPr>
          <w:rFonts w:ascii="Calibri" w:hAnsi="Calibri" w:cs="Calibri"/>
        </w:rPr>
        <w:t xml:space="preserve">elongated </w:t>
      </w:r>
      <w:r w:rsidR="00FD7506" w:rsidRPr="00424860">
        <w:rPr>
          <w:rFonts w:ascii="Calibri" w:hAnsi="Calibri" w:cs="Calibri"/>
        </w:rPr>
        <w:t>development trend</w:t>
      </w:r>
      <w:r w:rsidR="00A1497D" w:rsidRPr="00424860">
        <w:rPr>
          <w:rFonts w:ascii="Calibri" w:hAnsi="Calibri" w:cs="Calibri"/>
        </w:rPr>
        <w:t xml:space="preserve">, and </w:t>
      </w:r>
      <w:r w:rsidR="001A1FD7" w:rsidRPr="00424860">
        <w:rPr>
          <w:rFonts w:ascii="Calibri" w:hAnsi="Calibri" w:cs="Calibri"/>
        </w:rPr>
        <w:t xml:space="preserve">urban lands emerged </w:t>
      </w:r>
      <w:r w:rsidR="00D83C02" w:rsidRPr="00424860">
        <w:rPr>
          <w:rFonts w:ascii="Calibri" w:hAnsi="Calibri" w:cs="Calibri"/>
        </w:rPr>
        <w:t>along transport routes and at major road intersections</w:t>
      </w:r>
      <w:r w:rsidR="00272F94">
        <w:rPr>
          <w:rFonts w:ascii="Calibri" w:hAnsi="Calibri" w:cs="Calibri"/>
        </w:rPr>
        <w:t>, as</w:t>
      </w:r>
      <w:r w:rsidR="00D83C02" w:rsidRPr="00424860">
        <w:rPr>
          <w:rFonts w:ascii="Calibri" w:hAnsi="Calibri" w:cs="Calibri"/>
        </w:rPr>
        <w:t xml:space="preserve"> illustrated by </w:t>
      </w:r>
      <w:r w:rsidR="00272F94">
        <w:rPr>
          <w:rFonts w:ascii="Calibri" w:hAnsi="Calibri" w:cs="Calibri"/>
        </w:rPr>
        <w:t xml:space="preserve">the cases of </w:t>
      </w:r>
      <w:r w:rsidR="001A1FD7" w:rsidRPr="00424860">
        <w:rPr>
          <w:rFonts w:ascii="Calibri" w:hAnsi="Calibri" w:cs="Calibri"/>
        </w:rPr>
        <w:t xml:space="preserve">HuJi Zhen and </w:t>
      </w:r>
      <w:r w:rsidR="00FE1937" w:rsidRPr="00424860">
        <w:rPr>
          <w:rFonts w:ascii="Calibri" w:hAnsi="Calibri" w:cs="Calibri"/>
        </w:rPr>
        <w:t xml:space="preserve">GaoGou </w:t>
      </w:r>
      <w:r w:rsidR="00712737" w:rsidRPr="00424860">
        <w:rPr>
          <w:rFonts w:ascii="Calibri" w:hAnsi="Calibri" w:cs="Calibri"/>
        </w:rPr>
        <w:t>Zhen</w:t>
      </w:r>
      <w:r w:rsidR="001A1FD7" w:rsidRPr="00424860">
        <w:rPr>
          <w:rFonts w:ascii="Calibri" w:hAnsi="Calibri" w:cs="Calibri"/>
        </w:rPr>
        <w:t>.</w:t>
      </w:r>
    </w:p>
    <w:p w14:paraId="4DBC82B9" w14:textId="41C96C63" w:rsidR="00D066F3" w:rsidRPr="00424860" w:rsidRDefault="00EF13E0" w:rsidP="00D71802">
      <w:pPr>
        <w:keepNext/>
        <w:spacing w:after="0" w:line="276" w:lineRule="auto"/>
      </w:pPr>
      <w:r w:rsidRPr="00424860">
        <w:rPr>
          <w:noProof/>
        </w:rPr>
        <w:lastRenderedPageBreak/>
        <w:drawing>
          <wp:inline distT="0" distB="0" distL="0" distR="0" wp14:anchorId="674FE07D" wp14:editId="7E640308">
            <wp:extent cx="5128846" cy="6528139"/>
            <wp:effectExtent l="0" t="0" r="0" b="6350"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 rotWithShape="1">
                    <a:blip r:embed="rId1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14" t="8173" r="1515" b="3722"/>
                    <a:stretch/>
                  </pic:blipFill>
                  <pic:spPr bwMode="auto">
                    <a:xfrm>
                      <a:off x="0" y="0"/>
                      <a:ext cx="5136195" cy="65374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05BF7A1" w14:textId="75C7ADC2" w:rsidR="00394A6D" w:rsidRPr="00B60A0F" w:rsidRDefault="00D066F3" w:rsidP="00D066F3">
      <w:pPr>
        <w:pStyle w:val="Caption"/>
        <w:rPr>
          <w:i w:val="0"/>
          <w:iCs w:val="0"/>
        </w:rPr>
      </w:pPr>
      <w:bookmarkStart w:id="349" w:name="_Ref81461192"/>
      <w:r w:rsidRPr="00B60A0F">
        <w:rPr>
          <w:i w:val="0"/>
          <w:iCs w:val="0"/>
        </w:rPr>
        <w:t>Fig</w:t>
      </w:r>
      <w:r w:rsidR="00272F94">
        <w:rPr>
          <w:i w:val="0"/>
          <w:iCs w:val="0"/>
        </w:rPr>
        <w:t>.</w:t>
      </w:r>
      <w:r w:rsidRPr="00B60A0F">
        <w:rPr>
          <w:i w:val="0"/>
          <w:iCs w:val="0"/>
        </w:rPr>
        <w:t xml:space="preserve"> </w:t>
      </w:r>
      <w:r w:rsidRPr="00B60A0F">
        <w:rPr>
          <w:i w:val="0"/>
          <w:iCs w:val="0"/>
        </w:rPr>
        <w:fldChar w:fldCharType="begin"/>
      </w:r>
      <w:r w:rsidRPr="00B60A0F">
        <w:rPr>
          <w:i w:val="0"/>
          <w:iCs w:val="0"/>
        </w:rPr>
        <w:instrText>SEQ Figure \* ARABIC</w:instrText>
      </w:r>
      <w:r w:rsidRPr="00B60A0F">
        <w:rPr>
          <w:i w:val="0"/>
          <w:iCs w:val="0"/>
        </w:rPr>
        <w:fldChar w:fldCharType="separate"/>
      </w:r>
      <w:r w:rsidR="0097057B">
        <w:rPr>
          <w:i w:val="0"/>
          <w:iCs w:val="0"/>
          <w:noProof/>
        </w:rPr>
        <w:t>13</w:t>
      </w:r>
      <w:r w:rsidRPr="00B60A0F">
        <w:rPr>
          <w:i w:val="0"/>
          <w:iCs w:val="0"/>
        </w:rPr>
        <w:fldChar w:fldCharType="end"/>
      </w:r>
      <w:bookmarkEnd w:id="349"/>
      <w:r w:rsidRPr="00B60A0F">
        <w:rPr>
          <w:i w:val="0"/>
          <w:iCs w:val="0"/>
        </w:rPr>
        <w:t xml:space="preserve">. </w:t>
      </w:r>
      <w:r w:rsidR="00272F94">
        <w:rPr>
          <w:i w:val="0"/>
          <w:iCs w:val="0"/>
        </w:rPr>
        <w:t>P</w:t>
      </w:r>
      <w:r w:rsidR="00713966" w:rsidRPr="00B60A0F">
        <w:rPr>
          <w:i w:val="0"/>
          <w:iCs w:val="0"/>
        </w:rPr>
        <w:t xml:space="preserve">redicted </w:t>
      </w:r>
      <w:r w:rsidRPr="00B60A0F">
        <w:rPr>
          <w:i w:val="0"/>
          <w:iCs w:val="0"/>
        </w:rPr>
        <w:t>urban land</w:t>
      </w:r>
      <w:r w:rsidR="00145BA3">
        <w:rPr>
          <w:i w:val="0"/>
          <w:iCs w:val="0"/>
        </w:rPr>
        <w:t xml:space="preserve"> area</w:t>
      </w:r>
      <w:r w:rsidRPr="00B60A0F">
        <w:rPr>
          <w:i w:val="0"/>
          <w:iCs w:val="0"/>
        </w:rPr>
        <w:t>s in 2030</w:t>
      </w:r>
      <w:r w:rsidR="00BC77F3" w:rsidRPr="00B60A0F">
        <w:rPr>
          <w:i w:val="0"/>
          <w:iCs w:val="0"/>
        </w:rPr>
        <w:t>.</w:t>
      </w:r>
    </w:p>
    <w:p w14:paraId="36A84DCD" w14:textId="6BDAF426" w:rsidR="00631E0E" w:rsidRPr="00424860" w:rsidRDefault="00024799" w:rsidP="003A40C8">
      <w:r>
        <w:t>P</w:t>
      </w:r>
      <w:r w:rsidR="00C60095" w:rsidRPr="00424860">
        <w:t xml:space="preserve">redicted </w:t>
      </w:r>
      <w:r w:rsidR="00296383">
        <w:t xml:space="preserve">urban </w:t>
      </w:r>
      <w:r w:rsidR="00C60095" w:rsidRPr="00424860">
        <w:t>area</w:t>
      </w:r>
      <w:r w:rsidR="0052438C">
        <w:t>s</w:t>
      </w:r>
      <w:r w:rsidR="003D4F6B" w:rsidRPr="00424860">
        <w:t xml:space="preserve"> </w:t>
      </w:r>
      <w:r>
        <w:t>by province</w:t>
      </w:r>
      <w:r w:rsidR="003D4F6B" w:rsidRPr="00424860">
        <w:t xml:space="preserve"> </w:t>
      </w:r>
      <w:r w:rsidR="0052438C">
        <w:t>are</w:t>
      </w:r>
      <w:r w:rsidR="003D4F6B" w:rsidRPr="00424860">
        <w:t xml:space="preserve"> </w:t>
      </w:r>
      <w:r w:rsidR="0052438C">
        <w:t>listed</w:t>
      </w:r>
      <w:r w:rsidR="003D4F6B" w:rsidRPr="00424860">
        <w:t xml:space="preserve"> in </w:t>
      </w:r>
      <w:r w:rsidR="003D4F6B" w:rsidRPr="00424860">
        <w:fldChar w:fldCharType="begin"/>
      </w:r>
      <w:r w:rsidR="003D4F6B" w:rsidRPr="00424860">
        <w:instrText xml:space="preserve"> REF _Ref82635902 \h </w:instrText>
      </w:r>
      <w:r w:rsidR="003D4F6B" w:rsidRPr="00424860">
        <w:fldChar w:fldCharType="separate"/>
      </w:r>
      <w:r w:rsidR="0097057B" w:rsidRPr="002254FA">
        <w:t xml:space="preserve">Table </w:t>
      </w:r>
      <w:r w:rsidR="0097057B">
        <w:rPr>
          <w:i/>
          <w:iCs/>
          <w:noProof/>
        </w:rPr>
        <w:t>5</w:t>
      </w:r>
      <w:r w:rsidR="003D4F6B" w:rsidRPr="00424860">
        <w:fldChar w:fldCharType="end"/>
      </w:r>
      <w:r w:rsidR="003D4F6B" w:rsidRPr="00424860">
        <w:t>.</w:t>
      </w:r>
      <w:r w:rsidR="00775C39" w:rsidRPr="00424860">
        <w:t xml:space="preserve"> </w:t>
      </w:r>
      <w:r w:rsidR="00F14383" w:rsidRPr="00424860">
        <w:t xml:space="preserve">The average </w:t>
      </w:r>
      <w:r w:rsidR="0052438C">
        <w:t xml:space="preserve">rate of increase </w:t>
      </w:r>
      <w:r w:rsidR="00512C57">
        <w:t>of</w:t>
      </w:r>
      <w:r w:rsidR="0052438C">
        <w:t xml:space="preserve"> </w:t>
      </w:r>
      <w:r w:rsidR="00F14383" w:rsidRPr="00424860">
        <w:t>urban area</w:t>
      </w:r>
      <w:r w:rsidR="00512C57">
        <w:t>s</w:t>
      </w:r>
      <w:r w:rsidR="00F14383" w:rsidRPr="00424860">
        <w:t xml:space="preserve"> </w:t>
      </w:r>
      <w:r w:rsidR="00145BA3">
        <w:t>was</w:t>
      </w:r>
      <w:r w:rsidR="00F14383" w:rsidRPr="00424860">
        <w:t xml:space="preserve"> 35.54</w:t>
      </w:r>
      <w:r w:rsidR="009C635E" w:rsidRPr="00424860">
        <w:t>%</w:t>
      </w:r>
      <w:r w:rsidR="00AD5FCC" w:rsidRPr="00424860">
        <w:t xml:space="preserve"> compared to </w:t>
      </w:r>
      <w:r w:rsidR="000A3F17" w:rsidRPr="00424860">
        <w:t>2018</w:t>
      </w:r>
      <w:r w:rsidR="00AD5FCC" w:rsidRPr="00424860">
        <w:t>.</w:t>
      </w:r>
      <w:r w:rsidR="007B2BFF" w:rsidRPr="00424860">
        <w:t xml:space="preserve"> </w:t>
      </w:r>
      <w:r w:rsidR="00BC6D1F" w:rsidRPr="00424860">
        <w:t>Beijing, Tianjin</w:t>
      </w:r>
      <w:r w:rsidR="00167A30" w:rsidRPr="00424860">
        <w:t>, and Hebei</w:t>
      </w:r>
      <w:r w:rsidR="00BD0145" w:rsidRPr="00424860">
        <w:t xml:space="preserve"> </w:t>
      </w:r>
      <w:r w:rsidR="007B2BFF" w:rsidRPr="00424860">
        <w:t xml:space="preserve">had the lowest area </w:t>
      </w:r>
      <w:r w:rsidR="0052438C">
        <w:t>increase</w:t>
      </w:r>
      <w:r w:rsidR="007B2BFF" w:rsidRPr="00424860">
        <w:t xml:space="preserve"> of </w:t>
      </w:r>
      <w:r w:rsidR="00FB6C48" w:rsidRPr="00424860">
        <w:t>&lt;30</w:t>
      </w:r>
      <w:r w:rsidR="007B2BFF" w:rsidRPr="00424860">
        <w:t xml:space="preserve">%, </w:t>
      </w:r>
      <w:r w:rsidR="0052438C">
        <w:t xml:space="preserve">while </w:t>
      </w:r>
      <w:r w:rsidR="00D06740" w:rsidRPr="00424860">
        <w:t>Anhui</w:t>
      </w:r>
      <w:r w:rsidR="00B05F1F" w:rsidRPr="00424860">
        <w:t xml:space="preserve">, </w:t>
      </w:r>
      <w:r w:rsidR="00D06740" w:rsidRPr="00424860">
        <w:t>Jiangsu</w:t>
      </w:r>
      <w:r w:rsidR="00BC5F94" w:rsidRPr="00424860">
        <w:t>,</w:t>
      </w:r>
      <w:r w:rsidR="00D06740" w:rsidRPr="00424860">
        <w:t xml:space="preserve"> </w:t>
      </w:r>
      <w:r w:rsidR="00B05F1F" w:rsidRPr="00424860">
        <w:t xml:space="preserve">and Henan </w:t>
      </w:r>
      <w:r w:rsidR="00D06740" w:rsidRPr="00424860">
        <w:t xml:space="preserve">had the highest </w:t>
      </w:r>
      <w:r w:rsidR="008851F5" w:rsidRPr="00424860">
        <w:t>predicted area increase</w:t>
      </w:r>
      <w:r w:rsidR="0052438C">
        <w:t>s</w:t>
      </w:r>
      <w:r w:rsidR="008851F5" w:rsidRPr="00424860">
        <w:t xml:space="preserve"> of &gt;</w:t>
      </w:r>
      <w:r w:rsidR="00FB6C48" w:rsidRPr="00424860">
        <w:t>3</w:t>
      </w:r>
      <w:r w:rsidR="00B05F1F" w:rsidRPr="00424860">
        <w:t>7</w:t>
      </w:r>
      <w:r w:rsidR="008851F5" w:rsidRPr="00424860">
        <w:t xml:space="preserve">%. </w:t>
      </w:r>
      <w:r w:rsidR="008E573C" w:rsidRPr="00424860">
        <w:t xml:space="preserve">Shandong </w:t>
      </w:r>
      <w:r w:rsidR="00B05F1F" w:rsidRPr="00424860">
        <w:t>was</w:t>
      </w:r>
      <w:r w:rsidR="00FB5164" w:rsidRPr="00424860">
        <w:t xml:space="preserve"> predicted </w:t>
      </w:r>
      <w:r w:rsidR="0052438C">
        <w:t>to have a</w:t>
      </w:r>
      <w:r w:rsidR="00FB5164" w:rsidRPr="00424860">
        <w:t xml:space="preserve"> medium</w:t>
      </w:r>
      <w:r w:rsidR="0052438C">
        <w:t>-level</w:t>
      </w:r>
      <w:r w:rsidR="00FB5164" w:rsidRPr="00424860">
        <w:t xml:space="preserve"> increase of </w:t>
      </w:r>
      <w:r w:rsidR="00B05F1F" w:rsidRPr="00424860">
        <w:t>33.60</w:t>
      </w:r>
      <w:r w:rsidR="000567FE" w:rsidRPr="00424860">
        <w:t>%.</w:t>
      </w:r>
    </w:p>
    <w:p w14:paraId="6234B97C" w14:textId="614C0168" w:rsidR="00211FF8" w:rsidRPr="002254FA" w:rsidRDefault="00211FF8" w:rsidP="002254FA">
      <w:pPr>
        <w:pStyle w:val="Caption"/>
        <w:keepNext/>
        <w:spacing w:after="120"/>
        <w:rPr>
          <w:i w:val="0"/>
          <w:iCs w:val="0"/>
        </w:rPr>
      </w:pPr>
      <w:bookmarkStart w:id="350" w:name="_Ref82635902"/>
      <w:r w:rsidRPr="002254FA">
        <w:rPr>
          <w:i w:val="0"/>
          <w:iCs w:val="0"/>
        </w:rPr>
        <w:t xml:space="preserve">Table </w:t>
      </w:r>
      <w:r w:rsidRPr="002254FA">
        <w:rPr>
          <w:i w:val="0"/>
          <w:iCs w:val="0"/>
        </w:rPr>
        <w:fldChar w:fldCharType="begin"/>
      </w:r>
      <w:r w:rsidRPr="002254FA">
        <w:rPr>
          <w:i w:val="0"/>
          <w:iCs w:val="0"/>
        </w:rPr>
        <w:instrText>SEQ Table \* ARABIC</w:instrText>
      </w:r>
      <w:r w:rsidRPr="002254FA">
        <w:rPr>
          <w:i w:val="0"/>
          <w:iCs w:val="0"/>
        </w:rPr>
        <w:fldChar w:fldCharType="separate"/>
      </w:r>
      <w:r w:rsidR="0097057B">
        <w:rPr>
          <w:i w:val="0"/>
          <w:iCs w:val="0"/>
          <w:noProof/>
        </w:rPr>
        <w:t>5</w:t>
      </w:r>
      <w:r w:rsidRPr="002254FA">
        <w:rPr>
          <w:i w:val="0"/>
          <w:iCs w:val="0"/>
        </w:rPr>
        <w:fldChar w:fldCharType="end"/>
      </w:r>
      <w:bookmarkEnd w:id="350"/>
      <w:r w:rsidRPr="002254FA">
        <w:rPr>
          <w:i w:val="0"/>
          <w:iCs w:val="0"/>
        </w:rPr>
        <w:t xml:space="preserve">. </w:t>
      </w:r>
      <w:r w:rsidR="0052438C">
        <w:rPr>
          <w:i w:val="0"/>
          <w:iCs w:val="0"/>
        </w:rPr>
        <w:t>P</w:t>
      </w:r>
      <w:r w:rsidRPr="002254FA">
        <w:rPr>
          <w:i w:val="0"/>
          <w:iCs w:val="0"/>
        </w:rPr>
        <w:t>redict</w:t>
      </w:r>
      <w:r w:rsidR="0052438C">
        <w:rPr>
          <w:i w:val="0"/>
          <w:iCs w:val="0"/>
        </w:rPr>
        <w:t>ed</w:t>
      </w:r>
      <w:r w:rsidRPr="002254FA">
        <w:rPr>
          <w:i w:val="0"/>
          <w:iCs w:val="0"/>
        </w:rPr>
        <w:t xml:space="preserve"> </w:t>
      </w:r>
      <w:r w:rsidR="0052438C">
        <w:rPr>
          <w:i w:val="0"/>
          <w:iCs w:val="0"/>
        </w:rPr>
        <w:t xml:space="preserve">extents of </w:t>
      </w:r>
      <w:r w:rsidR="00C46BC3" w:rsidRPr="002254FA">
        <w:rPr>
          <w:i w:val="0"/>
          <w:iCs w:val="0"/>
        </w:rPr>
        <w:t xml:space="preserve">urban </w:t>
      </w:r>
      <w:r w:rsidRPr="002254FA">
        <w:rPr>
          <w:i w:val="0"/>
          <w:iCs w:val="0"/>
        </w:rPr>
        <w:t>area</w:t>
      </w:r>
      <w:r w:rsidR="0052438C">
        <w:rPr>
          <w:i w:val="0"/>
          <w:iCs w:val="0"/>
        </w:rPr>
        <w:t>s</w:t>
      </w:r>
      <w:r w:rsidRPr="002254FA">
        <w:rPr>
          <w:i w:val="0"/>
          <w:iCs w:val="0"/>
        </w:rPr>
        <w:t xml:space="preserve"> </w:t>
      </w:r>
      <w:r w:rsidR="0052438C">
        <w:rPr>
          <w:i w:val="0"/>
          <w:iCs w:val="0"/>
        </w:rPr>
        <w:t>in</w:t>
      </w:r>
      <w:r w:rsidRPr="002254FA">
        <w:rPr>
          <w:i w:val="0"/>
          <w:iCs w:val="0"/>
        </w:rPr>
        <w:t xml:space="preserve"> each</w:t>
      </w:r>
      <w:r w:rsidR="00345210" w:rsidRPr="002254FA">
        <w:rPr>
          <w:i w:val="0"/>
          <w:iCs w:val="0"/>
        </w:rPr>
        <w:t xml:space="preserve"> province </w:t>
      </w:r>
      <w:r w:rsidR="00FB0A23" w:rsidRPr="002254FA">
        <w:rPr>
          <w:i w:val="0"/>
          <w:iCs w:val="0"/>
        </w:rPr>
        <w:t>in 2030.</w:t>
      </w:r>
    </w:p>
    <w:tbl>
      <w:tblPr>
        <w:tblW w:w="8818" w:type="dxa"/>
        <w:tblLook w:val="04A0" w:firstRow="1" w:lastRow="0" w:firstColumn="1" w:lastColumn="0" w:noHBand="0" w:noVBand="1"/>
      </w:tblPr>
      <w:tblGrid>
        <w:gridCol w:w="1784"/>
        <w:gridCol w:w="2240"/>
        <w:gridCol w:w="2240"/>
        <w:gridCol w:w="2554"/>
      </w:tblGrid>
      <w:tr w:rsidR="00211FF8" w:rsidRPr="00424860" w14:paraId="2C88FBD3" w14:textId="77777777" w:rsidTr="00CC0A16">
        <w:trPr>
          <w:trHeight w:val="218"/>
        </w:trPr>
        <w:tc>
          <w:tcPr>
            <w:tcW w:w="17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561BDDD" w14:textId="1DFA1457" w:rsidR="00211FF8" w:rsidRPr="00424860" w:rsidRDefault="00024799" w:rsidP="0043064A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b/>
                <w:bCs/>
              </w:rPr>
              <w:t>Province</w:t>
            </w: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1BD75BE" w14:textId="76C4C05F" w:rsidR="00DC787E" w:rsidRPr="00424860" w:rsidRDefault="000A3F17" w:rsidP="0052438C">
            <w:pPr>
              <w:spacing w:after="0" w:line="240" w:lineRule="auto"/>
              <w:jc w:val="center"/>
              <w:rPr>
                <w:b/>
                <w:bCs/>
              </w:rPr>
            </w:pPr>
            <w:r w:rsidRPr="00424860">
              <w:rPr>
                <w:b/>
                <w:bCs/>
              </w:rPr>
              <w:t>2018</w:t>
            </w:r>
            <w:r w:rsidR="00DC787E" w:rsidRPr="00424860">
              <w:rPr>
                <w:b/>
                <w:bCs/>
              </w:rPr>
              <w:t xml:space="preserve"> </w:t>
            </w:r>
            <w:r w:rsidR="00FA0F19" w:rsidRPr="00424860">
              <w:rPr>
                <w:b/>
                <w:bCs/>
              </w:rPr>
              <w:t>(km</w:t>
            </w:r>
            <w:r w:rsidR="00FA0F19" w:rsidRPr="00424860">
              <w:rPr>
                <w:b/>
                <w:bCs/>
                <w:vertAlign w:val="superscript"/>
              </w:rPr>
              <w:t>2</w:t>
            </w:r>
            <w:r w:rsidR="00FA0F19" w:rsidRPr="00424860">
              <w:rPr>
                <w:b/>
                <w:bCs/>
              </w:rPr>
              <w:t>)</w:t>
            </w: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C5AC52E" w14:textId="46E4B33A" w:rsidR="00211FF8" w:rsidRPr="00424860" w:rsidRDefault="00211FF8" w:rsidP="0052438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424860">
              <w:rPr>
                <w:b/>
                <w:bCs/>
              </w:rPr>
              <w:t>2030</w:t>
            </w:r>
            <w:r w:rsidR="00FA0F19" w:rsidRPr="00424860">
              <w:rPr>
                <w:b/>
                <w:bCs/>
              </w:rPr>
              <w:t xml:space="preserve"> (km</w:t>
            </w:r>
            <w:r w:rsidR="00FA0F19" w:rsidRPr="00424860">
              <w:rPr>
                <w:b/>
                <w:bCs/>
                <w:vertAlign w:val="superscript"/>
              </w:rPr>
              <w:t>2</w:t>
            </w:r>
            <w:r w:rsidR="00FA0F19" w:rsidRPr="00424860">
              <w:rPr>
                <w:b/>
                <w:bCs/>
              </w:rPr>
              <w:t>)</w:t>
            </w:r>
          </w:p>
        </w:tc>
        <w:tc>
          <w:tcPr>
            <w:tcW w:w="2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314B304E" w14:textId="0D91F61D" w:rsidR="00211FF8" w:rsidRPr="00424860" w:rsidRDefault="00211FF8" w:rsidP="0052438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424860">
              <w:rPr>
                <w:b/>
                <w:bCs/>
              </w:rPr>
              <w:t>Incre</w:t>
            </w:r>
            <w:r w:rsidR="0052438C">
              <w:rPr>
                <w:b/>
                <w:bCs/>
              </w:rPr>
              <w:t>ase</w:t>
            </w:r>
            <w:r w:rsidRPr="00424860">
              <w:rPr>
                <w:b/>
                <w:bCs/>
              </w:rPr>
              <w:t xml:space="preserve"> (%)</w:t>
            </w:r>
          </w:p>
        </w:tc>
      </w:tr>
      <w:tr w:rsidR="008774AC" w:rsidRPr="00424860" w14:paraId="604A1C59" w14:textId="77777777" w:rsidTr="00CC0A16">
        <w:trPr>
          <w:trHeight w:val="218"/>
        </w:trPr>
        <w:tc>
          <w:tcPr>
            <w:tcW w:w="178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319F2D" w14:textId="02460E30" w:rsidR="008774AC" w:rsidRPr="00424860" w:rsidRDefault="008774AC" w:rsidP="00877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Anhui</w:t>
            </w: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B44CCC" w14:textId="5AEE99C8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1070.96</w:t>
            </w: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F32AF0" w14:textId="098C94A5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9463.61</w:t>
            </w:r>
          </w:p>
        </w:tc>
        <w:tc>
          <w:tcPr>
            <w:tcW w:w="255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C32AB4" w14:textId="3E6D988F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9.83</w:t>
            </w:r>
          </w:p>
        </w:tc>
      </w:tr>
      <w:tr w:rsidR="008774AC" w:rsidRPr="00424860" w14:paraId="3095C4BD" w14:textId="77777777" w:rsidTr="00CC0A16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2E5DD3" w14:textId="5C7694C1" w:rsidR="008774AC" w:rsidRPr="00424860" w:rsidRDefault="008774AC" w:rsidP="00877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Beijing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D212D1" w14:textId="3E029B6A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630.09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288105" w14:textId="7A886004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338.75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EA4CEB" w14:textId="638F9B61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6.94</w:t>
            </w:r>
          </w:p>
        </w:tc>
      </w:tr>
      <w:tr w:rsidR="008774AC" w:rsidRPr="00424860" w14:paraId="6F897282" w14:textId="77777777" w:rsidTr="00CC0A16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CA959AD" w14:textId="15CF5964" w:rsidR="008774AC" w:rsidRPr="00424860" w:rsidRDefault="008774AC" w:rsidP="00877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Hebei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E24BF2" w14:textId="2CD59794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0454.29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882D67" w14:textId="32C097E7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6440.38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427B84" w14:textId="5AF89A08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9.27</w:t>
            </w:r>
          </w:p>
        </w:tc>
      </w:tr>
      <w:tr w:rsidR="008774AC" w:rsidRPr="00424860" w14:paraId="39799869" w14:textId="77777777" w:rsidTr="00CC0A16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FAD34D" w14:textId="7114B09D" w:rsidR="008774AC" w:rsidRPr="00424860" w:rsidRDefault="008774AC" w:rsidP="00877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Henan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88DE01" w14:textId="3EC1DCE1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8282.24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B9AC93" w14:textId="6C721CBD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8850.77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E1E3F93" w14:textId="634A8769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7.37</w:t>
            </w:r>
          </w:p>
        </w:tc>
      </w:tr>
      <w:tr w:rsidR="008774AC" w:rsidRPr="00424860" w14:paraId="2DAC2602" w14:textId="77777777" w:rsidTr="00CC0A16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D8BBDB" w14:textId="49F3BE94" w:rsidR="008774AC" w:rsidRPr="00424860" w:rsidRDefault="008774AC" w:rsidP="00877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lastRenderedPageBreak/>
              <w:t>Jiangsu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AB6D83" w14:textId="71E969D2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4210.08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953A32" w14:textId="2A986249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3731.72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BE65087" w14:textId="66D355DD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9.33</w:t>
            </w:r>
          </w:p>
        </w:tc>
      </w:tr>
      <w:tr w:rsidR="008774AC" w:rsidRPr="00424860" w14:paraId="4269FDD4" w14:textId="77777777" w:rsidTr="00CC0A16">
        <w:trPr>
          <w:trHeight w:val="218"/>
        </w:trPr>
        <w:tc>
          <w:tcPr>
            <w:tcW w:w="178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403AE1D5" w14:textId="55BFD157" w:rsidR="008774AC" w:rsidRPr="00424860" w:rsidRDefault="008774AC" w:rsidP="00877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Shandong</w:t>
            </w:r>
          </w:p>
        </w:tc>
        <w:tc>
          <w:tcPr>
            <w:tcW w:w="22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2DF690AE" w14:textId="2D5B945B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2005.14</w:t>
            </w:r>
          </w:p>
        </w:tc>
        <w:tc>
          <w:tcPr>
            <w:tcW w:w="22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6719370E" w14:textId="03C9B29D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42758.61</w:t>
            </w:r>
          </w:p>
        </w:tc>
        <w:tc>
          <w:tcPr>
            <w:tcW w:w="255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4D61F7BD" w14:textId="7D48AF81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3.60</w:t>
            </w:r>
          </w:p>
        </w:tc>
      </w:tr>
      <w:tr w:rsidR="00211FF8" w:rsidRPr="00424860" w14:paraId="2DB99284" w14:textId="77777777" w:rsidTr="00BC6D1F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3B84A1" w14:textId="6D4C4FDF" w:rsidR="00211FF8" w:rsidRPr="00424860" w:rsidRDefault="00211FF8" w:rsidP="00211FF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Tianjin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5C13CB" w14:textId="748752F4" w:rsidR="00211FF8" w:rsidRPr="00424860" w:rsidRDefault="00211FF8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925.68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701D9A" w14:textId="682A66BD" w:rsidR="00211FF8" w:rsidRPr="00424860" w:rsidRDefault="00211FF8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754.65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2C6207" w14:textId="48711870" w:rsidR="00211FF8" w:rsidRPr="00424860" w:rsidRDefault="00211FF8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2.08</w:t>
            </w:r>
          </w:p>
        </w:tc>
      </w:tr>
      <w:tr w:rsidR="00EA7473" w:rsidRPr="00424860" w14:paraId="09E990DB" w14:textId="77777777" w:rsidTr="00CC0A16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2D4550A7" w14:textId="339B7241" w:rsidR="00EA7473" w:rsidRPr="00424860" w:rsidRDefault="0052438C" w:rsidP="00EA7473">
            <w:pPr>
              <w:spacing w:after="0" w:line="240" w:lineRule="auto"/>
              <w:rPr>
                <w:b/>
                <w:bCs/>
              </w:rPr>
            </w:pPr>
            <w:r>
              <w:rPr>
                <w:b/>
                <w:bCs/>
              </w:rPr>
              <w:t>Total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5733D9CD" w14:textId="063B905E" w:rsidR="00EA7473" w:rsidRPr="00424860" w:rsidRDefault="00EA7473" w:rsidP="0052438C">
            <w:pPr>
              <w:tabs>
                <w:tab w:val="decimal" w:pos="1227"/>
              </w:tabs>
              <w:spacing w:after="0" w:line="240" w:lineRule="auto"/>
              <w:rPr>
                <w:b/>
                <w:bCs/>
              </w:rPr>
            </w:pPr>
            <w:r w:rsidRPr="00424860">
              <w:rPr>
                <w:b/>
                <w:bCs/>
              </w:rPr>
              <w:t>131578.48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B378415" w14:textId="361E1953" w:rsidR="00EA7473" w:rsidRPr="00424860" w:rsidRDefault="00EA7473" w:rsidP="0052438C">
            <w:pPr>
              <w:tabs>
                <w:tab w:val="decimal" w:pos="1227"/>
              </w:tabs>
              <w:spacing w:after="0" w:line="240" w:lineRule="auto"/>
              <w:rPr>
                <w:b/>
                <w:bCs/>
              </w:rPr>
            </w:pPr>
            <w:r w:rsidRPr="00424860">
              <w:rPr>
                <w:b/>
                <w:bCs/>
              </w:rPr>
              <w:t>178338.49</w:t>
            </w:r>
          </w:p>
        </w:tc>
        <w:tc>
          <w:tcPr>
            <w:tcW w:w="25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1BD30813" w14:textId="6ED32E79" w:rsidR="00EA7473" w:rsidRPr="00424860" w:rsidRDefault="00EA7473" w:rsidP="0052438C">
            <w:pPr>
              <w:tabs>
                <w:tab w:val="decimal" w:pos="1227"/>
              </w:tabs>
              <w:spacing w:after="0" w:line="240" w:lineRule="auto"/>
              <w:rPr>
                <w:b/>
                <w:bCs/>
              </w:rPr>
            </w:pPr>
            <w:r w:rsidRPr="00424860">
              <w:rPr>
                <w:b/>
                <w:bCs/>
              </w:rPr>
              <w:t>35.54</w:t>
            </w:r>
          </w:p>
        </w:tc>
      </w:tr>
    </w:tbl>
    <w:p w14:paraId="01C584CC" w14:textId="77777777" w:rsidR="00631E0E" w:rsidRPr="00424860" w:rsidRDefault="00631E0E" w:rsidP="003A40C8"/>
    <w:p w14:paraId="489BB32B" w14:textId="411CEE41" w:rsidR="00641F77" w:rsidRPr="002254FA" w:rsidRDefault="00CF050D" w:rsidP="00641F77">
      <w:pPr>
        <w:pStyle w:val="Heading1"/>
        <w:spacing w:line="276" w:lineRule="auto"/>
        <w:rPr>
          <w:rFonts w:asciiTheme="minorHAnsi" w:hAnsiTheme="minorHAnsi" w:cstheme="minorHAnsi"/>
          <w:b/>
          <w:bCs/>
        </w:rPr>
      </w:pPr>
      <w:r w:rsidRPr="002254FA">
        <w:rPr>
          <w:rFonts w:asciiTheme="minorHAnsi" w:hAnsiTheme="minorHAnsi" w:cstheme="minorHAnsi"/>
          <w:b/>
          <w:bCs/>
        </w:rPr>
        <w:t>4</w:t>
      </w:r>
      <w:r w:rsidR="00641F77" w:rsidRPr="002254FA">
        <w:rPr>
          <w:rFonts w:asciiTheme="minorHAnsi" w:hAnsiTheme="minorHAnsi" w:cstheme="minorHAnsi"/>
          <w:b/>
          <w:bCs/>
        </w:rPr>
        <w:t>. Discussion</w:t>
      </w:r>
    </w:p>
    <w:p w14:paraId="4FF0F833" w14:textId="690405FB" w:rsidR="00527A2D" w:rsidRPr="002254FA" w:rsidRDefault="00CF050D" w:rsidP="00EC5106">
      <w:pPr>
        <w:pStyle w:val="Heading2"/>
        <w:rPr>
          <w:rFonts w:cstheme="majorHAnsi"/>
        </w:rPr>
      </w:pPr>
      <w:r w:rsidRPr="002254FA">
        <w:rPr>
          <w:rFonts w:cstheme="majorHAnsi"/>
        </w:rPr>
        <w:t>4</w:t>
      </w:r>
      <w:r w:rsidR="00EC5106" w:rsidRPr="002254FA">
        <w:rPr>
          <w:rFonts w:cstheme="majorHAnsi"/>
        </w:rPr>
        <w:t>.1</w:t>
      </w:r>
      <w:r w:rsidR="006721E2" w:rsidRPr="002254FA">
        <w:rPr>
          <w:rFonts w:cstheme="majorHAnsi"/>
        </w:rPr>
        <w:t>.</w:t>
      </w:r>
      <w:r w:rsidR="00EC5106" w:rsidRPr="002254FA">
        <w:rPr>
          <w:rFonts w:cstheme="majorHAnsi"/>
        </w:rPr>
        <w:t xml:space="preserve"> </w:t>
      </w:r>
      <w:r w:rsidR="007E5CA8" w:rsidRPr="002254FA">
        <w:rPr>
          <w:rFonts w:cstheme="majorHAnsi"/>
        </w:rPr>
        <w:t xml:space="preserve">Mimicking </w:t>
      </w:r>
      <w:r w:rsidR="00F5488E" w:rsidRPr="002254FA">
        <w:rPr>
          <w:rFonts w:cstheme="majorHAnsi"/>
        </w:rPr>
        <w:t xml:space="preserve">real-world urban </w:t>
      </w:r>
      <w:r w:rsidR="002124C8" w:rsidRPr="002254FA">
        <w:rPr>
          <w:rFonts w:cstheme="majorHAnsi"/>
        </w:rPr>
        <w:t xml:space="preserve">patterns </w:t>
      </w:r>
      <w:r w:rsidR="002124C8">
        <w:rPr>
          <w:rFonts w:cstheme="majorHAnsi"/>
        </w:rPr>
        <w:t xml:space="preserve">and </w:t>
      </w:r>
      <w:r w:rsidR="00F5488E" w:rsidRPr="002254FA">
        <w:rPr>
          <w:rFonts w:cstheme="majorHAnsi"/>
        </w:rPr>
        <w:t>dynamic</w:t>
      </w:r>
      <w:r w:rsidR="002124C8">
        <w:rPr>
          <w:rFonts w:cstheme="majorHAnsi"/>
        </w:rPr>
        <w:t>s</w:t>
      </w:r>
      <w:r w:rsidR="005C2FFA" w:rsidRPr="002254FA">
        <w:rPr>
          <w:rFonts w:cstheme="majorHAnsi"/>
        </w:rPr>
        <w:t xml:space="preserve"> </w:t>
      </w:r>
    </w:p>
    <w:p w14:paraId="29D7A29B" w14:textId="20BFB5AD" w:rsidR="008E103C" w:rsidRPr="00424860" w:rsidRDefault="00CD71CA" w:rsidP="00D71802">
      <w:pPr>
        <w:spacing w:line="276" w:lineRule="auto"/>
      </w:pPr>
      <w:r w:rsidRPr="00424860">
        <w:t>U-Net</w:t>
      </w:r>
      <w:r w:rsidR="00712374" w:rsidRPr="00424860">
        <w:t xml:space="preserve"> </w:t>
      </w:r>
      <w:r w:rsidR="0005377E" w:rsidRPr="00424860">
        <w:t>capture</w:t>
      </w:r>
      <w:r w:rsidR="00464615" w:rsidRPr="00424860">
        <w:t>d</w:t>
      </w:r>
      <w:r w:rsidR="00E3507F" w:rsidRPr="00424860">
        <w:t xml:space="preserve"> </w:t>
      </w:r>
      <w:r w:rsidR="000202A3" w:rsidRPr="00424860">
        <w:t xml:space="preserve">and assimilated </w:t>
      </w:r>
      <w:r w:rsidR="00B06ED2" w:rsidRPr="00424860">
        <w:t>high-level</w:t>
      </w:r>
      <w:r w:rsidR="0065251D" w:rsidRPr="00424860">
        <w:t xml:space="preserve"> spatial patterns </w:t>
      </w:r>
      <w:r w:rsidR="10FFD8B9" w:rsidRPr="00424860">
        <w:t xml:space="preserve">of </w:t>
      </w:r>
      <w:r w:rsidR="006E25FD" w:rsidRPr="00424860">
        <w:t xml:space="preserve">urban </w:t>
      </w:r>
      <w:r w:rsidR="00A84C1D" w:rsidRPr="00424860">
        <w:t>development</w:t>
      </w:r>
      <w:r w:rsidR="00FA346A">
        <w:t xml:space="preserve"> in the North China Plain</w:t>
      </w:r>
      <w:r w:rsidR="006E25FD" w:rsidRPr="00424860">
        <w:t>.</w:t>
      </w:r>
      <w:r w:rsidR="004C03AE" w:rsidRPr="00424860">
        <w:t xml:space="preserve"> </w:t>
      </w:r>
      <w:r w:rsidR="006A2F75" w:rsidRPr="00424860">
        <w:t>First, the model captured neighborhood effect</w:t>
      </w:r>
      <w:r w:rsidR="00301D24" w:rsidRPr="00424860">
        <w:t>s</w:t>
      </w:r>
      <w:r w:rsidR="006A2F75" w:rsidRPr="00424860">
        <w:t xml:space="preserve">. </w:t>
      </w:r>
      <w:r w:rsidR="00C53F02" w:rsidRPr="00424860">
        <w:t xml:space="preserve">The transition potential map </w:t>
      </w:r>
      <w:r w:rsidR="00A535C9" w:rsidRPr="00424860">
        <w:t>revealed</w:t>
      </w:r>
      <w:r w:rsidR="00340737" w:rsidRPr="00424860">
        <w:t xml:space="preserve"> </w:t>
      </w:r>
      <w:r w:rsidR="00810785" w:rsidRPr="00424860">
        <w:t>that</w:t>
      </w:r>
      <w:r w:rsidR="007445FA" w:rsidRPr="00424860">
        <w:t xml:space="preserve"> </w:t>
      </w:r>
      <w:r w:rsidR="004F3A3A" w:rsidRPr="00424860">
        <w:t>lands</w:t>
      </w:r>
      <w:r w:rsidR="00340737" w:rsidRPr="00424860">
        <w:t xml:space="preserve"> near </w:t>
      </w:r>
      <w:r w:rsidR="00D30D8B" w:rsidRPr="00424860">
        <w:t xml:space="preserve">existing </w:t>
      </w:r>
      <w:r w:rsidR="00340737" w:rsidRPr="00424860">
        <w:t xml:space="preserve">urban areas </w:t>
      </w:r>
      <w:r w:rsidR="006B28BF">
        <w:t>were</w:t>
      </w:r>
      <w:r w:rsidR="00DF4E43" w:rsidRPr="00424860">
        <w:t xml:space="preserve"> </w:t>
      </w:r>
      <w:r w:rsidR="008A0FA1" w:rsidRPr="00424860">
        <w:t>mo</w:t>
      </w:r>
      <w:r w:rsidR="008A0FA1">
        <w:t>re</w:t>
      </w:r>
      <w:r w:rsidR="008A0FA1" w:rsidRPr="00424860">
        <w:t xml:space="preserve"> </w:t>
      </w:r>
      <w:r w:rsidR="2BB8142C" w:rsidRPr="00424860">
        <w:t>likely to transition</w:t>
      </w:r>
      <w:r w:rsidR="00DF4E43" w:rsidRPr="00424860">
        <w:t xml:space="preserve"> to urban</w:t>
      </w:r>
      <w:r w:rsidR="008A0FA1">
        <w:t xml:space="preserve"> land use</w:t>
      </w:r>
      <w:r w:rsidR="00DF4E43" w:rsidRPr="00424860">
        <w:t xml:space="preserve"> in the future and </w:t>
      </w:r>
      <w:r w:rsidR="00BA6E22">
        <w:t xml:space="preserve">that </w:t>
      </w:r>
      <w:r w:rsidR="0062113A" w:rsidRPr="00424860">
        <w:t xml:space="preserve">urbanization </w:t>
      </w:r>
      <w:r w:rsidR="00A23EC8">
        <w:t xml:space="preserve">amongst </w:t>
      </w:r>
      <w:r w:rsidR="008A0FA1">
        <w:t>larger expanses of</w:t>
      </w:r>
      <w:r w:rsidR="00BD1DBB" w:rsidRPr="00424860">
        <w:t xml:space="preserve"> nonurban </w:t>
      </w:r>
      <w:r w:rsidR="00A23EC8">
        <w:t>land</w:t>
      </w:r>
      <w:r w:rsidR="00BD1DBB" w:rsidRPr="00424860">
        <w:t xml:space="preserve"> </w:t>
      </w:r>
      <w:r w:rsidR="00BA6E22">
        <w:t>would</w:t>
      </w:r>
      <w:r w:rsidR="00BD1DBB" w:rsidRPr="00424860">
        <w:t xml:space="preserve"> </w:t>
      </w:r>
      <w:r w:rsidR="00A23EC8">
        <w:t>be unlikely</w:t>
      </w:r>
      <w:r w:rsidR="008D522D" w:rsidRPr="00424860">
        <w:t xml:space="preserve"> (</w:t>
      </w:r>
      <w:r w:rsidR="008D522D" w:rsidRPr="00424860">
        <w:rPr>
          <w:highlight w:val="yellow"/>
        </w:rPr>
        <w:fldChar w:fldCharType="begin"/>
      </w:r>
      <w:r w:rsidR="008D522D" w:rsidRPr="00424860">
        <w:instrText xml:space="preserve"> REF _Ref81460739 \h </w:instrText>
      </w:r>
      <w:r w:rsidR="008D522D" w:rsidRPr="00424860">
        <w:rPr>
          <w:highlight w:val="yellow"/>
        </w:rPr>
      </w:r>
      <w:r w:rsidR="008D522D" w:rsidRPr="00424860">
        <w:rPr>
          <w:highlight w:val="yellow"/>
        </w:rPr>
        <w:fldChar w:fldCharType="separate"/>
      </w:r>
      <w:r w:rsidR="0097057B" w:rsidRPr="00C7258F">
        <w:t>Fig</w:t>
      </w:r>
      <w:r w:rsidR="0097057B">
        <w:t>.</w:t>
      </w:r>
      <w:r w:rsidR="0097057B" w:rsidRPr="00C7258F">
        <w:t xml:space="preserve"> </w:t>
      </w:r>
      <w:r w:rsidR="0097057B">
        <w:rPr>
          <w:i/>
          <w:iCs/>
          <w:noProof/>
        </w:rPr>
        <w:t>10</w:t>
      </w:r>
      <w:r w:rsidR="008D522D" w:rsidRPr="00424860">
        <w:rPr>
          <w:highlight w:val="yellow"/>
        </w:rPr>
        <w:fldChar w:fldCharType="end"/>
      </w:r>
      <w:r w:rsidR="008D522D" w:rsidRPr="00424860">
        <w:t>).</w:t>
      </w:r>
      <w:r w:rsidR="002D037C" w:rsidRPr="00424860">
        <w:t xml:space="preserve"> Second, U-Net was</w:t>
      </w:r>
      <w:r w:rsidR="00A718E9" w:rsidRPr="00424860">
        <w:t xml:space="preserve"> able to </w:t>
      </w:r>
      <w:r w:rsidR="00CA6426" w:rsidRPr="00424860">
        <w:t>assimilate</w:t>
      </w:r>
      <w:r w:rsidR="00893406" w:rsidRPr="00424860">
        <w:t xml:space="preserve"> the </w:t>
      </w:r>
      <w:r w:rsidR="00CA6426" w:rsidRPr="00424860">
        <w:t xml:space="preserve">learned </w:t>
      </w:r>
      <w:r w:rsidR="00B952AE" w:rsidRPr="00424860">
        <w:t xml:space="preserve">small-scale </w:t>
      </w:r>
      <w:r w:rsidR="00893406" w:rsidRPr="00424860">
        <w:t xml:space="preserve">neighborhood </w:t>
      </w:r>
      <w:r w:rsidR="00C52C96" w:rsidRPr="00424860">
        <w:t>effect</w:t>
      </w:r>
      <w:r w:rsidR="00301D24" w:rsidRPr="00424860">
        <w:t>s</w:t>
      </w:r>
      <w:r w:rsidR="00CA6426" w:rsidRPr="00424860">
        <w:t xml:space="preserve"> into large-scale gravity</w:t>
      </w:r>
      <w:r w:rsidR="00CB663A" w:rsidRPr="00424860">
        <w:t xml:space="preserve"> </w:t>
      </w:r>
      <w:r w:rsidR="008D522D" w:rsidRPr="00424860">
        <w:t>effect</w:t>
      </w:r>
      <w:r w:rsidR="00E71676" w:rsidRPr="00424860">
        <w:t>s</w:t>
      </w:r>
      <w:r w:rsidR="008D522D" w:rsidRPr="00424860">
        <w:t xml:space="preserve">. </w:t>
      </w:r>
      <w:r w:rsidR="0088263F">
        <w:t>Larger</w:t>
      </w:r>
      <w:r w:rsidR="003B0BE8" w:rsidRPr="00424860">
        <w:t xml:space="preserve"> </w:t>
      </w:r>
      <w:r w:rsidR="00525CC2">
        <w:t xml:space="preserve">areas of </w:t>
      </w:r>
      <w:r w:rsidR="00AA6D8C" w:rsidRPr="00424860">
        <w:t xml:space="preserve">land </w:t>
      </w:r>
      <w:r w:rsidR="0088263F">
        <w:t xml:space="preserve">near larger cities </w:t>
      </w:r>
      <w:r w:rsidR="00AA6D8C" w:rsidRPr="00424860">
        <w:t xml:space="preserve">were predicted </w:t>
      </w:r>
      <w:r w:rsidR="003B0BE8" w:rsidRPr="00424860">
        <w:t>to be</w:t>
      </w:r>
      <w:r w:rsidR="00A23EC8">
        <w:t>come</w:t>
      </w:r>
      <w:r w:rsidR="003B0BE8" w:rsidRPr="00424860">
        <w:t xml:space="preserve"> urbanized</w:t>
      </w:r>
      <w:r w:rsidR="00486831" w:rsidRPr="00424860">
        <w:t xml:space="preserve"> in the future</w:t>
      </w:r>
      <w:r w:rsidR="00002DDA" w:rsidRPr="00424860">
        <w:t xml:space="preserve">, while </w:t>
      </w:r>
      <w:r w:rsidR="0088263F">
        <w:t xml:space="preserve">much smaller areas were predicted surrounding </w:t>
      </w:r>
      <w:r w:rsidR="002269FE" w:rsidRPr="00424860">
        <w:t>small</w:t>
      </w:r>
      <w:r w:rsidR="0088263F">
        <w:t>er, more</w:t>
      </w:r>
      <w:r w:rsidR="002269FE" w:rsidRPr="00424860">
        <w:t xml:space="preserve"> </w:t>
      </w:r>
      <w:r w:rsidR="00D44E5C" w:rsidRPr="00424860">
        <w:t>remote</w:t>
      </w:r>
      <w:r w:rsidR="002167E5" w:rsidRPr="00424860">
        <w:t xml:space="preserve"> </w:t>
      </w:r>
      <w:r w:rsidR="002269FE" w:rsidRPr="00424860">
        <w:t xml:space="preserve">villages </w:t>
      </w:r>
      <w:r w:rsidR="0032075F" w:rsidRPr="00424860">
        <w:t>(</w:t>
      </w:r>
      <w:r w:rsidR="0032075F" w:rsidRPr="00424860">
        <w:fldChar w:fldCharType="begin"/>
      </w:r>
      <w:r w:rsidR="0032075F" w:rsidRPr="00424860">
        <w:instrText xml:space="preserve"> REF _Ref81460881 \h </w:instrText>
      </w:r>
      <w:r w:rsidR="0032075F" w:rsidRPr="00424860">
        <w:fldChar w:fldCharType="separate"/>
      </w:r>
      <w:r w:rsidR="0097057B" w:rsidRPr="00B13156">
        <w:t>Fig</w:t>
      </w:r>
      <w:r w:rsidR="0097057B">
        <w:t>.</w:t>
      </w:r>
      <w:r w:rsidR="0097057B" w:rsidRPr="00B13156">
        <w:t xml:space="preserve"> </w:t>
      </w:r>
      <w:r w:rsidR="0097057B">
        <w:rPr>
          <w:i/>
          <w:iCs/>
          <w:noProof/>
        </w:rPr>
        <w:t>11</w:t>
      </w:r>
      <w:r w:rsidR="0032075F" w:rsidRPr="00424860">
        <w:fldChar w:fldCharType="end"/>
      </w:r>
      <w:r w:rsidR="0032075F" w:rsidRPr="00424860">
        <w:t>).</w:t>
      </w:r>
      <w:r w:rsidR="000A2387" w:rsidRPr="00424860">
        <w:t xml:space="preserve"> Third, </w:t>
      </w:r>
      <w:r w:rsidR="00C56F44" w:rsidRPr="00424860">
        <w:t>U-Net</w:t>
      </w:r>
      <w:r w:rsidR="0056686E" w:rsidRPr="00424860">
        <w:t>, rather than just simply buffering spatial features,</w:t>
      </w:r>
      <w:r w:rsidR="00C56F44" w:rsidRPr="00424860">
        <w:t xml:space="preserve"> </w:t>
      </w:r>
      <w:r w:rsidR="001D5F5E" w:rsidRPr="00424860">
        <w:t>capture</w:t>
      </w:r>
      <w:r w:rsidR="000B15D1" w:rsidRPr="00424860">
        <w:t>d</w:t>
      </w:r>
      <w:r w:rsidR="001D5F5E" w:rsidRPr="00424860">
        <w:t xml:space="preserve"> the </w:t>
      </w:r>
      <w:r w:rsidR="00525CC2">
        <w:t xml:space="preserve">momentum of </w:t>
      </w:r>
      <w:r w:rsidR="008027D0" w:rsidRPr="00424860">
        <w:t xml:space="preserve">urban </w:t>
      </w:r>
      <w:r w:rsidR="00321691" w:rsidRPr="00424860">
        <w:t>expansion</w:t>
      </w:r>
      <w:r w:rsidR="001D5F5E" w:rsidRPr="00424860">
        <w:t xml:space="preserve"> </w:t>
      </w:r>
      <w:r w:rsidR="0054178A" w:rsidRPr="00424860">
        <w:t>as well as</w:t>
      </w:r>
      <w:r w:rsidR="000B15D1" w:rsidRPr="00424860">
        <w:t xml:space="preserve"> </w:t>
      </w:r>
      <w:r w:rsidR="00D517FA" w:rsidRPr="00424860">
        <w:t xml:space="preserve">precise </w:t>
      </w:r>
      <w:r w:rsidR="000B15D1" w:rsidRPr="00424860">
        <w:t>linear</w:t>
      </w:r>
      <w:r w:rsidR="002D7FF8" w:rsidRPr="00424860">
        <w:t xml:space="preserve"> </w:t>
      </w:r>
      <w:r w:rsidR="000322CC" w:rsidRPr="00424860">
        <w:t>pattern</w:t>
      </w:r>
      <w:r w:rsidR="00CB2EB3" w:rsidRPr="00424860">
        <w:t>s</w:t>
      </w:r>
      <w:r w:rsidR="00321691" w:rsidRPr="00424860">
        <w:t xml:space="preserve">. </w:t>
      </w:r>
      <w:r w:rsidR="000D0C1E" w:rsidRPr="00424860">
        <w:t xml:space="preserve">For example, the </w:t>
      </w:r>
      <w:r w:rsidR="00D33CBD" w:rsidRPr="00424860">
        <w:t>elongat</w:t>
      </w:r>
      <w:r w:rsidR="00525CC2">
        <w:t>ed</w:t>
      </w:r>
      <w:r w:rsidR="00D33CBD" w:rsidRPr="00424860">
        <w:t xml:space="preserve"> development trend of </w:t>
      </w:r>
      <w:r w:rsidR="00D33CBD" w:rsidRPr="00424860">
        <w:rPr>
          <w:rFonts w:ascii="Calibri" w:hAnsi="Calibri" w:cs="Calibri"/>
        </w:rPr>
        <w:t>FengNing County</w:t>
      </w:r>
      <w:r w:rsidR="00AB5C19" w:rsidRPr="00424860">
        <w:rPr>
          <w:rFonts w:ascii="Calibri" w:hAnsi="Calibri" w:cs="Calibri"/>
        </w:rPr>
        <w:t xml:space="preserve"> </w:t>
      </w:r>
      <w:r w:rsidR="002A532D" w:rsidRPr="00424860">
        <w:rPr>
          <w:rFonts w:ascii="Calibri" w:hAnsi="Calibri" w:cs="Calibri"/>
        </w:rPr>
        <w:t>controlled by</w:t>
      </w:r>
      <w:r w:rsidR="00AB5C19" w:rsidRPr="00424860">
        <w:rPr>
          <w:rFonts w:ascii="Calibri" w:hAnsi="Calibri" w:cs="Calibri"/>
        </w:rPr>
        <w:t xml:space="preserve"> valley</w:t>
      </w:r>
      <w:r w:rsidR="00086247" w:rsidRPr="00424860">
        <w:rPr>
          <w:rFonts w:ascii="Calibri" w:hAnsi="Calibri" w:cs="Calibri"/>
        </w:rPr>
        <w:t xml:space="preserve"> terrain was </w:t>
      </w:r>
      <w:r w:rsidR="00C40148" w:rsidRPr="00424860">
        <w:rPr>
          <w:rFonts w:ascii="Calibri" w:hAnsi="Calibri" w:cs="Calibri"/>
        </w:rPr>
        <w:t>identified</w:t>
      </w:r>
      <w:r w:rsidR="002A532D" w:rsidRPr="00424860">
        <w:rPr>
          <w:rFonts w:ascii="Calibri" w:hAnsi="Calibri" w:cs="Calibri"/>
        </w:rPr>
        <w:t xml:space="preserve"> in the prediction</w:t>
      </w:r>
      <w:r w:rsidR="004B112B" w:rsidRPr="00424860">
        <w:rPr>
          <w:rFonts w:ascii="Calibri" w:hAnsi="Calibri" w:cs="Calibri"/>
        </w:rPr>
        <w:t xml:space="preserve"> (</w:t>
      </w:r>
      <w:r w:rsidR="004B112B" w:rsidRPr="00424860">
        <w:rPr>
          <w:rFonts w:ascii="Calibri" w:hAnsi="Calibri" w:cs="Calibri"/>
        </w:rPr>
        <w:fldChar w:fldCharType="begin"/>
      </w:r>
      <w:r w:rsidR="004B112B" w:rsidRPr="00424860">
        <w:rPr>
          <w:rFonts w:ascii="Calibri" w:hAnsi="Calibri" w:cs="Calibri"/>
        </w:rPr>
        <w:instrText xml:space="preserve"> REF _Ref81461192 \h </w:instrText>
      </w:r>
      <w:r w:rsidR="004B112B" w:rsidRPr="00424860">
        <w:rPr>
          <w:rFonts w:ascii="Calibri" w:hAnsi="Calibri" w:cs="Calibri"/>
        </w:rPr>
      </w:r>
      <w:r w:rsidR="004B112B" w:rsidRPr="00424860">
        <w:rPr>
          <w:rFonts w:ascii="Calibri" w:hAnsi="Calibri" w:cs="Calibri"/>
        </w:rPr>
        <w:fldChar w:fldCharType="separate"/>
      </w:r>
      <w:r w:rsidR="0097057B" w:rsidRPr="00B60A0F">
        <w:t>Fig</w:t>
      </w:r>
      <w:r w:rsidR="0097057B">
        <w:t>.</w:t>
      </w:r>
      <w:r w:rsidR="0097057B" w:rsidRPr="00B60A0F">
        <w:t xml:space="preserve"> </w:t>
      </w:r>
      <w:r w:rsidR="0097057B">
        <w:rPr>
          <w:i/>
          <w:iCs/>
          <w:noProof/>
        </w:rPr>
        <w:t>13</w:t>
      </w:r>
      <w:r w:rsidR="004B112B" w:rsidRPr="00424860">
        <w:rPr>
          <w:rFonts w:ascii="Calibri" w:hAnsi="Calibri" w:cs="Calibri"/>
        </w:rPr>
        <w:fldChar w:fldCharType="end"/>
      </w:r>
      <w:r w:rsidR="004B112B" w:rsidRPr="00424860">
        <w:rPr>
          <w:rFonts w:ascii="Calibri" w:hAnsi="Calibri" w:cs="Calibri"/>
        </w:rPr>
        <w:t>)</w:t>
      </w:r>
      <w:r w:rsidR="00C40148" w:rsidRPr="00424860">
        <w:rPr>
          <w:rFonts w:ascii="Calibri" w:hAnsi="Calibri" w:cs="Calibri"/>
        </w:rPr>
        <w:t xml:space="preserve">, and </w:t>
      </w:r>
      <w:r w:rsidR="00400B25" w:rsidRPr="00424860">
        <w:rPr>
          <w:rFonts w:ascii="Calibri" w:hAnsi="Calibri" w:cs="Calibri"/>
        </w:rPr>
        <w:t xml:space="preserve">areas </w:t>
      </w:r>
      <w:r w:rsidR="00C343AA">
        <w:rPr>
          <w:rFonts w:ascii="Calibri" w:hAnsi="Calibri" w:cs="Calibri"/>
        </w:rPr>
        <w:t>alog major</w:t>
      </w:r>
      <w:r w:rsidR="00C343AA" w:rsidRPr="00424860">
        <w:rPr>
          <w:rFonts w:ascii="Calibri" w:hAnsi="Calibri" w:cs="Calibri"/>
        </w:rPr>
        <w:t xml:space="preserve"> </w:t>
      </w:r>
      <w:r w:rsidR="00400B25" w:rsidRPr="00424860">
        <w:t xml:space="preserve">transport routes were </w:t>
      </w:r>
      <w:r w:rsidR="00DC099B" w:rsidRPr="00424860">
        <w:t>allocated high transition potentials (</w:t>
      </w:r>
      <w:r w:rsidR="00DC099B" w:rsidRPr="00424860">
        <w:fldChar w:fldCharType="begin"/>
      </w:r>
      <w:r w:rsidR="00DC099B" w:rsidRPr="00424860">
        <w:instrText xml:space="preserve"> REF _Ref81460739 \h </w:instrText>
      </w:r>
      <w:r w:rsidR="00DC099B" w:rsidRPr="00424860">
        <w:fldChar w:fldCharType="separate"/>
      </w:r>
      <w:r w:rsidR="0097057B" w:rsidRPr="00C7258F">
        <w:t>Fig</w:t>
      </w:r>
      <w:r w:rsidR="0097057B">
        <w:t>.</w:t>
      </w:r>
      <w:r w:rsidR="0097057B" w:rsidRPr="00C7258F">
        <w:t xml:space="preserve"> </w:t>
      </w:r>
      <w:r w:rsidR="0097057B">
        <w:rPr>
          <w:i/>
          <w:iCs/>
          <w:noProof/>
        </w:rPr>
        <w:t>10</w:t>
      </w:r>
      <w:r w:rsidR="00DC099B" w:rsidRPr="00424860">
        <w:fldChar w:fldCharType="end"/>
      </w:r>
      <w:r w:rsidR="00DC099B" w:rsidRPr="00424860">
        <w:t>).</w:t>
      </w:r>
      <w:r w:rsidR="00534783" w:rsidRPr="00424860">
        <w:t xml:space="preserve"> The U-Net model </w:t>
      </w:r>
      <w:r w:rsidR="00811446" w:rsidRPr="00424860">
        <w:t xml:space="preserve">was </w:t>
      </w:r>
      <w:r w:rsidR="00525CC2">
        <w:t>un</w:t>
      </w:r>
      <w:r w:rsidR="00811446" w:rsidRPr="00424860">
        <w:t>able to predict new</w:t>
      </w:r>
      <w:r w:rsidR="00D343E9" w:rsidRPr="00424860">
        <w:t xml:space="preserve"> planned developments that sprouted </w:t>
      </w:r>
      <w:r w:rsidR="002C5797" w:rsidRPr="00424860">
        <w:t>remote</w:t>
      </w:r>
      <w:r w:rsidR="00B66387" w:rsidRPr="00424860">
        <w:t xml:space="preserve"> from old town </w:t>
      </w:r>
      <w:r w:rsidR="00446D1C" w:rsidRPr="00424860">
        <w:t>cent</w:t>
      </w:r>
      <w:r w:rsidR="00BC5F94" w:rsidRPr="00424860">
        <w:t>e</w:t>
      </w:r>
      <w:r w:rsidR="06536DD8" w:rsidRPr="00424860">
        <w:t>r</w:t>
      </w:r>
      <w:r w:rsidR="00446D1C" w:rsidRPr="00424860">
        <w:t>s</w:t>
      </w:r>
      <w:r w:rsidR="00525CC2">
        <w:t>,</w:t>
      </w:r>
      <w:r w:rsidR="002C5797" w:rsidRPr="00424860">
        <w:t xml:space="preserve"> such</w:t>
      </w:r>
      <w:r w:rsidR="001E68B5" w:rsidRPr="00424860">
        <w:t xml:space="preserve"> as</w:t>
      </w:r>
      <w:r w:rsidR="002C5797" w:rsidRPr="00424860">
        <w:t xml:space="preserve"> BinHai Zhen, YangKou Zhen, HuYing Zhen, and XuanCheng City (</w:t>
      </w:r>
      <w:r w:rsidR="002C5797" w:rsidRPr="00424860">
        <w:fldChar w:fldCharType="begin"/>
      </w:r>
      <w:r w:rsidR="002C5797" w:rsidRPr="00424860">
        <w:instrText xml:space="preserve"> REF _Ref81460881 \h </w:instrText>
      </w:r>
      <w:r w:rsidR="002C5797" w:rsidRPr="00424860">
        <w:fldChar w:fldCharType="separate"/>
      </w:r>
      <w:r w:rsidR="0097057B" w:rsidRPr="00B13156">
        <w:t>Fig</w:t>
      </w:r>
      <w:r w:rsidR="0097057B">
        <w:t>.</w:t>
      </w:r>
      <w:r w:rsidR="0097057B" w:rsidRPr="00B13156">
        <w:t xml:space="preserve"> </w:t>
      </w:r>
      <w:r w:rsidR="0097057B">
        <w:rPr>
          <w:i/>
          <w:iCs/>
          <w:noProof/>
        </w:rPr>
        <w:t>11</w:t>
      </w:r>
      <w:r w:rsidR="002C5797" w:rsidRPr="00424860">
        <w:fldChar w:fldCharType="end"/>
      </w:r>
      <w:r w:rsidR="002C5797" w:rsidRPr="00424860">
        <w:t>).</w:t>
      </w:r>
    </w:p>
    <w:p w14:paraId="134F0DF6" w14:textId="398FA2E7" w:rsidR="001C5EE1" w:rsidRPr="009B1645" w:rsidRDefault="00CF050D" w:rsidP="001C5EE1">
      <w:pPr>
        <w:pStyle w:val="Heading2"/>
        <w:rPr>
          <w:rFonts w:cstheme="majorHAnsi"/>
        </w:rPr>
      </w:pPr>
      <w:r w:rsidRPr="009B1645">
        <w:rPr>
          <w:rFonts w:cstheme="majorHAnsi"/>
        </w:rPr>
        <w:t>4</w:t>
      </w:r>
      <w:r w:rsidR="001C5EE1" w:rsidRPr="009B1645">
        <w:rPr>
          <w:rFonts w:cstheme="majorHAnsi"/>
        </w:rPr>
        <w:t>.2</w:t>
      </w:r>
      <w:r w:rsidR="006721E2" w:rsidRPr="009B1645">
        <w:rPr>
          <w:rFonts w:cstheme="majorHAnsi"/>
        </w:rPr>
        <w:t>.</w:t>
      </w:r>
      <w:r w:rsidR="001C5EE1" w:rsidRPr="009B1645">
        <w:rPr>
          <w:rFonts w:cstheme="majorHAnsi"/>
        </w:rPr>
        <w:t xml:space="preserve"> Reducing subjectivity </w:t>
      </w:r>
      <w:r w:rsidR="002018C6" w:rsidRPr="009B1645">
        <w:rPr>
          <w:rFonts w:cstheme="majorHAnsi"/>
        </w:rPr>
        <w:t xml:space="preserve">by </w:t>
      </w:r>
      <w:r w:rsidR="007F313F" w:rsidRPr="009B1645">
        <w:rPr>
          <w:rFonts w:cstheme="majorHAnsi"/>
        </w:rPr>
        <w:t xml:space="preserve">automatically </w:t>
      </w:r>
      <w:r w:rsidR="002018C6" w:rsidRPr="009B1645">
        <w:rPr>
          <w:rFonts w:cstheme="majorHAnsi"/>
        </w:rPr>
        <w:t>constructing transition rules</w:t>
      </w:r>
    </w:p>
    <w:p w14:paraId="590E192C" w14:textId="166265F5" w:rsidR="00E02A8D" w:rsidRPr="00424860" w:rsidRDefault="00E02A8D" w:rsidP="3BB9FB87">
      <w:pPr>
        <w:spacing w:line="276" w:lineRule="auto"/>
      </w:pPr>
      <w:r w:rsidRPr="00424860">
        <w:t xml:space="preserve">The large-scale spatial patterns identified by </w:t>
      </w:r>
      <w:r w:rsidR="00CD71CA" w:rsidRPr="00424860">
        <w:t>U-Net</w:t>
      </w:r>
      <w:r w:rsidRPr="00424860">
        <w:t xml:space="preserve"> </w:t>
      </w:r>
      <w:r w:rsidR="2CBDFCAA" w:rsidRPr="00424860">
        <w:t xml:space="preserve">would </w:t>
      </w:r>
      <w:r w:rsidR="5453A209" w:rsidRPr="00424860">
        <w:t xml:space="preserve">not </w:t>
      </w:r>
      <w:r w:rsidR="00BA6E22">
        <w:t xml:space="preserve">have </w:t>
      </w:r>
      <w:r w:rsidR="5453A209" w:rsidRPr="00424860">
        <w:t>be</w:t>
      </w:r>
      <w:r w:rsidR="00BA6E22">
        <w:t>en</w:t>
      </w:r>
      <w:r w:rsidR="5453A209" w:rsidRPr="00424860">
        <w:t xml:space="preserve"> captured </w:t>
      </w:r>
      <w:r w:rsidR="00525CC2">
        <w:t>by</w:t>
      </w:r>
      <w:r w:rsidR="2CBDFCAA" w:rsidRPr="00424860">
        <w:t xml:space="preserve"> existing</w:t>
      </w:r>
      <w:r w:rsidRPr="00424860">
        <w:t xml:space="preserve"> CA models. A large neighborhood is required for a CA model to incorporate information at a large scale. However, the simulation performance decreased as the neighborhood reached a specific size. </w:t>
      </w:r>
      <w:sdt>
        <w:sdtPr>
          <w:alias w:val="To edit, see citavi.com/edit"/>
          <w:tag w:val="CitaviPlaceholder#30b5c001-ffd4-4dac-a67d-1e57b4edeb7d"/>
          <w:id w:val="201253817"/>
          <w:placeholder>
            <w:docPart w:val="59792BE1B0254428A0DE09022855D2EA"/>
          </w:placeholder>
        </w:sdtPr>
        <w:sdtEndPr/>
        <w:sdtContent>
          <w:r w:rsidRPr="00424860">
            <w:rPr>
              <w:noProof/>
            </w:rPr>
            <w:fldChar w:fldCharType="begin"/>
          </w:r>
          <w:ins w:id="351" w:author="JINZHU WANG" w:date="2022-05-09T12:43:00Z">
            <w:r w:rsidR="001221F6">
              <w:rPr>
                <w:noProof/>
              </w:rPr>
              <w:instrText>ADDIN CitaviPlaceholder{eyIkaWQiOiIxIiwiJHR5cGUiOiJTd2lzc0FjYWRlbWljLkNpdGF2aS5DaXRhdGlvbnMuV29yZFBsYWNlaG9sZGVyLCBTd2lzc0FjYWRlbWljLkNpdGF2aSIsIkFzc29jaWF0ZVdpdGhQbGFjZWhvbGRlclRhZyI6IkNpdGF2aVBsYWNlaG9sZGVyIzk1MmViYzI0LTI1MTYtNDNjNy04ZjlkLWFlNTQ4Y2VjYmFlMyIsIkVudHJpZXMiOlt7IiRpZCI6IjIiLCIkdHlwZSI6IlN3aXNzQWNhZGVtaWMuQ2l0YXZpLkNpdGF0aW9ucy5Xb3JkUGxhY2Vob2xkZXJFbnRyeSwgU3dpc3NBY2FkZW1pYy5DaXRhdmkiLCJJZCI6ImI1NTU4NjRhLWRiOWEtNDY4Ny04YTkxLTc1MDJiNmYxOWNkOCIsIlJhbmdlTGVuZ3RoIjoxNC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+XHJcbiAgPG4+MTA0MTY4PC9uPlxyXG4gIDxpbj50cnVlPC9pbj5cclxuICA8b3M+MTA0MTY4PC9vcz5cclxuICA8cHM+MTA0MTY4PC9wcz5cclxuPC9zcD5cclxuPG9zPjEwNDE2ODwvb3M+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UtMDlUMTI6Mzk6NDYiLCJQcm9qZWN0Ijp7IiRyZWYiOiI1In19LCJVc2VOdW1iZXJpbmdUeXBlT2ZQYXJlbnREb2N1bWVudCI6ZmFsc2V9XSwiRm9ybWF0dGVkVGV4dCI6eyIkaWQiOiIxMyIsIkNvdW50IjoxLCJUZXh0VW5pdHMiOlt7IiRpZCI6IjE0IiwiRm9udFN0eWxlIjp7IiRpZCI6IjE1IiwiTmV1dHJhbCI6dHJ1ZX0sIlJlYWRpbmdPcmRlciI6MSwiVGV4dCI6IkguIFdhbmcgZXQgYWwuIn1dfSwiVGFnIjoiQ2l0YXZpUGxhY2Vob2xkZXIjMzBiNWMwMDEtZmZkNC00ZGFjLWE2N2QtMWU1N2I0ZWRlYjdkIiwiVGV4dCI6IkguIFdhbmcgZXQgYWwuIiwiV0FJVmVyc2lvbiI6IjYuMTEuMC4wIn0=}</w:instrText>
            </w:r>
          </w:ins>
          <w:del w:id="352" w:author="JINZHU WANG" w:date="2022-05-09T12:43:00Z">
            <w:r w:rsidR="0091379F" w:rsidDel="001221F6">
              <w:rPr>
                <w:noProof/>
              </w:rPr>
              <w:delInstrText>ADDIN CitaviPlaceholder{eyIkaWQiOiIxIiwiJHR5cGUiOiJTd2lzc0FjYWRlbWljLkNpdGF2aS5DaXRhdGlvbnMuV29yZFBsYWNlaG9sZGVyLCBTd2lzc0FjYWRlbWljLkNpdGF2aSIsIkFzc29jaWF0ZVdpdGhQbGFjZWhvbGRlclRhZyI6IkNpdGF2aVBsYWNlaG9sZGVyIzk1MmViYzI0LTI1MTYtNDNjNy04ZjlkLWFlNTQ4Y2VjYmFlMyIsIkVudHJpZXMiOlt7IiRpZCI6IjIiLCIkdHlwZSI6IlN3aXNzQWNhZGVtaWMuQ2l0YXZpLkNpdGF0aW9ucy5Xb3JkUGxhY2Vob2xkZXJFbnRyeSwgU3dpc3NBY2FkZW1pYy5DaXRhdmkiLCJJZCI6ImI1NTU4NjRhLWRiOWEtNDY4Ny04YTkxLTc1MDJiNmYxOWNkOCIsIlJhbmdlTGVuZ3RoIjoxNC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+XHJcbiAgPG4+MTA0MTY4PC9uPlxyXG4gIDxpbj50cnVlPC9pbj5cclxuICA8b3M+MTA0MTY4PC9vcz5cclxuICA8cHM+MTA0MTY4PC9wcz5cclxuPC9zcD5cclxuPG9zPjEwNDE2ODwvb3M+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QtMjFUMTY6Mjg6NDIiLCJQcm9qZWN0Ijp7IiRyZWYiOiI1In19LCJVc2VOdW1iZXJpbmdUeXBlT2ZQYXJlbnREb2N1bWVudCI6ZmFsc2V9XSwiRm9ybWF0dGVkVGV4dCI6eyIkaWQiOiIxMyIsIkNvdW50IjoxLCJUZXh0VW5pdHMiOlt7IiRpZCI6IjE0IiwiRm9udFN0eWxlIjp7IiRpZCI6IjE1IiwiTmV1dHJhbCI6dHJ1ZX0sIlJlYWRpbmdPcmRlciI6MSwiVGV4dCI6IkguIFdhbmcgZXQgYWwuIn1dfSwiVGFnIjoiQ2l0YXZpUGxhY2Vob2xkZXIjMzBiNWMwMDEtZmZkNC00ZGFjLWE2N2QtMWU1N2I0ZWRlYjdkIiwiVGV4dCI6IkguIFdhbmcgZXQgYWwuIiwiV0FJVmVyc2lvbiI6IjYuMTAuMC4wIn0=}</w:delInstrText>
            </w:r>
          </w:del>
          <w:r w:rsidRPr="00424860">
            <w:rPr>
              <w:noProof/>
            </w:rPr>
            <w:fldChar w:fldCharType="separate"/>
          </w:r>
          <w:r w:rsidR="0091379F">
            <w:rPr>
              <w:noProof/>
            </w:rPr>
            <w:t>H. Wang et al.</w:t>
          </w:r>
          <w:r w:rsidRPr="00424860">
            <w:rPr>
              <w:noProof/>
            </w:rPr>
            <w:fldChar w:fldCharType="end"/>
          </w:r>
        </w:sdtContent>
      </w:sdt>
      <w:r w:rsidRPr="00424860">
        <w:t xml:space="preserve"> </w:t>
      </w:r>
      <w:sdt>
        <w:sdtPr>
          <w:alias w:val="To edit, see citavi.com/edit"/>
          <w:tag w:val="CitaviPlaceholder#8acf4b21-baa6-4d2c-8ba2-401102b0d464"/>
          <w:id w:val="1291583806"/>
          <w:placeholder>
            <w:docPart w:val="59792BE1B0254428A0DE09022855D2EA"/>
          </w:placeholder>
        </w:sdtPr>
        <w:sdtEndPr/>
        <w:sdtContent>
          <w:r w:rsidRPr="00424860">
            <w:rPr>
              <w:noProof/>
            </w:rPr>
            <w:fldChar w:fldCharType="begin"/>
          </w:r>
          <w:ins w:id="353" w:author="JINZHU WANG" w:date="2022-05-09T12:43:00Z">
            <w:r w:rsidR="001221F6">
              <w:rPr>
                <w:noProof/>
              </w:rPr>
              <w:instrText>ADDIN CitaviPlaceholder{eyIkaWQiOiIxIiwiJHR5cGUiOiJTd2lzc0FjYWRlbWljLkNpdGF2aS5DaXRhdGlvbnMuV29yZFBsYWNlaG9sZGVyLCBTd2lzc0FjYWRlbWljLkNpdGF2aSIsIkFzc29jaWF0ZVdpdGhQbGFjZWhvbGRlclRhZyI6IkNpdGF2aVBsYWNlaG9sZGVyI2M0ODBmMDk0LTEzMDgtNDJkZS1hZGQ5LTZmZGIyN2JjYTdiNSIsIkVudHJpZXMiOlt7IiRpZCI6IjIiLCIkdHlwZSI6IlN3aXNzQWNhZGVtaWMuQ2l0YXZpLkNpdGF0aW9ucy5Xb3JkUGxhY2Vob2xkZXJFbnRyeSwgU3dpc3NBY2FkZW1pYy5DaXRhdmkiLCJJZCI6IjI2NWYxY2ExLWE2ZjEtNGYxYy1iY2Y3LTVmNTNlN2U3MTllYSIsIlJhbmdlTGVuZ3RoIjo2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1LTA5VDEyOjM5OjQ2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EpIn1dfSwiVGFnIjoiQ2l0YXZpUGxhY2Vob2xkZXIjOGFjZjRiMjEtYmFhNi00ZDJjLThiYTItNDAxMTAyYjBkNDY0IiwiVGV4dCI6IigyMDIxKSIsIldBSVZlcnNpb24iOiI2LjExLjAuMCJ9}</w:instrText>
            </w:r>
          </w:ins>
          <w:del w:id="354" w:author="JINZHU WANG" w:date="2022-05-09T12:43:00Z">
            <w:r w:rsidR="0091379F" w:rsidDel="001221F6">
              <w:rPr>
                <w:noProof/>
              </w:rPr>
              <w:delInstrText>ADDIN CitaviPlaceholder{eyIkaWQiOiIxIiwiJHR5cGUiOiJTd2lzc0FjYWRlbWljLkNpdGF2aS5DaXRhdGlvbnMuV29yZFBsYWNlaG9sZGVyLCBTd2lzc0FjYWRlbWljLkNpdGF2aSIsIkFzc29jaWF0ZVdpdGhQbGFjZWhvbGRlclRhZyI6IkNpdGF2aVBsYWNlaG9sZGVyI2M0ODBmMDk0LTEzMDgtNDJkZS1hZGQ5LTZmZGIyN2JjYTdiNSIsIkVudHJpZXMiOlt7IiRpZCI6IjIiLCIkdHlwZSI6IlN3aXNzQWNhZGVtaWMuQ2l0YXZpLkNpdGF0aW9ucy5Xb3JkUGxhY2Vob2xkZXJFbnRyeSwgU3dpc3NBY2FkZW1pYy5DaXRhdmkiLCJJZCI6IjI2NWYxY2ExLWE2ZjEtNGYxYy1iY2Y3LTVmNTNlN2U3MTllYSIsIlJhbmdlTGVuZ3RoIjo2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0LTIxVDE2OjI4OjQy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EpIn1dfSwiVGFnIjoiQ2l0YXZpUGxhY2Vob2xkZXIjOGFjZjRiMjEtYmFhNi00ZDJjLThiYTItNDAxMTAyYjBkNDY0IiwiVGV4dCI6IigyMDIxKSIsIldBSVZlcnNpb24iOiI2LjEwLjAuMCJ9}</w:delInstrText>
            </w:r>
          </w:del>
          <w:r w:rsidRPr="00424860">
            <w:rPr>
              <w:noProof/>
            </w:rPr>
            <w:fldChar w:fldCharType="separate"/>
          </w:r>
          <w:r w:rsidR="0091379F">
            <w:rPr>
              <w:noProof/>
            </w:rPr>
            <w:t>(2021)</w:t>
          </w:r>
          <w:r w:rsidRPr="00424860">
            <w:rPr>
              <w:noProof/>
            </w:rPr>
            <w:fldChar w:fldCharType="end"/>
          </w:r>
        </w:sdtContent>
      </w:sdt>
      <w:r w:rsidRPr="00424860">
        <w:t xml:space="preserve"> found that the best neighborhood size to simulate urban development in Beijing </w:t>
      </w:r>
      <w:r w:rsidR="00331445">
        <w:t>was</w:t>
      </w:r>
      <w:r w:rsidRPr="00424860">
        <w:t xml:space="preserve"> 25 × 25</w:t>
      </w:r>
      <w:r w:rsidR="009B1645">
        <w:t xml:space="preserve"> pixels</w:t>
      </w:r>
      <w:r w:rsidR="0048764D">
        <w:t>, while</w:t>
      </w:r>
      <w:r w:rsidR="0048764D" w:rsidRPr="00424860">
        <w:t xml:space="preserve"> </w:t>
      </w:r>
      <w:sdt>
        <w:sdtPr>
          <w:alias w:val="To edit, see citavi.com/edit"/>
          <w:tag w:val="CitaviPlaceholder#eb16e8f4-c131-46f1-ba3b-fae49e1831ed"/>
          <w:id w:val="442439278"/>
          <w:placeholder>
            <w:docPart w:val="4E68B71254B24DBB8141C4222364FCF9"/>
          </w:placeholder>
        </w:sdtPr>
        <w:sdtEndPr/>
        <w:sdtContent>
          <w:r w:rsidRPr="00424860">
            <w:rPr>
              <w:noProof/>
            </w:rPr>
            <w:fldChar w:fldCharType="begin"/>
          </w:r>
          <w:ins w:id="355" w:author="JINZHU WANG" w:date="2022-05-09T12:43:00Z">
            <w:r w:rsidR="001221F6">
              <w:rPr>
                <w:noProof/>
              </w:rPr>
              <w:instrText>ADDIN CitaviPlaceholder{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MTYvai5jb21wZW52dXJic3lzLjIwMTkuMTAxNDE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jb21wZW52dXJic3lzLjIwMTkuMTAxNDE2IiwiVXJpU3RyaW5nIjoiaHR0cHM6Ly9kb2kub3JnLzEwLjEwMTYvai5jb21wZW52dXJic3lzLjIwMTkuMTAxNDE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Sb29kcG9zaHRpIGV0IGFsLiJ9XX0sIlRhZyI6IkNpdGF2aVBsYWNlaG9sZGVyI2ViMTZlOGY0LWMxMzEtNDZmMS1iYTNiLWZhZTQ5ZTE4MzFlZCIsIlRleHQiOiJSb29kcG9zaHRpIGV0IGFsLiIsIldBSVZlcnNpb24iOiI2LjExLjAuMCJ9}</w:instrText>
            </w:r>
          </w:ins>
          <w:del w:id="356" w:author="JINZHU WANG" w:date="2022-05-09T12:43:00Z">
            <w:r w:rsidRPr="00424860" w:rsidDel="001221F6">
              <w:rPr>
                <w:noProof/>
              </w:rPr>
              <w:delInstrText>ADDIN CitaviPlaceholder{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MTYvai5jb21wZW52dXJic3lzLjIwMTkuMTAxNDE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jb21wZW52dXJic3lzLjIwMTkuMTAxNDE2IiwiVXJpU3RyaW5nIjoiaHR0cHM6Ly9kb2kub3JnLzEwLjEwMTYvai5jb21wZW52dXJic3lzLjIwMTkuMTAxNDE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Sb29kcG9zaHRpIGV0IGFsLiJ9XX0sIlRhZyI6IkNpdGF2aVBsYWNlaG9sZGVyI2ViMTZlOGY0LWMxMzEtNDZmMS1iYTNiLWZhZTQ5ZTE4MzFlZCIsIlRleHQiOiJSb29kcG9zaHRpIGV0IGFsLiIsIldBSVZlcnNpb24iOiI2LjEwLjAuMCJ9}</w:delInstrText>
            </w:r>
          </w:del>
          <w:r w:rsidRPr="00424860">
            <w:rPr>
              <w:noProof/>
            </w:rPr>
            <w:fldChar w:fldCharType="separate"/>
          </w:r>
          <w:r w:rsidR="0091379F">
            <w:rPr>
              <w:noProof/>
            </w:rPr>
            <w:t>Roodposhti et al.</w:t>
          </w:r>
          <w:r w:rsidRPr="00424860">
            <w:rPr>
              <w:noProof/>
            </w:rPr>
            <w:fldChar w:fldCharType="end"/>
          </w:r>
        </w:sdtContent>
      </w:sdt>
      <w:r w:rsidRPr="00424860">
        <w:t xml:space="preserve"> </w:t>
      </w:r>
      <w:sdt>
        <w:sdtPr>
          <w:alias w:val="To edit, see citavi.com/edit"/>
          <w:tag w:val="CitaviPlaceholder#93bd239b-4c25-469d-b8d7-79a039a2cdf5"/>
          <w:id w:val="1307584100"/>
          <w:placeholder>
            <w:docPart w:val="4E68B71254B24DBB8141C4222364FCF9"/>
          </w:placeholder>
        </w:sdtPr>
        <w:sdtEndPr/>
        <w:sdtContent>
          <w:r w:rsidRPr="00424860">
            <w:rPr>
              <w:noProof/>
            </w:rPr>
            <w:fldChar w:fldCharType="begin"/>
          </w:r>
          <w:ins w:id="357" w:author="JINZHU WANG" w:date="2022-05-09T12:43:00Z">
            <w:r w:rsidR="001221F6">
              <w:rPr>
                <w:noProof/>
              </w:rPr>
              <w:instrText>ADDIN CitaviPlaceholder{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E2L2ouY29tcGVudnVyYnN5cy4yMDE5LjEwMTQx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Y29tcGVudnVyYnN5cy4yMDE5LjEwMTQxNiIsIlVyaVN0cmluZyI6Imh0dHBzOi8vZG9pLm9yZy8xMC4xMDE2L2ouY29tcGVudnVyYnN5cy4yMDE5LjEwMTQx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JjN2IyOWNjZi05ZDVmLTQzNWEtOTE0ZS1kYmFjOGNhNDIyMGUiLCJNb2RpZmllZE9uIjoiMjAyMS0wOC0zMVQyMjo1MTo1MyIsIlByb2plY3QiOnsiJHJlZiI6IjUifX1dLCJPcmdhbml6YXRpb25zIjpbXSwiT3RoZXJzSW52b2x2ZWQiOltdLCJQYWdlUmFuZ2UiOiI8c3A+XHJcbiAgPG4+MTAxNDE2PC9uPlxyXG4gIDxpbj50cnVlPC9pbj5cclxuICA8b3M+MTAxNDE2PC9vcz5cclxuICA8cHM+MTAxNDE2PC9wcz5cclxuPC9zcD5cclxuPG9zPjEwMTQxNjwvb3M+IiwiUGVyaW9kaWNhbCI6eyIkaWQiOiIxMS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wKSJ9XX0sIlRhZyI6IkNpdGF2aVBsYWNlaG9sZGVyIzkzYmQyMzliLTRjMjUtNDY5ZC1iOGQ3LTc5YTAzOWEyY2RmNSIsIlRleHQiOiIoMjAyMCkiLCJXQUlWZXJzaW9uIjoiNi4xMS4wLjAifQ==}</w:instrText>
            </w:r>
          </w:ins>
          <w:del w:id="358" w:author="JINZHU WANG" w:date="2022-05-09T12:43:00Z">
            <w:r w:rsidRPr="00424860" w:rsidDel="001221F6">
              <w:rPr>
                <w:noProof/>
              </w:rPr>
              <w:delInstrText>ADDIN CitaviPlaceholder{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E2L2ouY29tcGVudnVyYnN5cy4yMDE5LjEwMTQx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Y29tcGVudnVyYnN5cy4yMDE5LjEwMTQxNiIsIlVyaVN0cmluZyI6Imh0dHBzOi8vZG9pLm9yZy8xMC4xMDE2L2ouY29tcGVudnVyYnN5cy4yMDE5LjEwMTQx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JjN2IyOWNjZi05ZDVmLTQzNWEtOTE0ZS1kYmFjOGNhNDIyMGUiLCJNb2RpZmllZE9uIjoiMjAyMS0wOC0zMVQyMjo1MTo1MyIsIlByb2plY3QiOnsiJHJlZiI6IjUifX1dLCJPcmdhbml6YXRpb25zIjpbXSwiT3RoZXJzSW52b2x2ZWQiOltdLCJQYWdlUmFuZ2UiOiI8c3A+XHJcbiAgPG4+MTAxNDE2PC9uPlxyXG4gIDxpbj50cnVlPC9pbj5cclxuICA8b3M+MTAxNDE2PC9vcz5cclxuICA8cHM+MTAxNDE2PC9wcz5cclxuPC9zcD5cclxuPG9zPjEwMTQxNjwvb3M+IiwiUGVyaW9kaWNhbCI6eyIkaWQiOiIxMS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wKSJ9XX0sIlRhZyI6IkNpdGF2aVBsYWNlaG9sZGVyIzkzYmQyMzliLTRjMjUtNDY5ZC1iOGQ3LTc5YTAzOWEyY2RmNSIsIlRleHQiOiIoMjAyMCkiLCJXQUlWZXJzaW9uIjoiNi4xMC4wLjAifQ==}</w:delInstrText>
            </w:r>
          </w:del>
          <w:r w:rsidRPr="00424860">
            <w:rPr>
              <w:noProof/>
            </w:rPr>
            <w:fldChar w:fldCharType="separate"/>
          </w:r>
          <w:r w:rsidR="0091379F">
            <w:rPr>
              <w:noProof/>
            </w:rPr>
            <w:t>(2020)</w:t>
          </w:r>
          <w:r w:rsidRPr="00424860">
            <w:rPr>
              <w:noProof/>
            </w:rPr>
            <w:fldChar w:fldCharType="end"/>
          </w:r>
        </w:sdtContent>
      </w:sdt>
      <w:r w:rsidRPr="00424860">
        <w:t xml:space="preserve"> observed that </w:t>
      </w:r>
      <w:r w:rsidR="0048764D">
        <w:t>a</w:t>
      </w:r>
      <w:r w:rsidR="0048764D" w:rsidRPr="00424860">
        <w:t xml:space="preserve"> </w:t>
      </w:r>
      <w:r w:rsidRPr="00424860">
        <w:t xml:space="preserve">9 × 9 </w:t>
      </w:r>
      <w:r w:rsidR="009B1645">
        <w:t xml:space="preserve">pixel </w:t>
      </w:r>
      <w:r w:rsidRPr="00424860">
        <w:t xml:space="preserve">neighborhood outperformed </w:t>
      </w:r>
      <w:r w:rsidR="00C5713B" w:rsidRPr="00424860">
        <w:t>other</w:t>
      </w:r>
      <w:r w:rsidRPr="00424860">
        <w:t xml:space="preserve"> </w:t>
      </w:r>
      <w:r w:rsidR="00C5713B" w:rsidRPr="00424860">
        <w:t>settings</w:t>
      </w:r>
      <w:r w:rsidRPr="00424860">
        <w:t xml:space="preserve">. </w:t>
      </w:r>
      <w:r w:rsidR="00F66BFD">
        <w:t>However, t</w:t>
      </w:r>
      <w:r w:rsidRPr="00424860">
        <w:t xml:space="preserve">he unique design of the </w:t>
      </w:r>
      <w:r w:rsidR="00CD71CA" w:rsidRPr="00424860">
        <w:t>U-Net</w:t>
      </w:r>
      <w:r w:rsidRPr="00424860">
        <w:t xml:space="preserve"> </w:t>
      </w:r>
      <w:r w:rsidR="00331445">
        <w:t xml:space="preserve">model </w:t>
      </w:r>
      <w:r w:rsidRPr="00424860">
        <w:t xml:space="preserve">is capable of </w:t>
      </w:r>
      <w:r w:rsidR="00331445">
        <w:t>incorporating</w:t>
      </w:r>
      <w:r w:rsidRPr="00424860">
        <w:t xml:space="preserve"> more extensive information than </w:t>
      </w:r>
      <w:r w:rsidR="00D05D71" w:rsidRPr="00424860">
        <w:t>previous</w:t>
      </w:r>
      <w:r w:rsidRPr="00424860">
        <w:t xml:space="preserve"> CA model</w:t>
      </w:r>
      <w:r w:rsidR="0048764D">
        <w:t xml:space="preserve"> structures</w:t>
      </w:r>
      <w:r w:rsidRPr="00424860">
        <w:t>, enabling</w:t>
      </w:r>
      <w:r w:rsidR="0008649C">
        <w:t xml:space="preserve"> </w:t>
      </w:r>
      <w:r w:rsidR="00DC2FB9">
        <w:t xml:space="preserve">the neighbourhood influence to be learned from the data and </w:t>
      </w:r>
      <w:r w:rsidRPr="00424860">
        <w:t>urban development to be simulated with more refined spatial configurations.</w:t>
      </w:r>
    </w:p>
    <w:p w14:paraId="0343376C" w14:textId="4F30B69F" w:rsidR="002D1AE3" w:rsidRPr="008B1D69" w:rsidRDefault="00CD71CA" w:rsidP="00D71802">
      <w:pPr>
        <w:spacing w:line="276" w:lineRule="auto"/>
      </w:pPr>
      <w:r w:rsidRPr="00424860">
        <w:t>U-Net</w:t>
      </w:r>
      <w:r w:rsidR="00674CA2" w:rsidRPr="00424860">
        <w:t xml:space="preserve"> did not require </w:t>
      </w:r>
      <w:r w:rsidR="00D102E7" w:rsidRPr="00424860">
        <w:t>preset parameters</w:t>
      </w:r>
      <w:r w:rsidR="003D4FFB" w:rsidRPr="00424860">
        <w:t xml:space="preserve"> to simulate urban dynamics</w:t>
      </w:r>
      <w:r w:rsidR="00331445">
        <w:t>,</w:t>
      </w:r>
      <w:r w:rsidR="003D4FFB" w:rsidRPr="00424860">
        <w:t xml:space="preserve"> except for the learning rate and the size of </w:t>
      </w:r>
      <w:r w:rsidR="00331445">
        <w:t xml:space="preserve">the </w:t>
      </w:r>
      <w:r w:rsidR="003D4FFB" w:rsidRPr="00424860">
        <w:t>training image</w:t>
      </w:r>
      <w:r w:rsidR="001A6C8C" w:rsidRPr="00424860">
        <w:t xml:space="preserve">s. </w:t>
      </w:r>
      <w:r w:rsidR="002B48CC" w:rsidRPr="00424860">
        <w:t>The transition rules were automatically generated in the form of learned weights</w:t>
      </w:r>
      <w:r w:rsidR="00B50740" w:rsidRPr="00424860">
        <w:t xml:space="preserve">, and the training </w:t>
      </w:r>
      <w:r w:rsidR="00331445">
        <w:t>was</w:t>
      </w:r>
      <w:r w:rsidR="00037664" w:rsidRPr="00424860">
        <w:t xml:space="preserve"> an </w:t>
      </w:r>
      <w:r w:rsidR="007A14B0">
        <w:t xml:space="preserve">automatic </w:t>
      </w:r>
      <w:r w:rsidR="00B50740" w:rsidRPr="00424860">
        <w:t xml:space="preserve">process </w:t>
      </w:r>
      <w:r w:rsidR="009F2399" w:rsidRPr="00424860">
        <w:t>that reduce</w:t>
      </w:r>
      <w:r w:rsidR="00331445">
        <w:t>d</w:t>
      </w:r>
      <w:r w:rsidR="009F2399" w:rsidRPr="00424860">
        <w:t xml:space="preserve"> </w:t>
      </w:r>
      <w:r w:rsidR="00461608" w:rsidRPr="00424860">
        <w:t xml:space="preserve">subjective </w:t>
      </w:r>
      <w:r w:rsidR="009F2399" w:rsidRPr="00424860">
        <w:t>bias</w:t>
      </w:r>
      <w:r w:rsidR="00461608" w:rsidRPr="00424860">
        <w:t>es.</w:t>
      </w:r>
      <w:r w:rsidR="00763B87" w:rsidRPr="00424860">
        <w:t xml:space="preserve"> </w:t>
      </w:r>
      <w:r w:rsidR="005B296F" w:rsidRPr="00424860">
        <w:t>In contrast</w:t>
      </w:r>
      <w:r w:rsidR="00D73386" w:rsidRPr="00424860">
        <w:t>,</w:t>
      </w:r>
      <w:r w:rsidR="00741506" w:rsidRPr="00424860">
        <w:t xml:space="preserve"> </w:t>
      </w:r>
      <w:r w:rsidR="00E90BEB" w:rsidRPr="00424860">
        <w:t>CA model</w:t>
      </w:r>
      <w:r w:rsidR="00033334">
        <w:t xml:space="preserve"> structure</w:t>
      </w:r>
      <w:r w:rsidR="00E90BEB" w:rsidRPr="00424860">
        <w:t xml:space="preserve">s </w:t>
      </w:r>
      <w:r w:rsidR="00033334">
        <w:t>have</w:t>
      </w:r>
      <w:r w:rsidR="00331445">
        <w:t xml:space="preserve"> </w:t>
      </w:r>
      <w:r w:rsidR="00126AF5" w:rsidRPr="00424860">
        <w:t>often require</w:t>
      </w:r>
      <w:r w:rsidR="00331445">
        <w:t>d</w:t>
      </w:r>
      <w:r w:rsidR="00126AF5" w:rsidRPr="00424860">
        <w:t xml:space="preserve"> a </w:t>
      </w:r>
      <w:r w:rsidR="00244755" w:rsidRPr="00424860">
        <w:rPr>
          <w:rFonts w:cstheme="minorHAnsi"/>
        </w:rPr>
        <w:t>complex calibration process</w:t>
      </w:r>
      <w:r w:rsidR="00372009" w:rsidRPr="00424860">
        <w:rPr>
          <w:rFonts w:cstheme="minorHAnsi"/>
        </w:rPr>
        <w:t xml:space="preserve"> to determine suitable parameters. </w:t>
      </w:r>
      <w:r w:rsidR="00372009" w:rsidRPr="00424860">
        <w:t xml:space="preserve">For example, </w:t>
      </w:r>
      <w:sdt>
        <w:sdtPr>
          <w:alias w:val="To edit, see citavi.com/edit"/>
          <w:tag w:val="CitaviPlaceholder#d1b9c922-dea4-4432-955e-0437cd127014"/>
          <w:id w:val="867953020"/>
          <w:placeholder>
            <w:docPart w:val="DefaultPlaceholder_-1854013440"/>
          </w:placeholder>
        </w:sdtPr>
        <w:sdtEndPr/>
        <w:sdtContent>
          <w:r w:rsidR="00DC5048" w:rsidRPr="00424860">
            <w:rPr>
              <w:noProof/>
            </w:rPr>
            <w:fldChar w:fldCharType="begin"/>
          </w:r>
          <w:ins w:id="359" w:author="JINZHU WANG" w:date="2022-05-09T12:43:00Z">
            <w:r w:rsidR="001221F6">
              <w:rPr>
                <w:noProof/>
              </w:rPr>
              <w:instrText>ADDIN CitaviPlaceholder{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aWQiOiI1IiwiJHR5cGUiOiJTd2lzc0FjYWRlbWljLkNpdGF2aS5Qcm9qZWN0LCBTd2lzc0FjYWRlbWljLkNpdGF2aSJ9fSx7IiRpZCI6IjY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1dLCJDaXRhdGlvbktleVVwZGF0ZVR5cGUiOjAsIkNvbGxhYm9yYXRvcnMiOltdLCJEb2kiOiIxMC4xMDgwLzEzNjU4ODE2LjIwMTkuMTY0ODgxM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0ODgxMyIsIlVyaVN0cmluZyI6Imh0dHBzOi8vZG9pLm9yZy8xMC4xMDgwLzEzNjU4ODE2LjIwMTkuMTY0ODgxM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}</w:instrText>
            </w:r>
          </w:ins>
          <w:del w:id="360" w:author="JINZHU WANG" w:date="2022-05-09T12:43:00Z">
            <w:r w:rsidR="0091379F" w:rsidDel="001221F6">
              <w:rPr>
                <w:noProof/>
              </w:rPr>
              <w:delInstrText>ADDIN CitaviPlaceholder{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aWQiOiI1IiwiJHR5cGUiOiJTd2lzc0FjYWRlbWljLkNpdGF2aS5Qcm9qZWN0LCBTd2lzc0FjYWRlbWljLkNpdGF2aSJ9fSx7IiRpZCI6IjY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1dLCJDaXRhdGlvbktleVVwZGF0ZVR5cGUiOjAsIkNvbGxhYm9yYXRvcnMiOltdLCJEb2kiOiIxMC4xMDgwLzEzNjU4ODE2LjIwMTkuMTY0ODgxM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0ODgxMyIsIlVyaVN0cmluZyI6Imh0dHBzOi8vZG9pLm9yZy8xMC4xMDgwLzEzNjU4ODE2LjIwMTkuMTY0ODgxM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}</w:delInstrText>
            </w:r>
          </w:del>
          <w:r w:rsidR="00DC5048" w:rsidRPr="00424860">
            <w:rPr>
              <w:noProof/>
            </w:rPr>
            <w:fldChar w:fldCharType="separate"/>
          </w:r>
          <w:r w:rsidR="0091379F">
            <w:rPr>
              <w:noProof/>
            </w:rPr>
            <w:t>Feng and Tong</w:t>
          </w:r>
          <w:r w:rsidR="00DC5048" w:rsidRPr="00424860">
            <w:rPr>
              <w:noProof/>
            </w:rPr>
            <w:fldChar w:fldCharType="end"/>
          </w:r>
        </w:sdtContent>
      </w:sdt>
      <w:r w:rsidR="00DC5048" w:rsidRPr="00424860">
        <w:t xml:space="preserve"> </w:t>
      </w:r>
      <w:sdt>
        <w:sdtPr>
          <w:alias w:val="To edit, see citavi.com/edit"/>
          <w:tag w:val="CitaviPlaceholder#ffa71695-1039-4603-bab2-9e071a1ad80f"/>
          <w:id w:val="498236963"/>
          <w:placeholder>
            <w:docPart w:val="DefaultPlaceholder_-1854013440"/>
          </w:placeholder>
        </w:sdtPr>
        <w:sdtEndPr/>
        <w:sdtContent>
          <w:r w:rsidR="00DC5048" w:rsidRPr="00424860">
            <w:rPr>
              <w:noProof/>
            </w:rPr>
            <w:fldChar w:fldCharType="begin"/>
          </w:r>
          <w:ins w:id="361" w:author="JINZHU WANG" w:date="2022-05-09T12:43:00Z">
            <w:r w:rsidR="001221F6">
              <w:rPr>
                <w:noProof/>
              </w:rPr>
              <w:instrText>ADDIN CitaviPlaceholder{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GlkIjoiNSIsIiR0eXBlIjoiU3dpc3NBY2FkZW1pYy5DaXRhdmkuUHJvamVjdCwgU3dpc3NBY2FkZW1pYy5DaXRhdmkifX0seyIkaWQiOiI2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XSwiQ2l0YXRpb25LZXlVcGRhdGVUeXBlIjowLCJDb2xsYWJvcmF0b3JzIjpbXSwiRG9pIjoiMTAuMTA4MC8xMzY1ODgxNi4yMDE5LjE2NDg4MTM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4MC8xMzY1ODgxNi4yMDE5LjE2NDg4MTMiLCJVcmlTdHJpbmciOiJodHRwczovL2RvaS5vcmcvMTAuMTA4MC8xMzY1ODgxNi4yMDE5LjE2NDg4MT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IwKSJ9XX0sIlRhZyI6IkNpdGF2aVBsYWNlaG9sZGVyI2ZmYTcxNjk1LTEwMzktNDYwMy1iYWIyLTllMDcxYTFhZDgwZiIsIlRleHQiOiIoMjAyMCkiLCJXQUlWZXJzaW9uIjoiNi4xMS4wLjAifQ==}</w:instrText>
            </w:r>
          </w:ins>
          <w:del w:id="362" w:author="JINZHU WANG" w:date="2022-05-09T12:43:00Z">
            <w:r w:rsidR="0091379F" w:rsidDel="001221F6">
              <w:rPr>
                <w:noProof/>
              </w:rPr>
              <w:delInstrText>ADDIN CitaviPlaceholder{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GlkIjoiNSIsIiR0eXBlIjoiU3dpc3NBY2FkZW1pYy5DaXRhdmkuUHJvamVjdCwgU3dpc3NBY2FkZW1pYy5DaXRhdmkifX0seyIkaWQiOiI2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XSwiQ2l0YXRpb25LZXlVcGRhdGVUeXBlIjowLCJDb2xsYWJvcmF0b3JzIjpbXSwiRG9pIjoiMTAuMTA4MC8xMzY1ODgxNi4yMDE5LjE2NDg4MTM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4MC8xMzY1ODgxNi4yMDE5LjE2NDg4MTMiLCJVcmlTdHJpbmciOiJodHRwczovL2RvaS5vcmcvMTAuMTA4MC8xMzY1ODgxNi4yMDE5LjE2NDg4MT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IwKSJ9XX0sIlRhZyI6IkNpdGF2aVBsYWNlaG9sZGVyI2ZmYTcxNjk1LTEwMzktNDYwMy1iYWIyLTllMDcxYTFhZDgwZiIsIlRleHQiOiIoMjAyMCkiLCJXQUlWZXJzaW9uIjoiNi4xMC4wLjAifQ==}</w:delInstrText>
            </w:r>
          </w:del>
          <w:r w:rsidR="00DC5048" w:rsidRPr="00424860">
            <w:rPr>
              <w:noProof/>
            </w:rPr>
            <w:fldChar w:fldCharType="separate"/>
          </w:r>
          <w:r w:rsidR="0091379F">
            <w:rPr>
              <w:noProof/>
            </w:rPr>
            <w:t>(2020)</w:t>
          </w:r>
          <w:r w:rsidR="00DC5048" w:rsidRPr="00424860">
            <w:rPr>
              <w:noProof/>
            </w:rPr>
            <w:fldChar w:fldCharType="end"/>
          </w:r>
        </w:sdtContent>
      </w:sdt>
      <w:r w:rsidR="00A70D19" w:rsidRPr="00424860">
        <w:t xml:space="preserve"> </w:t>
      </w:r>
      <w:r w:rsidR="00FD5B4C" w:rsidRPr="00424860">
        <w:t>developed a</w:t>
      </w:r>
      <w:r w:rsidR="006A410B" w:rsidRPr="00424860">
        <w:t xml:space="preserve"> framework that </w:t>
      </w:r>
      <w:r w:rsidR="00A70D19" w:rsidRPr="00424860">
        <w:t xml:space="preserve">integrated three algorithms and </w:t>
      </w:r>
      <w:r w:rsidR="007A194F" w:rsidRPr="00424860">
        <w:t xml:space="preserve">different neighborhood </w:t>
      </w:r>
      <w:r w:rsidR="000578C3" w:rsidRPr="00424860">
        <w:t>settings to simulate urban growth in Shanghai, wher</w:t>
      </w:r>
      <w:r w:rsidR="005221CD" w:rsidRPr="00424860">
        <w:t xml:space="preserve">eas </w:t>
      </w:r>
      <w:r w:rsidR="007B1591" w:rsidRPr="00424860">
        <w:t>a</w:t>
      </w:r>
      <w:r w:rsidR="00310A01" w:rsidRPr="00424860">
        <w:t>n array of parameters</w:t>
      </w:r>
      <w:r w:rsidR="00331445">
        <w:t>,</w:t>
      </w:r>
      <w:r w:rsidR="00310A01" w:rsidRPr="00424860">
        <w:t xml:space="preserve"> </w:t>
      </w:r>
      <w:r w:rsidR="00331445">
        <w:t>including</w:t>
      </w:r>
      <w:r w:rsidR="00310A01" w:rsidRPr="00424860">
        <w:t xml:space="preserve"> </w:t>
      </w:r>
      <w:r w:rsidR="003970AA" w:rsidRPr="00424860">
        <w:t xml:space="preserve">inertia weights, </w:t>
      </w:r>
      <w:r w:rsidR="00C7043D" w:rsidRPr="00424860">
        <w:t>decay magnitude</w:t>
      </w:r>
      <w:r w:rsidR="006A410B" w:rsidRPr="00424860">
        <w:t xml:space="preserve">, </w:t>
      </w:r>
      <w:r w:rsidR="009B08F1" w:rsidRPr="00424860">
        <w:t xml:space="preserve">spatial </w:t>
      </w:r>
      <w:r w:rsidR="00660A51" w:rsidRPr="00424860">
        <w:t xml:space="preserve">heterogeneity, and </w:t>
      </w:r>
      <w:r w:rsidR="0073509D" w:rsidRPr="00424860">
        <w:t>variable scaling</w:t>
      </w:r>
      <w:r w:rsidR="00331445">
        <w:t>,</w:t>
      </w:r>
      <w:r w:rsidR="00C7043D" w:rsidRPr="00424860">
        <w:t xml:space="preserve"> </w:t>
      </w:r>
      <w:r w:rsidR="00033334">
        <w:t>needed</w:t>
      </w:r>
      <w:r w:rsidR="007B1591" w:rsidRPr="00424860">
        <w:t xml:space="preserve"> to </w:t>
      </w:r>
      <w:r w:rsidR="0073509D" w:rsidRPr="00424860">
        <w:t xml:space="preserve">be </w:t>
      </w:r>
      <w:r w:rsidR="00FE46E0" w:rsidRPr="00424860">
        <w:t>specified</w:t>
      </w:r>
      <w:r w:rsidR="0073509D" w:rsidRPr="00424860">
        <w:t xml:space="preserve"> before running the model. </w:t>
      </w:r>
      <w:r w:rsidR="00F31FE1" w:rsidRPr="00424860">
        <w:t xml:space="preserve">Many </w:t>
      </w:r>
      <w:r w:rsidR="00FE46E0" w:rsidRPr="00424860">
        <w:t>studies determine</w:t>
      </w:r>
      <w:r w:rsidR="00281E59" w:rsidRPr="00424860">
        <w:t xml:space="preserve"> these </w:t>
      </w:r>
      <w:r w:rsidR="006B293B" w:rsidRPr="00424860">
        <w:t xml:space="preserve">parameters according to expert </w:t>
      </w:r>
      <w:r w:rsidR="00AC598B" w:rsidRPr="00424860">
        <w:t>knowledge</w:t>
      </w:r>
      <w:r w:rsidR="004C31BB" w:rsidRPr="00424860">
        <w:t xml:space="preserve"> </w:t>
      </w:r>
      <w:sdt>
        <w:sdtPr>
          <w:alias w:val="To edit, see citavi.com/edit"/>
          <w:tag w:val="CitaviPlaceholder#ef8069d3-25d6-46da-bed1-4fcdd31bdff0"/>
          <w:id w:val="-733536876"/>
          <w:placeholder>
            <w:docPart w:val="DefaultPlaceholder_-1854013440"/>
          </w:placeholder>
        </w:sdtPr>
        <w:sdtEndPr/>
        <w:sdtContent>
          <w:r w:rsidR="004C31BB" w:rsidRPr="00424860">
            <w:rPr>
              <w:noProof/>
            </w:rPr>
            <w:fldChar w:fldCharType="begin"/>
          </w:r>
          <w:ins w:id="363" w:author="JINZHU WANG" w:date="2022-05-09T12:43:00Z">
            <w:r w:rsidR="001221F6">
              <w:rPr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jMzYyOGQ3LWMwOTgtNDMxOC1hNTRiLTEwNDMzZmVhNTk3YiIsIlJhbmdlU3RhcnQiOjE4LCJSYW5nZUxlbmd0aCI6MzksIlJlZmVyZW5jZUlkIjoiOGUzMmViNGEtNTZlYi00YzI4LWEzZGItM2YzZTM4ZTQxZTVl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zZXBvbC4yMDE3LjEwLjAwOSIsIlVyaVN0cmluZyI6Imh0dHBzOi8vZG9pLm9yZy8xMC4xMDE2L2oubGFuZHVzZXBvbC4yMDE3LjEwLjAw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lNodXJ1aSIsIkxhc3ROYW1lIjoiQ2hlbiIsIlByb3RlY3RlZCI6ZmFsc2UsIlNleCI6MCwiQ3JlYXRlZEJ5IjoiX0xlbm92byIsIkNyZWF0ZWRPbiI6IjIwMjEtMDktMDJUMDE6MjA6MTkiLCJNb2RpZmllZEJ5IjoiX0xlbm92byIsIklkIjoiNzUwNDM2MzYtZTJkYy00OTk2LWE1YTYtODhkYjhhMjVhMWVmIiwiTW9kaWZpZWRPbiI6IjIwMjEtMDktMDJUMDE6MjA6MTkiLCJQcm9qZWN0Ijp7IiRyZWYiOiI1In19LHsiJGlkIjoiMT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0seyIkaWQiOiIx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zMTkzMTIwMiIsIlVyaVN0cmluZyI6Imh0dHA6Ly93d3cubmNiaS5ubG0ubmloLmdvdi9wdWJtZWQvMzE5MzEyMDI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}</w:instrText>
            </w:r>
          </w:ins>
          <w:del w:id="364" w:author="JINZHU WANG" w:date="2022-05-09T12:43:00Z">
            <w:r w:rsidR="0091379F" w:rsidDel="001221F6">
              <w:rPr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jMzYyOGQ3LWMwOTgtNDMxOC1hNTRiLTEwNDMzZmVhNTk3YiIsIlJhbmdlU3RhcnQiOjE4LCJSYW5nZUxlbmd0aCI6MzksIlJlZmVyZW5jZUlkIjoiOGUzMmViNGEtNTZlYi00YzI4LWEzZGItM2YzZTM4ZTQxZTVl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zZXBvbC4yMDE3LjEwLjAwOSIsIlVyaVN0cmluZyI6Imh0dHBzOi8vZG9pLm9yZy8xMC4xMDE2L2oubGFuZHVzZXBvbC4yMDE3LjEwLjAw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lNodXJ1aSIsIkxhc3ROYW1lIjoiQ2hlbiIsIlByb3RlY3RlZCI6ZmFsc2UsIlNleCI6MCwiQ3JlYXRlZEJ5IjoiX0xlbm92byIsIkNyZWF0ZWRPbiI6IjIwMjEtMDktMDJUMDE6MjA6MTkiLCJNb2RpZmllZEJ5IjoiX0xlbm92byIsIklkIjoiNzUwNDM2MzYtZTJkYy00OTk2LWE1YTYtODhkYjhhMjVhMWVmIiwiTW9kaWZpZWRPbiI6IjIwMjEtMDktMDJUMDE6MjA6MTkiLCJQcm9qZWN0Ijp7IiRyZWYiOiI1In19LHsiJGlkIjoiMT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0seyIkaWQiOiIx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zMTkzMTIwMiIsIlVyaVN0cmluZyI6Imh0dHA6Ly93d3cubmNiaS5ubG0ubmloLmdvdi9wdWJtZWQvMzE5MzEyMDI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}</w:delInstrText>
            </w:r>
          </w:del>
          <w:r w:rsidR="004C31BB" w:rsidRPr="00424860">
            <w:rPr>
              <w:noProof/>
            </w:rPr>
            <w:fldChar w:fldCharType="separate"/>
          </w:r>
          <w:r w:rsidR="0091379F">
            <w:rPr>
              <w:noProof/>
            </w:rPr>
            <w:t>(Chen et al., 2020; Mustafa, Cools, Saadi, &amp; Teller, 2017; Tripathy &amp; Kumar, 2019)</w:t>
          </w:r>
          <w:r w:rsidR="004C31BB" w:rsidRPr="00424860">
            <w:rPr>
              <w:noProof/>
            </w:rPr>
            <w:fldChar w:fldCharType="end"/>
          </w:r>
        </w:sdtContent>
      </w:sdt>
      <w:r w:rsidR="0021467E" w:rsidRPr="00424860">
        <w:t>,</w:t>
      </w:r>
      <w:r w:rsidR="00AC598B" w:rsidRPr="00424860">
        <w:t xml:space="preserve"> </w:t>
      </w:r>
      <w:r w:rsidR="00B00C32" w:rsidRPr="00424860">
        <w:t xml:space="preserve">potentially </w:t>
      </w:r>
      <w:r w:rsidR="004770BA" w:rsidRPr="00424860">
        <w:t>leading</w:t>
      </w:r>
      <w:r w:rsidR="00AC598B" w:rsidRPr="00424860">
        <w:t xml:space="preserve"> to subjective biases.</w:t>
      </w:r>
      <w:r w:rsidR="00563A2B" w:rsidRPr="00424860">
        <w:t xml:space="preserve"> </w:t>
      </w:r>
      <w:r w:rsidR="00FF079E" w:rsidRPr="00424860">
        <w:t xml:space="preserve">Other studies </w:t>
      </w:r>
      <w:r w:rsidR="00472320" w:rsidRPr="00424860">
        <w:t xml:space="preserve">went through a systematic parameter selection </w:t>
      </w:r>
      <w:r w:rsidR="00A96BE4" w:rsidRPr="00424860">
        <w:t xml:space="preserve">process </w:t>
      </w:r>
      <w:r w:rsidR="00472320" w:rsidRPr="00424860">
        <w:t xml:space="preserve">to find the best </w:t>
      </w:r>
      <w:r w:rsidR="00175B5B" w:rsidRPr="00424860">
        <w:t xml:space="preserve">parameters </w:t>
      </w:r>
      <w:sdt>
        <w:sdtPr>
          <w:alias w:val="To edit, see citavi.com/edit"/>
          <w:tag w:val="CitaviPlaceholder#32b52bd7-58ad-4da2-b98e-2d146597d18f"/>
          <w:id w:val="-1261596391"/>
          <w:placeholder>
            <w:docPart w:val="DefaultPlaceholder_-1854013440"/>
          </w:placeholder>
        </w:sdtPr>
        <w:sdtEndPr/>
        <w:sdtContent>
          <w:r w:rsidR="00763914" w:rsidRPr="00424860">
            <w:rPr>
              <w:noProof/>
            </w:rPr>
            <w:fldChar w:fldCharType="begin"/>
          </w:r>
          <w:ins w:id="365" w:author="JINZHU WANG" w:date="2022-05-09T12:43:00Z">
            <w:r w:rsidR="001221F6">
              <w:rPr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zOGU2NTliLWU4YWQtNGNiNC1hYTlhLWI1ZDEyYjRjZGMxMCIsIlJhbmdlTGVuZ3RoIjoyNC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+dHJ1ZTwvaW4+XHJcbiAgPG9zPjEwMTQxNjwvb3M+XHJcbiAgPHBzPjEwMTQxNjwvcHM+XHJcbjwvc3A+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mNvbXBlbnZ1cmJzeXMuMjAyMS4xMDE2ODkiLCJVcmlTdHJpbmciOiJodHRwczovL2RvaS5vcmcvMTAuMTAxNi9qLmNvbXBlbnZ1cmJzeXMuMjAyMS4xMDE2OD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}</w:instrText>
            </w:r>
          </w:ins>
          <w:del w:id="366" w:author="JINZHU WANG" w:date="2022-05-09T12:43:00Z">
            <w:r w:rsidR="0091379F" w:rsidDel="001221F6">
              <w:rPr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zOGU2NTliLWU4YWQtNGNiNC1hYTlhLWI1ZDEyYjRjZGMxMCIsIlJhbmdlTGVuZ3RoIjoyNC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+dHJ1ZTwvaW4+XHJcbiAgPG9zPjEwMTQxNjwvb3M+XHJcbiAgPHBzPjEwMTQxNjwvcHM+XHJcbjwvc3A+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mNvbXBlbnZ1cmJzeXMuMjAyMS4xMDE2ODkiLCJVcmlTdHJpbmciOiJodHRwczovL2RvaS5vcmcvMTAuMTAxNi9qLmNvbXBlbnZ1cmJzeXMuMjAyMS4xMDE2OD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}</w:delInstrText>
            </w:r>
          </w:del>
          <w:r w:rsidR="00763914" w:rsidRPr="00424860">
            <w:rPr>
              <w:noProof/>
            </w:rPr>
            <w:fldChar w:fldCharType="separate"/>
          </w:r>
          <w:r w:rsidR="0091379F">
            <w:rPr>
              <w:noProof/>
            </w:rPr>
            <w:t xml:space="preserve">(Roodposhti et al., 2020; Yu et </w:t>
          </w:r>
          <w:r w:rsidR="0091379F">
            <w:rPr>
              <w:noProof/>
            </w:rPr>
            <w:lastRenderedPageBreak/>
            <w:t>al., 2021)</w:t>
          </w:r>
          <w:r w:rsidR="00763914" w:rsidRPr="00424860">
            <w:rPr>
              <w:noProof/>
            </w:rPr>
            <w:fldChar w:fldCharType="end"/>
          </w:r>
        </w:sdtContent>
      </w:sdt>
      <w:r w:rsidR="003840FC" w:rsidRPr="00424860">
        <w:t>,</w:t>
      </w:r>
      <w:r w:rsidR="00472320" w:rsidRPr="00424860">
        <w:t xml:space="preserve"> but this process is </w:t>
      </w:r>
      <w:r w:rsidR="00C46E87" w:rsidRPr="00424860">
        <w:t>time</w:t>
      </w:r>
      <w:r w:rsidR="004770BA" w:rsidRPr="00424860">
        <w:t>-</w:t>
      </w:r>
      <w:r w:rsidR="00C46E87" w:rsidRPr="00424860">
        <w:t xml:space="preserve">consuming and </w:t>
      </w:r>
      <w:r w:rsidR="008B1D69">
        <w:t>impractic</w:t>
      </w:r>
      <w:r w:rsidR="00983604">
        <w:t>al</w:t>
      </w:r>
      <w:r w:rsidR="00C46E87" w:rsidRPr="00424860">
        <w:t xml:space="preserve"> </w:t>
      </w:r>
      <w:r w:rsidR="0019062D" w:rsidRPr="00424860">
        <w:t>given</w:t>
      </w:r>
      <w:r w:rsidR="000228A1" w:rsidRPr="00424860">
        <w:t xml:space="preserve"> </w:t>
      </w:r>
      <w:r w:rsidR="00983604">
        <w:t xml:space="preserve">the </w:t>
      </w:r>
      <w:r w:rsidR="000228A1" w:rsidRPr="00424860">
        <w:t xml:space="preserve">many </w:t>
      </w:r>
      <w:r w:rsidR="0019062D" w:rsidRPr="00424860">
        <w:t xml:space="preserve">undetermined </w:t>
      </w:r>
      <w:r w:rsidR="000228A1" w:rsidRPr="00424860">
        <w:t>parameters</w:t>
      </w:r>
      <w:r w:rsidR="00862E26" w:rsidRPr="00424860">
        <w:t>.</w:t>
      </w:r>
    </w:p>
    <w:p w14:paraId="27297062" w14:textId="6E325803" w:rsidR="001C5EE1" w:rsidRPr="00D8553A" w:rsidRDefault="00CF050D" w:rsidP="3BB9FB87">
      <w:pPr>
        <w:pStyle w:val="Heading2"/>
        <w:rPr>
          <w:rFonts w:cstheme="majorHAnsi"/>
        </w:rPr>
      </w:pPr>
      <w:r w:rsidRPr="00D8553A">
        <w:rPr>
          <w:rFonts w:cstheme="majorHAnsi"/>
        </w:rPr>
        <w:t>4</w:t>
      </w:r>
      <w:r w:rsidR="001C5EE1" w:rsidRPr="00D8553A">
        <w:rPr>
          <w:rFonts w:cstheme="majorHAnsi"/>
        </w:rPr>
        <w:t>.3</w:t>
      </w:r>
      <w:r w:rsidR="006721E2" w:rsidRPr="00D8553A">
        <w:rPr>
          <w:rFonts w:cstheme="majorHAnsi"/>
        </w:rPr>
        <w:t>.</w:t>
      </w:r>
      <w:r w:rsidR="001C5EE1" w:rsidRPr="00D8553A">
        <w:rPr>
          <w:rFonts w:cstheme="majorHAnsi"/>
        </w:rPr>
        <w:t xml:space="preserve"> </w:t>
      </w:r>
      <w:r w:rsidR="00997BE6" w:rsidRPr="00D8553A">
        <w:rPr>
          <w:rFonts w:cstheme="majorHAnsi"/>
        </w:rPr>
        <w:t>Accurate predicti</w:t>
      </w:r>
      <w:r w:rsidR="007E7C36" w:rsidRPr="00D8553A">
        <w:rPr>
          <w:rFonts w:cstheme="majorHAnsi"/>
        </w:rPr>
        <w:t>on</w:t>
      </w:r>
      <w:r w:rsidR="007428F1" w:rsidRPr="00D8553A">
        <w:rPr>
          <w:rFonts w:cstheme="majorHAnsi"/>
        </w:rPr>
        <w:t xml:space="preserve"> </w:t>
      </w:r>
      <w:r w:rsidR="00B20E9A" w:rsidRPr="00D8553A">
        <w:rPr>
          <w:rFonts w:cstheme="majorHAnsi"/>
        </w:rPr>
        <w:t xml:space="preserve">and </w:t>
      </w:r>
      <w:r w:rsidR="00483D16" w:rsidRPr="00D8553A">
        <w:rPr>
          <w:rFonts w:cstheme="majorHAnsi"/>
        </w:rPr>
        <w:t>robust</w:t>
      </w:r>
      <w:r w:rsidR="61F6D9B0" w:rsidRPr="00D8553A">
        <w:rPr>
          <w:rFonts w:cstheme="majorHAnsi"/>
        </w:rPr>
        <w:t>ness</w:t>
      </w:r>
      <w:r w:rsidR="001563F0" w:rsidRPr="00D8553A">
        <w:rPr>
          <w:rFonts w:cstheme="majorHAnsi"/>
        </w:rPr>
        <w:t xml:space="preserve"> in capturing </w:t>
      </w:r>
      <w:r w:rsidR="00483D16" w:rsidRPr="00D8553A">
        <w:rPr>
          <w:rFonts w:cstheme="majorHAnsi"/>
        </w:rPr>
        <w:t>spatial patterns</w:t>
      </w:r>
    </w:p>
    <w:p w14:paraId="4A950176" w14:textId="45729454" w:rsidR="00DB05F4" w:rsidRPr="00424860" w:rsidRDefault="003F2D61" w:rsidP="00D71802">
      <w:pPr>
        <w:spacing w:line="276" w:lineRule="auto"/>
      </w:pPr>
      <w:r w:rsidRPr="00424860">
        <w:t>The FoM in this study</w:t>
      </w:r>
      <w:r w:rsidR="00892888" w:rsidRPr="00424860">
        <w:t>,</w:t>
      </w:r>
      <w:r w:rsidRPr="00424860">
        <w:t xml:space="preserve"> rang</w:t>
      </w:r>
      <w:r w:rsidR="00D128A7" w:rsidRPr="00424860">
        <w:t>ing</w:t>
      </w:r>
      <w:r w:rsidRPr="00424860">
        <w:t xml:space="preserve"> from 0.12 to </w:t>
      </w:r>
      <w:r w:rsidR="00A614A0" w:rsidRPr="00424860">
        <w:t>0</w:t>
      </w:r>
      <w:r w:rsidRPr="00424860">
        <w:t>.27</w:t>
      </w:r>
      <w:r w:rsidR="00634A6C">
        <w:t>,</w:t>
      </w:r>
      <w:r w:rsidRPr="00424860">
        <w:t xml:space="preserve"> with </w:t>
      </w:r>
      <w:r w:rsidR="00634A6C">
        <w:t>a</w:t>
      </w:r>
      <w:r w:rsidRPr="00424860">
        <w:t xml:space="preserve"> median value of 0.19</w:t>
      </w:r>
      <w:r w:rsidR="00B92B7E" w:rsidRPr="00424860">
        <w:t xml:space="preserve">, </w:t>
      </w:r>
      <w:r w:rsidR="00DD63A0" w:rsidRPr="00424860">
        <w:t>was</w:t>
      </w:r>
      <w:r w:rsidR="001879CE" w:rsidRPr="00424860">
        <w:t xml:space="preserve"> </w:t>
      </w:r>
      <w:r w:rsidR="00364460">
        <w:t>similar</w:t>
      </w:r>
      <w:r w:rsidR="00364460" w:rsidRPr="00424860">
        <w:t xml:space="preserve"> </w:t>
      </w:r>
      <w:r w:rsidR="00B92B7E" w:rsidRPr="00424860">
        <w:t xml:space="preserve">to </w:t>
      </w:r>
      <w:r w:rsidR="00634A6C">
        <w:t>the values reported in previous</w:t>
      </w:r>
      <w:r w:rsidR="00B92B7E" w:rsidRPr="00424860">
        <w:t xml:space="preserve"> studies</w:t>
      </w:r>
      <w:r w:rsidR="00DA3B18" w:rsidRPr="00424860">
        <w:t>: t</w:t>
      </w:r>
      <w:r w:rsidR="00467619" w:rsidRPr="00424860">
        <w:t xml:space="preserve">he FoM of </w:t>
      </w:r>
      <w:r w:rsidR="00F27416" w:rsidRPr="00424860">
        <w:t xml:space="preserve">the best </w:t>
      </w:r>
      <w:r w:rsidR="00B6372F" w:rsidRPr="00424860">
        <w:t xml:space="preserve">urban simulation </w:t>
      </w:r>
      <w:r w:rsidR="00F27416" w:rsidRPr="00424860">
        <w:t xml:space="preserve">map </w:t>
      </w:r>
      <w:r w:rsidR="00634A6C">
        <w:t>for</w:t>
      </w:r>
      <w:r w:rsidR="00B6372F" w:rsidRPr="00424860">
        <w:t xml:space="preserve"> Zhuji </w:t>
      </w:r>
      <w:r w:rsidR="00F27416" w:rsidRPr="00424860">
        <w:t>was</w:t>
      </w:r>
      <w:r w:rsidR="00B6372F" w:rsidRPr="00424860">
        <w:t xml:space="preserve"> 0.19</w:t>
      </w:r>
      <w:r w:rsidR="00BF34F9" w:rsidRPr="00424860">
        <w:t xml:space="preserve"> </w:t>
      </w:r>
      <w:sdt>
        <w:sdtPr>
          <w:alias w:val="To edit, see citavi.com/edit"/>
          <w:tag w:val="CitaviPlaceholder#2d6bf840-8d89-4251-ab9c-4e3e0299945d"/>
          <w:id w:val="2870467"/>
          <w:placeholder>
            <w:docPart w:val="DefaultPlaceholder_-1854013440"/>
          </w:placeholder>
        </w:sdtPr>
        <w:sdtEndPr/>
        <w:sdtContent>
          <w:r w:rsidR="00BF34F9" w:rsidRPr="00424860">
            <w:rPr>
              <w:noProof/>
            </w:rPr>
            <w:fldChar w:fldCharType="begin"/>
          </w:r>
          <w:ins w:id="367" w:author="JINZHU WANG" w:date="2022-05-09T12:43:00Z">
            <w:r w:rsidR="001221F6">
              <w:rPr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1YmM0OTJkLWMzMjctNGI2My04NTRiLTk0Y2JlZDEzZTA3ZSIsIlJhbmdlTGVuZ3RoIjoyMiwiUmVmZXJlbmNlSWQiOiJjZDI0NzA4Zi0zZGVhLTRhMGItOWNkOC0xODc0NjY4YmY2Y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uZyIsIkxhc3ROYW1lIjoiV2FuZyIsIlByb3RlY3RlZCI6ZmFsc2UsIlNleCI6MiwiQ3JlYXRlZEJ5IjoiX0xlbm92byIsIkNyZWF0ZWRPbiI6IjIwMjEtMDktMDJUMDI6NDk6NDkiLCJNb2RpZmllZEJ5IjoiX0xlbm92byIsIklkIjoiOGU2NTliY2UtYmRmNy00ZGJlLTk4ZWMtOGEwNTRiMTIzNDRhIiwiTW9kaWZpZWRPbiI6IjIwMjEtMDktMDJUMDI6NDk6NDk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Sx7IiRpZCI6IjciLCIkdHlwZSI6IlN3aXNzQWNhZGVtaWMuQ2l0YXZpLlBlcnNvbiwgU3dpc3NBY2FkZW1pYy5DaXRhdmkiLCJGaXJzdE5hbWUiOiJZb25nbGlhbmciLCJMYXN0TmFtZSI6IldlaSIsIlByb3RlY3RlZCI6ZmFsc2UsIlNleCI6MCwiQ3JlYXRlZEJ5IjoiX0xlbm92byIsIkNyZWF0ZWRPbiI6IjIwMjEtMDktMDJUMDI6NDk6NDkiLCJNb2RpZmllZEJ5IjoiX0xlbm92byIsIklkIjoiMTExMzY1Y2YtZGJiNC00YjBmLTgxYjAtYzZlODM2NDIxOWY0IiwiTW9kaWZpZWRPbiI6IjIwMjEtMDktMDJUMDI6NDk6NDkiLCJQcm9qZWN0Ijp7IiRyZWYiOiI1In19LHsiJGlkIjoiOC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xMS90Z2lzLjEyNzA3IiwiVXJpU3RyaW5nIjoiaHR0cHM6Ly9kb2kub3JnLzEwLjExMTEvdGdpcy4xMjcw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}</w:instrText>
            </w:r>
          </w:ins>
          <w:del w:id="368" w:author="JINZHU WANG" w:date="2022-05-09T12:43:00Z">
            <w:r w:rsidR="0091379F" w:rsidDel="001221F6">
              <w:rPr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1YmM0OTJkLWMzMjctNGI2My04NTRiLTk0Y2JlZDEzZTA3ZSIsIlJhbmdlTGVuZ3RoIjoyMiwiUmVmZXJlbmNlSWQiOiJjZDI0NzA4Zi0zZGVhLTRhMGItOWNkOC0xODc0NjY4YmY2Y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uZyIsIkxhc3ROYW1lIjoiV2FuZyIsIlByb3RlY3RlZCI6ZmFsc2UsIlNleCI6MiwiQ3JlYXRlZEJ5IjoiX0xlbm92byIsIkNyZWF0ZWRPbiI6IjIwMjEtMDktMDJUMDI6NDk6NDkiLCJNb2RpZmllZEJ5IjoiX0xlbm92byIsIklkIjoiOGU2NTliY2UtYmRmNy00ZGJlLTk4ZWMtOGEwNTRiMTIzNDRhIiwiTW9kaWZpZWRPbiI6IjIwMjEtMDktMDJUMDI6NDk6NDk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Sx7IiRpZCI6IjciLCIkdHlwZSI6IlN3aXNzQWNhZGVtaWMuQ2l0YXZpLlBlcnNvbiwgU3dpc3NBY2FkZW1pYy5DaXRhdmkiLCJGaXJzdE5hbWUiOiJZb25nbGlhbmciLCJMYXN0TmFtZSI6IldlaSIsIlByb3RlY3RlZCI6ZmFsc2UsIlNleCI6MCwiQ3JlYXRlZEJ5IjoiX0xlbm92byIsIkNyZWF0ZWRPbiI6IjIwMjEtMDktMDJUMDI6NDk6NDkiLCJNb2RpZmllZEJ5IjoiX0xlbm92byIsIklkIjoiMTExMzY1Y2YtZGJiNC00YjBmLTgxYjAtYzZlODM2NDIxOWY0IiwiTW9kaWZpZWRPbiI6IjIwMjEtMDktMDJUMDI6NDk6NDkiLCJQcm9qZWN0Ijp7IiRyZWYiOiI1In19LHsiJGlkIjoiOC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xMS90Z2lzLjEyNzA3IiwiVXJpU3RyaW5nIjoiaHR0cHM6Ly9kb2kub3JnLzEwLjExMTEvdGdpcy4xMjcw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}</w:delInstrText>
            </w:r>
          </w:del>
          <w:r w:rsidR="00BF34F9" w:rsidRPr="00424860">
            <w:rPr>
              <w:noProof/>
            </w:rPr>
            <w:fldChar w:fldCharType="separate"/>
          </w:r>
          <w:r w:rsidR="0091379F">
            <w:rPr>
              <w:noProof/>
            </w:rPr>
            <w:t>(R. Wang et al., 2021)</w:t>
          </w:r>
          <w:r w:rsidR="00BF34F9" w:rsidRPr="00424860">
            <w:rPr>
              <w:noProof/>
            </w:rPr>
            <w:fldChar w:fldCharType="end"/>
          </w:r>
        </w:sdtContent>
      </w:sdt>
      <w:r w:rsidR="00B6372F" w:rsidRPr="00424860">
        <w:t xml:space="preserve"> </w:t>
      </w:r>
      <w:r w:rsidR="00634A6C">
        <w:t xml:space="preserve">and </w:t>
      </w:r>
      <w:r w:rsidR="00DD2DBD" w:rsidRPr="00424860">
        <w:t xml:space="preserve">0.21 </w:t>
      </w:r>
      <w:r w:rsidR="00634A6C">
        <w:t>for</w:t>
      </w:r>
      <w:r w:rsidR="00DD2DBD" w:rsidRPr="00424860">
        <w:t xml:space="preserve"> </w:t>
      </w:r>
      <w:r w:rsidR="00970D9F" w:rsidRPr="00424860">
        <w:t>Beijing</w:t>
      </w:r>
      <w:r w:rsidR="00DD2DBD" w:rsidRPr="00424860">
        <w:t xml:space="preserve"> </w:t>
      </w:r>
      <w:sdt>
        <w:sdtPr>
          <w:alias w:val="To edit, see citavi.com/edit"/>
          <w:tag w:val="CitaviPlaceholder#de4ab449-3fc9-4b71-b645-57a4f71299e0"/>
          <w:id w:val="-954319180"/>
          <w:placeholder>
            <w:docPart w:val="DefaultPlaceholder_-1854013440"/>
          </w:placeholder>
        </w:sdtPr>
        <w:sdtEndPr/>
        <w:sdtContent>
          <w:r w:rsidR="00D62C45" w:rsidRPr="00424860">
            <w:rPr>
              <w:noProof/>
            </w:rPr>
            <w:fldChar w:fldCharType="begin"/>
          </w:r>
          <w:ins w:id="369" w:author="JINZHU WANG" w:date="2022-05-09T12:43:00Z">
            <w:r w:rsidR="001221F6">
              <w:rPr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jMWMyNzgxLTMxYjctNDNmOS05YjNjLWIyNGQ2NzNjZTRlNCIsIlJhbmdlTGVuZ3RoIjoyMiwiUmVmZXJlbmNlSWQiOiI0YThhMzZmMS0yZGY2LTQzOGQtOWU1OC02YmM0MjczZTFm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g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xhbmR1cmJwbGFuLjIwMjEuMTA0MTY4IiwiVXJpU3RyaW5nIjoiaHR0cHM6Ly9kb2kub3JnLzEwLjEwMTYvai5sYW5kdXJicGxhbi4yMDIxLjEwNDE2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}</w:instrText>
            </w:r>
          </w:ins>
          <w:del w:id="370" w:author="JINZHU WANG" w:date="2022-05-09T12:43:00Z">
            <w:r w:rsidR="0091379F" w:rsidDel="001221F6">
              <w:rPr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jMWMyNzgxLTMxYjctNDNmOS05YjNjLWIyNGQ2NzNjZTRlNCIsIlJhbmdlTGVuZ3RoIjoyMiwiUmVmZXJlbmNlSWQiOiI0YThhMzZmMS0yZGY2LTQzOGQtOWU1OC02YmM0MjczZTFm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g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xhbmR1cmJwbGFuLjIwMjEuMTA0MTY4IiwiVXJpU3RyaW5nIjoiaHR0cHM6Ly9kb2kub3JnLzEwLjEwMTYvai5sYW5kdXJicGxhbi4yMDIxLjEwNDE2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}</w:delInstrText>
            </w:r>
          </w:del>
          <w:r w:rsidR="00D62C45" w:rsidRPr="00424860">
            <w:rPr>
              <w:noProof/>
            </w:rPr>
            <w:fldChar w:fldCharType="separate"/>
          </w:r>
          <w:r w:rsidR="0091379F">
            <w:rPr>
              <w:noProof/>
            </w:rPr>
            <w:t>(H. Wang et al., 2021)</w:t>
          </w:r>
          <w:r w:rsidR="00D62C45" w:rsidRPr="00424860">
            <w:rPr>
              <w:noProof/>
            </w:rPr>
            <w:fldChar w:fldCharType="end"/>
          </w:r>
        </w:sdtContent>
      </w:sdt>
      <w:r w:rsidR="00EC07BE" w:rsidRPr="00424860">
        <w:t xml:space="preserve">. </w:t>
      </w:r>
      <w:r w:rsidR="00634A6C">
        <w:t>Several</w:t>
      </w:r>
      <w:r w:rsidR="00B24D2C" w:rsidRPr="00424860">
        <w:t xml:space="preserve"> studies reported a </w:t>
      </w:r>
      <w:r w:rsidR="00D02256" w:rsidRPr="00424860">
        <w:t>higher</w:t>
      </w:r>
      <w:r w:rsidR="00676BE9" w:rsidRPr="00424860">
        <w:t xml:space="preserve"> FoM because </w:t>
      </w:r>
      <w:r w:rsidR="006049AA" w:rsidRPr="00424860">
        <w:t xml:space="preserve">urban development was simulated </w:t>
      </w:r>
      <w:r w:rsidR="0003777C" w:rsidRPr="00424860">
        <w:t xml:space="preserve">with </w:t>
      </w:r>
      <w:r w:rsidR="006049AA" w:rsidRPr="00424860">
        <w:t xml:space="preserve">a </w:t>
      </w:r>
      <w:r w:rsidR="0003777C" w:rsidRPr="00424860">
        <w:t>coarser</w:t>
      </w:r>
      <w:r w:rsidR="006049AA" w:rsidRPr="00424860">
        <w:t xml:space="preserve"> resolution</w:t>
      </w:r>
      <w:r w:rsidR="005F18B0" w:rsidRPr="00424860">
        <w:t xml:space="preserve"> </w:t>
      </w:r>
      <w:sdt>
        <w:sdtPr>
          <w:alias w:val="To edit, see citavi.com/edit"/>
          <w:tag w:val="CitaviPlaceholder#266dde0c-b863-4b79-ad70-38b974743bfc"/>
          <w:id w:val="2073233200"/>
          <w:placeholder>
            <w:docPart w:val="DefaultPlaceholder_-1854013440"/>
          </w:placeholder>
        </w:sdtPr>
        <w:sdtEndPr/>
        <w:sdtContent>
          <w:r w:rsidR="005F18B0" w:rsidRPr="00424860">
            <w:rPr>
              <w:noProof/>
            </w:rPr>
            <w:fldChar w:fldCharType="begin"/>
          </w:r>
          <w:ins w:id="371" w:author="JINZHU WANG" w:date="2022-05-09T12:43:00Z">
            <w:r w:rsidR="001221F6">
              <w:rPr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2OWQ4NjIzLTNhMzMtNGYzNS04MDgyLWIwYTE3YmQ2NTUzYyIsIlJhbmdlU3RhcnQiOjE4LCJSYW5nZUxlbmd0aCI6MjIsIlJlZmVyZW5jZUlkIjoiNzdmYjczNmYtZWFiYy00MjViLWJiYTYtNjM5NjljMWM3YzBi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DcvczAwMTY4LTAwNy0wMTM4LTIiLCJVcmlTdHJpbmciOiJodHRwczovL2RvaS5vcmcvMTAuMTAwNy9zMDAxNjgtMDA3LTAxMzgtM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cmVmIjoiNSJ9fSx7IiRpZCI6IjMy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MzMiLCIkdHlwZSI6IlN3aXNzQWNhZGVtaWMuQ2l0YXZpLlBlcnNvbiwgU3dpc3NBY2FkZW1pYy5DaXRhdmkiLCJGaXJzdE5hbWUiOiJZdWUiLCJMYXN0TmFtZSI6IkRlbmciLCJQcm90ZWN0ZWQiOmZhbHNlLCJTZXgiOjAsIkNyZWF0ZWRCeSI6Il9MZW5vdm8iLCJDcmVhdGVkT24iOiIyMDIxLTA5LTAyVDAzOjIyOjE0IiwiTW9kaWZpZWRCeSI6Il9MZW5vdm8iLCJJZCI6IjJjZmNiOGVmLTM1ZWItNGE2OC1hMWMxLWQ3NzkxZmIxNGZjZSIsIk1vZGlmaWVkT24iOiIyMDIxLTA5LTAyVDAzOjIyOjE0IiwiUHJvamVjdCI6eyIkcmVmIjoiNSJ9fSx7IiRpZCI6IjM0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zNS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zNi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9yZ2FuaXphdGlvbnMiOltdLCJPdGhlcnNJbnZvbHZlZCI6W10sIlBhZ2VSYW5nZSI6IjxzcD5cclxuICA8bj4xMDY2NzE8L24+XHJcbiAgPGluPnRydWU8L2luPlxyXG4gIDxvcz4xMDY2NzE8L29zPlxyXG4gIDxwcz4xMDY2NzE8L3BzPlxyXG48L3NwPlxyXG48b3M+MTA2NjcxPC9vcz4iLCJQZXJpb2RpY2FsIjp7IiRpZCI6IjQw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yLTA1LTA5VDEyOjM5OjQ2IiwiUHJvamVjdCI6eyIkcmVmIjoiNSJ9fSwiVXNlTnVtYmVyaW5nVHlwZU9mUGFyZW50RG9jdW1lbnQiOmZhbHNlfSx7IiRpZCI6IjQxIiwiJHR5cGUiOiJTd2lzc0FjYWRlbWljLkNpdGF2aS5DaXRhdGlvbnMuV29yZFBsYWNlaG9sZGVyRW50cnksIFN3aXNzQWNhZGVtaWMuQ2l0YXZpIiwiSWQiOiIwNGJiYjNkNC0yZWI3LTQ5NjgtOGU0NC01ZWJjYmViMTVmYmIiLCJSYW5nZVN0YXJ0Ijo0MCwiUmFuZ2VMZW5ndGgiOjI0LCJSZWZlcmVuY2VJZCI6IjUyNGI2YTFjLTgxNTEtNDMyNC1hYmRiLTJiOTQ3ZGFjMTFlZiI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}</w:instrText>
            </w:r>
          </w:ins>
          <w:del w:id="372" w:author="JINZHU WANG" w:date="2022-05-09T12:43:00Z">
            <w:r w:rsidR="0091379F" w:rsidDel="001221F6">
              <w:rPr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2OWQ4NjIzLTNhMzMtNGYzNS04MDgyLWIwYTE3YmQ2NTUzYyIsIlJhbmdlU3RhcnQiOjE4LCJSYW5nZUxlbmd0aCI6MjIsIlJlZmVyZW5jZUlkIjoiNzdmYjczNmYtZWFiYy00MjViLWJiYTYtNjM5NjljMWM3YzBi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DcvczAwMTY4LTAwNy0wMTM4LTIiLCJVcmlTdHJpbmciOiJodHRwczovL2RvaS5vcmcvMTAuMTAwNy9zMDAxNjgtMDA3LTAxMzgtM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cmVmIjoiNSJ9fSx7IiRpZCI6IjMy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MzMiLCIkdHlwZSI6IlN3aXNzQWNhZGVtaWMuQ2l0YXZpLlBlcnNvbiwgU3dpc3NBY2FkZW1pYy5DaXRhdmkiLCJGaXJzdE5hbWUiOiJZdWUiLCJMYXN0TmFtZSI6IkRlbmciLCJQcm90ZWN0ZWQiOmZhbHNlLCJTZXgiOjAsIkNyZWF0ZWRCeSI6Il9MZW5vdm8iLCJDcmVhdGVkT24iOiIyMDIxLTA5LTAyVDAzOjIyOjE0IiwiTW9kaWZpZWRCeSI6Il9MZW5vdm8iLCJJZCI6IjJjZmNiOGVmLTM1ZWItNGE2OC1hMWMxLWQ3NzkxZmIxNGZjZSIsIk1vZGlmaWVkT24iOiIyMDIxLTA5LTAyVDAzOjIyOjE0IiwiUHJvamVjdCI6eyIkcmVmIjoiNSJ9fSx7IiRpZCI6IjM0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zNS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zNi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9yZ2FuaXphdGlvbnMiOltdLCJPdGhlcnNJbnZvbHZlZCI6W10sIlBhZ2VSYW5nZSI6IjxzcD5cclxuICA8bj4xMDY2NzE8L24+XHJcbiAgPGluPnRydWU8L2luPlxyXG4gIDxvcz4xMDY2NzE8L29zPlxyXG4gIDxwcz4xMDY2NzE8L3BzPlxyXG48L3NwPlxyXG48b3M+MTA2NjcxPC9vcz4iLCJQZXJpb2RpY2FsIjp7IiRpZCI6IjQw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yLTA0LTIxVDE2OjI4OjQyIiwiUHJvamVjdCI6eyIkcmVmIjoiNSJ9fSwiVXNlTnVtYmVyaW5nVHlwZU9mUGFyZW50RG9jdW1lbnQiOmZhbHNlfSx7IiRpZCI6IjQxIiwiJHR5cGUiOiJTd2lzc0FjYWRlbWljLkNpdGF2aS5DaXRhdGlvbnMuV29yZFBsYWNlaG9sZGVyRW50cnksIFN3aXNzQWNhZGVtaWMuQ2l0YXZpIiwiSWQiOiIwNGJiYjNkNC0yZWI3LTQ5NjgtOGU0NC01ZWJjYmViMTVmYmIiLCJSYW5nZVN0YXJ0Ijo0MCwiUmFuZ2VMZW5ndGgiOjI0LCJSZWZlcmVuY2VJZCI6IjUyNGI2YTFjLTgxNTEtNDMyNC1hYmRiLTJiOTQ3ZGFjMTFlZiI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}</w:delInstrText>
            </w:r>
          </w:del>
          <w:r w:rsidR="005F18B0" w:rsidRPr="00424860">
            <w:rPr>
              <w:noProof/>
            </w:rPr>
            <w:fldChar w:fldCharType="separate"/>
          </w:r>
          <w:r w:rsidR="0091379F">
            <w:rPr>
              <w:noProof/>
            </w:rPr>
            <w:t>(Peng et al., 2020; Pontius et al., 2008; Valencia et al., 2020)</w:t>
          </w:r>
          <w:r w:rsidR="005F18B0" w:rsidRPr="00424860">
            <w:rPr>
              <w:noProof/>
            </w:rPr>
            <w:fldChar w:fldCharType="end"/>
          </w:r>
        </w:sdtContent>
      </w:sdt>
      <w:r w:rsidR="00207D8B" w:rsidRPr="00424860">
        <w:t xml:space="preserve"> or the simulation was performed </w:t>
      </w:r>
      <w:r w:rsidR="00634A6C">
        <w:t>on</w:t>
      </w:r>
      <w:r w:rsidR="00207D8B" w:rsidRPr="00424860">
        <w:t xml:space="preserve"> a smaller area </w:t>
      </w:r>
      <w:sdt>
        <w:sdtPr>
          <w:alias w:val="To edit, see citavi.com/edit"/>
          <w:tag w:val="CitaviPlaceholder#4a7be984-16e1-49c9-9876-d29479f1235c"/>
          <w:id w:val="2047876285"/>
          <w:placeholder>
            <w:docPart w:val="DefaultPlaceholder_-1854013440"/>
          </w:placeholder>
        </w:sdtPr>
        <w:sdtEndPr/>
        <w:sdtContent>
          <w:r w:rsidR="00AA4F5F" w:rsidRPr="00424860">
            <w:rPr>
              <w:noProof/>
            </w:rPr>
            <w:fldChar w:fldCharType="begin"/>
          </w:r>
          <w:ins w:id="373" w:author="JINZHU WANG" w:date="2022-05-09T12:43:00Z">
            <w:r w:rsidR="001221F6">
              <w:rPr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JhOTYyZDE0LWIwMmQtNDQ2Mi04NmYyLTYzODExMjk1MGMxMyIsIlJhbmdlTGVuZ3RoIjozMywiUmVmZXJlbmNlSWQiOiIwMWJkYjU4Mi03NDc2LTRiYzgtODY2NC01MWFiNTNiMzFhZT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cnNhc2UuMjAyMS4xMDA1MDQiLCJVcmlTdHJpbmciOiJodHRwczovL2RvaS5vcmcvMTAuMTAxNi9qLnJzYXNlLjIwMjEuMTAwNTA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}</w:instrText>
            </w:r>
          </w:ins>
          <w:del w:id="374" w:author="JINZHU WANG" w:date="2022-05-09T12:43:00Z">
            <w:r w:rsidR="0091379F" w:rsidDel="001221F6">
              <w:rPr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JhOTYyZDE0LWIwMmQtNDQ2Mi04NmYyLTYzODExMjk1MGMxMyIsIlJhbmdlTGVuZ3RoIjozMywiUmVmZXJlbmNlSWQiOiIwMWJkYjU4Mi03NDc2LTRiYzgtODY2NC01MWFiNTNiMzFhZT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cnNhc2UuMjAyMS4xMDA1MDQiLCJVcmlTdHJpbmciOiJodHRwczovL2RvaS5vcmcvMTAuMTAxNi9qLnJzYXNlLjIwMjEuMTAwNTA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}</w:delInstrText>
            </w:r>
          </w:del>
          <w:r w:rsidR="00AA4F5F" w:rsidRPr="00424860">
            <w:rPr>
              <w:noProof/>
            </w:rPr>
            <w:fldChar w:fldCharType="separate"/>
          </w:r>
          <w:r w:rsidR="0091379F">
            <w:rPr>
              <w:noProof/>
            </w:rPr>
            <w:t>(Pramanik, Butsch, &amp; Punia, 2021)</w:t>
          </w:r>
          <w:r w:rsidR="00AA4F5F" w:rsidRPr="00424860">
            <w:rPr>
              <w:noProof/>
            </w:rPr>
            <w:fldChar w:fldCharType="end"/>
          </w:r>
        </w:sdtContent>
      </w:sdt>
      <w:r w:rsidR="006049AA" w:rsidRPr="00424860">
        <w:t>.</w:t>
      </w:r>
      <w:r w:rsidR="002F7EB8" w:rsidRPr="00424860">
        <w:t xml:space="preserve"> </w:t>
      </w:r>
      <w:r w:rsidR="00364460">
        <w:t>L</w:t>
      </w:r>
      <w:r w:rsidR="00DB05F4" w:rsidRPr="00424860">
        <w:t>andscape metrics revealed that</w:t>
      </w:r>
      <w:r w:rsidR="005C7505" w:rsidRPr="00424860">
        <w:t xml:space="preserve"> the simulation map produced by </w:t>
      </w:r>
      <w:r w:rsidR="00CD71CA" w:rsidRPr="00424860">
        <w:t>U-Net</w:t>
      </w:r>
      <w:r w:rsidR="00F0711E" w:rsidRPr="00424860">
        <w:t xml:space="preserve"> </w:t>
      </w:r>
      <w:r w:rsidR="005C7505" w:rsidRPr="00424860">
        <w:t xml:space="preserve">aligned well </w:t>
      </w:r>
      <w:r w:rsidR="00C2211E" w:rsidRPr="00424860">
        <w:t>with</w:t>
      </w:r>
      <w:r w:rsidR="005C7505" w:rsidRPr="00424860">
        <w:t xml:space="preserve"> the reference map. </w:t>
      </w:r>
      <w:r w:rsidR="00923295" w:rsidRPr="00424860">
        <w:t xml:space="preserve">The </w:t>
      </w:r>
      <w:r w:rsidR="00634A6C">
        <w:t>LSI</w:t>
      </w:r>
      <w:r w:rsidR="00923295" w:rsidRPr="00424860">
        <w:t xml:space="preserve"> </w:t>
      </w:r>
      <w:r w:rsidR="000F14C6">
        <w:t>of</w:t>
      </w:r>
      <w:r w:rsidR="000F14C6" w:rsidRPr="00424860">
        <w:t xml:space="preserve"> </w:t>
      </w:r>
      <w:r w:rsidR="00D668E7" w:rsidRPr="00424860">
        <w:t xml:space="preserve">the </w:t>
      </w:r>
      <w:r w:rsidR="005F0A6D" w:rsidRPr="00424860">
        <w:t>simulat</w:t>
      </w:r>
      <w:r w:rsidR="005F0A6D">
        <w:t>ed</w:t>
      </w:r>
      <w:r w:rsidR="005F0A6D" w:rsidRPr="00424860">
        <w:t xml:space="preserve"> </w:t>
      </w:r>
      <w:r w:rsidR="007C4CBE" w:rsidRPr="00424860">
        <w:t xml:space="preserve">and the reference </w:t>
      </w:r>
      <w:r w:rsidR="000F14C6">
        <w:t xml:space="preserve">maps </w:t>
      </w:r>
      <w:r w:rsidR="000F14C6" w:rsidRPr="00424860">
        <w:t>w</w:t>
      </w:r>
      <w:r w:rsidR="000F14C6">
        <w:t>ere</w:t>
      </w:r>
      <w:r w:rsidR="000F14C6" w:rsidRPr="00424860">
        <w:t xml:space="preserve"> </w:t>
      </w:r>
      <w:r w:rsidR="00450842" w:rsidRPr="00424860">
        <w:t xml:space="preserve">very </w:t>
      </w:r>
      <w:r w:rsidR="000F14C6">
        <w:t>similar</w:t>
      </w:r>
      <w:r w:rsidR="000F14C6" w:rsidRPr="00424860">
        <w:t xml:space="preserve"> a</w:t>
      </w:r>
      <w:r w:rsidR="000F14C6">
        <w:t>nd</w:t>
      </w:r>
      <w:r w:rsidR="000F14C6" w:rsidRPr="00424860">
        <w:t xml:space="preserve"> </w:t>
      </w:r>
      <w:r w:rsidR="007C4CBE" w:rsidRPr="00424860">
        <w:t xml:space="preserve">the </w:t>
      </w:r>
      <w:r w:rsidR="004674E5" w:rsidRPr="00424860">
        <w:t>linear regression slope</w:t>
      </w:r>
      <w:r w:rsidR="00126EB9" w:rsidRPr="00424860">
        <w:t xml:space="preserve"> </w:t>
      </w:r>
      <w:r w:rsidR="001625A3">
        <w:t>was</w:t>
      </w:r>
      <w:r w:rsidR="00126EB9" w:rsidRPr="00424860">
        <w:t xml:space="preserve"> close to 1</w:t>
      </w:r>
      <w:r w:rsidR="672BAB8C" w:rsidRPr="00424860">
        <w:t xml:space="preserve">, indicating the suitability of the approach </w:t>
      </w:r>
      <w:r w:rsidR="001625A3">
        <w:t>for</w:t>
      </w:r>
      <w:r w:rsidR="672BAB8C" w:rsidRPr="00424860">
        <w:t xml:space="preserve"> capturing </w:t>
      </w:r>
      <w:r w:rsidR="1988A585" w:rsidRPr="00424860">
        <w:t xml:space="preserve">the subtleties in </w:t>
      </w:r>
      <w:r w:rsidR="00E011C1">
        <w:t xml:space="preserve">urban </w:t>
      </w:r>
      <w:r w:rsidR="1988A585" w:rsidRPr="00424860">
        <w:t>transition patterns</w:t>
      </w:r>
      <w:r w:rsidR="00833B4B" w:rsidRPr="00424860">
        <w:t xml:space="preserve"> </w:t>
      </w:r>
      <w:r w:rsidR="00126EB9" w:rsidRPr="00424860">
        <w:t>(</w:t>
      </w:r>
      <w:r w:rsidR="00833B4B" w:rsidRPr="00424860">
        <w:fldChar w:fldCharType="begin"/>
      </w:r>
      <w:r w:rsidR="00833B4B" w:rsidRPr="00424860">
        <w:instrText xml:space="preserve"> REF _Ref81460956 \h </w:instrText>
      </w:r>
      <w:r w:rsidR="00833B4B" w:rsidRPr="00424860">
        <w:fldChar w:fldCharType="separate"/>
      </w:r>
      <w:r w:rsidR="0097057B" w:rsidRPr="00697141">
        <w:t>Fig</w:t>
      </w:r>
      <w:r w:rsidR="0097057B">
        <w:t>.</w:t>
      </w:r>
      <w:r w:rsidR="0097057B" w:rsidRPr="00697141">
        <w:t xml:space="preserve"> </w:t>
      </w:r>
      <w:r w:rsidR="0097057B">
        <w:rPr>
          <w:i/>
          <w:iCs/>
          <w:noProof/>
        </w:rPr>
        <w:t>12</w:t>
      </w:r>
      <w:r w:rsidR="00833B4B" w:rsidRPr="00424860">
        <w:fldChar w:fldCharType="end"/>
      </w:r>
      <w:r w:rsidR="00126EB9" w:rsidRPr="00424860">
        <w:t>).</w:t>
      </w:r>
      <w:r w:rsidR="00B45EF5" w:rsidRPr="00424860">
        <w:t xml:space="preserve"> Such </w:t>
      </w:r>
      <w:r w:rsidR="00533D63" w:rsidRPr="00424860">
        <w:t xml:space="preserve">correlation </w:t>
      </w:r>
      <w:r w:rsidR="004674E5" w:rsidRPr="00424860">
        <w:t xml:space="preserve">was </w:t>
      </w:r>
      <w:r w:rsidR="00346485" w:rsidRPr="00424860">
        <w:t xml:space="preserve">also embodied in the </w:t>
      </w:r>
      <w:r w:rsidR="00204979" w:rsidRPr="00424860">
        <w:t xml:space="preserve">classified </w:t>
      </w:r>
      <w:r w:rsidR="00450842" w:rsidRPr="00424860">
        <w:t>urban</w:t>
      </w:r>
      <w:r w:rsidR="00346485" w:rsidRPr="00424860">
        <w:t xml:space="preserve"> maps, where </w:t>
      </w:r>
      <w:r w:rsidR="008E2CB4" w:rsidRPr="00424860">
        <w:t>linear structure</w:t>
      </w:r>
      <w:r w:rsidR="000A2B47" w:rsidRPr="00424860">
        <w:t>s</w:t>
      </w:r>
      <w:r w:rsidR="008E2CB4" w:rsidRPr="00424860">
        <w:t xml:space="preserve"> </w:t>
      </w:r>
      <w:r w:rsidR="001625A3">
        <w:t>such as</w:t>
      </w:r>
      <w:r w:rsidR="000A2B47" w:rsidRPr="00424860">
        <w:t xml:space="preserve"> </w:t>
      </w:r>
      <w:r w:rsidR="003E52CE" w:rsidRPr="00424860">
        <w:t xml:space="preserve">roads </w:t>
      </w:r>
      <w:r w:rsidR="00645FBA" w:rsidRPr="00424860">
        <w:t xml:space="preserve">and the </w:t>
      </w:r>
      <w:r w:rsidR="00971C8F" w:rsidRPr="00424860">
        <w:t xml:space="preserve">general development trend of cities </w:t>
      </w:r>
      <w:r w:rsidR="000A2B47" w:rsidRPr="00424860">
        <w:t xml:space="preserve">were </w:t>
      </w:r>
      <w:r w:rsidR="003E52CE" w:rsidRPr="00424860">
        <w:t xml:space="preserve">captured in the simulation </w:t>
      </w:r>
      <w:r w:rsidR="00F41160" w:rsidRPr="00424860">
        <w:t>map (</w:t>
      </w:r>
      <w:r w:rsidR="00F41160" w:rsidRPr="00424860">
        <w:fldChar w:fldCharType="begin"/>
      </w:r>
      <w:r w:rsidR="00F41160" w:rsidRPr="00424860">
        <w:instrText xml:space="preserve"> REF _Ref81460881 \h </w:instrText>
      </w:r>
      <w:r w:rsidR="00F41160" w:rsidRPr="00424860">
        <w:fldChar w:fldCharType="separate"/>
      </w:r>
      <w:r w:rsidR="0097057B" w:rsidRPr="00B13156">
        <w:t>Fig</w:t>
      </w:r>
      <w:r w:rsidR="0097057B">
        <w:t>.</w:t>
      </w:r>
      <w:r w:rsidR="0097057B" w:rsidRPr="00B13156">
        <w:t xml:space="preserve"> </w:t>
      </w:r>
      <w:r w:rsidR="0097057B">
        <w:rPr>
          <w:i/>
          <w:iCs/>
          <w:noProof/>
        </w:rPr>
        <w:t>11</w:t>
      </w:r>
      <w:r w:rsidR="00F41160" w:rsidRPr="00424860">
        <w:fldChar w:fldCharType="end"/>
      </w:r>
      <w:r w:rsidR="00F41160" w:rsidRPr="00424860">
        <w:t>)</w:t>
      </w:r>
      <w:r w:rsidR="003E52CE" w:rsidRPr="00424860">
        <w:t>.</w:t>
      </w:r>
      <w:r w:rsidR="008A7D79" w:rsidRPr="00424860">
        <w:t xml:space="preserve"> </w:t>
      </w:r>
      <w:r w:rsidR="00E16687">
        <w:t>Although i</w:t>
      </w:r>
      <w:r w:rsidR="00E16687" w:rsidRPr="00424860">
        <w:t xml:space="preserve">t </w:t>
      </w:r>
      <w:r w:rsidR="00846A16" w:rsidRPr="00424860">
        <w:t>i</w:t>
      </w:r>
      <w:r w:rsidR="008A7D79" w:rsidRPr="00424860">
        <w:t xml:space="preserve">s </w:t>
      </w:r>
      <w:r w:rsidR="001625A3">
        <w:t>difficult</w:t>
      </w:r>
      <w:r w:rsidR="008A7D79" w:rsidRPr="00424860">
        <w:t xml:space="preserve"> to </w:t>
      </w:r>
      <w:r w:rsidR="00DD459C" w:rsidRPr="00424860">
        <w:t xml:space="preserve">compare </w:t>
      </w:r>
      <w:r w:rsidR="005A590E" w:rsidRPr="00424860">
        <w:t xml:space="preserve">landscape metrics </w:t>
      </w:r>
      <w:r w:rsidR="00764484" w:rsidRPr="00424860">
        <w:t xml:space="preserve">across </w:t>
      </w:r>
      <w:r w:rsidR="001625A3">
        <w:t xml:space="preserve">different </w:t>
      </w:r>
      <w:r w:rsidR="00764484" w:rsidRPr="00424860">
        <w:t>studies</w:t>
      </w:r>
      <w:r w:rsidR="00A87F01" w:rsidRPr="00424860">
        <w:t xml:space="preserve"> because </w:t>
      </w:r>
      <w:r w:rsidR="00B624C2" w:rsidRPr="00424860">
        <w:t>the metric</w:t>
      </w:r>
      <w:r w:rsidR="001625A3">
        <w:t>s</w:t>
      </w:r>
      <w:r w:rsidR="00B624C2" w:rsidRPr="00424860">
        <w:t xml:space="preserve"> </w:t>
      </w:r>
      <w:r w:rsidR="00E16687">
        <w:t xml:space="preserve">are </w:t>
      </w:r>
      <w:r w:rsidR="008C26C5" w:rsidRPr="00424860">
        <w:t>susceptible to</w:t>
      </w:r>
      <w:r w:rsidR="00926603" w:rsidRPr="00424860">
        <w:t xml:space="preserve"> the specific </w:t>
      </w:r>
      <w:r w:rsidR="00442639" w:rsidRPr="00424860">
        <w:t>setting</w:t>
      </w:r>
      <w:r w:rsidR="001625A3">
        <w:t>s</w:t>
      </w:r>
      <w:r w:rsidR="00442639" w:rsidRPr="00424860">
        <w:t xml:space="preserve"> of </w:t>
      </w:r>
      <w:r w:rsidR="006015A1" w:rsidRPr="00424860">
        <w:t>each</w:t>
      </w:r>
      <w:r w:rsidR="000617D8">
        <w:t xml:space="preserve"> </w:t>
      </w:r>
      <w:r w:rsidR="001625A3">
        <w:t>study</w:t>
      </w:r>
      <w:r w:rsidR="00442639" w:rsidRPr="00424860">
        <w:t xml:space="preserve">, </w:t>
      </w:r>
      <w:r w:rsidR="00C7680E" w:rsidRPr="00424860">
        <w:rPr>
          <w:rFonts w:hint="eastAsia"/>
        </w:rPr>
        <w:t>m</w:t>
      </w:r>
      <w:r w:rsidR="00C7680E" w:rsidRPr="00424860">
        <w:t xml:space="preserve">any studies </w:t>
      </w:r>
      <w:r w:rsidR="009A43A6">
        <w:t xml:space="preserve">have </w:t>
      </w:r>
      <w:r w:rsidR="001552F4" w:rsidRPr="00424860">
        <w:t xml:space="preserve">simulated urban </w:t>
      </w:r>
      <w:r w:rsidR="00B62DD9">
        <w:t xml:space="preserve">land-use </w:t>
      </w:r>
      <w:r w:rsidR="001625A3">
        <w:t>pattern</w:t>
      </w:r>
      <w:r w:rsidR="009A43A6">
        <w:t>s</w:t>
      </w:r>
      <w:r w:rsidR="001625A3">
        <w:t xml:space="preserve"> which</w:t>
      </w:r>
      <w:r w:rsidR="001552F4" w:rsidRPr="00424860">
        <w:t xml:space="preserve"> </w:t>
      </w:r>
      <w:r w:rsidR="006524AA">
        <w:t>tend to simply buffer existing urban areas</w:t>
      </w:r>
      <w:r w:rsidR="00CE1D95">
        <w:t xml:space="preserve"> and transport routes</w:t>
      </w:r>
      <w:r w:rsidR="001625A3">
        <w:t xml:space="preserve">, </w:t>
      </w:r>
      <w:r w:rsidR="00585AD7" w:rsidRPr="00424860">
        <w:t xml:space="preserve">rather than </w:t>
      </w:r>
      <w:r w:rsidR="00BD150C">
        <w:t>mimic the specific</w:t>
      </w:r>
      <w:r w:rsidR="00CE1D95">
        <w:t xml:space="preserve"> and complex</w:t>
      </w:r>
      <w:r w:rsidR="00BD150C">
        <w:t xml:space="preserve"> shapes and</w:t>
      </w:r>
      <w:r w:rsidR="00585AD7" w:rsidRPr="00424860">
        <w:t xml:space="preserve"> pattern</w:t>
      </w:r>
      <w:r w:rsidR="00B5307D" w:rsidRPr="00424860">
        <w:t>s</w:t>
      </w:r>
      <w:r w:rsidR="00BD150C">
        <w:t xml:space="preserve"> </w:t>
      </w:r>
      <w:r w:rsidR="00CE1D95">
        <w:t>of urban</w:t>
      </w:r>
      <w:r w:rsidR="00BD150C">
        <w:t xml:space="preserve"> development</w:t>
      </w:r>
      <w:r w:rsidR="00B5307D" w:rsidRPr="00424860">
        <w:t xml:space="preserve"> </w:t>
      </w:r>
      <w:sdt>
        <w:sdtPr>
          <w:alias w:val="To edit, see citavi.com/edit"/>
          <w:tag w:val="CitaviPlaceholder#b1af7537-1eba-46ec-86d7-b209680741d4"/>
          <w:id w:val="-337932168"/>
          <w:placeholder>
            <w:docPart w:val="DefaultPlaceholder_-1854013440"/>
          </w:placeholder>
        </w:sdtPr>
        <w:sdtEndPr/>
        <w:sdtContent>
          <w:r w:rsidR="00F9625D" w:rsidRPr="00424860">
            <w:rPr>
              <w:noProof/>
            </w:rPr>
            <w:fldChar w:fldCharType="begin"/>
          </w:r>
          <w:ins w:id="375" w:author="JINZHU WANG" w:date="2022-05-09T12:43:00Z">
            <w:r w:rsidR="001221F6">
              <w:rPr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iNzI4NmQwLTRlZGQtNDhhZS04ZmI1LThkZmNiZWExNjVlNSIsIlJhbmdlTGVuZ3RoIjoxNywiUmVmZXJlbmNlSWQiOiIyMzM4NmY2OS05ZmI1LTRhN2UtYmZkMC03ZjVlOGRlMjg0N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lbiIsIkxhc3ROYW1lIjoiR2FvIiwiUHJvdGVjdGVkIjpmYWxzZSwiU2V4IjowLCJDcmVhdGVkQnkiOiJfTGVub3ZvIiwiQ3JlYXRlZE9uIjoiMjAyMS0wOS0wMlQwMToyMDoxOSIsIk1vZGlmaWVkQnkiOiJfTGVub3ZvIiwiSWQiOiJhOWIzYzM4MS1kNWE1LTQ5NDctOGRhYy1hODE2N2M1OGFlMDgiLCJNb2RpZmllZE9uIjoiMjAyMS0wOS0wMlQwMToyMDox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XSwiQ2l0YXRpb25LZXlVcGRhdGVUeXBlIjowLCJDb2xsYWJvcmF0b3JzIjpbXSwiRG9pIjoiMTAuMTAxNi9qLmNvbXBlbnZ1cmJzeXMuMjAyMC4xMDE0NT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tcGVudnVyYnN5cy4yMDIwLjEwMTQ1OSIsIlVyaVN0cmluZyI6Imh0dHBzOi8vZG9pLm9yZy8xMC4xMDE2L2ouY29tcGVudnVyYnN5cy4yMDIwLjEwMTQ1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NjoxNToyNCIsIk1vZGlmaWVkQnkiOiJfTGVub3ZvIiwiSWQiOiI4NGFmNTU1MC05YTllLTRhYjktYmU0Zi1lMzJjNThhMzA4MzciLCJNb2RpZmllZE9uIjoiMjAyMS0wOS0wMlQwNjoxNToyNCIsIlByb2plY3QiOnsiJHJlZiI6IjUifX1dLCJPcmdhbml6YXRpb25zIjpbXSwiT3RoZXJzSW52b2x2ZWQiOltdLCJQYWdlUmFuZ2UiOiI8c3A+XHJcbiAgPG4+MTAxNDU5PC9uPlxyXG4gIDxpbj50cnVlPC9pbj5cclxuICA8b3M+MTAxNDU5PC9vcz5cclxuICA8cHM+MTAxNDU5PC9wcz5cclxuPC9zcD5cclxuPG9zPjEwMTQ1OTwvb3M+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xNi9qLmNvbXBlbnZ1cmJzeXMuMjAxNy4wNC4wMDIiLCJVcmlTdHJpbmciOiJodHRwczovL2RvaS5vcmcvMTAuMTAxNi9qLmNvbXBlbnZ1cmJzeXMuMjAxNy4wNC4wMDI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xNi9qLmNvbXBlbnZ1cmJzeXMuMjAxNy4wNC4wMTMiLCJVcmlTdHJpbmciOiJodHRwczovL2RvaS5vcmcvMTAuMTAxNi9qLmNvbXBlbnZ1cmJzeXMuMjAxNy4wNC4wMTM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}</w:instrText>
            </w:r>
          </w:ins>
          <w:del w:id="376" w:author="JINZHU WANG" w:date="2022-05-09T12:43:00Z">
            <w:r w:rsidR="0091379F" w:rsidDel="001221F6">
              <w:rPr>
                <w:noProof/>
              </w:rPr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iNzI4NmQwLTRlZGQtNDhhZS04ZmI1LThkZmNiZWExNjVlNSIsIlJhbmdlTGVuZ3RoIjoxNywiUmVmZXJlbmNlSWQiOiIyMzM4NmY2OS05ZmI1LTRhN2UtYmZkMC03ZjVlOGRlMjg0N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lbiIsIkxhc3ROYW1lIjoiR2FvIiwiUHJvdGVjdGVkIjpmYWxzZSwiU2V4IjowLCJDcmVhdGVkQnkiOiJfTGVub3ZvIiwiQ3JlYXRlZE9uIjoiMjAyMS0wOS0wMlQwMToyMDoxOSIsIk1vZGlmaWVkQnkiOiJfTGVub3ZvIiwiSWQiOiJhOWIzYzM4MS1kNWE1LTQ5NDctOGRhYy1hODE2N2M1OGFlMDgiLCJNb2RpZmllZE9uIjoiMjAyMS0wOS0wMlQwMToyMDox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XSwiQ2l0YXRpb25LZXlVcGRhdGVUeXBlIjowLCJDb2xsYWJvcmF0b3JzIjpbXSwiRG9pIjoiMTAuMTAxNi9qLmNvbXBlbnZ1cmJzeXMuMjAyMC4xMDE0NT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tcGVudnVyYnN5cy4yMDIwLjEwMTQ1OSIsIlVyaVN0cmluZyI6Imh0dHBzOi8vZG9pLm9yZy8xMC4xMDE2L2ouY29tcGVudnVyYnN5cy4yMDIwLjEwMTQ1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NjoxNToyNCIsIk1vZGlmaWVkQnkiOiJfTGVub3ZvIiwiSWQiOiI4NGFmNTU1MC05YTllLTRhYjktYmU0Zi1lMzJjNThhMzA4MzciLCJNb2RpZmllZE9uIjoiMjAyMS0wOS0wMlQwNjoxNToyNCIsIlByb2plY3QiOnsiJHJlZiI6IjUifX1dLCJPcmdhbml6YXRpb25zIjpbXSwiT3RoZXJzSW52b2x2ZWQiOltdLCJQYWdlUmFuZ2UiOiI8c3A+XHJcbiAgPG4+MTAxNDU5PC9uPlxyXG4gIDxpbj50cnVlPC9pbj5cclxuICA8b3M+MTAxNDU5PC9vcz5cclxuICA8cHM+MTAxNDU5PC9wcz5cclxuPC9zcD5cclxuPG9zPjEwMTQ1OTwvb3M+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xNi9qLmNvbXBlbnZ1cmJzeXMuMjAxNy4wNC4wMDIiLCJVcmlTdHJpbmciOiJodHRwczovL2RvaS5vcmcvMTAuMTAxNi9qLmNvbXBlbnZ1cmJzeXMuMjAxNy4wNC4wMDI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xNi9qLmNvbXBlbnZ1cmJzeXMuMjAxNy4wNC4wMTMiLCJVcmlTdHJpbmciOiJodHRwczovL2RvaS5vcmcvMTAuMTAxNi9qLmNvbXBlbnZ1cmJzeXMuMjAxNy4wNC4wMTM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}</w:delInstrText>
            </w:r>
          </w:del>
          <w:r w:rsidR="00F9625D" w:rsidRPr="00424860">
            <w:rPr>
              <w:noProof/>
            </w:rPr>
            <w:fldChar w:fldCharType="separate"/>
          </w:r>
          <w:r w:rsidR="0091379F">
            <w:rPr>
              <w:noProof/>
            </w:rPr>
            <w:t>(Gao et al., 2020; Pérez-Molina, Sliuzas, Flacke, &amp; Jetten, 2017; Shafizadeh-Moghadam et al., 2017)</w:t>
          </w:r>
          <w:r w:rsidR="00F9625D" w:rsidRPr="00424860">
            <w:rPr>
              <w:noProof/>
            </w:rPr>
            <w:fldChar w:fldCharType="end"/>
          </w:r>
        </w:sdtContent>
      </w:sdt>
      <w:r w:rsidR="0004752D" w:rsidRPr="00D212D9">
        <w:rPr>
          <w:lang w:val="es-ES"/>
        </w:rPr>
        <w:t>.</w:t>
      </w:r>
      <w:r w:rsidR="009308AA" w:rsidRPr="00D212D9">
        <w:rPr>
          <w:lang w:val="es-ES"/>
        </w:rPr>
        <w:t xml:space="preserve"> </w:t>
      </w:r>
    </w:p>
    <w:p w14:paraId="36DA846E" w14:textId="0DAD0486" w:rsidR="009425EE" w:rsidRPr="00D212D9" w:rsidRDefault="00CF050D" w:rsidP="009425EE">
      <w:pPr>
        <w:pStyle w:val="Heading2"/>
        <w:rPr>
          <w:rFonts w:cstheme="majorHAnsi"/>
        </w:rPr>
      </w:pPr>
      <w:r w:rsidRPr="00D212D9">
        <w:rPr>
          <w:rFonts w:cstheme="majorHAnsi"/>
        </w:rPr>
        <w:t>4</w:t>
      </w:r>
      <w:r w:rsidR="009425EE" w:rsidRPr="00D212D9">
        <w:rPr>
          <w:rFonts w:cstheme="majorHAnsi"/>
        </w:rPr>
        <w:t>.4</w:t>
      </w:r>
      <w:r w:rsidR="006721E2" w:rsidRPr="00D212D9">
        <w:rPr>
          <w:rFonts w:cstheme="majorHAnsi"/>
        </w:rPr>
        <w:t>.</w:t>
      </w:r>
      <w:r w:rsidR="009425EE" w:rsidRPr="00D212D9">
        <w:rPr>
          <w:rFonts w:cstheme="majorHAnsi"/>
        </w:rPr>
        <w:t xml:space="preserve"> </w:t>
      </w:r>
      <w:r w:rsidR="001E25EB" w:rsidRPr="00D212D9">
        <w:rPr>
          <w:rFonts w:cstheme="majorHAnsi"/>
        </w:rPr>
        <w:t xml:space="preserve">Predicting </w:t>
      </w:r>
      <w:r w:rsidR="00CB1240" w:rsidRPr="00D212D9">
        <w:rPr>
          <w:rFonts w:cstheme="majorHAnsi"/>
        </w:rPr>
        <w:t xml:space="preserve">urban </w:t>
      </w:r>
      <w:r w:rsidR="00B62DD9">
        <w:rPr>
          <w:rFonts w:cstheme="majorHAnsi"/>
        </w:rPr>
        <w:t xml:space="preserve">land-use </w:t>
      </w:r>
      <w:r w:rsidR="001E25EB" w:rsidRPr="00D212D9">
        <w:rPr>
          <w:rFonts w:cstheme="majorHAnsi"/>
        </w:rPr>
        <w:t>change</w:t>
      </w:r>
      <w:r w:rsidR="001625A3">
        <w:rPr>
          <w:rFonts w:cstheme="majorHAnsi"/>
        </w:rPr>
        <w:t>s</w:t>
      </w:r>
      <w:r w:rsidR="001E25EB" w:rsidRPr="00D212D9">
        <w:rPr>
          <w:rFonts w:cstheme="majorHAnsi"/>
        </w:rPr>
        <w:t xml:space="preserve"> </w:t>
      </w:r>
      <w:r w:rsidR="008161E8" w:rsidRPr="00D212D9">
        <w:rPr>
          <w:rFonts w:cstheme="majorHAnsi"/>
        </w:rPr>
        <w:t xml:space="preserve">for </w:t>
      </w:r>
      <w:r w:rsidR="002F4534">
        <w:rPr>
          <w:rFonts w:cstheme="majorHAnsi"/>
        </w:rPr>
        <w:t xml:space="preserve">formulating </w:t>
      </w:r>
      <w:r w:rsidR="001333EB" w:rsidRPr="00D212D9">
        <w:rPr>
          <w:rFonts w:cstheme="majorHAnsi"/>
        </w:rPr>
        <w:t>policy</w:t>
      </w:r>
    </w:p>
    <w:p w14:paraId="1DFB6D78" w14:textId="7F71B49C" w:rsidR="00A34BCE" w:rsidRPr="00424860" w:rsidRDefault="00B27D30" w:rsidP="636E53E6">
      <w:pPr>
        <w:spacing w:line="257" w:lineRule="auto"/>
      </w:pPr>
      <w:r w:rsidRPr="00424860">
        <w:t>A total</w:t>
      </w:r>
      <w:r w:rsidR="414571D4" w:rsidRPr="00424860">
        <w:t xml:space="preserve"> area</w:t>
      </w:r>
      <w:r w:rsidRPr="00424860">
        <w:t xml:space="preserve"> of</w:t>
      </w:r>
      <w:r w:rsidR="00426F54" w:rsidRPr="00424860">
        <w:t xml:space="preserve"> </w:t>
      </w:r>
      <w:r w:rsidR="008F2805" w:rsidRPr="00424860">
        <w:t>4.67</w:t>
      </w:r>
      <w:r w:rsidR="00426F54" w:rsidRPr="00424860">
        <w:t xml:space="preserve"> × 10</w:t>
      </w:r>
      <w:r w:rsidR="00426F54" w:rsidRPr="00424860">
        <w:rPr>
          <w:vertAlign w:val="superscript"/>
        </w:rPr>
        <w:t>4</w:t>
      </w:r>
      <w:r w:rsidR="00426F54" w:rsidRPr="00424860">
        <w:t xml:space="preserve"> km</w:t>
      </w:r>
      <w:r w:rsidR="00426F54" w:rsidRPr="00424860">
        <w:rPr>
          <w:vertAlign w:val="superscript"/>
        </w:rPr>
        <w:t>2</w:t>
      </w:r>
      <w:r w:rsidR="00426F54" w:rsidRPr="00424860">
        <w:t xml:space="preserve"> </w:t>
      </w:r>
      <w:r w:rsidR="06DD00BF" w:rsidRPr="00424860">
        <w:t>is</w:t>
      </w:r>
      <w:r w:rsidR="00A45B29" w:rsidRPr="00424860">
        <w:t xml:space="preserve"> predicted to be </w:t>
      </w:r>
      <w:r w:rsidR="00117F59" w:rsidRPr="00424860">
        <w:t xml:space="preserve">urbanized </w:t>
      </w:r>
      <w:r w:rsidR="0010637B" w:rsidRPr="00424860">
        <w:t xml:space="preserve">in the North China Plain </w:t>
      </w:r>
      <w:r w:rsidR="00416B1F">
        <w:t>between</w:t>
      </w:r>
      <w:r w:rsidR="00350B68" w:rsidRPr="00424860">
        <w:t xml:space="preserve"> 20</w:t>
      </w:r>
      <w:r w:rsidR="00BE5CD3" w:rsidRPr="00424860">
        <w:t>18</w:t>
      </w:r>
      <w:r w:rsidR="00350B68" w:rsidRPr="00424860">
        <w:t xml:space="preserve"> </w:t>
      </w:r>
      <w:r w:rsidR="00416B1F">
        <w:t>and</w:t>
      </w:r>
      <w:r w:rsidR="00350B68" w:rsidRPr="00424860">
        <w:t xml:space="preserve"> 2030 </w:t>
      </w:r>
      <w:r w:rsidR="003344B8" w:rsidRPr="00424860">
        <w:t>(</w:t>
      </w:r>
      <w:r w:rsidR="00BE5CD3" w:rsidRPr="00424860">
        <w:rPr>
          <w:highlight w:val="yellow"/>
        </w:rPr>
        <w:fldChar w:fldCharType="begin"/>
      </w:r>
      <w:r w:rsidR="00BE5CD3" w:rsidRPr="00424860">
        <w:instrText xml:space="preserve"> REF _Ref82635902 \h </w:instrText>
      </w:r>
      <w:r w:rsidR="00BE5CD3" w:rsidRPr="00424860">
        <w:rPr>
          <w:highlight w:val="yellow"/>
        </w:rPr>
      </w:r>
      <w:r w:rsidR="00BE5CD3" w:rsidRPr="00424860">
        <w:rPr>
          <w:highlight w:val="yellow"/>
        </w:rPr>
        <w:fldChar w:fldCharType="separate"/>
      </w:r>
      <w:r w:rsidR="0097057B" w:rsidRPr="002254FA">
        <w:t xml:space="preserve">Table </w:t>
      </w:r>
      <w:r w:rsidR="0097057B">
        <w:rPr>
          <w:i/>
          <w:iCs/>
          <w:noProof/>
        </w:rPr>
        <w:t>5</w:t>
      </w:r>
      <w:r w:rsidR="00BE5CD3" w:rsidRPr="00424860">
        <w:rPr>
          <w:highlight w:val="yellow"/>
        </w:rPr>
        <w:fldChar w:fldCharType="end"/>
      </w:r>
      <w:r w:rsidR="003344B8" w:rsidRPr="00424860">
        <w:t>)</w:t>
      </w:r>
      <w:r w:rsidR="751A3CC7" w:rsidRPr="00424860">
        <w:t>.</w:t>
      </w:r>
      <w:r w:rsidR="00F44F28" w:rsidRPr="00424860">
        <w:t xml:space="preserve"> </w:t>
      </w:r>
      <w:r w:rsidR="66E9990F" w:rsidRPr="00424860">
        <w:t>T</w:t>
      </w:r>
      <w:r w:rsidR="00817D5C" w:rsidRPr="00424860">
        <w:t xml:space="preserve">he </w:t>
      </w:r>
      <w:r w:rsidR="009025BC" w:rsidRPr="00424860">
        <w:t>three provinces with the highest</w:t>
      </w:r>
      <w:r w:rsidR="005C0BDC" w:rsidRPr="00424860">
        <w:t xml:space="preserve"> </w:t>
      </w:r>
      <w:r w:rsidR="00416B1F">
        <w:t xml:space="preserve">rates of </w:t>
      </w:r>
      <w:r w:rsidR="005C0BDC" w:rsidRPr="00424860">
        <w:t xml:space="preserve">urban </w:t>
      </w:r>
      <w:r w:rsidR="009025BC" w:rsidRPr="00424860">
        <w:t xml:space="preserve">area </w:t>
      </w:r>
      <w:r w:rsidR="005C0BDC" w:rsidRPr="00424860">
        <w:t>increase</w:t>
      </w:r>
      <w:r w:rsidR="009025BC" w:rsidRPr="00424860">
        <w:t xml:space="preserve"> </w:t>
      </w:r>
      <w:r w:rsidR="00BB0A78" w:rsidRPr="00424860">
        <w:t>(</w:t>
      </w:r>
      <w:r w:rsidR="00574295" w:rsidRPr="00424860">
        <w:t>Anhui, Jiangsu, and Henan</w:t>
      </w:r>
      <w:r w:rsidR="00BB0A78" w:rsidRPr="00424860">
        <w:t>)</w:t>
      </w:r>
      <w:r w:rsidR="005C0BDC" w:rsidRPr="00424860">
        <w:t xml:space="preserve"> </w:t>
      </w:r>
      <w:r w:rsidR="009025BC" w:rsidRPr="00424860">
        <w:t xml:space="preserve">were all in the </w:t>
      </w:r>
      <w:r w:rsidR="00FE2303" w:rsidRPr="00424860">
        <w:t>sou</w:t>
      </w:r>
      <w:r w:rsidR="009025BC" w:rsidRPr="00424860">
        <w:t>thern part</w:t>
      </w:r>
      <w:r w:rsidRPr="00424860">
        <w:t xml:space="preserve"> </w:t>
      </w:r>
      <w:r w:rsidR="00416B1F">
        <w:t xml:space="preserve">of the region </w:t>
      </w:r>
      <w:r w:rsidRPr="00424860">
        <w:t>(</w:t>
      </w:r>
      <w:r w:rsidR="002519F2" w:rsidRPr="00424860">
        <w:fldChar w:fldCharType="begin"/>
      </w:r>
      <w:r w:rsidR="002519F2" w:rsidRPr="00424860">
        <w:instrText xml:space="preserve"> REF _Ref81459809 \h </w:instrText>
      </w:r>
      <w:r w:rsidR="002519F2" w:rsidRPr="00424860">
        <w:fldChar w:fldCharType="separate"/>
      </w:r>
      <w:r w:rsidR="0097057B" w:rsidRPr="00B06860">
        <w:t>Fig</w:t>
      </w:r>
      <w:r w:rsidR="0097057B">
        <w:t>.</w:t>
      </w:r>
      <w:r w:rsidR="0097057B" w:rsidRPr="00B06860">
        <w:t xml:space="preserve"> </w:t>
      </w:r>
      <w:r w:rsidR="0097057B">
        <w:rPr>
          <w:i/>
          <w:iCs/>
          <w:noProof/>
        </w:rPr>
        <w:t>2</w:t>
      </w:r>
      <w:r w:rsidR="002519F2" w:rsidRPr="00424860">
        <w:fldChar w:fldCharType="end"/>
      </w:r>
      <w:r w:rsidRPr="00424860">
        <w:t>)</w:t>
      </w:r>
      <w:r w:rsidR="009025BC" w:rsidRPr="00424860">
        <w:t>.</w:t>
      </w:r>
      <w:r w:rsidR="00713D3F" w:rsidRPr="00424860">
        <w:t xml:space="preserve"> </w:t>
      </w:r>
      <w:r w:rsidR="007428FD" w:rsidRPr="00424860">
        <w:t xml:space="preserve">Our </w:t>
      </w:r>
      <w:r w:rsidR="008B6B9D">
        <w:t xml:space="preserve">projections for 2030 also capture </w:t>
      </w:r>
      <w:r w:rsidR="00360EAF">
        <w:t xml:space="preserve">urban development in </w:t>
      </w:r>
      <w:r w:rsidR="007B2AA8">
        <w:t xml:space="preserve">the </w:t>
      </w:r>
      <w:r w:rsidR="00526061" w:rsidRPr="00424860">
        <w:t>t</w:t>
      </w:r>
      <w:r w:rsidR="000068A7" w:rsidRPr="00424860">
        <w:t>hree megacity</w:t>
      </w:r>
      <w:r w:rsidR="007B2AA8">
        <w:t xml:space="preserve"> </w:t>
      </w:r>
      <w:r w:rsidR="000068A7" w:rsidRPr="00424860">
        <w:t>group</w:t>
      </w:r>
      <w:r w:rsidR="007B2AA8">
        <w:t>s</w:t>
      </w:r>
      <w:r w:rsidR="00526061" w:rsidRPr="00424860">
        <w:t xml:space="preserve"> (</w:t>
      </w:r>
      <w:r w:rsidR="0045014F" w:rsidRPr="00424860">
        <w:t>Beijing-Tianjin-Hebei, the Yangtze River Delta, and the Central Plains</w:t>
      </w:r>
      <w:r w:rsidR="00526061" w:rsidRPr="00424860">
        <w:t xml:space="preserve">) </w:t>
      </w:r>
      <w:r w:rsidR="001926B1" w:rsidRPr="00424860">
        <w:t xml:space="preserve">that account for one-third of </w:t>
      </w:r>
      <w:r w:rsidR="007B2AA8">
        <w:t xml:space="preserve">China’s </w:t>
      </w:r>
      <w:r w:rsidR="001926B1" w:rsidRPr="00424860">
        <w:t xml:space="preserve">GDP </w:t>
      </w:r>
      <w:sdt>
        <w:sdtPr>
          <w:alias w:val="To edit, see citavi.com/edit"/>
          <w:tag w:val="CitaviPlaceholder#734eb9bd-5d95-4dac-a6c7-9f83bef43d06"/>
          <w:id w:val="1443951778"/>
          <w:placeholder>
            <w:docPart w:val="0157C7450F9044CD87FA60AFBA9B4DEA"/>
          </w:placeholder>
        </w:sdtPr>
        <w:sdtEndPr/>
        <w:sdtContent>
          <w:r w:rsidR="00A0208F" w:rsidRPr="00424860">
            <w:fldChar w:fldCharType="begin"/>
          </w:r>
          <w:ins w:id="377" w:author="JINZHU WANG" w:date="2022-05-09T12:43:00Z">
            <w:r w:rsidR="001221F6"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5MDhlNzU4LTI3OWQtNGUwMi1hYzBmLWRkOWY0OTI2YzlkNCIsIlJhbmdlTGVuZ3RoIjo0NywiUmVmZXJlbmNlSWQiOiJjMzViZjJlNy1jMjUzLTQ2NTgtYjQ3Ni0xZDBhMzE1MTNlMTQiLCJSZWZlcmVuY2UiOnsiJGlkIjoiMyIsIiR0eXBlIjoiU3dpc3NBY2FkZW1pYy5DaXRhdmkuUmVmZXJlbmNlLCBTd2lzc0FjYWRlbWljLkNpdGF2aSIsIkFic3RyYWN0Q29tcGxleGl0eSI6MCwiQWJzdHJhY3RTb3VyY2VUZXh0Rm9ybWF0IjowLCJBY2Nlc3NEYXRlIjoiTm92LiA2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zdGF0cy5nb3YuY24vdGpzai9uZHNqLzIwMTkvaW5kZXhjaC5odG0iLCJVcmlTdHJpbmciOiJodHRwOi8vd3d3LnN0YXRzLmdvdi5jbi90anNqL25kc2ovMjAxOS9pbmRleGNoLmh0b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}</w:instrText>
            </w:r>
          </w:ins>
          <w:del w:id="378" w:author="JINZHU WANG" w:date="2022-05-09T12:43:00Z">
            <w:r w:rsidR="00651994" w:rsidDel="001221F6"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5MDhlNzU4LTI3OWQtNGUwMi1hYzBmLWRkOWY0OTI2YzlkNCIsIlJhbmdlTGVuZ3RoIjo0NywiUmVmZXJlbmNlSWQiOiJjMzViZjJlNy1jMjUzLTQ2NTgtYjQ3Ni0xZDBhMzE1MTNlMTQiLCJSZWZlcmVuY2UiOnsiJGlkIjoiMyIsIiR0eXBlIjoiU3dpc3NBY2FkZW1pYy5DaXRhdmkuUmVmZXJlbmNlLCBTd2lzc0FjYWRlbWljLkNpdGF2aSIsIkFic3RyYWN0Q29tcGxleGl0eSI6MCwiQWJzdHJhY3RTb3VyY2VUZXh0Rm9ybWF0IjowLCJBY2Nlc3NEYXRlIjoiTm92LiA2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zdGF0cy5nb3YuY24vdGpzai9uZHNqLzIwMTkvaW5kZXhjaC5odG0iLCJVcmlTdHJpbmciOiJodHRwOi8vd3d3LnN0YXRzLmdvdi5jbi90anNqL25kc2ovMjAxOS9pbmRleGNoLmh0b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}</w:delInstrText>
            </w:r>
          </w:del>
          <w:r w:rsidR="00A0208F" w:rsidRPr="00424860">
            <w:fldChar w:fldCharType="separate"/>
          </w:r>
          <w:r w:rsidR="0091379F">
            <w:t>(National Bureau of Statistics of China, 2019b)</w:t>
          </w:r>
          <w:r w:rsidR="00A0208F" w:rsidRPr="00424860">
            <w:fldChar w:fldCharType="end"/>
          </w:r>
        </w:sdtContent>
      </w:sdt>
      <w:r w:rsidR="00D848FD" w:rsidRPr="00424860">
        <w:t>.</w:t>
      </w:r>
      <w:r w:rsidR="0020282F" w:rsidRPr="00424860">
        <w:t xml:space="preserve"> The strategic development plan </w:t>
      </w:r>
      <w:r w:rsidR="007B2AA8">
        <w:t>for</w:t>
      </w:r>
      <w:r w:rsidR="0020282F" w:rsidRPr="00424860">
        <w:t xml:space="preserve"> China</w:t>
      </w:r>
      <w:r w:rsidR="00D5504E" w:rsidRPr="00424860">
        <w:t xml:space="preserve"> can</w:t>
      </w:r>
      <w:r w:rsidR="00B773E7" w:rsidRPr="00424860">
        <w:t xml:space="preserve"> benefit from </w:t>
      </w:r>
      <w:r w:rsidR="00375CD4" w:rsidRPr="00424860">
        <w:t>the</w:t>
      </w:r>
      <w:r w:rsidR="00B773E7" w:rsidRPr="00424860">
        <w:t xml:space="preserve"> prediction</w:t>
      </w:r>
      <w:r w:rsidR="007B2AA8">
        <w:t>s</w:t>
      </w:r>
      <w:r w:rsidR="00B773E7" w:rsidRPr="00424860">
        <w:t xml:space="preserve"> </w:t>
      </w:r>
      <w:r w:rsidR="007B2AA8">
        <w:t xml:space="preserve">arising out </w:t>
      </w:r>
      <w:r w:rsidR="00375CD4" w:rsidRPr="00424860">
        <w:t>of this study in</w:t>
      </w:r>
      <w:r w:rsidR="00B773E7" w:rsidRPr="00424860">
        <w:t xml:space="preserve"> </w:t>
      </w:r>
      <w:r w:rsidR="00375CD4" w:rsidRPr="00424860">
        <w:t xml:space="preserve">identifying </w:t>
      </w:r>
      <w:r w:rsidR="00524743" w:rsidRPr="00424860">
        <w:t xml:space="preserve">potential </w:t>
      </w:r>
      <w:r w:rsidR="00CA2427" w:rsidRPr="00424860">
        <w:t>soci</w:t>
      </w:r>
      <w:r w:rsidR="000617D8">
        <w:t>o</w:t>
      </w:r>
      <w:r w:rsidR="00CA2427" w:rsidRPr="00424860">
        <w:t xml:space="preserve">economic </w:t>
      </w:r>
      <w:r w:rsidR="00524743" w:rsidRPr="00424860">
        <w:t>hazard</w:t>
      </w:r>
      <w:r w:rsidR="00454352" w:rsidRPr="00424860">
        <w:t>s</w:t>
      </w:r>
      <w:r w:rsidR="00CA2427" w:rsidRPr="00424860">
        <w:t xml:space="preserve"> originat</w:t>
      </w:r>
      <w:r w:rsidR="00454352" w:rsidRPr="00424860">
        <w:t>ing</w:t>
      </w:r>
      <w:r w:rsidR="00CA2427" w:rsidRPr="00424860">
        <w:t xml:space="preserve"> from </w:t>
      </w:r>
      <w:r w:rsidR="00A107CC">
        <w:t>projected</w:t>
      </w:r>
      <w:r w:rsidR="00A107CC" w:rsidRPr="00424860">
        <w:t xml:space="preserve"> </w:t>
      </w:r>
      <w:r w:rsidR="00CA2427" w:rsidRPr="00424860">
        <w:t xml:space="preserve">urban expansion, </w:t>
      </w:r>
      <w:r w:rsidR="00D114E3" w:rsidRPr="00424860">
        <w:t xml:space="preserve">and </w:t>
      </w:r>
      <w:r w:rsidR="001865B6" w:rsidRPr="00424860">
        <w:t xml:space="preserve">our simulation </w:t>
      </w:r>
      <w:r w:rsidR="00DA42A4">
        <w:t>can</w:t>
      </w:r>
      <w:r w:rsidR="00444110" w:rsidRPr="00424860">
        <w:t xml:space="preserve"> assist policy formulation </w:t>
      </w:r>
      <w:r w:rsidR="00C50D55" w:rsidRPr="00424860">
        <w:t xml:space="preserve">that </w:t>
      </w:r>
      <w:r w:rsidR="007B2AA8">
        <w:t xml:space="preserve">is </w:t>
      </w:r>
      <w:r w:rsidR="004A7100">
        <w:t>tailored</w:t>
      </w:r>
      <w:r w:rsidR="004A7100" w:rsidRPr="00424860">
        <w:t xml:space="preserve"> </w:t>
      </w:r>
      <w:r w:rsidR="00C50D55" w:rsidRPr="00424860">
        <w:t xml:space="preserve">to the </w:t>
      </w:r>
      <w:r w:rsidR="004A7100">
        <w:t>expected rate, location, and patterns of</w:t>
      </w:r>
      <w:r w:rsidR="004A7100" w:rsidRPr="00424860">
        <w:t xml:space="preserve"> </w:t>
      </w:r>
      <w:r w:rsidR="003B0480" w:rsidRPr="00424860">
        <w:t>urbanization</w:t>
      </w:r>
      <w:r w:rsidR="00C50D55" w:rsidRPr="00424860">
        <w:t>.</w:t>
      </w:r>
      <w:r w:rsidR="001939F1" w:rsidRPr="00424860">
        <w:t xml:space="preserve"> </w:t>
      </w:r>
      <w:r w:rsidR="1E91ABB9" w:rsidRPr="00424860">
        <w:rPr>
          <w:rFonts w:ascii="Calibri" w:eastAsia="Calibri" w:hAnsi="Calibri" w:cs="Calibri"/>
          <w:color w:val="000000" w:themeColor="text1"/>
        </w:rPr>
        <w:t xml:space="preserve">The competition between urban development and food production </w:t>
      </w:r>
      <w:r w:rsidR="1E91ABB9" w:rsidRPr="00424860">
        <w:rPr>
          <w:rFonts w:ascii="Calibri" w:eastAsia="Calibri" w:hAnsi="Calibri" w:cs="Calibri"/>
        </w:rPr>
        <w:t>in the study area</w:t>
      </w:r>
      <w:r w:rsidR="006C2C37" w:rsidRPr="00424860">
        <w:rPr>
          <w:rFonts w:ascii="Calibri" w:eastAsia="Calibri" w:hAnsi="Calibri" w:cs="Calibri"/>
        </w:rPr>
        <w:t xml:space="preserve"> is </w:t>
      </w:r>
      <w:r w:rsidR="00B94601">
        <w:rPr>
          <w:rFonts w:ascii="Calibri" w:eastAsia="Calibri" w:hAnsi="Calibri" w:cs="Calibri"/>
        </w:rPr>
        <w:t>a critical issue</w:t>
      </w:r>
      <w:r w:rsidR="00B94601" w:rsidRPr="00424860">
        <w:rPr>
          <w:rFonts w:ascii="Calibri" w:eastAsia="Calibri" w:hAnsi="Calibri" w:cs="Calibri"/>
        </w:rPr>
        <w:t xml:space="preserve"> </w:t>
      </w:r>
      <w:r w:rsidR="1E91ABB9" w:rsidRPr="00424860">
        <w:rPr>
          <w:rFonts w:ascii="Calibri" w:eastAsia="Calibri" w:hAnsi="Calibri" w:cs="Calibri"/>
        </w:rPr>
        <w:t>for China’s food security (Jin et al.</w:t>
      </w:r>
      <w:r w:rsidR="007B2AA8">
        <w:rPr>
          <w:rFonts w:ascii="Calibri" w:eastAsia="Calibri" w:hAnsi="Calibri" w:cs="Calibri"/>
        </w:rPr>
        <w:t>,</w:t>
      </w:r>
      <w:r w:rsidR="1E91ABB9" w:rsidRPr="00424860">
        <w:rPr>
          <w:rFonts w:ascii="Calibri" w:eastAsia="Calibri" w:hAnsi="Calibri" w:cs="Calibri"/>
        </w:rPr>
        <w:t xml:space="preserve"> 2019). Pressure on arable land could be alleviated by making use of our more granular </w:t>
      </w:r>
      <w:r w:rsidR="007B2AA8">
        <w:rPr>
          <w:rFonts w:ascii="Calibri" w:eastAsia="Calibri" w:hAnsi="Calibri" w:cs="Calibri"/>
        </w:rPr>
        <w:t xml:space="preserve">predictions of </w:t>
      </w:r>
      <w:r w:rsidR="1E91ABB9" w:rsidRPr="00424860">
        <w:rPr>
          <w:rFonts w:ascii="Calibri" w:eastAsia="Calibri" w:hAnsi="Calibri" w:cs="Calibri"/>
        </w:rPr>
        <w:t xml:space="preserve">future urban </w:t>
      </w:r>
      <w:r w:rsidR="007B2AA8">
        <w:rPr>
          <w:rFonts w:ascii="Calibri" w:eastAsia="Calibri" w:hAnsi="Calibri" w:cs="Calibri"/>
        </w:rPr>
        <w:t>development</w:t>
      </w:r>
      <w:r w:rsidR="1E91ABB9" w:rsidRPr="00424860">
        <w:rPr>
          <w:rFonts w:ascii="Calibri" w:eastAsia="Calibri" w:hAnsi="Calibri" w:cs="Calibri"/>
        </w:rPr>
        <w:t xml:space="preserve"> because th</w:t>
      </w:r>
      <w:r w:rsidR="0975E143" w:rsidRPr="00424860">
        <w:rPr>
          <w:rFonts w:ascii="Calibri" w:eastAsia="Calibri" w:hAnsi="Calibri" w:cs="Calibri"/>
        </w:rPr>
        <w:t>ey</w:t>
      </w:r>
      <w:r w:rsidR="1E91ABB9" w:rsidRPr="00424860">
        <w:rPr>
          <w:rFonts w:ascii="Calibri" w:eastAsia="Calibri" w:hAnsi="Calibri" w:cs="Calibri"/>
        </w:rPr>
        <w:t xml:space="preserve"> enable the</w:t>
      </w:r>
      <w:r w:rsidR="00DF3CDE" w:rsidRPr="00424860">
        <w:rPr>
          <w:rFonts w:ascii="Calibri" w:eastAsia="Calibri" w:hAnsi="Calibri" w:cs="Calibri"/>
        </w:rPr>
        <w:t xml:space="preserve"> </w:t>
      </w:r>
      <w:r w:rsidR="1E91ABB9" w:rsidRPr="00424860">
        <w:rPr>
          <w:rFonts w:ascii="Calibri" w:eastAsia="Calibri" w:hAnsi="Calibri" w:cs="Calibri"/>
        </w:rPr>
        <w:t>development of plans/policies to reduce food production loss</w:t>
      </w:r>
      <w:r w:rsidR="007B2AA8">
        <w:rPr>
          <w:rFonts w:ascii="Calibri" w:eastAsia="Calibri" w:hAnsi="Calibri" w:cs="Calibri"/>
        </w:rPr>
        <w:t>es</w:t>
      </w:r>
      <w:r w:rsidR="1E91ABB9" w:rsidRPr="00424860">
        <w:rPr>
          <w:rFonts w:ascii="Calibri" w:eastAsia="Calibri" w:hAnsi="Calibri" w:cs="Calibri"/>
        </w:rPr>
        <w:t xml:space="preserve"> that would otherwise arise from </w:t>
      </w:r>
      <w:r w:rsidR="1E91ABB9" w:rsidRPr="00424860">
        <w:rPr>
          <w:rFonts w:ascii="Calibri" w:eastAsia="Calibri" w:hAnsi="Calibri" w:cs="Calibri"/>
          <w:color w:val="000000" w:themeColor="text1"/>
        </w:rPr>
        <w:t>urban expansion</w:t>
      </w:r>
      <w:sdt>
        <w:sdtPr>
          <w:alias w:val="To edit, see citavi.com/edit"/>
          <w:tag w:val="CitaviPlaceholder#cb695023-ff33-43a4-8dbb-b12c71ca1a68"/>
          <w:id w:val="-1262141003"/>
          <w:placeholder>
            <w:docPart w:val="E657025751B44E9AB76C332E5A082208"/>
          </w:placeholder>
        </w:sdtPr>
        <w:sdtEndPr/>
        <w:sdtContent>
          <w:r w:rsidR="006223FD" w:rsidRPr="00424860">
            <w:t xml:space="preserve"> </w:t>
          </w:r>
          <w:r w:rsidR="006223FD" w:rsidRPr="00424860">
            <w:fldChar w:fldCharType="begin"/>
          </w:r>
          <w:ins w:id="379" w:author="JINZHU WANG" w:date="2022-05-09T12:43:00Z">
            <w:r w:rsidR="001221F6"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kNTdhODA1LTEwZDMtNDFlNS1hMmU2LWQ2MDg5Y2E4N2EzZSIsIlJhbmdlTGVuZ3RoIjoxOCwiUmVmZXJlbmNlSWQiOiIxMTIwYmE4Ni1iN2I2LTQzZmYtOWQ0ZC02YzBjZmMyN2NiY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0ZWNoZm9yZS4yMDE5LjAxLjAwNCIsIlVyaVN0cmluZyI6Imh0dHBzOi8vZG9pLm9yZy8xMC4xMDE2L2oudGVjaGZvcmUuMjAxOS4wMS4wM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}</w:instrText>
            </w:r>
          </w:ins>
          <w:del w:id="380" w:author="JINZHU WANG" w:date="2022-05-09T12:43:00Z">
            <w:r w:rsidR="0091379F" w:rsidDel="001221F6"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kNTdhODA1LTEwZDMtNDFlNS1hMmU2LWQ2MDg5Y2E4N2EzZSIsIlJhbmdlTGVuZ3RoIjoxOCwiUmVmZXJlbmNlSWQiOiIxMTIwYmE4Ni1iN2I2LTQzZmYtOWQ0ZC02YzBjZmMyN2NiY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0ZWNoZm9yZS4yMDE5LjAxLjAwNCIsIlVyaVN0cmluZyI6Imh0dHBzOi8vZG9pLm9yZy8xMC4xMDE2L2oudGVjaGZvcmUuMjAxOS4wMS4wM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}</w:delInstrText>
            </w:r>
          </w:del>
          <w:r w:rsidR="006223FD" w:rsidRPr="00424860">
            <w:fldChar w:fldCharType="separate"/>
          </w:r>
          <w:r w:rsidR="0091379F">
            <w:t>(Jin et al., 2019)</w:t>
          </w:r>
          <w:r w:rsidR="006223FD" w:rsidRPr="00424860">
            <w:fldChar w:fldCharType="end"/>
          </w:r>
        </w:sdtContent>
      </w:sdt>
      <w:r w:rsidR="1E91ABB9" w:rsidRPr="00424860">
        <w:rPr>
          <w:rFonts w:ascii="Calibri" w:eastAsia="Calibri" w:hAnsi="Calibri" w:cs="Calibri"/>
          <w:color w:val="000000" w:themeColor="text1"/>
        </w:rPr>
        <w:t>.</w:t>
      </w:r>
      <w:r w:rsidR="006223FD" w:rsidRPr="00424860">
        <w:rPr>
          <w:rFonts w:ascii="Calibri" w:eastAsia="Calibri" w:hAnsi="Calibri" w:cs="Calibri"/>
          <w:color w:val="000000" w:themeColor="text1"/>
        </w:rPr>
        <w:t xml:space="preserve"> </w:t>
      </w:r>
      <w:r w:rsidR="0CD5157B" w:rsidRPr="00424860">
        <w:t>E</w:t>
      </w:r>
      <w:r w:rsidR="007029E0" w:rsidRPr="00424860">
        <w:t>cosystem</w:t>
      </w:r>
      <w:r w:rsidR="007B2AA8">
        <w:t xml:space="preserve"> protection</w:t>
      </w:r>
      <w:r w:rsidR="008E09AE" w:rsidRPr="00424860">
        <w:t>, biodiversity,</w:t>
      </w:r>
      <w:r w:rsidR="00BD7042" w:rsidRPr="00424860">
        <w:t xml:space="preserve"> and environment</w:t>
      </w:r>
      <w:r w:rsidR="00337A93" w:rsidRPr="00424860">
        <w:t>al</w:t>
      </w:r>
      <w:r w:rsidR="00BD7042" w:rsidRPr="00424860">
        <w:t xml:space="preserve"> conservation</w:t>
      </w:r>
      <w:r w:rsidR="5E55D9ED" w:rsidRPr="00424860">
        <w:t xml:space="preserve"> can</w:t>
      </w:r>
      <w:r w:rsidR="00BD7042" w:rsidRPr="00424860">
        <w:t xml:space="preserve"> </w:t>
      </w:r>
      <w:r w:rsidR="00CA6A64" w:rsidRPr="00424860">
        <w:t xml:space="preserve">also </w:t>
      </w:r>
      <w:r w:rsidR="40471958" w:rsidRPr="00424860">
        <w:t xml:space="preserve">greatly </w:t>
      </w:r>
      <w:r w:rsidR="007E7B69" w:rsidRPr="00424860">
        <w:t xml:space="preserve">benefit from our </w:t>
      </w:r>
      <w:r w:rsidR="00B83CB2" w:rsidRPr="00424860">
        <w:t>urban</w:t>
      </w:r>
      <w:r w:rsidR="00B94601">
        <w:t>ization</w:t>
      </w:r>
      <w:r w:rsidR="00B83CB2" w:rsidRPr="00424860">
        <w:t xml:space="preserve"> </w:t>
      </w:r>
      <w:r w:rsidR="00B94601">
        <w:t>projections</w:t>
      </w:r>
      <w:r w:rsidR="00B83CB2" w:rsidRPr="00424860">
        <w:t xml:space="preserve">. </w:t>
      </w:r>
      <w:r w:rsidR="00651F37" w:rsidRPr="00424860">
        <w:t xml:space="preserve">For example, urban land is an important proxy for </w:t>
      </w:r>
      <w:r w:rsidR="00734113" w:rsidRPr="00424860">
        <w:t>domestic water consumption</w:t>
      </w:r>
      <w:r w:rsidR="00990C3F" w:rsidRPr="00424860">
        <w:t xml:space="preserve"> </w:t>
      </w:r>
      <w:sdt>
        <w:sdtPr>
          <w:alias w:val="To edit, see citavi.com/edit"/>
          <w:tag w:val="CitaviPlaceholder#2395d52e-a53a-4b9b-8605-9125fa81dae1"/>
          <w:id w:val="-1924563219"/>
          <w:placeholder>
            <w:docPart w:val="DefaultPlaceholder_-1854013440"/>
          </w:placeholder>
        </w:sdtPr>
        <w:sdtEndPr/>
        <w:sdtContent>
          <w:r w:rsidR="00990C3F" w:rsidRPr="00424860">
            <w:fldChar w:fldCharType="begin"/>
          </w:r>
          <w:ins w:id="381" w:author="JINZHU WANG" w:date="2022-05-09T12:43:00Z">
            <w:r w:rsidR="001221F6"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jNWQ5MDQzLWQ1ZWUtNGNhMS05ZGNhLWY1MzNjNzkxODk4OCIsIlJhbmdlTGVuZ3RoIjozOSwiUmVmZXJlbmNlSWQiOiJlN2U5Y2UzZi00ZTU0LTRjYzYtYmYyYi1hNmM4MjAxNGEw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OC8xNzQ4LTkzMjYvYWFiYTUyIiwiVXJpU3RyaW5nIjoiaHR0cHM6Ly9kb2kub3JnLzEwLjEwODgvMTc0OC05MzI2L2FhYmE1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}</w:instrText>
            </w:r>
          </w:ins>
          <w:del w:id="382" w:author="JINZHU WANG" w:date="2022-05-09T12:43:00Z">
            <w:r w:rsidR="00651994" w:rsidDel="001221F6"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jNWQ5MDQzLWQ1ZWUtNGNhMS05ZGNhLWY1MzNjNzkxODk4OCIsIlJhbmdlTGVuZ3RoIjozOSwiUmVmZXJlbmNlSWQiOiJlN2U5Y2UzZi00ZTU0LTRjYzYtYmYyYi1hNmM4MjAxNGEw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OC8xNzQ4LTkzMjYvYWFiYTUyIiwiVXJpU3RyaW5nIjoiaHR0cHM6Ly9kb2kub3JnLzEwLjEwODgvMTc0OC05MzI2L2FhYmE1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}</w:delInstrText>
            </w:r>
          </w:del>
          <w:r w:rsidR="00990C3F" w:rsidRPr="00424860">
            <w:fldChar w:fldCharType="separate"/>
          </w:r>
          <w:r w:rsidR="0091379F">
            <w:t>(Hoekstra, Buurman, &amp; van Ginkel, 2018)</w:t>
          </w:r>
          <w:r w:rsidR="00990C3F" w:rsidRPr="00424860">
            <w:fldChar w:fldCharType="end"/>
          </w:r>
        </w:sdtContent>
      </w:sdt>
      <w:r w:rsidR="00651F37" w:rsidRPr="00424860">
        <w:t xml:space="preserve"> and </w:t>
      </w:r>
      <w:r w:rsidR="00A72E1A" w:rsidRPr="00424860">
        <w:t>pollution</w:t>
      </w:r>
      <w:r w:rsidR="00B317D6" w:rsidRPr="00424860">
        <w:t xml:space="preserve"> </w:t>
      </w:r>
      <w:sdt>
        <w:sdtPr>
          <w:alias w:val="To edit, see citavi.com/edit"/>
          <w:tag w:val="CitaviPlaceholder#33795652-8f1a-416a-9454-c7be7010f611"/>
          <w:id w:val="1929616128"/>
          <w:placeholder>
            <w:docPart w:val="DefaultPlaceholder_-1854013440"/>
          </w:placeholder>
        </w:sdtPr>
        <w:sdtEndPr/>
        <w:sdtContent>
          <w:r w:rsidR="00B317D6" w:rsidRPr="00424860">
            <w:fldChar w:fldCharType="begin"/>
          </w:r>
          <w:ins w:id="383" w:author="JINZHU WANG" w:date="2022-05-09T12:43:00Z">
            <w:r w:rsidR="001221F6"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jMzc2MmM1LWRiYTItNDQwOC04MGJlLTI4MWJiMTZiMmFjYiIsIlJhbmdlTGVuZ3RoIjozOCwiUmVmZXJlbmNlSWQiOiJhYjBiYjcwZi05N2IzLTQ5NDktYjkwMi1mZGJiY2VlM2VjZ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zMDUxNDQ3NSIsIlVyaVN0cmluZyI6Imh0dHA6Ly93d3cubmNiaS5ubG0ubmloLmdvdi9wdWJtZWQvMzA1MTQ0Nz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dhbmdqIiwiQ3JlYXRlZE9uIjoiMjAyMS0xMC0yN1QwNDo1NjozNiIsIk1vZGlmaWVkQnkiOiJfV2FuZ2oiLCJJZCI6IjIxOWRjM2VmLTA4ZTgtNGViZC04YzBjLTlhYTliODRmNjJkMSIsIk1vZGlmaWVkT24iOiIyMDIxLTEwLTI3VDA0OjU2OjM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ndhc21hbi4yMDE4LjEwLjAzNCIsIlVyaVN0cmluZyI6Imh0dHBzOi8vZG9pLm9yZy8xMC4xMDE2L2oud2FzbWFuLjIwMTguMTAuMDM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}</w:instrText>
            </w:r>
          </w:ins>
          <w:del w:id="384" w:author="JINZHU WANG" w:date="2022-05-09T12:43:00Z">
            <w:r w:rsidR="0091379F" w:rsidDel="001221F6">
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jMzc2MmM1LWRiYTItNDQwOC04MGJlLTI4MWJiMTZiMmFjYiIsIlJhbmdlTGVuZ3RoIjozOCwiUmVmZXJlbmNlSWQiOiJhYjBiYjcwZi05N2IzLTQ5NDktYjkwMi1mZGJiY2VlM2VjZ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zMDUxNDQ3NSIsIlVyaVN0cmluZyI6Imh0dHA6Ly93d3cubmNiaS5ubG0ubmloLmdvdi9wdWJtZWQvMzA1MTQ0Nz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dhbmdqIiwiQ3JlYXRlZE9uIjoiMjAyMS0xMC0yN1QwNDo1NjozNiIsIk1vZGlmaWVkQnkiOiJfV2FuZ2oiLCJJZCI6IjIxOWRjM2VmLTA4ZTgtNGViZC04YzBjLTlhYTliODRmNjJkMSIsIk1vZGlmaWVkT24iOiIyMDIxLTEwLTI3VDA0OjU2OjM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ndhc21hbi4yMDE4LjEwLjAzNCIsIlVyaVN0cmluZyI6Imh0dHBzOi8vZG9pLm9yZy8xMC4xMDE2L2oud2FzbWFuLjIwMTguMTAuMDM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}</w:delInstrText>
            </w:r>
          </w:del>
          <w:r w:rsidR="00B317D6" w:rsidRPr="00424860">
            <w:fldChar w:fldCharType="separate"/>
          </w:r>
          <w:r w:rsidR="0091379F">
            <w:t>(Zeller, Towa, Degrez, &amp; Achten, 2019)</w:t>
          </w:r>
          <w:r w:rsidR="00B317D6" w:rsidRPr="00424860">
            <w:fldChar w:fldCharType="end"/>
          </w:r>
        </w:sdtContent>
      </w:sdt>
      <w:r w:rsidR="005159CE" w:rsidRPr="00424860">
        <w:t xml:space="preserve">, </w:t>
      </w:r>
      <w:r w:rsidR="009B7CFF" w:rsidRPr="00424860">
        <w:t>which</w:t>
      </w:r>
      <w:r w:rsidR="005159CE" w:rsidRPr="00424860">
        <w:t xml:space="preserve"> can be</w:t>
      </w:r>
      <w:r w:rsidR="00B0221B" w:rsidRPr="00424860">
        <w:t xml:space="preserve"> </w:t>
      </w:r>
      <w:r w:rsidR="009B7CFF" w:rsidRPr="00424860">
        <w:t>quantified</w:t>
      </w:r>
      <w:r w:rsidR="000A3DFE" w:rsidRPr="00424860">
        <w:t xml:space="preserve"> </w:t>
      </w:r>
      <w:r w:rsidR="00BD0BF3" w:rsidRPr="00424860">
        <w:t>based on</w:t>
      </w:r>
      <w:r w:rsidR="701AB4AD" w:rsidRPr="00424860">
        <w:t xml:space="preserve"> </w:t>
      </w:r>
      <w:r w:rsidR="000A3DFE" w:rsidRPr="00424860">
        <w:t>urban map</w:t>
      </w:r>
      <w:r w:rsidR="009B7CFF" w:rsidRPr="00424860">
        <w:t>s</w:t>
      </w:r>
      <w:r w:rsidR="000A3DFE" w:rsidRPr="00424860">
        <w:t>.</w:t>
      </w:r>
      <w:r w:rsidR="00CC493C" w:rsidRPr="00424860">
        <w:t xml:space="preserve"> </w:t>
      </w:r>
      <w:r w:rsidR="00481C22">
        <w:t>Finally</w:t>
      </w:r>
      <w:r w:rsidR="00CC493C" w:rsidRPr="00424860">
        <w:t>, future</w:t>
      </w:r>
      <w:r w:rsidR="00E265BB" w:rsidRPr="00424860">
        <w:t xml:space="preserve"> </w:t>
      </w:r>
      <w:r w:rsidR="009A5F71" w:rsidRPr="00424860">
        <w:t>urban layout</w:t>
      </w:r>
      <w:r w:rsidR="00481C22">
        <w:t>s</w:t>
      </w:r>
      <w:r w:rsidR="009A5F71" w:rsidRPr="00424860">
        <w:t xml:space="preserve"> </w:t>
      </w:r>
      <w:r w:rsidR="00CC493C" w:rsidRPr="00424860">
        <w:t xml:space="preserve">provide a </w:t>
      </w:r>
      <w:r w:rsidR="00C67D44" w:rsidRPr="00424860">
        <w:t xml:space="preserve">baseline for </w:t>
      </w:r>
      <w:r w:rsidR="00DE06F5" w:rsidRPr="00424860">
        <w:t>local government</w:t>
      </w:r>
      <w:r w:rsidR="598D6081" w:rsidRPr="00424860">
        <w:t>s</w:t>
      </w:r>
      <w:r w:rsidR="00DE06F5" w:rsidRPr="00424860">
        <w:t xml:space="preserve"> to </w:t>
      </w:r>
      <w:r w:rsidR="00FA1E32" w:rsidRPr="00424860">
        <w:t>address land</w:t>
      </w:r>
      <w:r w:rsidR="00C67D44" w:rsidRPr="00424860">
        <w:t>-</w:t>
      </w:r>
      <w:r w:rsidR="00FA1E32" w:rsidRPr="00424860">
        <w:t>use conflict</w:t>
      </w:r>
      <w:r w:rsidR="00C67D44" w:rsidRPr="00424860">
        <w:t>s</w:t>
      </w:r>
      <w:r w:rsidR="00FA1E32" w:rsidRPr="00424860">
        <w:t xml:space="preserve"> </w:t>
      </w:r>
      <w:r w:rsidR="00734EF7" w:rsidRPr="00424860">
        <w:t xml:space="preserve">and </w:t>
      </w:r>
      <w:r w:rsidR="005F177C" w:rsidRPr="00424860">
        <w:t>settle</w:t>
      </w:r>
      <w:r w:rsidR="005B5D5A" w:rsidRPr="00424860">
        <w:t xml:space="preserve"> competing interests among different stakeholders</w:t>
      </w:r>
      <w:r w:rsidR="00CE6D4C" w:rsidRPr="00424860">
        <w:t xml:space="preserve"> in the urbanization process</w:t>
      </w:r>
      <w:r w:rsidR="003668F5" w:rsidRPr="00424860">
        <w:t>.</w:t>
      </w:r>
    </w:p>
    <w:p w14:paraId="1B6E8ADB" w14:textId="6808E6C8" w:rsidR="00BF0AF9" w:rsidRPr="006721E2" w:rsidRDefault="00CF050D" w:rsidP="00957759">
      <w:pPr>
        <w:pStyle w:val="Heading2"/>
        <w:rPr>
          <w:rFonts w:cstheme="majorHAnsi"/>
        </w:rPr>
      </w:pPr>
      <w:r w:rsidRPr="009763D3">
        <w:rPr>
          <w:rFonts w:cstheme="majorHAnsi"/>
        </w:rPr>
        <w:t>4</w:t>
      </w:r>
      <w:r w:rsidR="001C5EE1" w:rsidRPr="009763D3">
        <w:rPr>
          <w:rFonts w:cstheme="majorHAnsi"/>
        </w:rPr>
        <w:t>.</w:t>
      </w:r>
      <w:r w:rsidR="0082065B" w:rsidRPr="009763D3">
        <w:rPr>
          <w:rFonts w:cstheme="majorHAnsi"/>
        </w:rPr>
        <w:t>5</w:t>
      </w:r>
      <w:r w:rsidR="006721E2" w:rsidRPr="009763D3">
        <w:rPr>
          <w:rFonts w:cstheme="majorHAnsi"/>
        </w:rPr>
        <w:t>.</w:t>
      </w:r>
      <w:r w:rsidR="0082065B" w:rsidRPr="009763D3">
        <w:rPr>
          <w:rFonts w:cstheme="majorHAnsi"/>
        </w:rPr>
        <w:t xml:space="preserve"> </w:t>
      </w:r>
      <w:r w:rsidR="001C5EE1" w:rsidRPr="009763D3">
        <w:rPr>
          <w:rFonts w:cstheme="majorHAnsi"/>
        </w:rPr>
        <w:t>Limitations and prospects</w:t>
      </w:r>
    </w:p>
    <w:p w14:paraId="13C8998A" w14:textId="205005CC" w:rsidR="00D10571" w:rsidRDefault="00BF0AF9" w:rsidP="00602E72">
      <w:pPr>
        <w:spacing w:line="276" w:lineRule="auto"/>
      </w:pPr>
      <w:r w:rsidRPr="00424860">
        <w:t>U</w:t>
      </w:r>
      <w:r w:rsidR="000E0BCC" w:rsidRPr="00424860">
        <w:t>-Net</w:t>
      </w:r>
      <w:r w:rsidR="008B7015" w:rsidRPr="00424860">
        <w:t xml:space="preserve"> learned the </w:t>
      </w:r>
      <w:r w:rsidR="009128CB" w:rsidRPr="00424860">
        <w:t>spatial</w:t>
      </w:r>
      <w:r w:rsidR="008B7015" w:rsidRPr="00424860">
        <w:t xml:space="preserve"> patterns from historical </w:t>
      </w:r>
      <w:r w:rsidR="009128CB" w:rsidRPr="00424860">
        <w:t xml:space="preserve">urban </w:t>
      </w:r>
      <w:r w:rsidR="005C130E" w:rsidRPr="00424860">
        <w:t>dynamics</w:t>
      </w:r>
      <w:r w:rsidR="00586B70" w:rsidRPr="00424860">
        <w:t>, while previous CA</w:t>
      </w:r>
      <w:r w:rsidR="005C130E" w:rsidRPr="00424860">
        <w:t xml:space="preserve"> methods model</w:t>
      </w:r>
      <w:r w:rsidR="00FB4E14" w:rsidRPr="00424860">
        <w:t>ed</w:t>
      </w:r>
      <w:r w:rsidR="005C130E" w:rsidRPr="00424860">
        <w:t xml:space="preserve"> urban development</w:t>
      </w:r>
      <w:r w:rsidR="00E65C27" w:rsidRPr="00424860">
        <w:t xml:space="preserve"> from the influence of </w:t>
      </w:r>
      <w:r w:rsidR="00481C22">
        <w:t xml:space="preserve">the </w:t>
      </w:r>
      <w:r w:rsidR="00E65C27" w:rsidRPr="00424860">
        <w:t xml:space="preserve">driving variables. </w:t>
      </w:r>
      <w:r w:rsidR="00DB544A" w:rsidRPr="00424860">
        <w:t xml:space="preserve">As a result, </w:t>
      </w:r>
      <w:r w:rsidR="00CC4A73" w:rsidRPr="00424860">
        <w:t xml:space="preserve">U-Net has a </w:t>
      </w:r>
      <w:r w:rsidR="00CC4A73" w:rsidRPr="00424860">
        <w:lastRenderedPageBreak/>
        <w:t>limited capacity to support</w:t>
      </w:r>
      <w:r w:rsidR="004A5C21" w:rsidRPr="00424860">
        <w:t xml:space="preserve"> participatory modeling that </w:t>
      </w:r>
      <w:r w:rsidR="006B7F30" w:rsidRPr="00424860">
        <w:t>require</w:t>
      </w:r>
      <w:r w:rsidR="00BC5F94" w:rsidRPr="00424860">
        <w:t>s</w:t>
      </w:r>
      <w:r w:rsidR="006B7F30" w:rsidRPr="00424860">
        <w:t xml:space="preserve"> a series of </w:t>
      </w:r>
      <w:r w:rsidR="007661DB">
        <w:t xml:space="preserve">‘what-if’ </w:t>
      </w:r>
      <w:r w:rsidR="0050155E" w:rsidRPr="00424860">
        <w:t>trials</w:t>
      </w:r>
      <w:r w:rsidR="007661DB">
        <w:t xml:space="preserve"> undertaken with stakeholders involving the tweaking</w:t>
      </w:r>
      <w:r w:rsidR="0050155E" w:rsidRPr="00424860">
        <w:t xml:space="preserve"> </w:t>
      </w:r>
      <w:r w:rsidR="00481C22">
        <w:t>of</w:t>
      </w:r>
      <w:r w:rsidR="0050155E" w:rsidRPr="00424860">
        <w:t xml:space="preserve"> the </w:t>
      </w:r>
      <w:r w:rsidR="007661DB">
        <w:t xml:space="preserve">model parameters and </w:t>
      </w:r>
      <w:r w:rsidR="0050155E" w:rsidRPr="00424860">
        <w:t>driving factors</w:t>
      </w:r>
      <w:r w:rsidR="00C076D8">
        <w:t xml:space="preserve"> and inspection of the results</w:t>
      </w:r>
      <w:r w:rsidR="0050155E" w:rsidRPr="00424860">
        <w:t xml:space="preserve">. </w:t>
      </w:r>
      <w:r w:rsidR="00C076D8">
        <w:t>Conversely, t</w:t>
      </w:r>
      <w:r w:rsidR="00C37804" w:rsidRPr="00424860">
        <w:t xml:space="preserve">he </w:t>
      </w:r>
      <w:r w:rsidR="0050155E" w:rsidRPr="00424860">
        <w:t>U-Net</w:t>
      </w:r>
      <w:r w:rsidR="00C37804" w:rsidRPr="00424860">
        <w:t xml:space="preserve"> model</w:t>
      </w:r>
      <w:r w:rsidR="0050155E" w:rsidRPr="00424860">
        <w:t xml:space="preserve"> focus</w:t>
      </w:r>
      <w:r w:rsidR="00481C22">
        <w:t>es</w:t>
      </w:r>
      <w:r w:rsidR="009F1504" w:rsidRPr="00424860">
        <w:t xml:space="preserve"> on predictive accuracy</w:t>
      </w:r>
      <w:r w:rsidR="001203A1" w:rsidRPr="00424860">
        <w:t xml:space="preserve"> rather than </w:t>
      </w:r>
      <w:r w:rsidR="00C37804" w:rsidRPr="00424860">
        <w:t>explain</w:t>
      </w:r>
      <w:r w:rsidR="00BC2099" w:rsidRPr="00424860">
        <w:t>ing</w:t>
      </w:r>
      <w:r w:rsidR="00C37804" w:rsidRPr="00424860">
        <w:t xml:space="preserve"> the urbanization process</w:t>
      </w:r>
      <w:r w:rsidR="00C076D8">
        <w:t xml:space="preserve"> or supporting </w:t>
      </w:r>
      <w:r w:rsidR="00FC4C11">
        <w:t>participatory modelling</w:t>
      </w:r>
      <w:r w:rsidR="00C37804" w:rsidRPr="00424860">
        <w:t>.</w:t>
      </w:r>
      <w:r w:rsidR="00602E72" w:rsidRPr="00424860">
        <w:t xml:space="preserve"> The </w:t>
      </w:r>
      <w:r w:rsidR="00E55AD6" w:rsidRPr="00424860">
        <w:t>transition</w:t>
      </w:r>
      <w:r w:rsidR="00602E72" w:rsidRPr="00424860">
        <w:t xml:space="preserve"> rules</w:t>
      </w:r>
      <w:r w:rsidR="00684429" w:rsidRPr="00424860">
        <w:t xml:space="preserve"> of U-Net</w:t>
      </w:r>
      <w:r w:rsidR="00602E72" w:rsidRPr="00424860">
        <w:t xml:space="preserve"> </w:t>
      </w:r>
      <w:r w:rsidR="00E55AD6" w:rsidRPr="00424860">
        <w:t xml:space="preserve">are </w:t>
      </w:r>
      <w:r w:rsidR="00D66E73" w:rsidRPr="00424860">
        <w:t xml:space="preserve">hidden in </w:t>
      </w:r>
      <w:r w:rsidR="00481C22">
        <w:t>its</w:t>
      </w:r>
      <w:r w:rsidR="00D66E73" w:rsidRPr="00424860">
        <w:t xml:space="preserve"> </w:t>
      </w:r>
      <w:r w:rsidR="00CF5052">
        <w:t>large number of</w:t>
      </w:r>
      <w:r w:rsidR="00D66E73" w:rsidRPr="00424860">
        <w:t xml:space="preserve"> </w:t>
      </w:r>
      <w:r w:rsidR="00FC4C11">
        <w:t xml:space="preserve">learned </w:t>
      </w:r>
      <w:r w:rsidR="00D66E73" w:rsidRPr="00424860">
        <w:t>weights</w:t>
      </w:r>
      <w:r w:rsidR="001A6CE7" w:rsidRPr="00424860">
        <w:t>,</w:t>
      </w:r>
      <w:r w:rsidR="00A16A17">
        <w:t xml:space="preserve"> whereas</w:t>
      </w:r>
      <w:r w:rsidR="001A6CE7" w:rsidRPr="00424860">
        <w:t xml:space="preserve"> CA models </w:t>
      </w:r>
      <w:r w:rsidR="004D5E43" w:rsidRPr="00424860">
        <w:t xml:space="preserve">are </w:t>
      </w:r>
      <w:r w:rsidR="00EE6F9E" w:rsidRPr="00424860">
        <w:t xml:space="preserve">usually </w:t>
      </w:r>
      <w:r w:rsidR="004D5E43" w:rsidRPr="00424860">
        <w:t>explainable</w:t>
      </w:r>
      <w:r w:rsidR="00A16A17">
        <w:t xml:space="preserve"> and intuitive</w:t>
      </w:r>
      <w:r w:rsidR="004D5E43" w:rsidRPr="00424860">
        <w:t xml:space="preserve">, </w:t>
      </w:r>
      <w:r w:rsidR="002068CD" w:rsidRPr="00424860">
        <w:t>i.e.,</w:t>
      </w:r>
      <w:r w:rsidR="004D5E43" w:rsidRPr="00424860">
        <w:t xml:space="preserve"> the key driving factors can be identified</w:t>
      </w:r>
      <w:r w:rsidR="001D00F8" w:rsidRPr="00424860">
        <w:t xml:space="preserve">. </w:t>
      </w:r>
      <w:r w:rsidR="00827E79">
        <w:t>Hence, the utility of U-Net as a participatory planning tool</w:t>
      </w:r>
      <w:r w:rsidR="00801653">
        <w:t>,</w:t>
      </w:r>
      <w:r w:rsidR="00827E79">
        <w:t xml:space="preserve"> </w:t>
      </w:r>
      <w:r w:rsidR="00801653">
        <w:t>where co-learning of the driving factors of urbanization is a key objective, may</w:t>
      </w:r>
      <w:r w:rsidR="00827E79">
        <w:t xml:space="preserve"> </w:t>
      </w:r>
      <w:r w:rsidR="00801653">
        <w:t>be limited.</w:t>
      </w:r>
    </w:p>
    <w:p w14:paraId="28C14BEA" w14:textId="2EF56EB1" w:rsidR="001C5EE1" w:rsidRPr="00424860" w:rsidRDefault="009C0BE7" w:rsidP="00602E72">
      <w:pPr>
        <w:spacing w:line="276" w:lineRule="auto"/>
      </w:pPr>
      <w:r>
        <w:t xml:space="preserve">Another </w:t>
      </w:r>
      <w:r w:rsidR="00125475">
        <w:t>uncertainty is that U-Net might not be the most efficient</w:t>
      </w:r>
      <w:r w:rsidR="00BA76E3">
        <w:t xml:space="preserve">/accurate deep learning model to capture urban dynamic patterns. </w:t>
      </w:r>
      <w:r w:rsidR="00801653">
        <w:t>Many new</w:t>
      </w:r>
      <w:r w:rsidR="00925E4A">
        <w:t xml:space="preserve"> advanced deep learning structures</w:t>
      </w:r>
      <w:r w:rsidR="00081A47">
        <w:t xml:space="preserve"> built on computer vision technology </w:t>
      </w:r>
      <w:r w:rsidR="00C341B5">
        <w:t xml:space="preserve">could be </w:t>
      </w:r>
      <w:r w:rsidR="003A1A1C">
        <w:t>used</w:t>
      </w:r>
      <w:r w:rsidR="00C341B5">
        <w:t xml:space="preserve"> to retri</w:t>
      </w:r>
      <w:r w:rsidR="009A475E">
        <w:t>e</w:t>
      </w:r>
      <w:r w:rsidR="00C341B5">
        <w:t xml:space="preserve">ve </w:t>
      </w:r>
      <w:r w:rsidR="00391D68">
        <w:t>a wide spectrum of</w:t>
      </w:r>
      <w:r w:rsidR="00E6777C">
        <w:t xml:space="preserve"> features </w:t>
      </w:r>
      <w:r w:rsidR="000378AE">
        <w:t>(e.g., distance to roads</w:t>
      </w:r>
      <w:r w:rsidR="005204FF">
        <w:t>, and/or the temporal characteristics in historical urban development</w:t>
      </w:r>
      <w:r w:rsidR="000378AE">
        <w:t>)</w:t>
      </w:r>
      <w:r w:rsidR="00633FFB">
        <w:t xml:space="preserve"> and improve the simulation performances</w:t>
      </w:r>
      <w:r w:rsidR="000378AE">
        <w:t xml:space="preserve">. </w:t>
      </w:r>
      <w:r w:rsidR="00564C25">
        <w:t xml:space="preserve">There is significant potential to explore the ability of other deep learning architectures to </w:t>
      </w:r>
      <w:r w:rsidR="00EA7869">
        <w:t>accurately model the spatial distribution and pattern of urban development.</w:t>
      </w:r>
    </w:p>
    <w:p w14:paraId="2AB2B35E" w14:textId="3624C570" w:rsidR="00451E1D" w:rsidRPr="00A572D6" w:rsidRDefault="00451E1D" w:rsidP="00451E1D">
      <w:pPr>
        <w:pStyle w:val="Heading1"/>
        <w:spacing w:line="276" w:lineRule="auto"/>
        <w:rPr>
          <w:rFonts w:asciiTheme="minorHAnsi" w:hAnsiTheme="minorHAnsi" w:cstheme="minorHAnsi"/>
          <w:b/>
          <w:bCs/>
        </w:rPr>
      </w:pPr>
      <w:r w:rsidRPr="00A572D6">
        <w:rPr>
          <w:rFonts w:asciiTheme="minorHAnsi" w:hAnsiTheme="minorHAnsi" w:cstheme="minorHAnsi"/>
          <w:b/>
          <w:bCs/>
        </w:rPr>
        <w:t>5. Conclusion</w:t>
      </w:r>
    </w:p>
    <w:p w14:paraId="23F31A26" w14:textId="3B67B08E" w:rsidR="004C6FF4" w:rsidRPr="00424860" w:rsidRDefault="00B451F8" w:rsidP="008879BD">
      <w:pPr>
        <w:spacing w:line="276" w:lineRule="auto"/>
      </w:pPr>
      <w:r w:rsidRPr="00424860">
        <w:t xml:space="preserve">In this study, we </w:t>
      </w:r>
      <w:r w:rsidR="004024C2" w:rsidRPr="00424860">
        <w:t xml:space="preserve">applied </w:t>
      </w:r>
      <w:r w:rsidR="00CD71CA" w:rsidRPr="00424860">
        <w:t>U-Net</w:t>
      </w:r>
      <w:r w:rsidR="004024C2" w:rsidRPr="00424860">
        <w:t xml:space="preserve"> to </w:t>
      </w:r>
      <w:r w:rsidR="0079519F" w:rsidRPr="00424860">
        <w:t xml:space="preserve">simulate urban </w:t>
      </w:r>
      <w:r w:rsidR="00FF4A32" w:rsidRPr="00424860">
        <w:t>development</w:t>
      </w:r>
      <w:r w:rsidR="0079519F" w:rsidRPr="00424860">
        <w:t xml:space="preserve"> in the North China Plain. </w:t>
      </w:r>
      <w:r w:rsidR="00BD04E7" w:rsidRPr="00424860">
        <w:t xml:space="preserve">The U-Net model successfully captured neighborhood effects, gravity effects, and </w:t>
      </w:r>
      <w:r w:rsidR="004A6397" w:rsidRPr="00424860">
        <w:t xml:space="preserve">linear expansion along transportation routes in </w:t>
      </w:r>
      <w:r w:rsidR="00760861">
        <w:t xml:space="preserve">the </w:t>
      </w:r>
      <w:r w:rsidR="004A6397" w:rsidRPr="00424860">
        <w:t>urban dynamics.</w:t>
      </w:r>
      <w:r w:rsidR="00C3272B" w:rsidRPr="00424860">
        <w:t xml:space="preserve"> The</w:t>
      </w:r>
      <w:r w:rsidR="00891566" w:rsidRPr="00424860">
        <w:t xml:space="preserve"> shape</w:t>
      </w:r>
      <w:r w:rsidR="00635AE8" w:rsidRPr="00424860">
        <w:t>s</w:t>
      </w:r>
      <w:r w:rsidR="00891566" w:rsidRPr="00424860">
        <w:t xml:space="preserve"> of </w:t>
      </w:r>
      <w:r w:rsidR="00402C37" w:rsidRPr="00424860">
        <w:t>simulated</w:t>
      </w:r>
      <w:r w:rsidR="00611167" w:rsidRPr="00424860">
        <w:t xml:space="preserve"> urban land-use map</w:t>
      </w:r>
      <w:r w:rsidR="00891566" w:rsidRPr="00424860">
        <w:t>s</w:t>
      </w:r>
      <w:r w:rsidR="00611167" w:rsidRPr="00424860">
        <w:t xml:space="preserve"> </w:t>
      </w:r>
      <w:r w:rsidR="00283EDA" w:rsidRPr="00424860">
        <w:t xml:space="preserve">were </w:t>
      </w:r>
      <w:r w:rsidR="00891566" w:rsidRPr="00424860">
        <w:t xml:space="preserve">well aligned with the reference map, meaning </w:t>
      </w:r>
      <w:r w:rsidR="00760861">
        <w:t xml:space="preserve">that </w:t>
      </w:r>
      <w:r w:rsidR="00891566" w:rsidRPr="00424860">
        <w:t>U-Net</w:t>
      </w:r>
      <w:r w:rsidR="008819C7" w:rsidRPr="00424860">
        <w:t xml:space="preserve"> </w:t>
      </w:r>
      <w:r w:rsidR="006F0161">
        <w:t>was</w:t>
      </w:r>
      <w:r w:rsidR="008819C7" w:rsidRPr="00424860">
        <w:t xml:space="preserve"> capable of simulat</w:t>
      </w:r>
      <w:r w:rsidR="00635AE8" w:rsidRPr="00424860">
        <w:t>ing</w:t>
      </w:r>
      <w:r w:rsidR="008819C7" w:rsidRPr="00424860">
        <w:t xml:space="preserve"> urban dynamics </w:t>
      </w:r>
      <w:r w:rsidR="00AC6649" w:rsidRPr="00424860">
        <w:t>at a granular level.</w:t>
      </w:r>
      <w:r w:rsidR="00520072" w:rsidRPr="00424860">
        <w:t xml:space="preserve"> The </w:t>
      </w:r>
      <w:r w:rsidR="003F143B" w:rsidRPr="00424860">
        <w:t>better</w:t>
      </w:r>
      <w:r w:rsidR="00752E40" w:rsidRPr="00424860">
        <w:t xml:space="preserve"> identification of urban </w:t>
      </w:r>
      <w:r w:rsidR="00A474AC" w:rsidRPr="00424860">
        <w:t>patterns</w:t>
      </w:r>
      <w:r w:rsidR="008B1353" w:rsidRPr="00424860">
        <w:t xml:space="preserve"> </w:t>
      </w:r>
      <w:r w:rsidR="00ED0759">
        <w:t xml:space="preserve">and </w:t>
      </w:r>
      <w:r w:rsidR="00ED0759" w:rsidRPr="00424860">
        <w:t>dynamic</w:t>
      </w:r>
      <w:r w:rsidR="00ED0759">
        <w:t>s</w:t>
      </w:r>
      <w:r w:rsidR="00ED0759" w:rsidRPr="00424860">
        <w:t xml:space="preserve"> </w:t>
      </w:r>
      <w:r w:rsidR="008B1353" w:rsidRPr="00424860">
        <w:t xml:space="preserve">is a useful addition </w:t>
      </w:r>
      <w:r w:rsidR="00A474AC" w:rsidRPr="00424860">
        <w:t>to</w:t>
      </w:r>
      <w:r w:rsidR="008B1353" w:rsidRPr="00424860">
        <w:t xml:space="preserve"> </w:t>
      </w:r>
      <w:r w:rsidR="00E13FB1" w:rsidRPr="00424860">
        <w:t>urban land-use simulation</w:t>
      </w:r>
      <w:r w:rsidR="00C30072" w:rsidRPr="00424860">
        <w:t xml:space="preserve"> studies</w:t>
      </w:r>
      <w:r w:rsidR="004E069D" w:rsidRPr="00424860">
        <w:t xml:space="preserve"> to </w:t>
      </w:r>
      <w:r w:rsidR="00760861">
        <w:t>incorporate</w:t>
      </w:r>
      <w:r w:rsidR="00074878" w:rsidRPr="00424860">
        <w:t xml:space="preserve"> the </w:t>
      </w:r>
      <w:r w:rsidR="00760861">
        <w:t xml:space="preserve">various </w:t>
      </w:r>
      <w:r w:rsidR="00074878" w:rsidRPr="00424860">
        <w:t xml:space="preserve">complex spatial </w:t>
      </w:r>
      <w:r w:rsidR="00A474AC" w:rsidRPr="00424860">
        <w:t>driving factors</w:t>
      </w:r>
      <w:r w:rsidR="004E069D" w:rsidRPr="00424860">
        <w:t>.</w:t>
      </w:r>
      <w:r w:rsidR="00A474AC" w:rsidRPr="00424860">
        <w:t xml:space="preserve"> </w:t>
      </w:r>
      <w:r w:rsidR="008E6C43" w:rsidRPr="00424860">
        <w:t xml:space="preserve">The </w:t>
      </w:r>
      <w:r w:rsidR="00760861">
        <w:t xml:space="preserve">resulting </w:t>
      </w:r>
      <w:r w:rsidR="004F77B0">
        <w:t xml:space="preserve">projected </w:t>
      </w:r>
      <w:r w:rsidR="008E6C43" w:rsidRPr="00424860">
        <w:t>2030 urban</w:t>
      </w:r>
      <w:r w:rsidR="00157DE0" w:rsidRPr="00424860">
        <w:t xml:space="preserve"> land-use</w:t>
      </w:r>
      <w:r w:rsidR="008E6C43" w:rsidRPr="00424860">
        <w:t xml:space="preserve"> map</w:t>
      </w:r>
      <w:r w:rsidR="00157DE0" w:rsidRPr="00424860">
        <w:t xml:space="preserve"> provides </w:t>
      </w:r>
      <w:r w:rsidR="004F77B0">
        <w:t>key information for</w:t>
      </w:r>
      <w:r w:rsidR="00157DE0" w:rsidRPr="00424860">
        <w:t xml:space="preserve"> </w:t>
      </w:r>
      <w:r w:rsidR="004F77B0">
        <w:t xml:space="preserve">planning </w:t>
      </w:r>
      <w:r w:rsidR="00157DE0" w:rsidRPr="00424860">
        <w:t xml:space="preserve">China’s strategic </w:t>
      </w:r>
      <w:r w:rsidR="00A07E16" w:rsidRPr="00424860">
        <w:t xml:space="preserve">socioeconomic development </w:t>
      </w:r>
      <w:r w:rsidR="004F77B0">
        <w:t xml:space="preserve">and </w:t>
      </w:r>
      <w:r w:rsidR="00760861">
        <w:t>can benefit p</w:t>
      </w:r>
      <w:r w:rsidR="00160FDA" w:rsidRPr="00424860">
        <w:t>olicy formulation and decision</w:t>
      </w:r>
      <w:r w:rsidR="006D2686" w:rsidRPr="00424860">
        <w:t>-</w:t>
      </w:r>
      <w:r w:rsidR="00160FDA" w:rsidRPr="00424860">
        <w:t xml:space="preserve">making </w:t>
      </w:r>
      <w:r w:rsidR="008D312F">
        <w:t>concerning</w:t>
      </w:r>
      <w:r w:rsidR="006F0161">
        <w:t xml:space="preserve"> </w:t>
      </w:r>
      <w:r w:rsidR="006D2686" w:rsidRPr="00424860">
        <w:t>f</w:t>
      </w:r>
      <w:r w:rsidR="009F194C" w:rsidRPr="00424860">
        <w:t xml:space="preserve">ood </w:t>
      </w:r>
      <w:r w:rsidR="004F77B0">
        <w:t>security</w:t>
      </w:r>
      <w:r w:rsidR="009F194C" w:rsidRPr="00424860">
        <w:t>, biodiversity</w:t>
      </w:r>
      <w:r w:rsidR="004F77B0">
        <w:t xml:space="preserve"> conservation</w:t>
      </w:r>
      <w:r w:rsidR="009F194C" w:rsidRPr="00424860">
        <w:t xml:space="preserve">, and </w:t>
      </w:r>
      <w:r w:rsidR="008324AD" w:rsidRPr="00424860">
        <w:t>environment</w:t>
      </w:r>
      <w:r w:rsidR="004F77B0">
        <w:t>al</w:t>
      </w:r>
      <w:r w:rsidR="004F77B0" w:rsidRPr="004F77B0">
        <w:t xml:space="preserve"> </w:t>
      </w:r>
      <w:r w:rsidR="004F77B0" w:rsidRPr="00424860">
        <w:t>protecti</w:t>
      </w:r>
      <w:r w:rsidR="004F77B0">
        <w:t>on</w:t>
      </w:r>
      <w:r w:rsidR="00160FDA" w:rsidRPr="00424860">
        <w:t>.</w:t>
      </w:r>
    </w:p>
    <w:sdt>
      <w:sdtPr>
        <w:rPr>
          <w:rFonts w:asciiTheme="minorHAnsi" w:eastAsiaTheme="minorEastAsia" w:hAnsiTheme="minorHAnsi" w:cstheme="minorBidi"/>
          <w:color w:val="auto"/>
          <w:sz w:val="22"/>
          <w:szCs w:val="22"/>
        </w:rPr>
        <w:tag w:val="CitaviBibliography"/>
        <w:id w:val="-1506126765"/>
        <w:placeholder>
          <w:docPart w:val="DefaultPlaceholder_-1854013440"/>
        </w:placeholder>
      </w:sdtPr>
      <w:sdtEndPr/>
      <w:sdtContent>
        <w:p w14:paraId="285B1829" w14:textId="77777777" w:rsidR="0091379F" w:rsidRDefault="00733CB8" w:rsidP="0091379F">
          <w:pPr>
            <w:pStyle w:val="CitaviBibliographyHeading"/>
          </w:pPr>
          <w:r w:rsidRPr="00424860">
            <w:fldChar w:fldCharType="begin"/>
          </w:r>
          <w:r w:rsidRPr="00424860">
            <w:instrText>ADDIN CitaviBibliography</w:instrText>
          </w:r>
          <w:r w:rsidRPr="00424860">
            <w:fldChar w:fldCharType="separate"/>
          </w:r>
          <w:r w:rsidR="0091379F">
            <w:t>References</w:t>
          </w:r>
        </w:p>
        <w:p w14:paraId="221D3FCD" w14:textId="77777777" w:rsidR="0091379F" w:rsidRDefault="0091379F" w:rsidP="0091379F">
          <w:pPr>
            <w:pStyle w:val="CitaviBibliographyEntry"/>
            <w:rPr>
              <w:i/>
            </w:rPr>
          </w:pPr>
          <w:bookmarkStart w:id="385" w:name="_CTVL0017f5c00f1889f40e19de23f6029125e8f"/>
          <w:r>
            <w:t>Agarap, A. F. (2018, March 22).</w:t>
          </w:r>
          <w:bookmarkEnd w:id="385"/>
          <w:r>
            <w:t xml:space="preserve"> </w:t>
          </w:r>
          <w:r w:rsidRPr="0091379F">
            <w:rPr>
              <w:i/>
            </w:rPr>
            <w:t xml:space="preserve">Deep Learning using Rectified Linear Units (ReLU). </w:t>
          </w:r>
        </w:p>
        <w:p w14:paraId="1CEA2A46" w14:textId="77777777" w:rsidR="0091379F" w:rsidRDefault="0091379F" w:rsidP="0091379F">
          <w:pPr>
            <w:pStyle w:val="CitaviBibliographyEntry"/>
          </w:pPr>
          <w:bookmarkStart w:id="386" w:name="_CTVL0019197aa5a28034df88869edb7bec605ec"/>
          <w:r>
            <w:t>Akın, A., &amp; Erdoğan, M. A. (2020). Analysing temporal and spatial urban sprawl change of Bursa city using landscape metrics and remote sensing.</w:t>
          </w:r>
          <w:bookmarkEnd w:id="386"/>
          <w:r>
            <w:t xml:space="preserve"> </w:t>
          </w:r>
          <w:r w:rsidRPr="0091379F">
            <w:rPr>
              <w:i/>
            </w:rPr>
            <w:t>Modeling Earth Systems and Environment</w:t>
          </w:r>
          <w:r w:rsidRPr="0091379F">
            <w:t xml:space="preserve">, </w:t>
          </w:r>
          <w:r w:rsidRPr="0091379F">
            <w:rPr>
              <w:i/>
            </w:rPr>
            <w:t>6</w:t>
          </w:r>
          <w:r w:rsidRPr="0091379F">
            <w:t>(3), 1331–1343. https://doi.org/10.1007/s40808-020-00766-1</w:t>
          </w:r>
        </w:p>
        <w:p w14:paraId="496B772C" w14:textId="77777777" w:rsidR="0091379F" w:rsidRDefault="0091379F" w:rsidP="0091379F">
          <w:pPr>
            <w:pStyle w:val="CitaviBibliographyEntry"/>
          </w:pPr>
          <w:bookmarkStart w:id="387" w:name="_CTVL0017a337143abac4c508232a1a45b4b9278"/>
          <w:r>
            <w:t>Carneiro, M. G., &amp; Oliveira, G. M. B. (2013). Synchronous cellular automata-based scheduler initialized by heuristic and modeled by a pseudo-linear neighborhood.</w:t>
          </w:r>
          <w:bookmarkEnd w:id="387"/>
          <w:r>
            <w:t xml:space="preserve"> </w:t>
          </w:r>
          <w:r w:rsidRPr="0091379F">
            <w:rPr>
              <w:i/>
            </w:rPr>
            <w:t>Natural Computing</w:t>
          </w:r>
          <w:r w:rsidRPr="0091379F">
            <w:t xml:space="preserve">, </w:t>
          </w:r>
          <w:r w:rsidRPr="0091379F">
            <w:rPr>
              <w:i/>
            </w:rPr>
            <w:t>12</w:t>
          </w:r>
          <w:r w:rsidRPr="0091379F">
            <w:t>(3), 339–351. https://doi.org/10.1007/s11047-013-9375-8</w:t>
          </w:r>
        </w:p>
        <w:p w14:paraId="441FC73E" w14:textId="77777777" w:rsidR="0091379F" w:rsidRDefault="0091379F" w:rsidP="0091379F">
          <w:pPr>
            <w:pStyle w:val="CitaviBibliographyEntry"/>
          </w:pPr>
          <w:bookmarkStart w:id="388" w:name="_CTVL001250dc257982d4e199e188c255ff0a758"/>
          <w:r>
            <w:t>Chen, S., Feng, Y., Tong, X., Liu, S., Xie, H., Gao, C., &amp; Lei, Z. (2020). Modeling ESV losses caused by urban expansion using cellular automata and geographically weighted regression.</w:t>
          </w:r>
          <w:bookmarkEnd w:id="388"/>
          <w:r>
            <w:t xml:space="preserve"> </w:t>
          </w:r>
          <w:r w:rsidRPr="0091379F">
            <w:rPr>
              <w:i/>
            </w:rPr>
            <w:t>The Science of the Total Environment</w:t>
          </w:r>
          <w:r w:rsidRPr="0091379F">
            <w:t xml:space="preserve">, </w:t>
          </w:r>
          <w:r w:rsidRPr="0091379F">
            <w:rPr>
              <w:i/>
            </w:rPr>
            <w:t>712</w:t>
          </w:r>
          <w:r w:rsidRPr="0091379F">
            <w:t>, 136509. https://doi.org/10.1016/j.scitotenv.2020.136509</w:t>
          </w:r>
        </w:p>
        <w:p w14:paraId="4EDA10C3" w14:textId="77777777" w:rsidR="0091379F" w:rsidRDefault="0091379F" w:rsidP="0091379F">
          <w:pPr>
            <w:pStyle w:val="CitaviBibliographyEntry"/>
          </w:pPr>
          <w:bookmarkStart w:id="389" w:name="_CTVL0016d8ff9c18d884edeabb3d941d91d49e9"/>
          <w:r>
            <w:t>Clarke, K. C., &amp; Johnson, J. M. (2020). Calibrating SLEUTH with big data: Projecting California's land use to 2100.</w:t>
          </w:r>
          <w:bookmarkEnd w:id="389"/>
          <w:r>
            <w:t xml:space="preserve"> </w:t>
          </w:r>
          <w:r w:rsidRPr="0091379F">
            <w:rPr>
              <w:i/>
            </w:rPr>
            <w:t>Computers, Environment and Urban Systems</w:t>
          </w:r>
          <w:r w:rsidRPr="0091379F">
            <w:t xml:space="preserve">, </w:t>
          </w:r>
          <w:r w:rsidRPr="0091379F">
            <w:rPr>
              <w:i/>
            </w:rPr>
            <w:t>83</w:t>
          </w:r>
          <w:r w:rsidRPr="0091379F">
            <w:t>, 101525. https://doi.org/10.1016/j.compenvurbsys.2020.101525</w:t>
          </w:r>
        </w:p>
        <w:p w14:paraId="6A8ACB8E" w14:textId="77777777" w:rsidR="0091379F" w:rsidRDefault="0091379F" w:rsidP="0091379F">
          <w:pPr>
            <w:pStyle w:val="CitaviBibliographyEntry"/>
          </w:pPr>
          <w:bookmarkStart w:id="390" w:name="_CTVL00124e8853512214a409efde315216934e8"/>
          <w:r>
            <w:lastRenderedPageBreak/>
            <w:t>Fan, H., Zhao, C., &amp; Yang, Y. (2020). A comprehensive analysis of the spatio-temporal variation of urban air pollution in China during 2014–2018.</w:t>
          </w:r>
          <w:bookmarkEnd w:id="390"/>
          <w:r>
            <w:t xml:space="preserve"> </w:t>
          </w:r>
          <w:r w:rsidRPr="0091379F">
            <w:rPr>
              <w:i/>
            </w:rPr>
            <w:t>Atmospheric Environment</w:t>
          </w:r>
          <w:r w:rsidRPr="0091379F">
            <w:t xml:space="preserve">, </w:t>
          </w:r>
          <w:r w:rsidRPr="0091379F">
            <w:rPr>
              <w:i/>
            </w:rPr>
            <w:t>220</w:t>
          </w:r>
          <w:r w:rsidRPr="0091379F">
            <w:t>, 117066. https://doi.org/10.1016/j.atmosenv.2019.117066</w:t>
          </w:r>
        </w:p>
        <w:p w14:paraId="00A60DB5" w14:textId="77777777" w:rsidR="0091379F" w:rsidRDefault="0091379F" w:rsidP="0091379F">
          <w:pPr>
            <w:pStyle w:val="CitaviBibliographyEntry"/>
          </w:pPr>
          <w:bookmarkStart w:id="391" w:name="_CTVL0016e639c969b724a638e70088aafbaba95"/>
          <w:r>
            <w:t>Fan, P., Chen, J., Ouyang, Z., Groisman, P., Loboda, T., Gutman, G., . . . Qi, J. (2018). Urbanization and sustainability under transitional economies: a synthesis for Asian Russia.</w:t>
          </w:r>
          <w:bookmarkEnd w:id="391"/>
          <w:r>
            <w:t xml:space="preserve"> </w:t>
          </w:r>
          <w:r w:rsidRPr="0091379F">
            <w:rPr>
              <w:i/>
            </w:rPr>
            <w:t>Environmental Research Letters</w:t>
          </w:r>
          <w:r w:rsidRPr="0091379F">
            <w:t xml:space="preserve">, </w:t>
          </w:r>
          <w:r w:rsidRPr="0091379F">
            <w:rPr>
              <w:i/>
            </w:rPr>
            <w:t>13</w:t>
          </w:r>
          <w:r w:rsidRPr="0091379F">
            <w:t>(9), 95007. https://doi.org/10.1088/1748-9326/aadbf8</w:t>
          </w:r>
        </w:p>
        <w:p w14:paraId="60E73B0A" w14:textId="77777777" w:rsidR="0091379F" w:rsidRDefault="0091379F" w:rsidP="0091379F">
          <w:pPr>
            <w:pStyle w:val="CitaviBibliographyEntry"/>
          </w:pPr>
          <w:bookmarkStart w:id="392" w:name="_CTVL0010c4bb9ea00034943b9a681a3345ebb26"/>
          <w:r>
            <w:t>Fawcett, T. (2006). An introduction to ROC analysis.</w:t>
          </w:r>
          <w:bookmarkEnd w:id="392"/>
          <w:r>
            <w:t xml:space="preserve"> </w:t>
          </w:r>
          <w:r w:rsidRPr="0091379F">
            <w:rPr>
              <w:i/>
            </w:rPr>
            <w:t>Pattern Recognition Letters</w:t>
          </w:r>
          <w:r w:rsidRPr="0091379F">
            <w:t xml:space="preserve">, </w:t>
          </w:r>
          <w:r w:rsidRPr="0091379F">
            <w:rPr>
              <w:i/>
            </w:rPr>
            <w:t>27</w:t>
          </w:r>
          <w:r w:rsidRPr="0091379F">
            <w:t>(8), 861–874. https://doi.org/10.1016/j.patrec.2005.10.010</w:t>
          </w:r>
        </w:p>
        <w:p w14:paraId="5C4E52D4" w14:textId="77777777" w:rsidR="0091379F" w:rsidRDefault="0091379F" w:rsidP="0091379F">
          <w:pPr>
            <w:pStyle w:val="CitaviBibliographyEntry"/>
          </w:pPr>
          <w:bookmarkStart w:id="393" w:name="_CTVL001d04deeac93d44887b95f53e551d2b387"/>
          <w:r>
            <w:t>Feng, Y., &amp; Tong, X. (2020). A new cellular automata framework of urban growth modeling by incorporating statistical and heuristic methods.</w:t>
          </w:r>
          <w:bookmarkEnd w:id="393"/>
          <w:r>
            <w:t xml:space="preserve"> </w:t>
          </w:r>
          <w:r w:rsidRPr="0091379F">
            <w:rPr>
              <w:i/>
            </w:rPr>
            <w:t>International Journal of Geographical Information Science</w:t>
          </w:r>
          <w:r w:rsidRPr="0091379F">
            <w:t xml:space="preserve">, </w:t>
          </w:r>
          <w:r w:rsidRPr="0091379F">
            <w:rPr>
              <w:i/>
            </w:rPr>
            <w:t>34</w:t>
          </w:r>
          <w:r w:rsidRPr="0091379F">
            <w:t>(1), 74–97. https://doi.org/10.1080/13658816.2019.1648813</w:t>
          </w:r>
        </w:p>
        <w:p w14:paraId="68FE69AD" w14:textId="77777777" w:rsidR="0091379F" w:rsidRDefault="0091379F" w:rsidP="0091379F">
          <w:pPr>
            <w:pStyle w:val="CitaviBibliographyEntry"/>
          </w:pPr>
          <w:bookmarkStart w:id="394" w:name="_CTVL00180ed3292757e49efb131e6e2ada45f5f"/>
          <w:r>
            <w:t>Frazier, A. E., &amp; Kedron, P. (2017). Landscape Metrics: Past Progress and Future Directions.</w:t>
          </w:r>
          <w:bookmarkEnd w:id="394"/>
          <w:r>
            <w:t xml:space="preserve"> </w:t>
          </w:r>
          <w:r w:rsidRPr="0091379F">
            <w:rPr>
              <w:i/>
            </w:rPr>
            <w:t>Current Landscape Ecology Reports</w:t>
          </w:r>
          <w:r w:rsidRPr="0091379F">
            <w:t xml:space="preserve">, </w:t>
          </w:r>
          <w:r w:rsidRPr="0091379F">
            <w:rPr>
              <w:i/>
            </w:rPr>
            <w:t>2</w:t>
          </w:r>
          <w:r w:rsidRPr="0091379F">
            <w:t>(3), 63–72. https://doi.org/10.1007/s40823-017-0026-0</w:t>
          </w:r>
        </w:p>
        <w:p w14:paraId="529444B7" w14:textId="77777777" w:rsidR="0091379F" w:rsidRDefault="0091379F" w:rsidP="0091379F">
          <w:pPr>
            <w:pStyle w:val="CitaviBibliographyEntry"/>
          </w:pPr>
          <w:bookmarkStart w:id="395" w:name="_CTVL001b243a77872a7403b95b094534021f765"/>
          <w:r>
            <w:t>Gantumur, B., Wu, F., Vandansambuu, B., Tsegmid, B., Dalaibaatar, E., &amp; Zhao, Y. (2020). Spatiotemporal dynamics of urban expansion and its simulation using CA-ANN model in Ulaanbaatar, Mongolia.</w:t>
          </w:r>
          <w:bookmarkEnd w:id="395"/>
          <w:r>
            <w:t xml:space="preserve"> </w:t>
          </w:r>
          <w:r w:rsidRPr="0091379F">
            <w:rPr>
              <w:i/>
            </w:rPr>
            <w:t>Geocarto International</w:t>
          </w:r>
          <w:r w:rsidRPr="0091379F">
            <w:t>, 1–16. https://doi.org/10.1080/10106049.2020.1723714</w:t>
          </w:r>
        </w:p>
        <w:p w14:paraId="4E996A98" w14:textId="77777777" w:rsidR="0091379F" w:rsidRDefault="0091379F" w:rsidP="0091379F">
          <w:pPr>
            <w:pStyle w:val="CitaviBibliographyEntry"/>
          </w:pPr>
          <w:bookmarkStart w:id="396" w:name="_CTVL00123386f699fb54a7ebfd07f5e8de28453"/>
          <w:r>
            <w:t>Gao, C., Feng, Y., Tong, X., Lei, Z., Chen, S., &amp; Zhai, S. (2020). Modeling urban growth using spatially heterogeneous cellular automata models: Comparison of spatial lag, spatial error and GWR.</w:t>
          </w:r>
          <w:bookmarkEnd w:id="396"/>
          <w:r>
            <w:t xml:space="preserve"> </w:t>
          </w:r>
          <w:r w:rsidRPr="0091379F">
            <w:rPr>
              <w:i/>
            </w:rPr>
            <w:t>Computers, Environment and Urban Systems</w:t>
          </w:r>
          <w:r w:rsidRPr="0091379F">
            <w:t xml:space="preserve">, </w:t>
          </w:r>
          <w:r w:rsidRPr="0091379F">
            <w:rPr>
              <w:i/>
            </w:rPr>
            <w:t>81</w:t>
          </w:r>
          <w:r w:rsidRPr="0091379F">
            <w:t>, 101459. https://doi.org/10.1016/j.compenvurbsys.2020.101459</w:t>
          </w:r>
        </w:p>
        <w:p w14:paraId="3B5C2EC7" w14:textId="77777777" w:rsidR="0091379F" w:rsidRDefault="0091379F" w:rsidP="0091379F">
          <w:pPr>
            <w:pStyle w:val="CitaviBibliographyEntry"/>
          </w:pPr>
          <w:bookmarkStart w:id="397" w:name="_CTVL001262a848bdfc2419dbb87c5a765ec735e"/>
          <w:r>
            <w:t>Gorelick, N., Hancher, M., Dixon, M., Ilyushchenko, S., Thau, D., &amp; Moore, R. (2017). Google Earth Engine: Planetary-scale geospatial analysis for everyone.</w:t>
          </w:r>
          <w:bookmarkEnd w:id="397"/>
          <w:r>
            <w:t xml:space="preserve"> </w:t>
          </w:r>
          <w:r w:rsidRPr="0091379F">
            <w:rPr>
              <w:i/>
            </w:rPr>
            <w:t>Remote Sensing of Environment</w:t>
          </w:r>
          <w:r w:rsidRPr="0091379F">
            <w:t xml:space="preserve">, </w:t>
          </w:r>
          <w:r w:rsidRPr="0091379F">
            <w:rPr>
              <w:i/>
            </w:rPr>
            <w:t>202</w:t>
          </w:r>
          <w:r w:rsidRPr="0091379F">
            <w:t>, 18–27. https://doi.org/10.1016/j.rse.2017.06.031</w:t>
          </w:r>
        </w:p>
        <w:p w14:paraId="69604D02" w14:textId="77777777" w:rsidR="0091379F" w:rsidRDefault="0091379F" w:rsidP="0091379F">
          <w:pPr>
            <w:pStyle w:val="CitaviBibliographyEntry"/>
          </w:pPr>
          <w:bookmarkStart w:id="398" w:name="_CTVL001e7e9ce3f4e544cc6bf2ba6c82014a0fd"/>
          <w:r>
            <w:t>Hoekstra, A. Y., Buurman, J., &amp; van Ginkel, K. C. H. (2018). Urban water security: A review.</w:t>
          </w:r>
          <w:bookmarkEnd w:id="398"/>
          <w:r>
            <w:t xml:space="preserve"> </w:t>
          </w:r>
          <w:r w:rsidRPr="0091379F">
            <w:rPr>
              <w:i/>
            </w:rPr>
            <w:t>Environmental Research Letters</w:t>
          </w:r>
          <w:r w:rsidRPr="0091379F">
            <w:t xml:space="preserve">, </w:t>
          </w:r>
          <w:r w:rsidRPr="0091379F">
            <w:rPr>
              <w:i/>
            </w:rPr>
            <w:t>13</w:t>
          </w:r>
          <w:r w:rsidRPr="0091379F">
            <w:t>(5), 53002. https://doi.org/10.1088/1748-9326/aaba52</w:t>
          </w:r>
        </w:p>
        <w:p w14:paraId="7865F98D" w14:textId="77777777" w:rsidR="0091379F" w:rsidRDefault="0091379F" w:rsidP="0091379F">
          <w:pPr>
            <w:pStyle w:val="CitaviBibliographyEntry"/>
          </w:pPr>
          <w:bookmarkStart w:id="399" w:name="_CTVL001e7fa7217cc4740778b6b2e14c1785ee5"/>
          <w:r>
            <w:t>Ji, S., Wei, S., &amp; Lu, M. (2019). A scale robust convolutional neural network for automatic building extraction from aerial and satellite imagery.</w:t>
          </w:r>
          <w:bookmarkEnd w:id="399"/>
          <w:r>
            <w:t xml:space="preserve"> </w:t>
          </w:r>
          <w:r w:rsidRPr="0091379F">
            <w:rPr>
              <w:i/>
            </w:rPr>
            <w:t>International Journal of Remote Sensing</w:t>
          </w:r>
          <w:r w:rsidRPr="0091379F">
            <w:t xml:space="preserve">, </w:t>
          </w:r>
          <w:r w:rsidRPr="0091379F">
            <w:rPr>
              <w:i/>
            </w:rPr>
            <w:t>40</w:t>
          </w:r>
          <w:r w:rsidRPr="0091379F">
            <w:t>(9), 3308–3322. https://doi.org/10.1080/01431161.2018.1528024</w:t>
          </w:r>
        </w:p>
        <w:p w14:paraId="0AD4C21E" w14:textId="77777777" w:rsidR="0091379F" w:rsidRDefault="0091379F" w:rsidP="0091379F">
          <w:pPr>
            <w:pStyle w:val="CitaviBibliographyEntry"/>
          </w:pPr>
          <w:bookmarkStart w:id="400" w:name="_CTVL0011120ba86b7b643ff9d4d6c0cfc27cbbf"/>
          <w:r>
            <w:t>Jin, G., Chen, K., Wang, P., Guo, B., Dong, Y., &amp; Yang, J. (2019). Trade-offs in land-use competition and sustainable land development in the North China Plain.</w:t>
          </w:r>
          <w:bookmarkEnd w:id="400"/>
          <w:r>
            <w:t xml:space="preserve"> </w:t>
          </w:r>
          <w:r w:rsidRPr="0091379F">
            <w:rPr>
              <w:i/>
            </w:rPr>
            <w:t>Technological Forecasting and Social Change</w:t>
          </w:r>
          <w:r w:rsidRPr="0091379F">
            <w:t xml:space="preserve">, </w:t>
          </w:r>
          <w:r w:rsidRPr="0091379F">
            <w:rPr>
              <w:i/>
            </w:rPr>
            <w:t>141</w:t>
          </w:r>
          <w:r w:rsidRPr="0091379F">
            <w:t>, 36–46. https://doi.org/10.1016/j.techfore.2019.01.004</w:t>
          </w:r>
        </w:p>
        <w:p w14:paraId="75EE3DCD" w14:textId="77777777" w:rsidR="0091379F" w:rsidRDefault="0091379F" w:rsidP="0091379F">
          <w:pPr>
            <w:pStyle w:val="CitaviBibliographyEntry"/>
          </w:pPr>
          <w:bookmarkStart w:id="401" w:name="_CTVL0013d243002b2fb475f9a5d7804a934da6e"/>
          <w:r>
            <w:t>Kafy, A. </w:t>
          </w:r>
          <w:r>
            <w:rPr>
              <w:rFonts w:ascii="MS Gothic" w:eastAsia="MS Gothic" w:hAnsi="MS Gothic" w:cs="MS Gothic" w:hint="eastAsia"/>
            </w:rPr>
            <w:t>‑</w:t>
          </w:r>
          <w:r>
            <w:t>.</w:t>
          </w:r>
          <w:r>
            <w:rPr>
              <w:rFonts w:ascii="Calibri" w:hAnsi="Calibri" w:cs="Calibri"/>
            </w:rPr>
            <w:t> </w:t>
          </w:r>
          <w:r>
            <w:t>A., Naim,</w:t>
          </w:r>
          <w:r>
            <w:rPr>
              <w:rFonts w:ascii="Calibri" w:hAnsi="Calibri" w:cs="Calibri"/>
            </w:rPr>
            <w:t> </w:t>
          </w:r>
          <w:r>
            <w:t>M.</w:t>
          </w:r>
          <w:r>
            <w:rPr>
              <w:rFonts w:ascii="Calibri" w:hAnsi="Calibri" w:cs="Calibri"/>
            </w:rPr>
            <w:t> </w:t>
          </w:r>
          <w:r>
            <w:t>N.</w:t>
          </w:r>
          <w:r>
            <w:rPr>
              <w:rFonts w:ascii="Calibri" w:hAnsi="Calibri" w:cs="Calibri"/>
            </w:rPr>
            <w:t> </w:t>
          </w:r>
          <w:r>
            <w:t>H., Subramanyam, G., Faisal, A.</w:t>
          </w:r>
          <w:r>
            <w:rPr>
              <w:rFonts w:ascii="MS Gothic" w:eastAsia="MS Gothic" w:hAnsi="MS Gothic" w:cs="MS Gothic" w:hint="eastAsia"/>
            </w:rPr>
            <w:t>‑</w:t>
          </w:r>
          <w:r>
            <w:t>A., Ahmed,</w:t>
          </w:r>
          <w:r>
            <w:rPr>
              <w:rFonts w:ascii="Calibri" w:hAnsi="Calibri" w:cs="Calibri"/>
            </w:rPr>
            <w:t> </w:t>
          </w:r>
          <w:r>
            <w:t>N.</w:t>
          </w:r>
          <w:r>
            <w:rPr>
              <w:rFonts w:ascii="Calibri" w:hAnsi="Calibri" w:cs="Calibri"/>
            </w:rPr>
            <w:t> </w:t>
          </w:r>
          <w:r>
            <w:t>U., Rakib,</w:t>
          </w:r>
          <w:r>
            <w:rPr>
              <w:rFonts w:ascii="Calibri" w:hAnsi="Calibri" w:cs="Calibri"/>
            </w:rPr>
            <w:t> </w:t>
          </w:r>
          <w:r>
            <w:t>A.</w:t>
          </w:r>
          <w:r>
            <w:rPr>
              <w:rFonts w:ascii="Calibri" w:hAnsi="Calibri" w:cs="Calibri"/>
            </w:rPr>
            <w:t> </w:t>
          </w:r>
          <w:r>
            <w:t>A.,</w:t>
          </w:r>
          <w:r>
            <w:rPr>
              <w:rFonts w:ascii="Calibri" w:hAnsi="Calibri" w:cs="Calibri"/>
            </w:rPr>
            <w:t> </w:t>
          </w:r>
          <w:r>
            <w:t>.</w:t>
          </w:r>
          <w:r>
            <w:rPr>
              <w:rFonts w:ascii="Calibri" w:hAnsi="Calibri" w:cs="Calibri"/>
            </w:rPr>
            <w:t> </w:t>
          </w:r>
          <w:r>
            <w:t>.</w:t>
          </w:r>
          <w:r>
            <w:rPr>
              <w:rFonts w:ascii="Calibri" w:hAnsi="Calibri" w:cs="Calibri"/>
            </w:rPr>
            <w:t> </w:t>
          </w:r>
          <w:r>
            <w:t>. Sattar,</w:t>
          </w:r>
          <w:r>
            <w:rPr>
              <w:rFonts w:ascii="Calibri" w:hAnsi="Calibri" w:cs="Calibri"/>
            </w:rPr>
            <w:t> </w:t>
          </w:r>
          <w:r>
            <w:t>G.</w:t>
          </w:r>
          <w:r>
            <w:rPr>
              <w:rFonts w:ascii="Calibri" w:hAnsi="Calibri" w:cs="Calibri"/>
            </w:rPr>
            <w:t> </w:t>
          </w:r>
          <w:r>
            <w:t>S. (2021). Cellular Automata approach in dynamic modelling of land cover changes using RapidEye images in Dhaka, Bangladesh.</w:t>
          </w:r>
          <w:bookmarkEnd w:id="401"/>
          <w:r>
            <w:t xml:space="preserve"> </w:t>
          </w:r>
          <w:r w:rsidRPr="0091379F">
            <w:rPr>
              <w:i/>
            </w:rPr>
            <w:t>Environmental Challenges</w:t>
          </w:r>
          <w:r w:rsidRPr="0091379F">
            <w:t xml:space="preserve">, </w:t>
          </w:r>
          <w:r w:rsidRPr="0091379F">
            <w:rPr>
              <w:i/>
            </w:rPr>
            <w:t>4</w:t>
          </w:r>
          <w:r w:rsidRPr="0091379F">
            <w:t>, 100084. https://doi.org/10.1016/j.envc.2021.100084</w:t>
          </w:r>
        </w:p>
        <w:p w14:paraId="281DB55C" w14:textId="77777777" w:rsidR="0091379F" w:rsidRDefault="0091379F" w:rsidP="0091379F">
          <w:pPr>
            <w:pStyle w:val="CitaviBibliographyEntry"/>
          </w:pPr>
          <w:bookmarkStart w:id="402" w:name="_CTVL00133065869e2274292b91a4cee7fb5659f"/>
          <w:r>
            <w:t>Kapinchev, K., Bradu, A., Barnes, F., &amp; Podoleanu, A. (2015). GPU implementation of cross-correlation for image generation in real time, 1–6. https://doi.org/10.1109/ICSPCS.2015.7391783</w:t>
          </w:r>
        </w:p>
        <w:p w14:paraId="165F1EF5" w14:textId="77777777" w:rsidR="0091379F" w:rsidRDefault="0091379F" w:rsidP="0091379F">
          <w:pPr>
            <w:pStyle w:val="CitaviBibliographyEntry"/>
          </w:pPr>
          <w:bookmarkStart w:id="403" w:name="_CTVL001f3cc61a19cc140ca88587e52a0346af7"/>
          <w:bookmarkEnd w:id="402"/>
          <w:r>
            <w:t>Kipfer, S. (2018). Pushing the limits of urban research: Urbanization, pipelines and counter-colonial politics.</w:t>
          </w:r>
          <w:bookmarkEnd w:id="403"/>
          <w:r>
            <w:t xml:space="preserve"> </w:t>
          </w:r>
          <w:r w:rsidRPr="0091379F">
            <w:rPr>
              <w:i/>
            </w:rPr>
            <w:t>Environment and Planning D: Society and Space</w:t>
          </w:r>
          <w:r w:rsidRPr="0091379F">
            <w:t xml:space="preserve">, </w:t>
          </w:r>
          <w:r w:rsidRPr="0091379F">
            <w:rPr>
              <w:i/>
            </w:rPr>
            <w:t>36</w:t>
          </w:r>
          <w:r w:rsidRPr="0091379F">
            <w:t>(3), 474–493. https://doi.org/10.1177/0263775818758328</w:t>
          </w:r>
        </w:p>
        <w:p w14:paraId="17DABFF5" w14:textId="77777777" w:rsidR="0091379F" w:rsidRDefault="0091379F" w:rsidP="0091379F">
          <w:pPr>
            <w:pStyle w:val="CitaviBibliographyEntry"/>
          </w:pPr>
          <w:bookmarkStart w:id="404" w:name="_CTVL001dcc8cb9e58f243b9861e9e56d093d82c"/>
          <w:r>
            <w:t>Krizhevsky, A., Sutskever, I., &amp; Hinton, G. E. (2017). ImageNet classification with deep convolutional neural networks.</w:t>
          </w:r>
          <w:bookmarkEnd w:id="404"/>
          <w:r>
            <w:t xml:space="preserve"> </w:t>
          </w:r>
          <w:r w:rsidRPr="0091379F">
            <w:rPr>
              <w:i/>
            </w:rPr>
            <w:t>Communications of the ACM</w:t>
          </w:r>
          <w:r w:rsidRPr="0091379F">
            <w:t xml:space="preserve">, </w:t>
          </w:r>
          <w:r w:rsidRPr="0091379F">
            <w:rPr>
              <w:i/>
            </w:rPr>
            <w:t>60</w:t>
          </w:r>
          <w:r w:rsidRPr="0091379F">
            <w:t>(6), 84–90. https://doi.org/10.1145/3065386</w:t>
          </w:r>
        </w:p>
        <w:p w14:paraId="14DF0ED2" w14:textId="77777777" w:rsidR="0091379F" w:rsidRDefault="0091379F" w:rsidP="0091379F">
          <w:pPr>
            <w:pStyle w:val="CitaviBibliographyEntry"/>
          </w:pPr>
          <w:bookmarkStart w:id="405" w:name="_CTVL001dd0652f50a84406fa5f6c693c8a42b99"/>
          <w:r>
            <w:lastRenderedPageBreak/>
            <w:t>Li, X. [Xuecao], Gong, P., Le Yu, &amp; Hu, T. (2017). A segment derived patch-based logistic cellular automata for urban growth modeling with heuristic rules.</w:t>
          </w:r>
          <w:bookmarkEnd w:id="405"/>
          <w:r>
            <w:t xml:space="preserve"> </w:t>
          </w:r>
          <w:r w:rsidRPr="0091379F">
            <w:rPr>
              <w:i/>
            </w:rPr>
            <w:t>Computers, Environment and Urban Systems</w:t>
          </w:r>
          <w:r w:rsidRPr="0091379F">
            <w:t xml:space="preserve">, </w:t>
          </w:r>
          <w:r w:rsidRPr="0091379F">
            <w:rPr>
              <w:i/>
            </w:rPr>
            <w:t>65</w:t>
          </w:r>
          <w:r w:rsidRPr="0091379F">
            <w:t>, 140–149. https://doi.org/10.1016/j.compenvurbsys.2017.06.001</w:t>
          </w:r>
        </w:p>
        <w:p w14:paraId="4A70F8FF" w14:textId="77777777" w:rsidR="0091379F" w:rsidRDefault="0091379F" w:rsidP="0091379F">
          <w:pPr>
            <w:pStyle w:val="CitaviBibliographyEntry"/>
          </w:pPr>
          <w:bookmarkStart w:id="406" w:name="_CTVL001ec32847920794dfc9617e448ffbe841f"/>
          <w:r>
            <w:t>Liu, Y. [Yan], Batty, M., Wang, S., &amp; Corcoran, J. (2021). Modelling urban change with cellular automata: Contemporary issues and future research directions.</w:t>
          </w:r>
          <w:bookmarkEnd w:id="406"/>
          <w:r>
            <w:t xml:space="preserve"> </w:t>
          </w:r>
          <w:r w:rsidRPr="0091379F">
            <w:rPr>
              <w:i/>
            </w:rPr>
            <w:t>Progress in Human Geography</w:t>
          </w:r>
          <w:r w:rsidRPr="0091379F">
            <w:t xml:space="preserve">, </w:t>
          </w:r>
          <w:r w:rsidRPr="0091379F">
            <w:rPr>
              <w:i/>
            </w:rPr>
            <w:t>45</w:t>
          </w:r>
          <w:r w:rsidRPr="0091379F">
            <w:t>(1), 3–24. https://doi.org/10.1177/0309132519895305</w:t>
          </w:r>
        </w:p>
        <w:p w14:paraId="1114AC93" w14:textId="77777777" w:rsidR="0091379F" w:rsidRDefault="0091379F" w:rsidP="0091379F">
          <w:pPr>
            <w:pStyle w:val="CitaviBibliographyEntry"/>
          </w:pPr>
          <w:bookmarkStart w:id="407" w:name="_CTVL00168b89d630e6d422694d0298cacb194ed"/>
          <w:r>
            <w:t>Long, J., Shelhamer, E., &amp; Darrell, T. (2015). Fully convolutional networks for semantic segmentation, 3431–3440. https://doi.org/10.1109/CVPR.2015.7298965</w:t>
          </w:r>
        </w:p>
        <w:p w14:paraId="3595547F" w14:textId="77777777" w:rsidR="0091379F" w:rsidRDefault="0091379F" w:rsidP="0091379F">
          <w:pPr>
            <w:pStyle w:val="CitaviBibliographyEntry"/>
          </w:pPr>
          <w:bookmarkStart w:id="408" w:name="_CTVL00108a15b148e534401bad7ec8a7d8a8c9d"/>
          <w:bookmarkEnd w:id="407"/>
          <w:r>
            <w:t>Mansour, S., Al-Belushi, M., &amp; Al-Awadhi, T. (2020). Monitoring land use and land cover changes in the mountainous cities of Oman using GIS and CA-Markov modelling techniques.</w:t>
          </w:r>
          <w:bookmarkEnd w:id="408"/>
          <w:r>
            <w:t xml:space="preserve"> </w:t>
          </w:r>
          <w:r w:rsidRPr="0091379F">
            <w:rPr>
              <w:i/>
            </w:rPr>
            <w:t>Land Use Policy</w:t>
          </w:r>
          <w:r w:rsidRPr="0091379F">
            <w:t xml:space="preserve">, </w:t>
          </w:r>
          <w:r w:rsidRPr="0091379F">
            <w:rPr>
              <w:i/>
            </w:rPr>
            <w:t>91</w:t>
          </w:r>
          <w:r w:rsidRPr="0091379F">
            <w:t>, 104414. https://doi.org/10.1016/j.landusepol.2019.104414</w:t>
          </w:r>
        </w:p>
        <w:p w14:paraId="65ECFCAC" w14:textId="77777777" w:rsidR="0091379F" w:rsidRDefault="0091379F" w:rsidP="0091379F">
          <w:pPr>
            <w:pStyle w:val="CitaviBibliographyEntry"/>
          </w:pPr>
          <w:bookmarkStart w:id="409" w:name="_CTVL001e99905c045334518bd7e9117ab3a3cf3"/>
          <w:r>
            <w:t>McGarigal, K., &amp; Marks, B. J. (1995).</w:t>
          </w:r>
          <w:bookmarkEnd w:id="409"/>
          <w:r>
            <w:t xml:space="preserve"> </w:t>
          </w:r>
          <w:r w:rsidRPr="0091379F">
            <w:rPr>
              <w:i/>
            </w:rPr>
            <w:t>Fragstats: Spatial pattern analysis program for quantifying landscape structure: Spatial Pattern Analysis Program for Quantifying Landscape Structure</w:t>
          </w:r>
          <w:r w:rsidRPr="0091379F">
            <w:t>. Portland, OR: U.S. Department of Agriculture, Forest Service, Pacific Northwest Research Station. https://doi.org/10.2737/PNW-GTR-351</w:t>
          </w:r>
        </w:p>
        <w:p w14:paraId="729C0A22" w14:textId="77777777" w:rsidR="0091379F" w:rsidRDefault="0091379F" w:rsidP="0091379F">
          <w:pPr>
            <w:pStyle w:val="CitaviBibliographyEntry"/>
          </w:pPr>
          <w:bookmarkStart w:id="410" w:name="_CTVL001ca6b9b4edc2c4322b09fb1757d9246f9"/>
          <w:r>
            <w:t>Motlagh, Z. K., Lotfi, A., Pourmanafi, S., Ahmadizadeh, S., &amp; Soffianian, A. (2020). Spatial modeling of land-use change in a rapidly urbanizing landscape in central Iran: Integration of remote sensing, CA-Markov, and landscape metrics.</w:t>
          </w:r>
          <w:bookmarkEnd w:id="410"/>
          <w:r>
            <w:t xml:space="preserve"> </w:t>
          </w:r>
          <w:r w:rsidRPr="0091379F">
            <w:rPr>
              <w:i/>
            </w:rPr>
            <w:t>Environmental Monitoring and Assessment</w:t>
          </w:r>
          <w:r w:rsidRPr="0091379F">
            <w:t xml:space="preserve">, </w:t>
          </w:r>
          <w:r w:rsidRPr="0091379F">
            <w:rPr>
              <w:i/>
            </w:rPr>
            <w:t>192</w:t>
          </w:r>
          <w:r w:rsidRPr="0091379F">
            <w:t>(11), 695. https://doi.org/10.1007/s10661-020-08647-x</w:t>
          </w:r>
        </w:p>
        <w:p w14:paraId="7CDA6AD3" w14:textId="77777777" w:rsidR="0091379F" w:rsidRDefault="0091379F" w:rsidP="0091379F">
          <w:pPr>
            <w:pStyle w:val="CitaviBibliographyEntry"/>
          </w:pPr>
          <w:bookmarkStart w:id="411" w:name="_CTVL001ce86057dd9e748b09465ec3575046582"/>
          <w:r>
            <w:t>Murray, N., &amp; Perronnin, F. (2014).</w:t>
          </w:r>
          <w:bookmarkEnd w:id="411"/>
          <w:r>
            <w:t xml:space="preserve"> </w:t>
          </w:r>
          <w:r w:rsidRPr="0091379F">
            <w:rPr>
              <w:i/>
            </w:rPr>
            <w:t xml:space="preserve">Generalized Max Pooling. </w:t>
          </w:r>
          <w:r w:rsidRPr="0091379F">
            <w:t>https://doi.org/10.1109/cvpr.2014.317</w:t>
          </w:r>
        </w:p>
        <w:p w14:paraId="3339C322" w14:textId="77777777" w:rsidR="0091379F" w:rsidRDefault="0091379F" w:rsidP="0091379F">
          <w:pPr>
            <w:pStyle w:val="CitaviBibliographyEntry"/>
          </w:pPr>
          <w:bookmarkStart w:id="412" w:name="_CTVL0018e32eb4a56eb4c28a3db3f3e38e41e5e"/>
          <w:r>
            <w:t>Mustafa, A., Cools, M., Saadi, I., &amp; Teller, J. (2017). Coupling agent-based, cellular automata and logistic regression into a hybrid urban expansion model (HUEM).</w:t>
          </w:r>
          <w:bookmarkEnd w:id="412"/>
          <w:r>
            <w:t xml:space="preserve"> </w:t>
          </w:r>
          <w:r w:rsidRPr="0091379F">
            <w:rPr>
              <w:i/>
            </w:rPr>
            <w:t>Land Use Policy</w:t>
          </w:r>
          <w:r w:rsidRPr="0091379F">
            <w:t xml:space="preserve">, </w:t>
          </w:r>
          <w:r w:rsidRPr="0091379F">
            <w:rPr>
              <w:i/>
            </w:rPr>
            <w:t>69</w:t>
          </w:r>
          <w:r w:rsidRPr="0091379F">
            <w:t>, 529–540. https://doi.org/10.1016/j.landusepol.2017.10.009</w:t>
          </w:r>
        </w:p>
        <w:p w14:paraId="3054A2FD" w14:textId="77777777" w:rsidR="0091379F" w:rsidRDefault="0091379F" w:rsidP="0091379F">
          <w:pPr>
            <w:pStyle w:val="CitaviBibliographyEntry"/>
          </w:pPr>
          <w:bookmarkStart w:id="413" w:name="_CTVL0017ab775d2874946689e1f319680796ba2"/>
          <w:r>
            <w:t>Mustafa, A., Heppenstall, A., Omrani, H., Saadi, I., Cools, M., &amp; Teller, J. (2018). Modelling built-up expansion and densification with multinomial logistic regression, cellular automata and genetic algorithm.</w:t>
          </w:r>
          <w:bookmarkEnd w:id="413"/>
          <w:r>
            <w:t xml:space="preserve"> </w:t>
          </w:r>
          <w:r w:rsidRPr="0091379F">
            <w:rPr>
              <w:i/>
            </w:rPr>
            <w:t>Computers, Environment and Urban Systems</w:t>
          </w:r>
          <w:r w:rsidRPr="0091379F">
            <w:t xml:space="preserve">, </w:t>
          </w:r>
          <w:r w:rsidRPr="0091379F">
            <w:rPr>
              <w:i/>
            </w:rPr>
            <w:t>67</w:t>
          </w:r>
          <w:r w:rsidRPr="0091379F">
            <w:t>, 147–156. https://doi.org/10.1016/j.compenvurbsys.2017.09.009</w:t>
          </w:r>
        </w:p>
        <w:p w14:paraId="6500C4A4" w14:textId="77777777" w:rsidR="0091379F" w:rsidRDefault="0091379F" w:rsidP="0091379F">
          <w:pPr>
            <w:pStyle w:val="CitaviBibliographyEntry"/>
          </w:pPr>
          <w:bookmarkStart w:id="414" w:name="_CTVL001ca0984bcf64b4449b1a252bcd87d7636"/>
          <w:r>
            <w:t>National Bureau of Statistics of China (2019a). Announcement of the 2019 grain output. Retrieved from http://www.gov.cn/xinwen/2019-12/07/content_5459250.htm</w:t>
          </w:r>
        </w:p>
        <w:p w14:paraId="2F03244D" w14:textId="77777777" w:rsidR="0091379F" w:rsidRDefault="0091379F" w:rsidP="0091379F">
          <w:pPr>
            <w:pStyle w:val="CitaviBibliographyEntry"/>
          </w:pPr>
          <w:bookmarkStart w:id="415" w:name="_CTVL001c35bf2e7c2534658b4761d0a31513e14"/>
          <w:bookmarkEnd w:id="414"/>
          <w:r>
            <w:t>National Bureau of Statistics of China (2019b).</w:t>
          </w:r>
          <w:bookmarkEnd w:id="415"/>
          <w:r>
            <w:t xml:space="preserve"> </w:t>
          </w:r>
          <w:r w:rsidRPr="0091379F">
            <w:rPr>
              <w:i/>
            </w:rPr>
            <w:t>China Statistical Yearbook</w:t>
          </w:r>
          <w:r w:rsidRPr="0091379F">
            <w:t xml:space="preserve">. Beijing, China: China Statistics Press. </w:t>
          </w:r>
        </w:p>
        <w:p w14:paraId="06772BCF" w14:textId="77777777" w:rsidR="0091379F" w:rsidRDefault="0091379F" w:rsidP="0091379F">
          <w:pPr>
            <w:pStyle w:val="CitaviBibliographyEntry"/>
          </w:pPr>
          <w:bookmarkStart w:id="416" w:name="_CTVL0011c7f030141cf4d219d0117aed6b7c60a"/>
          <w:r>
            <w:t>Newland, C. P., Zecchin, A. C., Maier, H. R., Newman, J. P., &amp; van Delden, H. (2018). Empirically derived method and software for semi-automatic calibration of Cellular Automata land-use models.</w:t>
          </w:r>
          <w:bookmarkEnd w:id="416"/>
          <w:r>
            <w:t xml:space="preserve"> </w:t>
          </w:r>
          <w:r w:rsidRPr="0091379F">
            <w:rPr>
              <w:i/>
            </w:rPr>
            <w:t>Environmental Modelling &amp; Software</w:t>
          </w:r>
          <w:r w:rsidRPr="0091379F">
            <w:t xml:space="preserve">, </w:t>
          </w:r>
          <w:r w:rsidRPr="0091379F">
            <w:rPr>
              <w:i/>
            </w:rPr>
            <w:t>108</w:t>
          </w:r>
          <w:r w:rsidRPr="0091379F">
            <w:t>, 208–239. https://doi.org/10.1016/j.envsoft.2018.07.013</w:t>
          </w:r>
        </w:p>
        <w:p w14:paraId="341CDCBF" w14:textId="77777777" w:rsidR="0091379F" w:rsidRDefault="0091379F" w:rsidP="0091379F">
          <w:pPr>
            <w:pStyle w:val="CitaviBibliographyEntry"/>
          </w:pPr>
          <w:bookmarkStart w:id="417" w:name="_CTVL0012ee35f0a07014e2a81f037dca85be3a3"/>
          <w:r>
            <w:t>Nezla, N. A., Mithun Haridas, T. P., &amp; Supriya, M. H. (2021). Semantic Segmentation of Underwater Images using UNet architecture based Deep Convolutional Encoder Decoder Model, 28–33. https://doi.org/10.1109/ICACCS51430.2021.9441804</w:t>
          </w:r>
        </w:p>
        <w:p w14:paraId="11A061E9" w14:textId="77777777" w:rsidR="0091379F" w:rsidRDefault="0091379F" w:rsidP="0091379F">
          <w:pPr>
            <w:pStyle w:val="CitaviBibliographyEntry"/>
          </w:pPr>
          <w:bookmarkStart w:id="418" w:name="_CTVL001fd60c8239e0a414c8aca35d696548b2f"/>
          <w:bookmarkEnd w:id="417"/>
          <w:r>
            <w:t>Peng, K., Jiang, W., Deng, Y., Liu, Y. [Yinghui], Wu, Z., &amp; Chen, Z. [Zheng] (2020). Simulating wetland changes under different scenarios based on integrating the random forest and CLUE-S models: A case study of Wuhan Urban Agglomeration.</w:t>
          </w:r>
          <w:bookmarkEnd w:id="418"/>
          <w:r>
            <w:t xml:space="preserve"> </w:t>
          </w:r>
          <w:r w:rsidRPr="0091379F">
            <w:rPr>
              <w:i/>
            </w:rPr>
            <w:t>Ecological Indicators</w:t>
          </w:r>
          <w:r w:rsidRPr="0091379F">
            <w:t xml:space="preserve">, </w:t>
          </w:r>
          <w:r w:rsidRPr="0091379F">
            <w:rPr>
              <w:i/>
            </w:rPr>
            <w:t>117</w:t>
          </w:r>
          <w:r w:rsidRPr="0091379F">
            <w:t>, 106671. https://doi.org/10.1016/j.ecolind.2020.106671</w:t>
          </w:r>
        </w:p>
        <w:p w14:paraId="27F94BAF" w14:textId="77777777" w:rsidR="0091379F" w:rsidRDefault="0091379F" w:rsidP="0091379F">
          <w:pPr>
            <w:pStyle w:val="CitaviBibliographyEntry"/>
          </w:pPr>
          <w:bookmarkStart w:id="419" w:name="_CTVL00114278c8f659447319fedeee4c64841c1"/>
          <w:r>
            <w:t>Pérez-Molina, E., Sliuzas, R., Flacke, J., &amp; Jetten, V. (2017). Developing a cellular automata model of urban growth to inform spatial policy for flood mitigation: A case study in Kampala, Uganda.</w:t>
          </w:r>
          <w:bookmarkEnd w:id="419"/>
          <w:r>
            <w:t xml:space="preserve"> </w:t>
          </w:r>
          <w:r w:rsidRPr="0091379F">
            <w:rPr>
              <w:i/>
            </w:rPr>
            <w:lastRenderedPageBreak/>
            <w:t>Computers, Environment and Urban Systems</w:t>
          </w:r>
          <w:r w:rsidRPr="0091379F">
            <w:t xml:space="preserve">, </w:t>
          </w:r>
          <w:r w:rsidRPr="0091379F">
            <w:rPr>
              <w:i/>
            </w:rPr>
            <w:t>65</w:t>
          </w:r>
          <w:r w:rsidRPr="0091379F">
            <w:t>, 53–65. https://doi.org/10.1016/j.compenvurbsys.2017.04.013</w:t>
          </w:r>
        </w:p>
        <w:p w14:paraId="1FC16E44" w14:textId="77777777" w:rsidR="0091379F" w:rsidRDefault="0091379F" w:rsidP="0091379F">
          <w:pPr>
            <w:pStyle w:val="CitaviBibliographyEntry"/>
          </w:pPr>
          <w:bookmarkStart w:id="420" w:name="_CTVL00184631c7f32c147ae82930c0a00aa8fc2"/>
          <w:r>
            <w:rPr>
              <w:rFonts w:hint="eastAsia"/>
            </w:rPr>
            <w:t>Planillo, A., Kramer</w:t>
          </w:r>
          <w:r>
            <w:rPr>
              <w:rFonts w:hint="eastAsia"/>
            </w:rPr>
            <w:t>‐</w:t>
          </w:r>
          <w:r>
            <w:rPr>
              <w:rFonts w:hint="eastAsia"/>
            </w:rPr>
            <w:t>Schadt, S., Buchholz, S., Gras, P., Lippe, M. von der, &amp; Radchuk, V. (2021). Arthropod abundance modulates bird community responses to urbanization.</w:t>
          </w:r>
          <w:bookmarkEnd w:id="420"/>
          <w:r>
            <w:rPr>
              <w:rFonts w:hint="eastAsia"/>
            </w:rPr>
            <w:t xml:space="preserve"> </w:t>
          </w:r>
          <w:r w:rsidRPr="0091379F">
            <w:rPr>
              <w:i/>
            </w:rPr>
            <w:t>Diversity and Distributions</w:t>
          </w:r>
          <w:r w:rsidRPr="0091379F">
            <w:t xml:space="preserve">, </w:t>
          </w:r>
          <w:r w:rsidRPr="0091379F">
            <w:rPr>
              <w:i/>
            </w:rPr>
            <w:t>27</w:t>
          </w:r>
          <w:r w:rsidRPr="0091379F">
            <w:t>(1), 34–49. https://doi.org/10.1111/ddi.13169</w:t>
          </w:r>
        </w:p>
        <w:p w14:paraId="3A62CC5C" w14:textId="77777777" w:rsidR="0091379F" w:rsidRDefault="0091379F" w:rsidP="0091379F">
          <w:pPr>
            <w:pStyle w:val="CitaviBibliographyEntry"/>
          </w:pPr>
          <w:bookmarkStart w:id="421" w:name="_CTVL00177fb736feabc425bbba663969c1c7c0b"/>
          <w:r>
            <w:t>Pontius, R. G., Boersma, W., Castella, J.</w:t>
          </w:r>
          <w:r>
            <w:rPr>
              <w:rFonts w:ascii="MS Gothic" w:eastAsia="MS Gothic" w:hAnsi="MS Gothic" w:cs="MS Gothic" w:hint="eastAsia"/>
            </w:rPr>
            <w:t>‑</w:t>
          </w:r>
          <w:r>
            <w:t>C., Clarke,</w:t>
          </w:r>
          <w:r>
            <w:rPr>
              <w:rFonts w:ascii="Calibri" w:hAnsi="Calibri" w:cs="Calibri"/>
            </w:rPr>
            <w:t> </w:t>
          </w:r>
          <w:r>
            <w:t>K., Nijs,</w:t>
          </w:r>
          <w:r>
            <w:rPr>
              <w:rFonts w:ascii="Calibri" w:hAnsi="Calibri" w:cs="Calibri"/>
            </w:rPr>
            <w:t> </w:t>
          </w:r>
          <w:r>
            <w:t>T.</w:t>
          </w:r>
          <w:r>
            <w:rPr>
              <w:rFonts w:ascii="Calibri" w:hAnsi="Calibri" w:cs="Calibri"/>
            </w:rPr>
            <w:t> </w:t>
          </w:r>
          <w:r>
            <w:t>de, Dietzel,</w:t>
          </w:r>
          <w:r>
            <w:rPr>
              <w:rFonts w:ascii="Calibri" w:hAnsi="Calibri" w:cs="Calibri"/>
            </w:rPr>
            <w:t> </w:t>
          </w:r>
          <w:r>
            <w:t>C.,</w:t>
          </w:r>
          <w:r>
            <w:rPr>
              <w:rFonts w:ascii="Calibri" w:hAnsi="Calibri" w:cs="Calibri"/>
            </w:rPr>
            <w:t> </w:t>
          </w:r>
          <w:r>
            <w:t>.</w:t>
          </w:r>
          <w:r>
            <w:rPr>
              <w:rFonts w:ascii="Calibri" w:hAnsi="Calibri" w:cs="Calibri"/>
            </w:rPr>
            <w:t> </w:t>
          </w:r>
          <w:r>
            <w:t>. . Verburg, P. H. (2008). Comparing the input, output, and validation maps for several models of land change.</w:t>
          </w:r>
          <w:bookmarkEnd w:id="421"/>
          <w:r>
            <w:t xml:space="preserve"> </w:t>
          </w:r>
          <w:r w:rsidRPr="0091379F">
            <w:rPr>
              <w:i/>
            </w:rPr>
            <w:t>The Annals of Regional Science</w:t>
          </w:r>
          <w:r w:rsidRPr="0091379F">
            <w:t xml:space="preserve">, </w:t>
          </w:r>
          <w:r w:rsidRPr="0091379F">
            <w:rPr>
              <w:i/>
            </w:rPr>
            <w:t>42</w:t>
          </w:r>
          <w:r w:rsidRPr="0091379F">
            <w:t>(1), 11–37. https://doi.org/10.1007/s00168-007-0138-2</w:t>
          </w:r>
        </w:p>
        <w:p w14:paraId="2E1687D3" w14:textId="77777777" w:rsidR="0091379F" w:rsidRDefault="0091379F" w:rsidP="0091379F">
          <w:pPr>
            <w:pStyle w:val="CitaviBibliographyEntry"/>
          </w:pPr>
          <w:bookmarkStart w:id="422" w:name="_CTVL00101bdb58274764bc8866451ab53b31ae1"/>
          <w:r>
            <w:t>Pramanik, S., Butsch, C., &amp; Punia, M. (2021). Post-liberal urban dynamics in India – The case of Gurugram, the ‘Millennium City’.</w:t>
          </w:r>
          <w:bookmarkEnd w:id="422"/>
          <w:r>
            <w:t xml:space="preserve"> </w:t>
          </w:r>
          <w:r w:rsidRPr="0091379F">
            <w:rPr>
              <w:i/>
            </w:rPr>
            <w:t>Remote Sensing Applications: Society and Environment</w:t>
          </w:r>
          <w:r w:rsidRPr="0091379F">
            <w:t xml:space="preserve">, </w:t>
          </w:r>
          <w:r w:rsidRPr="0091379F">
            <w:rPr>
              <w:i/>
            </w:rPr>
            <w:t>22</w:t>
          </w:r>
          <w:r w:rsidRPr="0091379F">
            <w:t>, 100504. https://doi.org/10.1016/j.rsase.2021.100504</w:t>
          </w:r>
        </w:p>
        <w:p w14:paraId="4E29EA4A" w14:textId="77777777" w:rsidR="0091379F" w:rsidRDefault="0091379F" w:rsidP="0091379F">
          <w:pPr>
            <w:pStyle w:val="CitaviBibliographyEntry"/>
          </w:pPr>
          <w:bookmarkStart w:id="423" w:name="_CTVL0012e6899c2b8314eada7bea47d177d6f36"/>
          <w:r>
            <w:t>Qian, Y., Xing, W., Guan, X., Yang, T., &amp; Wu, H. (2020). Coupling cellular automata with area partitioning and spatiotemporal convolution for dynamic land use change simulation.</w:t>
          </w:r>
          <w:bookmarkEnd w:id="423"/>
          <w:r>
            <w:t xml:space="preserve"> </w:t>
          </w:r>
          <w:r w:rsidRPr="0091379F">
            <w:rPr>
              <w:i/>
            </w:rPr>
            <w:t>The Science of the Total Environment</w:t>
          </w:r>
          <w:r w:rsidRPr="0091379F">
            <w:t xml:space="preserve">, </w:t>
          </w:r>
          <w:r w:rsidRPr="0091379F">
            <w:rPr>
              <w:i/>
            </w:rPr>
            <w:t>722</w:t>
          </w:r>
          <w:r w:rsidRPr="0091379F">
            <w:t>, 137738. https://doi.org/10.1016/j.scitotenv.2020.137738</w:t>
          </w:r>
        </w:p>
        <w:p w14:paraId="18C27034" w14:textId="77777777" w:rsidR="0091379F" w:rsidRDefault="0091379F" w:rsidP="0091379F">
          <w:pPr>
            <w:pStyle w:val="CitaviBibliographyEntry"/>
          </w:pPr>
          <w:bookmarkStart w:id="424" w:name="_CTVL001d593722c3d84452c8d7e39bbb23b0ead"/>
          <w:r>
            <w:t>Qiu, B., Li, H., Tang, Z., Chen, C., &amp; Berry, J. (2020). How cropland losses shaped by unbalanced urbanization process?</w:t>
          </w:r>
          <w:bookmarkEnd w:id="424"/>
          <w:r>
            <w:t xml:space="preserve"> </w:t>
          </w:r>
          <w:r w:rsidRPr="0091379F">
            <w:rPr>
              <w:i/>
            </w:rPr>
            <w:t>Land Use Policy</w:t>
          </w:r>
          <w:r w:rsidRPr="0091379F">
            <w:t xml:space="preserve">, </w:t>
          </w:r>
          <w:r w:rsidRPr="0091379F">
            <w:rPr>
              <w:i/>
            </w:rPr>
            <w:t>96</w:t>
          </w:r>
          <w:r w:rsidRPr="0091379F">
            <w:t>, 104715. https://doi.org/10.1016/j.landusepol.2020.104715</w:t>
          </w:r>
        </w:p>
        <w:p w14:paraId="2EF10605" w14:textId="77777777" w:rsidR="0091379F" w:rsidRDefault="0091379F" w:rsidP="0091379F">
          <w:pPr>
            <w:pStyle w:val="CitaviBibliographyEntry"/>
          </w:pPr>
          <w:bookmarkStart w:id="425" w:name="_CTVL0013d8688b4afe94538bdae97647a22c77d"/>
          <w:r>
            <w:t>Reichstein, M., Camps-Valls, G., Stevens, B., Jung, M., Denzler, J., Carvalhais, N., &amp; Prabhat (2019). Deep learning and process understanding for data-driven Earth system science.</w:t>
          </w:r>
          <w:bookmarkEnd w:id="425"/>
          <w:r>
            <w:t xml:space="preserve"> </w:t>
          </w:r>
          <w:r w:rsidRPr="0091379F">
            <w:rPr>
              <w:i/>
            </w:rPr>
            <w:t>Nature</w:t>
          </w:r>
          <w:r w:rsidRPr="0091379F">
            <w:t xml:space="preserve">, </w:t>
          </w:r>
          <w:r w:rsidRPr="0091379F">
            <w:rPr>
              <w:i/>
            </w:rPr>
            <w:t>566</w:t>
          </w:r>
          <w:r w:rsidRPr="0091379F">
            <w:t>(7743), 195–204. https://doi.org/10.1038/s41586-019-0912-1</w:t>
          </w:r>
        </w:p>
        <w:p w14:paraId="139E68FA" w14:textId="77777777" w:rsidR="0091379F" w:rsidRDefault="0091379F" w:rsidP="0091379F">
          <w:pPr>
            <w:pStyle w:val="CitaviBibliographyEntry"/>
          </w:pPr>
          <w:bookmarkStart w:id="426" w:name="_CTVL00182ddfddeb0da4c408dbdf9e51c213a17"/>
          <w:r>
            <w:t>Ronneberger, O., Fischer, P., &amp; Brox, T. (2015). U-Net: Convolutional Networks for Biomedical Image Segmentation,</w:t>
          </w:r>
          <w:bookmarkEnd w:id="426"/>
          <w:r>
            <w:t xml:space="preserve"> </w:t>
          </w:r>
          <w:r w:rsidRPr="0091379F">
            <w:rPr>
              <w:i/>
            </w:rPr>
            <w:t>9351</w:t>
          </w:r>
          <w:r w:rsidRPr="0091379F">
            <w:t>, 234–241. https://doi.org/10.1007/978-3-319-24574-4_28</w:t>
          </w:r>
        </w:p>
        <w:p w14:paraId="4B8F8D81" w14:textId="77777777" w:rsidR="0091379F" w:rsidRDefault="0091379F" w:rsidP="0091379F">
          <w:pPr>
            <w:pStyle w:val="CitaviBibliographyEntry"/>
          </w:pPr>
          <w:bookmarkStart w:id="427" w:name="_CTVL001bebcf747c222448eaa3aa4600eedbe82"/>
          <w:r>
            <w:t>Roodposhti, M. S., Aryal, J., &amp; Bryan, B. A. (2019). A novel algorithm for calculating transition potential in cellular automata models of land-use/cover change.</w:t>
          </w:r>
          <w:bookmarkEnd w:id="427"/>
          <w:r>
            <w:t xml:space="preserve"> </w:t>
          </w:r>
          <w:r w:rsidRPr="0091379F">
            <w:rPr>
              <w:i/>
            </w:rPr>
            <w:t>Environmental Modelling &amp; Software</w:t>
          </w:r>
          <w:r w:rsidRPr="0091379F">
            <w:t xml:space="preserve">, </w:t>
          </w:r>
          <w:r w:rsidRPr="0091379F">
            <w:rPr>
              <w:i/>
            </w:rPr>
            <w:t>112</w:t>
          </w:r>
          <w:r w:rsidRPr="0091379F">
            <w:t>, 70–81. https://doi.org/10.1016/j.envsoft.2018.10.006</w:t>
          </w:r>
        </w:p>
        <w:p w14:paraId="38B88C40" w14:textId="77777777" w:rsidR="0091379F" w:rsidRDefault="0091379F" w:rsidP="0091379F">
          <w:pPr>
            <w:pStyle w:val="CitaviBibliographyEntry"/>
          </w:pPr>
          <w:bookmarkStart w:id="428" w:name="_CTVL001cb8c8558228a425e88a0ff5b82d0ccde"/>
          <w:r>
            <w:t>Roodposhti, M. S., Hewitt, R. J., &amp; Bryan, B. A. (2020). Towards automatic calibration of neighbourhood influence in cellular automata land-use models.</w:t>
          </w:r>
          <w:bookmarkEnd w:id="428"/>
          <w:r>
            <w:t xml:space="preserve"> </w:t>
          </w:r>
          <w:r w:rsidRPr="0091379F">
            <w:rPr>
              <w:i/>
            </w:rPr>
            <w:t>Computers, Environment and Urban Systems</w:t>
          </w:r>
          <w:r w:rsidRPr="0091379F">
            <w:t xml:space="preserve">, </w:t>
          </w:r>
          <w:r w:rsidRPr="0091379F">
            <w:rPr>
              <w:i/>
            </w:rPr>
            <w:t>79</w:t>
          </w:r>
          <w:r w:rsidRPr="0091379F">
            <w:t>, 101416. https://doi.org/10.1016/j.compenvurbsys.2019.101416</w:t>
          </w:r>
        </w:p>
        <w:p w14:paraId="7A5926B1" w14:textId="77777777" w:rsidR="0091379F" w:rsidRDefault="0091379F" w:rsidP="0091379F">
          <w:pPr>
            <w:pStyle w:val="CitaviBibliographyEntry"/>
          </w:pPr>
          <w:bookmarkStart w:id="429" w:name="_CTVL00191229b48dff64de6acc761328b2ced8f"/>
          <w:r>
            <w:t>Ruiz Hernandez, I. E., &amp; Shi, W. (2018). A Random Forests classification method for urban land-use mapping integrating spatial metrics and texture analysis.</w:t>
          </w:r>
          <w:bookmarkEnd w:id="429"/>
          <w:r>
            <w:t xml:space="preserve"> </w:t>
          </w:r>
          <w:r w:rsidRPr="0091379F">
            <w:rPr>
              <w:i/>
            </w:rPr>
            <w:t>International Journal of Remote Sensing</w:t>
          </w:r>
          <w:r w:rsidRPr="0091379F">
            <w:t xml:space="preserve">, </w:t>
          </w:r>
          <w:r w:rsidRPr="0091379F">
            <w:rPr>
              <w:i/>
            </w:rPr>
            <w:t>39</w:t>
          </w:r>
          <w:r w:rsidRPr="0091379F">
            <w:t>(4), 1175–1198. https://doi.org/10.1080/01431161.2017.1395968</w:t>
          </w:r>
        </w:p>
        <w:p w14:paraId="402EF534" w14:textId="77777777" w:rsidR="0091379F" w:rsidRDefault="0091379F" w:rsidP="0091379F">
          <w:pPr>
            <w:pStyle w:val="CitaviBibliographyEntry"/>
          </w:pPr>
          <w:bookmarkStart w:id="430" w:name="_CTVL001a45bf0c43e814177b1fd3c80823c483a"/>
          <w:r>
            <w:t>Sergey Ioffe, &amp; Christian Szegedy (2015). Batch Normalization: Accelerating Deep Network Training by Reducing Internal Covariate Shift.</w:t>
          </w:r>
          <w:bookmarkEnd w:id="430"/>
          <w:r>
            <w:t xml:space="preserve"> </w:t>
          </w:r>
          <w:r w:rsidRPr="0091379F">
            <w:rPr>
              <w:i/>
            </w:rPr>
            <w:t>International Conference on Machine Learning</w:t>
          </w:r>
          <w:r w:rsidRPr="0091379F">
            <w:t>, 448–456. Retrieved from http://proceedings.mlr.press/v37/ioffe15.html</w:t>
          </w:r>
        </w:p>
        <w:p w14:paraId="54513CAA" w14:textId="77777777" w:rsidR="0091379F" w:rsidRDefault="0091379F" w:rsidP="0091379F">
          <w:pPr>
            <w:pStyle w:val="CitaviBibliographyEntry"/>
          </w:pPr>
          <w:bookmarkStart w:id="431" w:name="_CTVL001e888dc529cab4d41a4ddf857ce17d0fd"/>
          <w:r>
            <w:t>Shafizadeh-Moghadam, H., Asghari, A., Tayyebi, A., &amp; Taleai, M. (2017). Coupling machine learning, tree-based and statistical models with cellular automata to simulate urban growth.</w:t>
          </w:r>
          <w:bookmarkEnd w:id="431"/>
          <w:r>
            <w:t xml:space="preserve"> </w:t>
          </w:r>
          <w:r w:rsidRPr="0091379F">
            <w:rPr>
              <w:i/>
            </w:rPr>
            <w:t>Computers, Environment and Urban Systems</w:t>
          </w:r>
          <w:r w:rsidRPr="0091379F">
            <w:t xml:space="preserve">, </w:t>
          </w:r>
          <w:r w:rsidRPr="0091379F">
            <w:rPr>
              <w:i/>
            </w:rPr>
            <w:t>64</w:t>
          </w:r>
          <w:r w:rsidRPr="0091379F">
            <w:t>, 297–308. https://doi.org/10.1016/j.compenvurbsys.2017.04.002</w:t>
          </w:r>
        </w:p>
        <w:p w14:paraId="3DF89E96" w14:textId="77777777" w:rsidR="0091379F" w:rsidRDefault="0091379F" w:rsidP="0091379F">
          <w:pPr>
            <w:pStyle w:val="CitaviBibliographyEntry"/>
          </w:pPr>
          <w:bookmarkStart w:id="432" w:name="_CTVL001d7f28624fda74ab7bb2f2dcef295cb33"/>
          <w:r>
            <w:t>Shaw, B. J., van Vliet, J., &amp; Verburg, P. H. (2020). The peri-urbanization of Europe: A systematic review of a multifaceted process.</w:t>
          </w:r>
          <w:bookmarkEnd w:id="432"/>
          <w:r>
            <w:t xml:space="preserve"> </w:t>
          </w:r>
          <w:r w:rsidRPr="0091379F">
            <w:rPr>
              <w:i/>
            </w:rPr>
            <w:t>Landscape and Urban Planning</w:t>
          </w:r>
          <w:r w:rsidRPr="0091379F">
            <w:t xml:space="preserve">, </w:t>
          </w:r>
          <w:r w:rsidRPr="0091379F">
            <w:rPr>
              <w:i/>
            </w:rPr>
            <w:t>196</w:t>
          </w:r>
          <w:r w:rsidRPr="0091379F">
            <w:t>, 103733. https://doi.org/10.1016/j.landurbplan.2019.103733</w:t>
          </w:r>
        </w:p>
        <w:p w14:paraId="3858EE5E" w14:textId="77777777" w:rsidR="0091379F" w:rsidRDefault="0091379F" w:rsidP="0091379F">
          <w:pPr>
            <w:pStyle w:val="CitaviBibliographyEntry"/>
          </w:pPr>
          <w:bookmarkStart w:id="433" w:name="_CTVL0012fe5968f0dba4b398e1e284bdfa22ddb"/>
          <w:r>
            <w:t>Singh, M., Kumar, B., Rao, S., Gill, S. S., Chattopadhyay, R., Nanjundiah, R. S., &amp; Niyogi, D. (2021). Deep learning for improved global precipitation in numerical weather prediction systems.</w:t>
          </w:r>
        </w:p>
        <w:p w14:paraId="1DF43D6E" w14:textId="77777777" w:rsidR="0091379F" w:rsidRDefault="0091379F" w:rsidP="0091379F">
          <w:pPr>
            <w:pStyle w:val="CitaviBibliographyEntry"/>
          </w:pPr>
          <w:bookmarkStart w:id="434" w:name="_CTVL0011d1dec32c2fc49e0904b17978060ca38"/>
          <w:bookmarkEnd w:id="433"/>
          <w:r>
            <w:lastRenderedPageBreak/>
            <w:t>Tong, X., &amp; Feng, Y. (2020). A review of assessment methods for cellular automata models of land-use change and urban growth.</w:t>
          </w:r>
          <w:bookmarkEnd w:id="434"/>
          <w:r>
            <w:t xml:space="preserve"> </w:t>
          </w:r>
          <w:r w:rsidRPr="0091379F">
            <w:rPr>
              <w:i/>
            </w:rPr>
            <w:t>International Journal of Geographical Information Science</w:t>
          </w:r>
          <w:r w:rsidRPr="0091379F">
            <w:t xml:space="preserve">, </w:t>
          </w:r>
          <w:r w:rsidRPr="0091379F">
            <w:rPr>
              <w:i/>
            </w:rPr>
            <w:t>34</w:t>
          </w:r>
          <w:r w:rsidRPr="0091379F">
            <w:t>(5), 866–898. https://doi.org/10.1080/13658816.2019.1684499</w:t>
          </w:r>
        </w:p>
        <w:p w14:paraId="06212906" w14:textId="77777777" w:rsidR="0091379F" w:rsidRDefault="0091379F" w:rsidP="0091379F">
          <w:pPr>
            <w:pStyle w:val="CitaviBibliographyEntry"/>
          </w:pPr>
          <w:bookmarkStart w:id="435" w:name="_CTVL001bac0905f8eb74a3c911374d735fa7ece"/>
          <w:r>
            <w:t>Tripathy, P., &amp; Kumar, A. (2019). Monitoring and modelling spatio-temporal urban growth of Delhi using Cellular Automata and geoinformatics.</w:t>
          </w:r>
          <w:bookmarkEnd w:id="435"/>
          <w:r>
            <w:t xml:space="preserve"> </w:t>
          </w:r>
          <w:r w:rsidRPr="0091379F">
            <w:rPr>
              <w:i/>
            </w:rPr>
            <w:t>Cities</w:t>
          </w:r>
          <w:r w:rsidRPr="0091379F">
            <w:t xml:space="preserve">, </w:t>
          </w:r>
          <w:r w:rsidRPr="0091379F">
            <w:rPr>
              <w:i/>
            </w:rPr>
            <w:t>90</w:t>
          </w:r>
          <w:r w:rsidRPr="0091379F">
            <w:t>, 52–63. https://doi.org/10.1016/j.cities.2019.01.021</w:t>
          </w:r>
        </w:p>
        <w:p w14:paraId="7A913D5B" w14:textId="77777777" w:rsidR="0091379F" w:rsidRDefault="0091379F" w:rsidP="0091379F">
          <w:pPr>
            <w:pStyle w:val="CitaviBibliographyEntry"/>
          </w:pPr>
          <w:bookmarkStart w:id="436" w:name="_CTVL0018218319753da41ed8ac490a28eee88a5"/>
          <w:r>
            <w:t>Uuemaa, E., Antrop, M., Roosaare, J., Marja, R., &amp; Mander, Ü. (2009). Landscape metrics and indices : An overview of their use in landscape research.</w:t>
          </w:r>
          <w:bookmarkEnd w:id="436"/>
          <w:r>
            <w:t xml:space="preserve"> </w:t>
          </w:r>
          <w:r w:rsidRPr="0091379F">
            <w:rPr>
              <w:i/>
            </w:rPr>
            <w:t>LIVING REVIEWS in LANDSCAPE RESEARCH</w:t>
          </w:r>
          <w:r w:rsidRPr="0091379F">
            <w:t xml:space="preserve">, </w:t>
          </w:r>
          <w:r w:rsidRPr="0091379F">
            <w:rPr>
              <w:i/>
            </w:rPr>
            <w:t>3</w:t>
          </w:r>
          <w:r w:rsidRPr="0091379F">
            <w:t>(1), 1–28. Retrieved from http://biblio.ugent.be/publication/695518</w:t>
          </w:r>
        </w:p>
        <w:p w14:paraId="52BB7D81" w14:textId="77777777" w:rsidR="0091379F" w:rsidRDefault="0091379F" w:rsidP="0091379F">
          <w:pPr>
            <w:pStyle w:val="CitaviBibliographyEntry"/>
          </w:pPr>
          <w:bookmarkStart w:id="437" w:name="_CTVL001524b6a1c81514324abdb2b947dac11ef"/>
          <w:r>
            <w:t>Valencia, V. H., Levin, G., &amp; Hansen, H. S. (2020). Modelling the spatial extent of urban growth using a cellular automata-based model: a case study for Quito, Ecuador.</w:t>
          </w:r>
          <w:bookmarkEnd w:id="437"/>
          <w:r>
            <w:t xml:space="preserve"> </w:t>
          </w:r>
          <w:r w:rsidRPr="0091379F">
            <w:rPr>
              <w:i/>
            </w:rPr>
            <w:t>Geografisk Tidsskrift-Danish Journal of Geography</w:t>
          </w:r>
          <w:r w:rsidRPr="0091379F">
            <w:t xml:space="preserve">, </w:t>
          </w:r>
          <w:r w:rsidRPr="0091379F">
            <w:rPr>
              <w:i/>
            </w:rPr>
            <w:t>120</w:t>
          </w:r>
          <w:r w:rsidRPr="0091379F">
            <w:t>(2), 156–173. https://doi.org/10.1080/00167223.2020.1823867</w:t>
          </w:r>
        </w:p>
        <w:p w14:paraId="3680D0D4" w14:textId="77777777" w:rsidR="0091379F" w:rsidRDefault="0091379F" w:rsidP="0091379F">
          <w:pPr>
            <w:pStyle w:val="CitaviBibliographyEntry"/>
          </w:pPr>
          <w:bookmarkStart w:id="438" w:name="_CTVL0014a8a36f12df6438d9e586bc4273e1f5a"/>
          <w:r>
            <w:t>Wang, H. [Haijun], Guo, J., Zhang, B., &amp; Zeng, H. (2021). Simulating urban land growth by incorporating historical information into a cellular automata model.</w:t>
          </w:r>
          <w:bookmarkEnd w:id="438"/>
          <w:r>
            <w:t xml:space="preserve"> </w:t>
          </w:r>
          <w:r w:rsidRPr="0091379F">
            <w:rPr>
              <w:i/>
            </w:rPr>
            <w:t>Landscape and Urban Planning</w:t>
          </w:r>
          <w:r w:rsidRPr="0091379F">
            <w:t xml:space="preserve">, </w:t>
          </w:r>
          <w:r w:rsidRPr="0091379F">
            <w:rPr>
              <w:i/>
            </w:rPr>
            <w:t>214</w:t>
          </w:r>
          <w:r w:rsidRPr="0091379F">
            <w:t>, 104168. https://doi.org/10.1016/j.landurbplan.2021.104168</w:t>
          </w:r>
        </w:p>
        <w:p w14:paraId="4C57845A" w14:textId="77777777" w:rsidR="0091379F" w:rsidRDefault="0091379F" w:rsidP="0091379F">
          <w:pPr>
            <w:pStyle w:val="CitaviBibliographyEntry"/>
          </w:pPr>
          <w:bookmarkStart w:id="439" w:name="_CTVL001260e6eb4777d4861a6ac630e36e7160d"/>
          <w:r>
            <w:t>Wang, J., Hadjikakou, M., &amp; Bryan, B. A. (2021). Consistent, accurate, high resolution, long time-series mapping of built-up land in the North China Plain.</w:t>
          </w:r>
          <w:bookmarkEnd w:id="439"/>
          <w:r>
            <w:t xml:space="preserve"> </w:t>
          </w:r>
          <w:r w:rsidRPr="0091379F">
            <w:rPr>
              <w:i/>
            </w:rPr>
            <w:t>GIScience &amp; Remote Sensing</w:t>
          </w:r>
          <w:r w:rsidRPr="0091379F">
            <w:t>, 1–17. https://doi.org/10.1080/15481603.2021.1948275</w:t>
          </w:r>
        </w:p>
        <w:p w14:paraId="6D77414B" w14:textId="77777777" w:rsidR="0091379F" w:rsidRDefault="0091379F" w:rsidP="0091379F">
          <w:pPr>
            <w:pStyle w:val="CitaviBibliographyEntry"/>
          </w:pPr>
          <w:bookmarkStart w:id="440" w:name="_CTVL001cd24708f3dea4a0b9cd81874668bf6c6"/>
          <w:r>
            <w:t>Wang, R., Feng, Y., Wei, Y., Tong, X., Zhai, S., Zhou, Y., &amp; Wu, P. (2021). A comparison of proximity and accessibility drivers in simulating dynamic urban growth.</w:t>
          </w:r>
          <w:bookmarkEnd w:id="440"/>
          <w:r>
            <w:t xml:space="preserve"> </w:t>
          </w:r>
          <w:r w:rsidRPr="0091379F">
            <w:rPr>
              <w:i/>
            </w:rPr>
            <w:t>Transactions in GIS</w:t>
          </w:r>
          <w:r w:rsidRPr="0091379F">
            <w:t xml:space="preserve">, </w:t>
          </w:r>
          <w:r w:rsidRPr="0091379F">
            <w:rPr>
              <w:i/>
            </w:rPr>
            <w:t>25</w:t>
          </w:r>
          <w:r w:rsidRPr="0091379F">
            <w:t>(2), 923–947. https://doi.org/10.1111/tgis.12707</w:t>
          </w:r>
        </w:p>
        <w:p w14:paraId="31FE93CC" w14:textId="77777777" w:rsidR="0091379F" w:rsidRDefault="0091379F" w:rsidP="0091379F">
          <w:pPr>
            <w:pStyle w:val="CitaviBibliographyEntry"/>
          </w:pPr>
          <w:bookmarkStart w:id="441" w:name="_CTVL0019619eedebde64338a1171575c432152c"/>
          <w:r>
            <w:t>Xia, C., &amp; Zhang, B. (2021). Exploring the effects of partitioned transition rules upon urban growth simulation in a megacity region: a comparative study of cellular automata-based models in the Greater Wuhan Area.</w:t>
          </w:r>
          <w:bookmarkEnd w:id="441"/>
          <w:r>
            <w:t xml:space="preserve"> </w:t>
          </w:r>
          <w:r w:rsidRPr="0091379F">
            <w:rPr>
              <w:i/>
            </w:rPr>
            <w:t>GIScience &amp; Remote Sensing</w:t>
          </w:r>
          <w:r w:rsidRPr="0091379F">
            <w:t>, 1–24. https://doi.org/10.1080/15481603.2021.1933714</w:t>
          </w:r>
        </w:p>
        <w:p w14:paraId="1F7BDFDE" w14:textId="77777777" w:rsidR="0091379F" w:rsidRDefault="0091379F" w:rsidP="0091379F">
          <w:pPr>
            <w:pStyle w:val="CitaviBibliographyEntry"/>
          </w:pPr>
          <w:bookmarkStart w:id="442" w:name="_CTVL001c5af400da2fd45718639781b57c8b886"/>
          <w:r>
            <w:t>Xing, W., Qian, Y., Guan, X., Yang, T., &amp; Wu, H. (2020). A novel cellular automata model integrated with deep learning for dynamic spatio-temporal land use change simulation.</w:t>
          </w:r>
          <w:bookmarkEnd w:id="442"/>
          <w:r>
            <w:t xml:space="preserve"> </w:t>
          </w:r>
          <w:r w:rsidRPr="0091379F">
            <w:rPr>
              <w:i/>
            </w:rPr>
            <w:t>Computers &amp; Geosciences</w:t>
          </w:r>
          <w:r w:rsidRPr="0091379F">
            <w:t xml:space="preserve">, </w:t>
          </w:r>
          <w:r w:rsidRPr="0091379F">
            <w:rPr>
              <w:i/>
            </w:rPr>
            <w:t>137</w:t>
          </w:r>
          <w:r w:rsidRPr="0091379F">
            <w:t>, 104430. https://doi.org/10.1016/j.cageo.2020.104430</w:t>
          </w:r>
        </w:p>
        <w:p w14:paraId="7B685D7F" w14:textId="77777777" w:rsidR="0091379F" w:rsidRDefault="0091379F" w:rsidP="0091379F">
          <w:pPr>
            <w:pStyle w:val="CitaviBibliographyEntry"/>
          </w:pPr>
          <w:bookmarkStart w:id="443" w:name="_CTVL0013bcb8ce9991b4d3895557805498274cf"/>
          <w:r>
            <w:t>Yeh, A. G.</w:t>
          </w:r>
          <w:r>
            <w:rPr>
              <w:rFonts w:ascii="MS Gothic" w:eastAsia="MS Gothic" w:hAnsi="MS Gothic" w:cs="MS Gothic" w:hint="eastAsia"/>
            </w:rPr>
            <w:t>‑</w:t>
          </w:r>
          <w:r>
            <w:t>O., &amp; Chen,</w:t>
          </w:r>
          <w:r>
            <w:rPr>
              <w:rFonts w:ascii="Calibri" w:hAnsi="Calibri" w:cs="Calibri"/>
            </w:rPr>
            <w:t> </w:t>
          </w:r>
          <w:r>
            <w:t>Z. [Zifeng] (2020). From cities to super mega city regions in China in a new wave of urbanisation and economic transition: Issues and challenges.</w:t>
          </w:r>
          <w:bookmarkEnd w:id="443"/>
          <w:r>
            <w:t xml:space="preserve"> </w:t>
          </w:r>
          <w:r w:rsidRPr="0091379F">
            <w:rPr>
              <w:i/>
            </w:rPr>
            <w:t>Urban Studies</w:t>
          </w:r>
          <w:r w:rsidRPr="0091379F">
            <w:t xml:space="preserve">, </w:t>
          </w:r>
          <w:r w:rsidRPr="0091379F">
            <w:rPr>
              <w:i/>
            </w:rPr>
            <w:t>57</w:t>
          </w:r>
          <w:r w:rsidRPr="0091379F">
            <w:t>(3), 636–654. https://doi.org/10.1177/0042098019879566</w:t>
          </w:r>
        </w:p>
        <w:p w14:paraId="0F4BA9BC" w14:textId="77777777" w:rsidR="0091379F" w:rsidRDefault="0091379F" w:rsidP="0091379F">
          <w:pPr>
            <w:pStyle w:val="CitaviBibliographyEntry"/>
          </w:pPr>
          <w:bookmarkStart w:id="444" w:name="_CTVL00103677faf018e49f98ef4a539c0b154f4"/>
          <w:r>
            <w:t>Yu, J., Hagen-Zanker, A., Santitissadeekorn, N., &amp; Hughes, S. (2021). Calibration of cellular automata urban growth models from urban genesis onwards - a novel application of Markov chain Monte Carlo approximate Bayesian computation.</w:t>
          </w:r>
          <w:bookmarkEnd w:id="444"/>
          <w:r>
            <w:t xml:space="preserve"> </w:t>
          </w:r>
          <w:r w:rsidRPr="0091379F">
            <w:rPr>
              <w:i/>
            </w:rPr>
            <w:t>Computers, Environment and Urban Systems</w:t>
          </w:r>
          <w:r w:rsidRPr="0091379F">
            <w:t xml:space="preserve">, </w:t>
          </w:r>
          <w:r w:rsidRPr="0091379F">
            <w:rPr>
              <w:i/>
            </w:rPr>
            <w:t>90</w:t>
          </w:r>
          <w:r w:rsidRPr="0091379F">
            <w:t>, 101689. https://doi.org/10.1016/j.compenvurbsys.2021.101689</w:t>
          </w:r>
        </w:p>
        <w:p w14:paraId="024C5DD7" w14:textId="77777777" w:rsidR="0091379F" w:rsidRDefault="0091379F" w:rsidP="0091379F">
          <w:pPr>
            <w:pStyle w:val="CitaviBibliographyEntry"/>
          </w:pPr>
          <w:bookmarkStart w:id="445" w:name="_CTVL001788418cd3ffa41beb0a118013c6a80c5"/>
          <w:r>
            <w:t>Zeiler, M. D., &amp; Fergus, R. (2013, November 13).</w:t>
          </w:r>
          <w:bookmarkEnd w:id="445"/>
          <w:r>
            <w:t xml:space="preserve"> </w:t>
          </w:r>
          <w:r w:rsidRPr="0091379F">
            <w:rPr>
              <w:i/>
            </w:rPr>
            <w:t>Visualizing and Understanding Convolutional Networks</w:t>
          </w:r>
          <w:r w:rsidRPr="0091379F">
            <w:t xml:space="preserve">. Retrieved from https://arxiv.org/pdf/1311.2901 </w:t>
          </w:r>
        </w:p>
        <w:p w14:paraId="323FB9DA" w14:textId="77777777" w:rsidR="0091379F" w:rsidRDefault="0091379F" w:rsidP="0091379F">
          <w:pPr>
            <w:pStyle w:val="CitaviBibliographyEntry"/>
          </w:pPr>
          <w:bookmarkStart w:id="446" w:name="_CTVL001ab0bb70f97b34949b902fdbbcee3ecea"/>
          <w:r>
            <w:t>Zeller, V., Towa, E., Degrez, M., &amp; Achten, W. M. J. (2019). Urban waste flows and their potential for a circular economy model at city-region level.</w:t>
          </w:r>
          <w:bookmarkEnd w:id="446"/>
          <w:r>
            <w:t xml:space="preserve"> </w:t>
          </w:r>
          <w:r w:rsidRPr="0091379F">
            <w:rPr>
              <w:i/>
            </w:rPr>
            <w:t>Waste Management (New York, N.Y.)</w:t>
          </w:r>
          <w:r w:rsidRPr="0091379F">
            <w:t xml:space="preserve">, </w:t>
          </w:r>
          <w:r w:rsidRPr="0091379F">
            <w:rPr>
              <w:i/>
            </w:rPr>
            <w:t>83</w:t>
          </w:r>
          <w:r w:rsidRPr="0091379F">
            <w:t>, 83–94. https://doi.org/10.1016/j.wasman.2018.10.034</w:t>
          </w:r>
        </w:p>
        <w:p w14:paraId="2FC45077" w14:textId="77777777" w:rsidR="0091379F" w:rsidRDefault="0091379F" w:rsidP="0091379F">
          <w:pPr>
            <w:pStyle w:val="CitaviBibliographyEntry"/>
          </w:pPr>
          <w:bookmarkStart w:id="447" w:name="_CTVL0011b5c730b15de401fba503c218fa2026f"/>
          <w:r>
            <w:t>Zhai, Y., Yao, Y., Guan, Q., Liang, X., Li, X. [Xia], Pan, Y., . . . Zhou, J. (2020). Simulating urban land use change by integrating a convolutional neural network with vector-based cellular automata.</w:t>
          </w:r>
          <w:bookmarkEnd w:id="447"/>
          <w:r>
            <w:t xml:space="preserve"> </w:t>
          </w:r>
          <w:r w:rsidRPr="0091379F">
            <w:rPr>
              <w:i/>
            </w:rPr>
            <w:t>International Journal of Geographical Information Science</w:t>
          </w:r>
          <w:r w:rsidRPr="0091379F">
            <w:t xml:space="preserve">, </w:t>
          </w:r>
          <w:r w:rsidRPr="0091379F">
            <w:rPr>
              <w:i/>
            </w:rPr>
            <w:t>34</w:t>
          </w:r>
          <w:r w:rsidRPr="0091379F">
            <w:t>(7), 1475–1499. https://doi.org/10.1080/13658816.2020.1711915</w:t>
          </w:r>
        </w:p>
        <w:p w14:paraId="1725FB93" w14:textId="2330A1AA" w:rsidR="00733CB8" w:rsidRPr="00424860" w:rsidRDefault="0091379F" w:rsidP="0091379F">
          <w:pPr>
            <w:pStyle w:val="CitaviBibliographyEntry"/>
          </w:pPr>
          <w:bookmarkStart w:id="448" w:name="_CTVL001778f6583532f4a6db1f0194e80a48655"/>
          <w:r>
            <w:lastRenderedPageBreak/>
            <w:t>Zheng, W., Shen, G. Q., Wang, H. [Hao], Hong, J., &amp; Li, Z. (2017). Decision support for sustainable urban renewal: A multi-scale model.</w:t>
          </w:r>
          <w:bookmarkEnd w:id="448"/>
          <w:r>
            <w:t xml:space="preserve"> </w:t>
          </w:r>
          <w:r w:rsidRPr="0091379F">
            <w:rPr>
              <w:i/>
            </w:rPr>
            <w:t>Land Use Policy</w:t>
          </w:r>
          <w:r w:rsidRPr="0091379F">
            <w:t xml:space="preserve">, </w:t>
          </w:r>
          <w:r w:rsidRPr="0091379F">
            <w:rPr>
              <w:i/>
            </w:rPr>
            <w:t>69</w:t>
          </w:r>
          <w:r w:rsidRPr="0091379F">
            <w:t>, 361–371. https://doi.org/10.1016/j.landusepol.2017.09.019</w:t>
          </w:r>
          <w:r w:rsidR="00733CB8" w:rsidRPr="00424860">
            <w:fldChar w:fldCharType="end"/>
          </w:r>
        </w:p>
      </w:sdtContent>
    </w:sdt>
    <w:bookmarkEnd w:id="1" w:displacedByCustomXml="prev"/>
    <w:sectPr w:rsidR="00733CB8" w:rsidRPr="00424860" w:rsidSect="0096118D">
      <w:footerReference w:type="default" r:id="rId134"/>
      <w:pgSz w:w="11906" w:h="16838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17AA5D7" w14:textId="77777777" w:rsidR="00395D31" w:rsidRPr="00424860" w:rsidRDefault="00395D31" w:rsidP="00357C66">
      <w:pPr>
        <w:spacing w:after="0" w:line="240" w:lineRule="auto"/>
      </w:pPr>
      <w:r w:rsidRPr="00424860">
        <w:separator/>
      </w:r>
    </w:p>
  </w:endnote>
  <w:endnote w:type="continuationSeparator" w:id="0">
    <w:p w14:paraId="18B78C2B" w14:textId="77777777" w:rsidR="00395D31" w:rsidRPr="00424860" w:rsidRDefault="00395D31" w:rsidP="00357C66">
      <w:pPr>
        <w:spacing w:after="0" w:line="240" w:lineRule="auto"/>
      </w:pPr>
      <w:r w:rsidRPr="00424860">
        <w:continuationSeparator/>
      </w:r>
    </w:p>
  </w:endnote>
  <w:endnote w:type="continuationNotice" w:id="1">
    <w:p w14:paraId="2B2EFD63" w14:textId="77777777" w:rsidR="00395D31" w:rsidRPr="00424860" w:rsidRDefault="00395D31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70625914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F3F0772" w14:textId="4D4F015C" w:rsidR="001C3C5D" w:rsidRDefault="001C3C5D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3B0FB77C" w14:textId="77777777" w:rsidR="001C3C5D" w:rsidRDefault="001C3C5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8D96B19" w14:textId="77777777" w:rsidR="00395D31" w:rsidRPr="00424860" w:rsidRDefault="00395D31" w:rsidP="00357C66">
      <w:pPr>
        <w:spacing w:after="0" w:line="240" w:lineRule="auto"/>
      </w:pPr>
      <w:r w:rsidRPr="00424860">
        <w:separator/>
      </w:r>
    </w:p>
  </w:footnote>
  <w:footnote w:type="continuationSeparator" w:id="0">
    <w:p w14:paraId="01E03165" w14:textId="77777777" w:rsidR="00395D31" w:rsidRPr="00424860" w:rsidRDefault="00395D31" w:rsidP="00357C66">
      <w:pPr>
        <w:spacing w:after="0" w:line="240" w:lineRule="auto"/>
      </w:pPr>
      <w:r w:rsidRPr="00424860">
        <w:continuationSeparator/>
      </w:r>
    </w:p>
  </w:footnote>
  <w:footnote w:type="continuationNotice" w:id="1">
    <w:p w14:paraId="20F10844" w14:textId="77777777" w:rsidR="00395D31" w:rsidRPr="00424860" w:rsidRDefault="00395D31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7B0AABA8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DDDCBF4A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EC68D54A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03147F3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4ECC7E5E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987C5F58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C36CBCE2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B6B6F1A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E6087870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9E6864B0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39A6A39"/>
    <w:multiLevelType w:val="hybridMultilevel"/>
    <w:tmpl w:val="852C693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0EEF0674"/>
    <w:multiLevelType w:val="hybridMultilevel"/>
    <w:tmpl w:val="99DC0E14"/>
    <w:lvl w:ilvl="0" w:tplc="8EB65BEE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C48E8BA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D65E7368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DD62A4DC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4417CC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71F429BE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CAAE3312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9A7E4594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9FDC449A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1D7B365A"/>
    <w:multiLevelType w:val="hybridMultilevel"/>
    <w:tmpl w:val="AA28447C"/>
    <w:lvl w:ilvl="0" w:tplc="160E626E">
      <w:start w:val="21"/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1DF876A2"/>
    <w:multiLevelType w:val="hybridMultilevel"/>
    <w:tmpl w:val="F0209CB6"/>
    <w:lvl w:ilvl="0" w:tplc="972E5C64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C44E92AA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2F761E5C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BC5A56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3F2C636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8E9425BA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D7F6A51A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60004F66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7E40D2BE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439163A3"/>
    <w:multiLevelType w:val="hybridMultilevel"/>
    <w:tmpl w:val="825C82DE"/>
    <w:lvl w:ilvl="0" w:tplc="1606263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8D02E96E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B180F068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E9E8452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AE906E90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E9760720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C98EE664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3EF7AA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FB4419BC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45BF7B8F"/>
    <w:multiLevelType w:val="hybridMultilevel"/>
    <w:tmpl w:val="FFFFFFFF"/>
    <w:lvl w:ilvl="0" w:tplc="EE221056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EFF89C68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F2C63EB8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7F02F610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6BD076A6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369C6DFE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50436A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2ACE85E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21EE215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6489306C"/>
    <w:multiLevelType w:val="hybridMultilevel"/>
    <w:tmpl w:val="53EC0784"/>
    <w:lvl w:ilvl="0" w:tplc="02D64520">
      <w:start w:val="2"/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760739BC"/>
    <w:multiLevelType w:val="hybridMultilevel"/>
    <w:tmpl w:val="CC9055B0"/>
    <w:lvl w:ilvl="0" w:tplc="B29809FE">
      <w:start w:val="2"/>
      <w:numFmt w:val="bullet"/>
      <w:lvlText w:val="–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762D7CBD"/>
    <w:multiLevelType w:val="hybridMultilevel"/>
    <w:tmpl w:val="01126E66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5"/>
  </w:num>
  <w:num w:numId="2">
    <w:abstractNumId w:val="10"/>
  </w:num>
  <w:num w:numId="3">
    <w:abstractNumId w:val="0"/>
  </w:num>
  <w:num w:numId="4">
    <w:abstractNumId w:val="1"/>
  </w:num>
  <w:num w:numId="5">
    <w:abstractNumId w:val="2"/>
  </w:num>
  <w:num w:numId="6">
    <w:abstractNumId w:val="3"/>
  </w:num>
  <w:num w:numId="7">
    <w:abstractNumId w:val="4"/>
  </w:num>
  <w:num w:numId="8">
    <w:abstractNumId w:val="5"/>
  </w:num>
  <w:num w:numId="9">
    <w:abstractNumId w:val="6"/>
  </w:num>
  <w:num w:numId="10">
    <w:abstractNumId w:val="7"/>
  </w:num>
  <w:num w:numId="11">
    <w:abstractNumId w:val="8"/>
  </w:num>
  <w:num w:numId="12">
    <w:abstractNumId w:val="9"/>
  </w:num>
  <w:num w:numId="13">
    <w:abstractNumId w:val="18"/>
  </w:num>
  <w:num w:numId="14">
    <w:abstractNumId w:val="13"/>
  </w:num>
  <w:num w:numId="15">
    <w:abstractNumId w:val="14"/>
  </w:num>
  <w:num w:numId="16">
    <w:abstractNumId w:val="11"/>
  </w:num>
  <w:num w:numId="17">
    <w:abstractNumId w:val="16"/>
  </w:num>
  <w:num w:numId="18">
    <w:abstractNumId w:val="17"/>
  </w:num>
  <w:num w:numId="19">
    <w:abstractNumId w:val="12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JINZHU WANG">
    <w15:presenceInfo w15:providerId="None" w15:userId="JINZHU WANG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hideSpellingErrors/>
  <w:hideGrammaticalErrors/>
  <w:trackRevisions/>
  <w:defaultTabStop w:val="720"/>
  <w:characterSpacingControl w:val="doNotCompress"/>
  <w:hdrShapeDefaults>
    <o:shapedefaults v:ext="edit" spidmax="8193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MzextDA2MjCxMDM1N7NQ0lEKTi0uzszPAykwNDCpBQArygNpLgAAAA=="/>
    <w:docVar w:name="dgnword-docGUID" w:val="{A07B2754-2779-42CD-BFA0-4EEE53DFCA25}"/>
    <w:docVar w:name="dgnword-eventsink" w:val="2767313421968"/>
  </w:docVars>
  <w:rsids>
    <w:rsidRoot w:val="00375AEC"/>
    <w:rsid w:val="00000277"/>
    <w:rsid w:val="000010E9"/>
    <w:rsid w:val="000015AA"/>
    <w:rsid w:val="00001B82"/>
    <w:rsid w:val="00001E24"/>
    <w:rsid w:val="00002828"/>
    <w:rsid w:val="00002B26"/>
    <w:rsid w:val="00002D70"/>
    <w:rsid w:val="00002DDA"/>
    <w:rsid w:val="000038A3"/>
    <w:rsid w:val="00003D20"/>
    <w:rsid w:val="00003D45"/>
    <w:rsid w:val="00003F8A"/>
    <w:rsid w:val="000048EF"/>
    <w:rsid w:val="00005136"/>
    <w:rsid w:val="000068A7"/>
    <w:rsid w:val="00006B83"/>
    <w:rsid w:val="00006D87"/>
    <w:rsid w:val="00006E90"/>
    <w:rsid w:val="00006FDF"/>
    <w:rsid w:val="000074FD"/>
    <w:rsid w:val="00007605"/>
    <w:rsid w:val="000077B7"/>
    <w:rsid w:val="0001072E"/>
    <w:rsid w:val="000108B7"/>
    <w:rsid w:val="00010AF0"/>
    <w:rsid w:val="00010B56"/>
    <w:rsid w:val="00010EC6"/>
    <w:rsid w:val="00011074"/>
    <w:rsid w:val="00011404"/>
    <w:rsid w:val="00011EB2"/>
    <w:rsid w:val="00012815"/>
    <w:rsid w:val="00012EB9"/>
    <w:rsid w:val="00013702"/>
    <w:rsid w:val="000141D6"/>
    <w:rsid w:val="00014909"/>
    <w:rsid w:val="00015233"/>
    <w:rsid w:val="00015B8B"/>
    <w:rsid w:val="0001653C"/>
    <w:rsid w:val="0001659B"/>
    <w:rsid w:val="0001695E"/>
    <w:rsid w:val="00016D35"/>
    <w:rsid w:val="000171A2"/>
    <w:rsid w:val="00017B03"/>
    <w:rsid w:val="0002005A"/>
    <w:rsid w:val="000202A3"/>
    <w:rsid w:val="00020708"/>
    <w:rsid w:val="000209C3"/>
    <w:rsid w:val="00021B09"/>
    <w:rsid w:val="00021B7D"/>
    <w:rsid w:val="00021CD4"/>
    <w:rsid w:val="00021D95"/>
    <w:rsid w:val="00022208"/>
    <w:rsid w:val="000223E5"/>
    <w:rsid w:val="00022489"/>
    <w:rsid w:val="000228A1"/>
    <w:rsid w:val="00023505"/>
    <w:rsid w:val="00023C12"/>
    <w:rsid w:val="00023F3A"/>
    <w:rsid w:val="00024799"/>
    <w:rsid w:val="00024B68"/>
    <w:rsid w:val="000253BC"/>
    <w:rsid w:val="0002582E"/>
    <w:rsid w:val="00025871"/>
    <w:rsid w:val="0002616C"/>
    <w:rsid w:val="000265E6"/>
    <w:rsid w:val="0003033B"/>
    <w:rsid w:val="000314CE"/>
    <w:rsid w:val="0003188D"/>
    <w:rsid w:val="00031D25"/>
    <w:rsid w:val="00032242"/>
    <w:rsid w:val="000322A0"/>
    <w:rsid w:val="000322CC"/>
    <w:rsid w:val="00032303"/>
    <w:rsid w:val="000324A9"/>
    <w:rsid w:val="0003265C"/>
    <w:rsid w:val="00032B99"/>
    <w:rsid w:val="00033334"/>
    <w:rsid w:val="00033E43"/>
    <w:rsid w:val="00035108"/>
    <w:rsid w:val="00035D15"/>
    <w:rsid w:val="000368FA"/>
    <w:rsid w:val="00036B5C"/>
    <w:rsid w:val="0003736B"/>
    <w:rsid w:val="00037664"/>
    <w:rsid w:val="0003777C"/>
    <w:rsid w:val="000378AE"/>
    <w:rsid w:val="00037E2E"/>
    <w:rsid w:val="000407A0"/>
    <w:rsid w:val="000409C0"/>
    <w:rsid w:val="000409F8"/>
    <w:rsid w:val="00040BF9"/>
    <w:rsid w:val="00041305"/>
    <w:rsid w:val="0004154A"/>
    <w:rsid w:val="00041A66"/>
    <w:rsid w:val="00041CD8"/>
    <w:rsid w:val="00041D91"/>
    <w:rsid w:val="000421BE"/>
    <w:rsid w:val="00043946"/>
    <w:rsid w:val="00044759"/>
    <w:rsid w:val="00044A82"/>
    <w:rsid w:val="00044E81"/>
    <w:rsid w:val="0004586B"/>
    <w:rsid w:val="00045F15"/>
    <w:rsid w:val="0004616F"/>
    <w:rsid w:val="0004637C"/>
    <w:rsid w:val="0004703C"/>
    <w:rsid w:val="0004752D"/>
    <w:rsid w:val="00047C13"/>
    <w:rsid w:val="00047CDE"/>
    <w:rsid w:val="000503E0"/>
    <w:rsid w:val="00050455"/>
    <w:rsid w:val="000505D2"/>
    <w:rsid w:val="00050B90"/>
    <w:rsid w:val="00051547"/>
    <w:rsid w:val="000517E2"/>
    <w:rsid w:val="00051A1F"/>
    <w:rsid w:val="0005246D"/>
    <w:rsid w:val="000528E5"/>
    <w:rsid w:val="00052CAC"/>
    <w:rsid w:val="000531E3"/>
    <w:rsid w:val="000536BC"/>
    <w:rsid w:val="0005377E"/>
    <w:rsid w:val="0005381D"/>
    <w:rsid w:val="00053BB5"/>
    <w:rsid w:val="00054C8A"/>
    <w:rsid w:val="00055135"/>
    <w:rsid w:val="00055E0F"/>
    <w:rsid w:val="00056174"/>
    <w:rsid w:val="000567FE"/>
    <w:rsid w:val="00057673"/>
    <w:rsid w:val="000578C3"/>
    <w:rsid w:val="000578F9"/>
    <w:rsid w:val="000604A3"/>
    <w:rsid w:val="00060A2E"/>
    <w:rsid w:val="00060C40"/>
    <w:rsid w:val="000611F0"/>
    <w:rsid w:val="00061250"/>
    <w:rsid w:val="00061289"/>
    <w:rsid w:val="000617D8"/>
    <w:rsid w:val="00061EC5"/>
    <w:rsid w:val="0006265B"/>
    <w:rsid w:val="00062B05"/>
    <w:rsid w:val="00063028"/>
    <w:rsid w:val="000630DC"/>
    <w:rsid w:val="00063368"/>
    <w:rsid w:val="00063F2B"/>
    <w:rsid w:val="000653C2"/>
    <w:rsid w:val="00065718"/>
    <w:rsid w:val="00065932"/>
    <w:rsid w:val="0006677C"/>
    <w:rsid w:val="000670B0"/>
    <w:rsid w:val="0007005E"/>
    <w:rsid w:val="00071631"/>
    <w:rsid w:val="00071C32"/>
    <w:rsid w:val="00071F02"/>
    <w:rsid w:val="00071FFD"/>
    <w:rsid w:val="000727FE"/>
    <w:rsid w:val="000739E0"/>
    <w:rsid w:val="00074878"/>
    <w:rsid w:val="00074ABC"/>
    <w:rsid w:val="00074D39"/>
    <w:rsid w:val="000751FE"/>
    <w:rsid w:val="00075458"/>
    <w:rsid w:val="000755CC"/>
    <w:rsid w:val="000755FD"/>
    <w:rsid w:val="00076252"/>
    <w:rsid w:val="000765F2"/>
    <w:rsid w:val="00076BDC"/>
    <w:rsid w:val="00076FCF"/>
    <w:rsid w:val="00077630"/>
    <w:rsid w:val="00077718"/>
    <w:rsid w:val="00077AEA"/>
    <w:rsid w:val="00080352"/>
    <w:rsid w:val="0008049F"/>
    <w:rsid w:val="00080972"/>
    <w:rsid w:val="00081A47"/>
    <w:rsid w:val="00082DB5"/>
    <w:rsid w:val="000830B5"/>
    <w:rsid w:val="0008350B"/>
    <w:rsid w:val="0008391C"/>
    <w:rsid w:val="00083B1B"/>
    <w:rsid w:val="0008447D"/>
    <w:rsid w:val="00084974"/>
    <w:rsid w:val="00084A75"/>
    <w:rsid w:val="00084D1E"/>
    <w:rsid w:val="0008502F"/>
    <w:rsid w:val="00085B74"/>
    <w:rsid w:val="00085F29"/>
    <w:rsid w:val="00086225"/>
    <w:rsid w:val="00086247"/>
    <w:rsid w:val="0008649C"/>
    <w:rsid w:val="0008692A"/>
    <w:rsid w:val="000873E0"/>
    <w:rsid w:val="00087E3D"/>
    <w:rsid w:val="000905D6"/>
    <w:rsid w:val="00090621"/>
    <w:rsid w:val="00090E88"/>
    <w:rsid w:val="000915B8"/>
    <w:rsid w:val="000917FB"/>
    <w:rsid w:val="000927D0"/>
    <w:rsid w:val="00092EC2"/>
    <w:rsid w:val="00094557"/>
    <w:rsid w:val="00094774"/>
    <w:rsid w:val="00094D3A"/>
    <w:rsid w:val="0009541B"/>
    <w:rsid w:val="0009600B"/>
    <w:rsid w:val="00096A5F"/>
    <w:rsid w:val="000972E2"/>
    <w:rsid w:val="00097375"/>
    <w:rsid w:val="000A0014"/>
    <w:rsid w:val="000A02A7"/>
    <w:rsid w:val="000A05D7"/>
    <w:rsid w:val="000A0742"/>
    <w:rsid w:val="000A07D8"/>
    <w:rsid w:val="000A0A1B"/>
    <w:rsid w:val="000A1B5E"/>
    <w:rsid w:val="000A1D97"/>
    <w:rsid w:val="000A1DF1"/>
    <w:rsid w:val="000A2387"/>
    <w:rsid w:val="000A2B47"/>
    <w:rsid w:val="000A2E1A"/>
    <w:rsid w:val="000A3125"/>
    <w:rsid w:val="000A3A99"/>
    <w:rsid w:val="000A3DFE"/>
    <w:rsid w:val="000A3F17"/>
    <w:rsid w:val="000A3F1D"/>
    <w:rsid w:val="000A3F47"/>
    <w:rsid w:val="000A3FBA"/>
    <w:rsid w:val="000A4108"/>
    <w:rsid w:val="000A4285"/>
    <w:rsid w:val="000A46A1"/>
    <w:rsid w:val="000A4B47"/>
    <w:rsid w:val="000A51E5"/>
    <w:rsid w:val="000A554C"/>
    <w:rsid w:val="000A5B61"/>
    <w:rsid w:val="000A5F6D"/>
    <w:rsid w:val="000A5FE3"/>
    <w:rsid w:val="000A6040"/>
    <w:rsid w:val="000A6284"/>
    <w:rsid w:val="000A6D15"/>
    <w:rsid w:val="000A6F5A"/>
    <w:rsid w:val="000A72B8"/>
    <w:rsid w:val="000A7A63"/>
    <w:rsid w:val="000A7B26"/>
    <w:rsid w:val="000A7CA8"/>
    <w:rsid w:val="000A7D3B"/>
    <w:rsid w:val="000A7EEC"/>
    <w:rsid w:val="000B0AC8"/>
    <w:rsid w:val="000B13DD"/>
    <w:rsid w:val="000B15D1"/>
    <w:rsid w:val="000B1943"/>
    <w:rsid w:val="000B26F0"/>
    <w:rsid w:val="000B3116"/>
    <w:rsid w:val="000B37C5"/>
    <w:rsid w:val="000B3ADC"/>
    <w:rsid w:val="000B409D"/>
    <w:rsid w:val="000B4BAD"/>
    <w:rsid w:val="000B4D75"/>
    <w:rsid w:val="000B4E37"/>
    <w:rsid w:val="000B5CA1"/>
    <w:rsid w:val="000B5D37"/>
    <w:rsid w:val="000B5F65"/>
    <w:rsid w:val="000B5FDC"/>
    <w:rsid w:val="000B6963"/>
    <w:rsid w:val="000B6B5C"/>
    <w:rsid w:val="000B7487"/>
    <w:rsid w:val="000B764E"/>
    <w:rsid w:val="000B7A26"/>
    <w:rsid w:val="000B7A2E"/>
    <w:rsid w:val="000B7A65"/>
    <w:rsid w:val="000B7EE5"/>
    <w:rsid w:val="000B7EFC"/>
    <w:rsid w:val="000C07E2"/>
    <w:rsid w:val="000C0BCB"/>
    <w:rsid w:val="000C13FA"/>
    <w:rsid w:val="000C1D41"/>
    <w:rsid w:val="000C239D"/>
    <w:rsid w:val="000C26F7"/>
    <w:rsid w:val="000C29C5"/>
    <w:rsid w:val="000C2E36"/>
    <w:rsid w:val="000C30E0"/>
    <w:rsid w:val="000C434B"/>
    <w:rsid w:val="000C4360"/>
    <w:rsid w:val="000C44C1"/>
    <w:rsid w:val="000C49C1"/>
    <w:rsid w:val="000C4EC5"/>
    <w:rsid w:val="000C50EE"/>
    <w:rsid w:val="000C537E"/>
    <w:rsid w:val="000C590E"/>
    <w:rsid w:val="000C6C4C"/>
    <w:rsid w:val="000D0C1E"/>
    <w:rsid w:val="000D19B8"/>
    <w:rsid w:val="000D27D2"/>
    <w:rsid w:val="000D287A"/>
    <w:rsid w:val="000D3947"/>
    <w:rsid w:val="000D3B01"/>
    <w:rsid w:val="000D440D"/>
    <w:rsid w:val="000D53A4"/>
    <w:rsid w:val="000D545B"/>
    <w:rsid w:val="000D5828"/>
    <w:rsid w:val="000D5858"/>
    <w:rsid w:val="000D6395"/>
    <w:rsid w:val="000D642C"/>
    <w:rsid w:val="000D6952"/>
    <w:rsid w:val="000D6D40"/>
    <w:rsid w:val="000D6F2F"/>
    <w:rsid w:val="000D734C"/>
    <w:rsid w:val="000D7460"/>
    <w:rsid w:val="000D7506"/>
    <w:rsid w:val="000D7614"/>
    <w:rsid w:val="000D7B7F"/>
    <w:rsid w:val="000E0629"/>
    <w:rsid w:val="000E0A4A"/>
    <w:rsid w:val="000E0ADF"/>
    <w:rsid w:val="000E0BCC"/>
    <w:rsid w:val="000E1016"/>
    <w:rsid w:val="000E1B46"/>
    <w:rsid w:val="000E1BDD"/>
    <w:rsid w:val="000E2300"/>
    <w:rsid w:val="000E2B5D"/>
    <w:rsid w:val="000E2F4B"/>
    <w:rsid w:val="000E45C4"/>
    <w:rsid w:val="000E4827"/>
    <w:rsid w:val="000E4992"/>
    <w:rsid w:val="000E4C75"/>
    <w:rsid w:val="000E5028"/>
    <w:rsid w:val="000E545F"/>
    <w:rsid w:val="000E546E"/>
    <w:rsid w:val="000E59F9"/>
    <w:rsid w:val="000E5A8C"/>
    <w:rsid w:val="000E7077"/>
    <w:rsid w:val="000E76B9"/>
    <w:rsid w:val="000E791E"/>
    <w:rsid w:val="000E7A65"/>
    <w:rsid w:val="000E7B8F"/>
    <w:rsid w:val="000F0101"/>
    <w:rsid w:val="000F0565"/>
    <w:rsid w:val="000F10D5"/>
    <w:rsid w:val="000F14C6"/>
    <w:rsid w:val="000F245B"/>
    <w:rsid w:val="000F2AD1"/>
    <w:rsid w:val="000F31E8"/>
    <w:rsid w:val="000F36C7"/>
    <w:rsid w:val="000F3791"/>
    <w:rsid w:val="000F3AC2"/>
    <w:rsid w:val="000F3BD9"/>
    <w:rsid w:val="000F3CD1"/>
    <w:rsid w:val="000F4281"/>
    <w:rsid w:val="000F46C8"/>
    <w:rsid w:val="000F52F1"/>
    <w:rsid w:val="000F53F4"/>
    <w:rsid w:val="000F56CB"/>
    <w:rsid w:val="000F5F70"/>
    <w:rsid w:val="000F6450"/>
    <w:rsid w:val="000F6783"/>
    <w:rsid w:val="000F6BBD"/>
    <w:rsid w:val="00100305"/>
    <w:rsid w:val="0010036D"/>
    <w:rsid w:val="00100468"/>
    <w:rsid w:val="001004BE"/>
    <w:rsid w:val="001017A4"/>
    <w:rsid w:val="00103F90"/>
    <w:rsid w:val="00104263"/>
    <w:rsid w:val="00104384"/>
    <w:rsid w:val="001043DD"/>
    <w:rsid w:val="00105515"/>
    <w:rsid w:val="00106324"/>
    <w:rsid w:val="0010637B"/>
    <w:rsid w:val="00106490"/>
    <w:rsid w:val="00106EAD"/>
    <w:rsid w:val="00107066"/>
    <w:rsid w:val="00107791"/>
    <w:rsid w:val="001101CA"/>
    <w:rsid w:val="00110884"/>
    <w:rsid w:val="001110D2"/>
    <w:rsid w:val="00111133"/>
    <w:rsid w:val="00111370"/>
    <w:rsid w:val="00112B78"/>
    <w:rsid w:val="00112F49"/>
    <w:rsid w:val="0011307E"/>
    <w:rsid w:val="0011389C"/>
    <w:rsid w:val="00113A68"/>
    <w:rsid w:val="00113E49"/>
    <w:rsid w:val="001141BC"/>
    <w:rsid w:val="00114624"/>
    <w:rsid w:val="00116435"/>
    <w:rsid w:val="001165CE"/>
    <w:rsid w:val="00116BE9"/>
    <w:rsid w:val="00117058"/>
    <w:rsid w:val="00117B58"/>
    <w:rsid w:val="00117C0A"/>
    <w:rsid w:val="00117F59"/>
    <w:rsid w:val="0012033C"/>
    <w:rsid w:val="001203A1"/>
    <w:rsid w:val="00120AE1"/>
    <w:rsid w:val="00121792"/>
    <w:rsid w:val="00121B64"/>
    <w:rsid w:val="00121FC9"/>
    <w:rsid w:val="001221F6"/>
    <w:rsid w:val="0012221C"/>
    <w:rsid w:val="0012266A"/>
    <w:rsid w:val="00122BBF"/>
    <w:rsid w:val="00122FFC"/>
    <w:rsid w:val="001238E6"/>
    <w:rsid w:val="001244D2"/>
    <w:rsid w:val="00125475"/>
    <w:rsid w:val="00125C19"/>
    <w:rsid w:val="00126888"/>
    <w:rsid w:val="001269FC"/>
    <w:rsid w:val="00126ABD"/>
    <w:rsid w:val="00126AF5"/>
    <w:rsid w:val="00126D2F"/>
    <w:rsid w:val="00126E54"/>
    <w:rsid w:val="00126EB9"/>
    <w:rsid w:val="0012721D"/>
    <w:rsid w:val="001274DE"/>
    <w:rsid w:val="00127616"/>
    <w:rsid w:val="00127ABA"/>
    <w:rsid w:val="0013035F"/>
    <w:rsid w:val="0013048D"/>
    <w:rsid w:val="00130534"/>
    <w:rsid w:val="001311AE"/>
    <w:rsid w:val="001314CD"/>
    <w:rsid w:val="00131627"/>
    <w:rsid w:val="00131BB5"/>
    <w:rsid w:val="00132CF5"/>
    <w:rsid w:val="001333EB"/>
    <w:rsid w:val="00133F2B"/>
    <w:rsid w:val="00134191"/>
    <w:rsid w:val="00134438"/>
    <w:rsid w:val="00134507"/>
    <w:rsid w:val="001347C2"/>
    <w:rsid w:val="00134FE6"/>
    <w:rsid w:val="00135C6A"/>
    <w:rsid w:val="001364B8"/>
    <w:rsid w:val="00136558"/>
    <w:rsid w:val="00137EDC"/>
    <w:rsid w:val="001405A3"/>
    <w:rsid w:val="001408F5"/>
    <w:rsid w:val="00140D5B"/>
    <w:rsid w:val="00141BE6"/>
    <w:rsid w:val="0014351B"/>
    <w:rsid w:val="00143778"/>
    <w:rsid w:val="00143B92"/>
    <w:rsid w:val="00143D73"/>
    <w:rsid w:val="0014430C"/>
    <w:rsid w:val="00145BA3"/>
    <w:rsid w:val="0014607C"/>
    <w:rsid w:val="001466A6"/>
    <w:rsid w:val="00146728"/>
    <w:rsid w:val="00146FF7"/>
    <w:rsid w:val="00147273"/>
    <w:rsid w:val="001473B8"/>
    <w:rsid w:val="001478CD"/>
    <w:rsid w:val="00150919"/>
    <w:rsid w:val="00150A90"/>
    <w:rsid w:val="00150E88"/>
    <w:rsid w:val="00150F79"/>
    <w:rsid w:val="001512AE"/>
    <w:rsid w:val="00151EE9"/>
    <w:rsid w:val="00151F28"/>
    <w:rsid w:val="001526E5"/>
    <w:rsid w:val="001527B9"/>
    <w:rsid w:val="00152A6D"/>
    <w:rsid w:val="00152A7C"/>
    <w:rsid w:val="00152E6E"/>
    <w:rsid w:val="00153630"/>
    <w:rsid w:val="001536D0"/>
    <w:rsid w:val="00153AD3"/>
    <w:rsid w:val="0015422C"/>
    <w:rsid w:val="001543DC"/>
    <w:rsid w:val="001546E1"/>
    <w:rsid w:val="0015488E"/>
    <w:rsid w:val="00154F56"/>
    <w:rsid w:val="001552F4"/>
    <w:rsid w:val="00155526"/>
    <w:rsid w:val="00155623"/>
    <w:rsid w:val="001557EA"/>
    <w:rsid w:val="00155DE6"/>
    <w:rsid w:val="001563F0"/>
    <w:rsid w:val="001566B7"/>
    <w:rsid w:val="00157418"/>
    <w:rsid w:val="00157DE0"/>
    <w:rsid w:val="00160FDA"/>
    <w:rsid w:val="001614C8"/>
    <w:rsid w:val="00161A95"/>
    <w:rsid w:val="00161B58"/>
    <w:rsid w:val="001625A3"/>
    <w:rsid w:val="00162677"/>
    <w:rsid w:val="00162DDB"/>
    <w:rsid w:val="00162E73"/>
    <w:rsid w:val="001631A3"/>
    <w:rsid w:val="00163685"/>
    <w:rsid w:val="00163D65"/>
    <w:rsid w:val="00163DEB"/>
    <w:rsid w:val="00164073"/>
    <w:rsid w:val="001642A6"/>
    <w:rsid w:val="001656A5"/>
    <w:rsid w:val="00165C97"/>
    <w:rsid w:val="00165F08"/>
    <w:rsid w:val="00165F50"/>
    <w:rsid w:val="001665D1"/>
    <w:rsid w:val="00166694"/>
    <w:rsid w:val="00166E9C"/>
    <w:rsid w:val="001675B4"/>
    <w:rsid w:val="001677DF"/>
    <w:rsid w:val="001678C4"/>
    <w:rsid w:val="00167A30"/>
    <w:rsid w:val="00167D28"/>
    <w:rsid w:val="001709DB"/>
    <w:rsid w:val="00170E7E"/>
    <w:rsid w:val="001712D8"/>
    <w:rsid w:val="001729C8"/>
    <w:rsid w:val="00172A44"/>
    <w:rsid w:val="001732DA"/>
    <w:rsid w:val="00173371"/>
    <w:rsid w:val="001733C0"/>
    <w:rsid w:val="001734AA"/>
    <w:rsid w:val="00173575"/>
    <w:rsid w:val="0017385F"/>
    <w:rsid w:val="001741B6"/>
    <w:rsid w:val="00174778"/>
    <w:rsid w:val="0017496D"/>
    <w:rsid w:val="0017504C"/>
    <w:rsid w:val="00175494"/>
    <w:rsid w:val="001756F2"/>
    <w:rsid w:val="001757E8"/>
    <w:rsid w:val="00175AF1"/>
    <w:rsid w:val="00175B1E"/>
    <w:rsid w:val="00175B5B"/>
    <w:rsid w:val="00176309"/>
    <w:rsid w:val="00176634"/>
    <w:rsid w:val="0017681F"/>
    <w:rsid w:val="0017685D"/>
    <w:rsid w:val="00176DB5"/>
    <w:rsid w:val="0017712A"/>
    <w:rsid w:val="00177B0A"/>
    <w:rsid w:val="001802D0"/>
    <w:rsid w:val="00180ED4"/>
    <w:rsid w:val="00181335"/>
    <w:rsid w:val="00182282"/>
    <w:rsid w:val="001827DF"/>
    <w:rsid w:val="00182CD3"/>
    <w:rsid w:val="00183136"/>
    <w:rsid w:val="00183773"/>
    <w:rsid w:val="001841FC"/>
    <w:rsid w:val="00184CA6"/>
    <w:rsid w:val="00184E41"/>
    <w:rsid w:val="00184E46"/>
    <w:rsid w:val="00186133"/>
    <w:rsid w:val="001865B6"/>
    <w:rsid w:val="001879CE"/>
    <w:rsid w:val="00190561"/>
    <w:rsid w:val="00190623"/>
    <w:rsid w:val="0019062D"/>
    <w:rsid w:val="00190719"/>
    <w:rsid w:val="00190DBD"/>
    <w:rsid w:val="0019190F"/>
    <w:rsid w:val="00191D81"/>
    <w:rsid w:val="00191F21"/>
    <w:rsid w:val="0019264E"/>
    <w:rsid w:val="00192692"/>
    <w:rsid w:val="001926B1"/>
    <w:rsid w:val="00193404"/>
    <w:rsid w:val="00193466"/>
    <w:rsid w:val="001939F1"/>
    <w:rsid w:val="001941DA"/>
    <w:rsid w:val="0019456F"/>
    <w:rsid w:val="00194729"/>
    <w:rsid w:val="00194ACE"/>
    <w:rsid w:val="00194F1C"/>
    <w:rsid w:val="001957CF"/>
    <w:rsid w:val="00195FA1"/>
    <w:rsid w:val="00196940"/>
    <w:rsid w:val="00196A29"/>
    <w:rsid w:val="0019756A"/>
    <w:rsid w:val="00197872"/>
    <w:rsid w:val="00197F9B"/>
    <w:rsid w:val="001A03CB"/>
    <w:rsid w:val="001A073A"/>
    <w:rsid w:val="001A099A"/>
    <w:rsid w:val="001A1FD7"/>
    <w:rsid w:val="001A2471"/>
    <w:rsid w:val="001A2576"/>
    <w:rsid w:val="001A2C4C"/>
    <w:rsid w:val="001A3ADC"/>
    <w:rsid w:val="001A3C7C"/>
    <w:rsid w:val="001A3FB3"/>
    <w:rsid w:val="001A4289"/>
    <w:rsid w:val="001A4309"/>
    <w:rsid w:val="001A48BB"/>
    <w:rsid w:val="001A4EAF"/>
    <w:rsid w:val="001A52A7"/>
    <w:rsid w:val="001A5F3A"/>
    <w:rsid w:val="001A65B5"/>
    <w:rsid w:val="001A6857"/>
    <w:rsid w:val="001A68B1"/>
    <w:rsid w:val="001A6C8C"/>
    <w:rsid w:val="001A6CE7"/>
    <w:rsid w:val="001A6E94"/>
    <w:rsid w:val="001A719C"/>
    <w:rsid w:val="001A7494"/>
    <w:rsid w:val="001A7B32"/>
    <w:rsid w:val="001B0403"/>
    <w:rsid w:val="001B0543"/>
    <w:rsid w:val="001B058C"/>
    <w:rsid w:val="001B07F5"/>
    <w:rsid w:val="001B1481"/>
    <w:rsid w:val="001B15B9"/>
    <w:rsid w:val="001B1C22"/>
    <w:rsid w:val="001B1F0A"/>
    <w:rsid w:val="001B2050"/>
    <w:rsid w:val="001B2068"/>
    <w:rsid w:val="001B35ED"/>
    <w:rsid w:val="001B3725"/>
    <w:rsid w:val="001B397B"/>
    <w:rsid w:val="001B3F42"/>
    <w:rsid w:val="001B3F54"/>
    <w:rsid w:val="001B40EC"/>
    <w:rsid w:val="001B4F94"/>
    <w:rsid w:val="001B52EC"/>
    <w:rsid w:val="001B544F"/>
    <w:rsid w:val="001B553D"/>
    <w:rsid w:val="001B5C2D"/>
    <w:rsid w:val="001B5E73"/>
    <w:rsid w:val="001B69AA"/>
    <w:rsid w:val="001B6AB9"/>
    <w:rsid w:val="001B754A"/>
    <w:rsid w:val="001B7630"/>
    <w:rsid w:val="001B76BC"/>
    <w:rsid w:val="001C015C"/>
    <w:rsid w:val="001C09D3"/>
    <w:rsid w:val="001C1197"/>
    <w:rsid w:val="001C119D"/>
    <w:rsid w:val="001C1C05"/>
    <w:rsid w:val="001C1CE7"/>
    <w:rsid w:val="001C2CFF"/>
    <w:rsid w:val="001C38AF"/>
    <w:rsid w:val="001C3C5D"/>
    <w:rsid w:val="001C460F"/>
    <w:rsid w:val="001C4C61"/>
    <w:rsid w:val="001C5609"/>
    <w:rsid w:val="001C574F"/>
    <w:rsid w:val="001C5B73"/>
    <w:rsid w:val="001C5EE1"/>
    <w:rsid w:val="001C67E6"/>
    <w:rsid w:val="001C691E"/>
    <w:rsid w:val="001C6B6E"/>
    <w:rsid w:val="001C6CFA"/>
    <w:rsid w:val="001C711B"/>
    <w:rsid w:val="001C7120"/>
    <w:rsid w:val="001D00F8"/>
    <w:rsid w:val="001D021C"/>
    <w:rsid w:val="001D02C4"/>
    <w:rsid w:val="001D16A7"/>
    <w:rsid w:val="001D1C68"/>
    <w:rsid w:val="001D1DDF"/>
    <w:rsid w:val="001D23D0"/>
    <w:rsid w:val="001D2DE3"/>
    <w:rsid w:val="001D3490"/>
    <w:rsid w:val="001D356D"/>
    <w:rsid w:val="001D439F"/>
    <w:rsid w:val="001D44D8"/>
    <w:rsid w:val="001D53CE"/>
    <w:rsid w:val="001D56C7"/>
    <w:rsid w:val="001D5F5E"/>
    <w:rsid w:val="001D6031"/>
    <w:rsid w:val="001D70A2"/>
    <w:rsid w:val="001D7396"/>
    <w:rsid w:val="001D7563"/>
    <w:rsid w:val="001E0638"/>
    <w:rsid w:val="001E0F01"/>
    <w:rsid w:val="001E106F"/>
    <w:rsid w:val="001E175D"/>
    <w:rsid w:val="001E25EB"/>
    <w:rsid w:val="001E2A47"/>
    <w:rsid w:val="001E2E33"/>
    <w:rsid w:val="001E3977"/>
    <w:rsid w:val="001E3F00"/>
    <w:rsid w:val="001E41BE"/>
    <w:rsid w:val="001E454D"/>
    <w:rsid w:val="001E4AAF"/>
    <w:rsid w:val="001E5873"/>
    <w:rsid w:val="001E5E0F"/>
    <w:rsid w:val="001E5EB3"/>
    <w:rsid w:val="001E6776"/>
    <w:rsid w:val="001E677D"/>
    <w:rsid w:val="001E68B5"/>
    <w:rsid w:val="001E68BB"/>
    <w:rsid w:val="001E6BF6"/>
    <w:rsid w:val="001E6D5E"/>
    <w:rsid w:val="001F02C4"/>
    <w:rsid w:val="001F0346"/>
    <w:rsid w:val="001F0CC3"/>
    <w:rsid w:val="001F0D6F"/>
    <w:rsid w:val="001F0E18"/>
    <w:rsid w:val="001F0ED3"/>
    <w:rsid w:val="001F134A"/>
    <w:rsid w:val="001F2162"/>
    <w:rsid w:val="001F22FA"/>
    <w:rsid w:val="001F2838"/>
    <w:rsid w:val="001F2C35"/>
    <w:rsid w:val="001F37F5"/>
    <w:rsid w:val="001F38AC"/>
    <w:rsid w:val="001F4775"/>
    <w:rsid w:val="001F4E6C"/>
    <w:rsid w:val="001F5054"/>
    <w:rsid w:val="001F61CD"/>
    <w:rsid w:val="001F6453"/>
    <w:rsid w:val="001F7584"/>
    <w:rsid w:val="001F7AB9"/>
    <w:rsid w:val="00200050"/>
    <w:rsid w:val="00200194"/>
    <w:rsid w:val="002001C3"/>
    <w:rsid w:val="00200779"/>
    <w:rsid w:val="00200E6C"/>
    <w:rsid w:val="002012F8"/>
    <w:rsid w:val="002018C6"/>
    <w:rsid w:val="00201B9D"/>
    <w:rsid w:val="00201EA7"/>
    <w:rsid w:val="002022C0"/>
    <w:rsid w:val="0020282F"/>
    <w:rsid w:val="0020294F"/>
    <w:rsid w:val="00202A8A"/>
    <w:rsid w:val="002035FC"/>
    <w:rsid w:val="00203FE8"/>
    <w:rsid w:val="00204979"/>
    <w:rsid w:val="00205286"/>
    <w:rsid w:val="002058E5"/>
    <w:rsid w:val="00205D3A"/>
    <w:rsid w:val="00205E67"/>
    <w:rsid w:val="00205EB5"/>
    <w:rsid w:val="002068CD"/>
    <w:rsid w:val="00206A1A"/>
    <w:rsid w:val="00206B04"/>
    <w:rsid w:val="00206E7C"/>
    <w:rsid w:val="00207073"/>
    <w:rsid w:val="00207925"/>
    <w:rsid w:val="00207D8B"/>
    <w:rsid w:val="00210C3B"/>
    <w:rsid w:val="0021104E"/>
    <w:rsid w:val="00211062"/>
    <w:rsid w:val="00211088"/>
    <w:rsid w:val="00211FF8"/>
    <w:rsid w:val="00212187"/>
    <w:rsid w:val="002124C8"/>
    <w:rsid w:val="00212FBD"/>
    <w:rsid w:val="00213577"/>
    <w:rsid w:val="002135D8"/>
    <w:rsid w:val="00213A43"/>
    <w:rsid w:val="0021413F"/>
    <w:rsid w:val="0021467E"/>
    <w:rsid w:val="00214ED2"/>
    <w:rsid w:val="0021547E"/>
    <w:rsid w:val="00215DE2"/>
    <w:rsid w:val="002167E5"/>
    <w:rsid w:val="00216B61"/>
    <w:rsid w:val="00217BEE"/>
    <w:rsid w:val="0022022E"/>
    <w:rsid w:val="00220910"/>
    <w:rsid w:val="00220B8D"/>
    <w:rsid w:val="00220E40"/>
    <w:rsid w:val="002218FA"/>
    <w:rsid w:val="00222023"/>
    <w:rsid w:val="00222CBF"/>
    <w:rsid w:val="00222E6F"/>
    <w:rsid w:val="00222F42"/>
    <w:rsid w:val="0022339D"/>
    <w:rsid w:val="0022366A"/>
    <w:rsid w:val="00223CDD"/>
    <w:rsid w:val="00223FB8"/>
    <w:rsid w:val="002247D8"/>
    <w:rsid w:val="002247DA"/>
    <w:rsid w:val="002254FA"/>
    <w:rsid w:val="00226100"/>
    <w:rsid w:val="00226132"/>
    <w:rsid w:val="002261CC"/>
    <w:rsid w:val="0022624A"/>
    <w:rsid w:val="0022690D"/>
    <w:rsid w:val="002269FE"/>
    <w:rsid w:val="00226E1C"/>
    <w:rsid w:val="002277EF"/>
    <w:rsid w:val="00227FC8"/>
    <w:rsid w:val="00230F5A"/>
    <w:rsid w:val="002317BF"/>
    <w:rsid w:val="00231D13"/>
    <w:rsid w:val="00231E59"/>
    <w:rsid w:val="00232021"/>
    <w:rsid w:val="00232105"/>
    <w:rsid w:val="00232709"/>
    <w:rsid w:val="00232D20"/>
    <w:rsid w:val="002331A6"/>
    <w:rsid w:val="0023414E"/>
    <w:rsid w:val="002346FA"/>
    <w:rsid w:val="00234E55"/>
    <w:rsid w:val="00235AB8"/>
    <w:rsid w:val="00235C73"/>
    <w:rsid w:val="00235D30"/>
    <w:rsid w:val="00236A54"/>
    <w:rsid w:val="00237995"/>
    <w:rsid w:val="00237D15"/>
    <w:rsid w:val="00240249"/>
    <w:rsid w:val="002404BC"/>
    <w:rsid w:val="00240F58"/>
    <w:rsid w:val="002418D3"/>
    <w:rsid w:val="00241DB8"/>
    <w:rsid w:val="00241F76"/>
    <w:rsid w:val="002420B5"/>
    <w:rsid w:val="00242E89"/>
    <w:rsid w:val="00243260"/>
    <w:rsid w:val="002432E0"/>
    <w:rsid w:val="002436F4"/>
    <w:rsid w:val="00243701"/>
    <w:rsid w:val="002437A8"/>
    <w:rsid w:val="00243848"/>
    <w:rsid w:val="00243C38"/>
    <w:rsid w:val="00244755"/>
    <w:rsid w:val="00244C6A"/>
    <w:rsid w:val="00244D41"/>
    <w:rsid w:val="00244FA2"/>
    <w:rsid w:val="00245AC6"/>
    <w:rsid w:val="00246E40"/>
    <w:rsid w:val="002475B1"/>
    <w:rsid w:val="002478FF"/>
    <w:rsid w:val="00250EAE"/>
    <w:rsid w:val="00251613"/>
    <w:rsid w:val="00251856"/>
    <w:rsid w:val="0025197F"/>
    <w:rsid w:val="002519F2"/>
    <w:rsid w:val="00251B17"/>
    <w:rsid w:val="00251E05"/>
    <w:rsid w:val="00252328"/>
    <w:rsid w:val="0025342A"/>
    <w:rsid w:val="00253E7C"/>
    <w:rsid w:val="00254744"/>
    <w:rsid w:val="00254765"/>
    <w:rsid w:val="00255427"/>
    <w:rsid w:val="0025569B"/>
    <w:rsid w:val="00256BE8"/>
    <w:rsid w:val="00256FBA"/>
    <w:rsid w:val="00257C53"/>
    <w:rsid w:val="002608BC"/>
    <w:rsid w:val="00261695"/>
    <w:rsid w:val="00262450"/>
    <w:rsid w:val="0026283D"/>
    <w:rsid w:val="00262911"/>
    <w:rsid w:val="00262F95"/>
    <w:rsid w:val="002630F0"/>
    <w:rsid w:val="00263109"/>
    <w:rsid w:val="002640D8"/>
    <w:rsid w:val="0026429F"/>
    <w:rsid w:val="00264594"/>
    <w:rsid w:val="00264AE8"/>
    <w:rsid w:val="00264F7E"/>
    <w:rsid w:val="00265B33"/>
    <w:rsid w:val="00265B54"/>
    <w:rsid w:val="00265C0B"/>
    <w:rsid w:val="00265C57"/>
    <w:rsid w:val="00265CE4"/>
    <w:rsid w:val="00266632"/>
    <w:rsid w:val="00270024"/>
    <w:rsid w:val="0027012B"/>
    <w:rsid w:val="002703FE"/>
    <w:rsid w:val="002708BE"/>
    <w:rsid w:val="00270970"/>
    <w:rsid w:val="00270C22"/>
    <w:rsid w:val="002718D4"/>
    <w:rsid w:val="00271B32"/>
    <w:rsid w:val="002720F9"/>
    <w:rsid w:val="00272431"/>
    <w:rsid w:val="0027245C"/>
    <w:rsid w:val="002725E6"/>
    <w:rsid w:val="00272F94"/>
    <w:rsid w:val="002730EE"/>
    <w:rsid w:val="002733B7"/>
    <w:rsid w:val="002734C5"/>
    <w:rsid w:val="00273B4D"/>
    <w:rsid w:val="002740F5"/>
    <w:rsid w:val="00274686"/>
    <w:rsid w:val="00275579"/>
    <w:rsid w:val="0027559F"/>
    <w:rsid w:val="00275AC6"/>
    <w:rsid w:val="00275DF0"/>
    <w:rsid w:val="00275E3F"/>
    <w:rsid w:val="002760B4"/>
    <w:rsid w:val="002765CA"/>
    <w:rsid w:val="00277ED1"/>
    <w:rsid w:val="00280BC9"/>
    <w:rsid w:val="00280D7C"/>
    <w:rsid w:val="0028131F"/>
    <w:rsid w:val="0028145D"/>
    <w:rsid w:val="002814C2"/>
    <w:rsid w:val="00281C69"/>
    <w:rsid w:val="00281E59"/>
    <w:rsid w:val="0028356F"/>
    <w:rsid w:val="00283B80"/>
    <w:rsid w:val="00283EDA"/>
    <w:rsid w:val="00284166"/>
    <w:rsid w:val="00284214"/>
    <w:rsid w:val="002843B9"/>
    <w:rsid w:val="002844BC"/>
    <w:rsid w:val="002847BD"/>
    <w:rsid w:val="00284821"/>
    <w:rsid w:val="002858C8"/>
    <w:rsid w:val="00285F2F"/>
    <w:rsid w:val="00285F3C"/>
    <w:rsid w:val="00287956"/>
    <w:rsid w:val="00290B19"/>
    <w:rsid w:val="00291A50"/>
    <w:rsid w:val="00291DAA"/>
    <w:rsid w:val="00292E2D"/>
    <w:rsid w:val="002933DA"/>
    <w:rsid w:val="002936DC"/>
    <w:rsid w:val="002941F6"/>
    <w:rsid w:val="00294380"/>
    <w:rsid w:val="00295734"/>
    <w:rsid w:val="00295956"/>
    <w:rsid w:val="00295983"/>
    <w:rsid w:val="00295BB1"/>
    <w:rsid w:val="00296383"/>
    <w:rsid w:val="002963FD"/>
    <w:rsid w:val="002970ED"/>
    <w:rsid w:val="002976D6"/>
    <w:rsid w:val="002978D1"/>
    <w:rsid w:val="002A0C1E"/>
    <w:rsid w:val="002A0FA6"/>
    <w:rsid w:val="002A1C29"/>
    <w:rsid w:val="002A22E4"/>
    <w:rsid w:val="002A2915"/>
    <w:rsid w:val="002A2A70"/>
    <w:rsid w:val="002A2FBF"/>
    <w:rsid w:val="002A3127"/>
    <w:rsid w:val="002A32B7"/>
    <w:rsid w:val="002A3648"/>
    <w:rsid w:val="002A3699"/>
    <w:rsid w:val="002A467F"/>
    <w:rsid w:val="002A48A7"/>
    <w:rsid w:val="002A4A02"/>
    <w:rsid w:val="002A4AF0"/>
    <w:rsid w:val="002A50CE"/>
    <w:rsid w:val="002A5194"/>
    <w:rsid w:val="002A52ED"/>
    <w:rsid w:val="002A532D"/>
    <w:rsid w:val="002A5A65"/>
    <w:rsid w:val="002A5C09"/>
    <w:rsid w:val="002A5E2F"/>
    <w:rsid w:val="002A62B9"/>
    <w:rsid w:val="002A645D"/>
    <w:rsid w:val="002A667E"/>
    <w:rsid w:val="002A6CD4"/>
    <w:rsid w:val="002A6D8E"/>
    <w:rsid w:val="002A6F17"/>
    <w:rsid w:val="002A7669"/>
    <w:rsid w:val="002A7CC1"/>
    <w:rsid w:val="002B051C"/>
    <w:rsid w:val="002B0C5E"/>
    <w:rsid w:val="002B1264"/>
    <w:rsid w:val="002B1C21"/>
    <w:rsid w:val="002B2051"/>
    <w:rsid w:val="002B27D7"/>
    <w:rsid w:val="002B28CC"/>
    <w:rsid w:val="002B2D01"/>
    <w:rsid w:val="002B33F2"/>
    <w:rsid w:val="002B348A"/>
    <w:rsid w:val="002B3DAA"/>
    <w:rsid w:val="002B3EFB"/>
    <w:rsid w:val="002B48CC"/>
    <w:rsid w:val="002B4DCB"/>
    <w:rsid w:val="002B6051"/>
    <w:rsid w:val="002B61A2"/>
    <w:rsid w:val="002B6785"/>
    <w:rsid w:val="002B68A8"/>
    <w:rsid w:val="002B73B3"/>
    <w:rsid w:val="002B7951"/>
    <w:rsid w:val="002C1AFF"/>
    <w:rsid w:val="002C1CA1"/>
    <w:rsid w:val="002C1DE7"/>
    <w:rsid w:val="002C1FF6"/>
    <w:rsid w:val="002C2039"/>
    <w:rsid w:val="002C3DD3"/>
    <w:rsid w:val="002C4349"/>
    <w:rsid w:val="002C4FFA"/>
    <w:rsid w:val="002C5797"/>
    <w:rsid w:val="002C6023"/>
    <w:rsid w:val="002C7F06"/>
    <w:rsid w:val="002D037C"/>
    <w:rsid w:val="002D0475"/>
    <w:rsid w:val="002D1379"/>
    <w:rsid w:val="002D1606"/>
    <w:rsid w:val="002D1AE3"/>
    <w:rsid w:val="002D2FDD"/>
    <w:rsid w:val="002D2FEF"/>
    <w:rsid w:val="002D409E"/>
    <w:rsid w:val="002D40CA"/>
    <w:rsid w:val="002D4B79"/>
    <w:rsid w:val="002D5203"/>
    <w:rsid w:val="002D5C0E"/>
    <w:rsid w:val="002D5E58"/>
    <w:rsid w:val="002D600D"/>
    <w:rsid w:val="002D6473"/>
    <w:rsid w:val="002D66A5"/>
    <w:rsid w:val="002D6E8A"/>
    <w:rsid w:val="002D711E"/>
    <w:rsid w:val="002D7EB6"/>
    <w:rsid w:val="002D7ED5"/>
    <w:rsid w:val="002D7FF8"/>
    <w:rsid w:val="002E00D0"/>
    <w:rsid w:val="002E04B2"/>
    <w:rsid w:val="002E12C9"/>
    <w:rsid w:val="002E1E60"/>
    <w:rsid w:val="002E259B"/>
    <w:rsid w:val="002E270B"/>
    <w:rsid w:val="002E272D"/>
    <w:rsid w:val="002E35DB"/>
    <w:rsid w:val="002E3CD5"/>
    <w:rsid w:val="002E4826"/>
    <w:rsid w:val="002E488D"/>
    <w:rsid w:val="002E4BB2"/>
    <w:rsid w:val="002E5120"/>
    <w:rsid w:val="002E5639"/>
    <w:rsid w:val="002E5708"/>
    <w:rsid w:val="002E628F"/>
    <w:rsid w:val="002E658F"/>
    <w:rsid w:val="002E6A96"/>
    <w:rsid w:val="002E6DCF"/>
    <w:rsid w:val="002E7E24"/>
    <w:rsid w:val="002F0807"/>
    <w:rsid w:val="002F0E0C"/>
    <w:rsid w:val="002F1602"/>
    <w:rsid w:val="002F1B86"/>
    <w:rsid w:val="002F1B97"/>
    <w:rsid w:val="002F26D8"/>
    <w:rsid w:val="002F303D"/>
    <w:rsid w:val="002F3145"/>
    <w:rsid w:val="002F3261"/>
    <w:rsid w:val="002F452E"/>
    <w:rsid w:val="002F4534"/>
    <w:rsid w:val="002F4B00"/>
    <w:rsid w:val="002F4F58"/>
    <w:rsid w:val="002F5EF3"/>
    <w:rsid w:val="002F5F6E"/>
    <w:rsid w:val="002F729D"/>
    <w:rsid w:val="002F7BFC"/>
    <w:rsid w:val="002F7C7E"/>
    <w:rsid w:val="002F7EB8"/>
    <w:rsid w:val="003000CE"/>
    <w:rsid w:val="003001F1"/>
    <w:rsid w:val="003012B8"/>
    <w:rsid w:val="0030134E"/>
    <w:rsid w:val="00301787"/>
    <w:rsid w:val="00301D24"/>
    <w:rsid w:val="00302731"/>
    <w:rsid w:val="0030288B"/>
    <w:rsid w:val="00303A6F"/>
    <w:rsid w:val="00304861"/>
    <w:rsid w:val="00304B4E"/>
    <w:rsid w:val="00305AA2"/>
    <w:rsid w:val="00305EF2"/>
    <w:rsid w:val="00307184"/>
    <w:rsid w:val="00307739"/>
    <w:rsid w:val="00307B87"/>
    <w:rsid w:val="00310832"/>
    <w:rsid w:val="00310A01"/>
    <w:rsid w:val="00310C1F"/>
    <w:rsid w:val="00310DD2"/>
    <w:rsid w:val="00311FCB"/>
    <w:rsid w:val="0031217A"/>
    <w:rsid w:val="00312B2F"/>
    <w:rsid w:val="00312CBC"/>
    <w:rsid w:val="0031313C"/>
    <w:rsid w:val="00313A2F"/>
    <w:rsid w:val="00313DF4"/>
    <w:rsid w:val="00313F16"/>
    <w:rsid w:val="00314F14"/>
    <w:rsid w:val="00314F38"/>
    <w:rsid w:val="00315EAA"/>
    <w:rsid w:val="0031603D"/>
    <w:rsid w:val="00316058"/>
    <w:rsid w:val="0031643A"/>
    <w:rsid w:val="00316942"/>
    <w:rsid w:val="00316D45"/>
    <w:rsid w:val="00316EA6"/>
    <w:rsid w:val="00317902"/>
    <w:rsid w:val="00317CD0"/>
    <w:rsid w:val="00317CDC"/>
    <w:rsid w:val="00317D49"/>
    <w:rsid w:val="0032013A"/>
    <w:rsid w:val="00320458"/>
    <w:rsid w:val="003205B4"/>
    <w:rsid w:val="0032075F"/>
    <w:rsid w:val="00321691"/>
    <w:rsid w:val="00322242"/>
    <w:rsid w:val="0032232F"/>
    <w:rsid w:val="003223D6"/>
    <w:rsid w:val="00322B84"/>
    <w:rsid w:val="00322F81"/>
    <w:rsid w:val="00323623"/>
    <w:rsid w:val="0032463A"/>
    <w:rsid w:val="00325962"/>
    <w:rsid w:val="00325B4D"/>
    <w:rsid w:val="00325FED"/>
    <w:rsid w:val="003267B9"/>
    <w:rsid w:val="00326CBB"/>
    <w:rsid w:val="00327234"/>
    <w:rsid w:val="00330752"/>
    <w:rsid w:val="0033110A"/>
    <w:rsid w:val="00331445"/>
    <w:rsid w:val="00331918"/>
    <w:rsid w:val="0033192A"/>
    <w:rsid w:val="00331B6C"/>
    <w:rsid w:val="00331B6E"/>
    <w:rsid w:val="00331F9F"/>
    <w:rsid w:val="00331FB9"/>
    <w:rsid w:val="003326D7"/>
    <w:rsid w:val="0033376E"/>
    <w:rsid w:val="00333A57"/>
    <w:rsid w:val="00333BBD"/>
    <w:rsid w:val="00333C67"/>
    <w:rsid w:val="003344B1"/>
    <w:rsid w:val="003344B8"/>
    <w:rsid w:val="0033465A"/>
    <w:rsid w:val="00334EE0"/>
    <w:rsid w:val="00335140"/>
    <w:rsid w:val="003352AC"/>
    <w:rsid w:val="0033537C"/>
    <w:rsid w:val="003358B9"/>
    <w:rsid w:val="00335D94"/>
    <w:rsid w:val="00335E03"/>
    <w:rsid w:val="00335FCF"/>
    <w:rsid w:val="00336C91"/>
    <w:rsid w:val="00336D1C"/>
    <w:rsid w:val="00337289"/>
    <w:rsid w:val="00337A93"/>
    <w:rsid w:val="00337F87"/>
    <w:rsid w:val="003403E2"/>
    <w:rsid w:val="00340737"/>
    <w:rsid w:val="00341A20"/>
    <w:rsid w:val="003423AA"/>
    <w:rsid w:val="00342815"/>
    <w:rsid w:val="00342B71"/>
    <w:rsid w:val="00342D2B"/>
    <w:rsid w:val="0034340A"/>
    <w:rsid w:val="00344098"/>
    <w:rsid w:val="003451DE"/>
    <w:rsid w:val="00345210"/>
    <w:rsid w:val="00345515"/>
    <w:rsid w:val="00345F1B"/>
    <w:rsid w:val="00346316"/>
    <w:rsid w:val="00346485"/>
    <w:rsid w:val="0034689D"/>
    <w:rsid w:val="00346DC3"/>
    <w:rsid w:val="0034737B"/>
    <w:rsid w:val="00347C0A"/>
    <w:rsid w:val="00347E32"/>
    <w:rsid w:val="0035029A"/>
    <w:rsid w:val="00350B68"/>
    <w:rsid w:val="00351D6F"/>
    <w:rsid w:val="00351F0F"/>
    <w:rsid w:val="00352949"/>
    <w:rsid w:val="003534FB"/>
    <w:rsid w:val="0035355D"/>
    <w:rsid w:val="0035374A"/>
    <w:rsid w:val="00353EAA"/>
    <w:rsid w:val="00353F8C"/>
    <w:rsid w:val="0035403D"/>
    <w:rsid w:val="003552F2"/>
    <w:rsid w:val="00355B23"/>
    <w:rsid w:val="00356551"/>
    <w:rsid w:val="00356F91"/>
    <w:rsid w:val="003575B2"/>
    <w:rsid w:val="00357713"/>
    <w:rsid w:val="00357C66"/>
    <w:rsid w:val="00360514"/>
    <w:rsid w:val="003606FF"/>
    <w:rsid w:val="00360B45"/>
    <w:rsid w:val="00360EAF"/>
    <w:rsid w:val="003619D8"/>
    <w:rsid w:val="0036225D"/>
    <w:rsid w:val="0036369C"/>
    <w:rsid w:val="00363929"/>
    <w:rsid w:val="00363DE2"/>
    <w:rsid w:val="00364311"/>
    <w:rsid w:val="00364460"/>
    <w:rsid w:val="003668F5"/>
    <w:rsid w:val="00366E4F"/>
    <w:rsid w:val="003675B8"/>
    <w:rsid w:val="00367E58"/>
    <w:rsid w:val="0037035C"/>
    <w:rsid w:val="00370DFF"/>
    <w:rsid w:val="00371226"/>
    <w:rsid w:val="00372009"/>
    <w:rsid w:val="00372538"/>
    <w:rsid w:val="00372C39"/>
    <w:rsid w:val="00372E8D"/>
    <w:rsid w:val="003740AE"/>
    <w:rsid w:val="003743BB"/>
    <w:rsid w:val="00374589"/>
    <w:rsid w:val="00374C61"/>
    <w:rsid w:val="003751EE"/>
    <w:rsid w:val="003754EE"/>
    <w:rsid w:val="0037553E"/>
    <w:rsid w:val="00375571"/>
    <w:rsid w:val="00375AEC"/>
    <w:rsid w:val="00375CC1"/>
    <w:rsid w:val="00375CD4"/>
    <w:rsid w:val="00375F88"/>
    <w:rsid w:val="0037696A"/>
    <w:rsid w:val="00376A48"/>
    <w:rsid w:val="00376B1C"/>
    <w:rsid w:val="003770A3"/>
    <w:rsid w:val="003772BC"/>
    <w:rsid w:val="00377899"/>
    <w:rsid w:val="00377C2D"/>
    <w:rsid w:val="003804F0"/>
    <w:rsid w:val="00380F8A"/>
    <w:rsid w:val="003811F2"/>
    <w:rsid w:val="003819D0"/>
    <w:rsid w:val="003823FE"/>
    <w:rsid w:val="00382679"/>
    <w:rsid w:val="0038271D"/>
    <w:rsid w:val="00382E50"/>
    <w:rsid w:val="00383861"/>
    <w:rsid w:val="003839CA"/>
    <w:rsid w:val="00383BD4"/>
    <w:rsid w:val="00383C06"/>
    <w:rsid w:val="003840FC"/>
    <w:rsid w:val="00384FAC"/>
    <w:rsid w:val="0038523A"/>
    <w:rsid w:val="003852FD"/>
    <w:rsid w:val="003862DA"/>
    <w:rsid w:val="00386545"/>
    <w:rsid w:val="00386BE7"/>
    <w:rsid w:val="00386DA3"/>
    <w:rsid w:val="00387917"/>
    <w:rsid w:val="00387FCF"/>
    <w:rsid w:val="00390191"/>
    <w:rsid w:val="00390609"/>
    <w:rsid w:val="0039096C"/>
    <w:rsid w:val="00390A02"/>
    <w:rsid w:val="00390A3F"/>
    <w:rsid w:val="00390D1F"/>
    <w:rsid w:val="0039120E"/>
    <w:rsid w:val="00391CE5"/>
    <w:rsid w:val="00391D68"/>
    <w:rsid w:val="00391DA1"/>
    <w:rsid w:val="00393FA2"/>
    <w:rsid w:val="0039462B"/>
    <w:rsid w:val="0039477B"/>
    <w:rsid w:val="00394A6D"/>
    <w:rsid w:val="00395439"/>
    <w:rsid w:val="00395D31"/>
    <w:rsid w:val="00395E96"/>
    <w:rsid w:val="00395FC3"/>
    <w:rsid w:val="0039673B"/>
    <w:rsid w:val="0039685C"/>
    <w:rsid w:val="00396A98"/>
    <w:rsid w:val="003970AA"/>
    <w:rsid w:val="00397A36"/>
    <w:rsid w:val="00397AE7"/>
    <w:rsid w:val="00397B5B"/>
    <w:rsid w:val="003A07BD"/>
    <w:rsid w:val="003A0977"/>
    <w:rsid w:val="003A1649"/>
    <w:rsid w:val="003A1A1C"/>
    <w:rsid w:val="003A1F79"/>
    <w:rsid w:val="003A3E0F"/>
    <w:rsid w:val="003A408D"/>
    <w:rsid w:val="003A40C8"/>
    <w:rsid w:val="003A4B66"/>
    <w:rsid w:val="003A5070"/>
    <w:rsid w:val="003A51C3"/>
    <w:rsid w:val="003A53D8"/>
    <w:rsid w:val="003A5FF2"/>
    <w:rsid w:val="003A6996"/>
    <w:rsid w:val="003A7DE7"/>
    <w:rsid w:val="003B02B0"/>
    <w:rsid w:val="003B0480"/>
    <w:rsid w:val="003B0690"/>
    <w:rsid w:val="003B0B2C"/>
    <w:rsid w:val="003B0BE8"/>
    <w:rsid w:val="003B19B9"/>
    <w:rsid w:val="003B1CD4"/>
    <w:rsid w:val="003B247B"/>
    <w:rsid w:val="003B25FA"/>
    <w:rsid w:val="003B2720"/>
    <w:rsid w:val="003B288D"/>
    <w:rsid w:val="003B2EDE"/>
    <w:rsid w:val="003B3401"/>
    <w:rsid w:val="003B38B1"/>
    <w:rsid w:val="003B38E4"/>
    <w:rsid w:val="003B4733"/>
    <w:rsid w:val="003B4DF4"/>
    <w:rsid w:val="003B5019"/>
    <w:rsid w:val="003B589E"/>
    <w:rsid w:val="003B5A5B"/>
    <w:rsid w:val="003B5F57"/>
    <w:rsid w:val="003B66AA"/>
    <w:rsid w:val="003B6831"/>
    <w:rsid w:val="003B6B3B"/>
    <w:rsid w:val="003B769F"/>
    <w:rsid w:val="003B7AB1"/>
    <w:rsid w:val="003B7F1A"/>
    <w:rsid w:val="003B7FA3"/>
    <w:rsid w:val="003C035E"/>
    <w:rsid w:val="003C0400"/>
    <w:rsid w:val="003C0C4D"/>
    <w:rsid w:val="003C114E"/>
    <w:rsid w:val="003C1253"/>
    <w:rsid w:val="003C229E"/>
    <w:rsid w:val="003C2826"/>
    <w:rsid w:val="003C2AFC"/>
    <w:rsid w:val="003C2DE3"/>
    <w:rsid w:val="003C32D0"/>
    <w:rsid w:val="003C3E2A"/>
    <w:rsid w:val="003C4056"/>
    <w:rsid w:val="003C4084"/>
    <w:rsid w:val="003C4228"/>
    <w:rsid w:val="003C4727"/>
    <w:rsid w:val="003C47F2"/>
    <w:rsid w:val="003C4E15"/>
    <w:rsid w:val="003C5864"/>
    <w:rsid w:val="003C5D66"/>
    <w:rsid w:val="003C620B"/>
    <w:rsid w:val="003C6432"/>
    <w:rsid w:val="003C64F5"/>
    <w:rsid w:val="003C6F2E"/>
    <w:rsid w:val="003C723D"/>
    <w:rsid w:val="003C740C"/>
    <w:rsid w:val="003C780E"/>
    <w:rsid w:val="003C7D6B"/>
    <w:rsid w:val="003D0D2B"/>
    <w:rsid w:val="003D1A8B"/>
    <w:rsid w:val="003D1CB2"/>
    <w:rsid w:val="003D1F5B"/>
    <w:rsid w:val="003D2AE2"/>
    <w:rsid w:val="003D2B79"/>
    <w:rsid w:val="003D2BE3"/>
    <w:rsid w:val="003D3293"/>
    <w:rsid w:val="003D3493"/>
    <w:rsid w:val="003D34F7"/>
    <w:rsid w:val="003D3F7D"/>
    <w:rsid w:val="003D4894"/>
    <w:rsid w:val="003D4F6B"/>
    <w:rsid w:val="003D4FFB"/>
    <w:rsid w:val="003D551A"/>
    <w:rsid w:val="003D567C"/>
    <w:rsid w:val="003D59A9"/>
    <w:rsid w:val="003D5FBF"/>
    <w:rsid w:val="003D61B0"/>
    <w:rsid w:val="003D64BB"/>
    <w:rsid w:val="003D7E2D"/>
    <w:rsid w:val="003E0727"/>
    <w:rsid w:val="003E0C18"/>
    <w:rsid w:val="003E0E60"/>
    <w:rsid w:val="003E14EE"/>
    <w:rsid w:val="003E1F6F"/>
    <w:rsid w:val="003E1F97"/>
    <w:rsid w:val="003E1FCE"/>
    <w:rsid w:val="003E2256"/>
    <w:rsid w:val="003E2C0B"/>
    <w:rsid w:val="003E4282"/>
    <w:rsid w:val="003E49FF"/>
    <w:rsid w:val="003E4E30"/>
    <w:rsid w:val="003E4E69"/>
    <w:rsid w:val="003E52CE"/>
    <w:rsid w:val="003E547A"/>
    <w:rsid w:val="003E5918"/>
    <w:rsid w:val="003E5DDC"/>
    <w:rsid w:val="003E5E6C"/>
    <w:rsid w:val="003E6A91"/>
    <w:rsid w:val="003E6EE4"/>
    <w:rsid w:val="003E7D36"/>
    <w:rsid w:val="003F0385"/>
    <w:rsid w:val="003F07A0"/>
    <w:rsid w:val="003F09B4"/>
    <w:rsid w:val="003F0B1D"/>
    <w:rsid w:val="003F0C43"/>
    <w:rsid w:val="003F0E49"/>
    <w:rsid w:val="003F1269"/>
    <w:rsid w:val="003F142F"/>
    <w:rsid w:val="003F143B"/>
    <w:rsid w:val="003F1D62"/>
    <w:rsid w:val="003F1D92"/>
    <w:rsid w:val="003F201B"/>
    <w:rsid w:val="003F2D61"/>
    <w:rsid w:val="003F307E"/>
    <w:rsid w:val="003F3A55"/>
    <w:rsid w:val="003F4778"/>
    <w:rsid w:val="003F48AA"/>
    <w:rsid w:val="003F493C"/>
    <w:rsid w:val="003F4E3B"/>
    <w:rsid w:val="003F5C1A"/>
    <w:rsid w:val="003F5EDB"/>
    <w:rsid w:val="003F5F5F"/>
    <w:rsid w:val="003F5F75"/>
    <w:rsid w:val="003F60FB"/>
    <w:rsid w:val="003F6BB6"/>
    <w:rsid w:val="003F6E70"/>
    <w:rsid w:val="003F6F32"/>
    <w:rsid w:val="003F7D15"/>
    <w:rsid w:val="003F7DB0"/>
    <w:rsid w:val="003F7EE4"/>
    <w:rsid w:val="003F7F1B"/>
    <w:rsid w:val="00400209"/>
    <w:rsid w:val="00400349"/>
    <w:rsid w:val="00400B25"/>
    <w:rsid w:val="004014F7"/>
    <w:rsid w:val="00401756"/>
    <w:rsid w:val="004024C2"/>
    <w:rsid w:val="00402C37"/>
    <w:rsid w:val="00403410"/>
    <w:rsid w:val="004046C2"/>
    <w:rsid w:val="00404B9B"/>
    <w:rsid w:val="00404E7F"/>
    <w:rsid w:val="00405107"/>
    <w:rsid w:val="0040566F"/>
    <w:rsid w:val="0040581A"/>
    <w:rsid w:val="00406109"/>
    <w:rsid w:val="00406A11"/>
    <w:rsid w:val="00406A66"/>
    <w:rsid w:val="00406B83"/>
    <w:rsid w:val="00406DDA"/>
    <w:rsid w:val="0040706E"/>
    <w:rsid w:val="0040748A"/>
    <w:rsid w:val="004076EE"/>
    <w:rsid w:val="00407DF4"/>
    <w:rsid w:val="004100E6"/>
    <w:rsid w:val="0041054C"/>
    <w:rsid w:val="004107E4"/>
    <w:rsid w:val="00411809"/>
    <w:rsid w:val="00413C9B"/>
    <w:rsid w:val="00414BD0"/>
    <w:rsid w:val="00414CD8"/>
    <w:rsid w:val="00414E14"/>
    <w:rsid w:val="00415C5A"/>
    <w:rsid w:val="004168BD"/>
    <w:rsid w:val="00416B1F"/>
    <w:rsid w:val="00417147"/>
    <w:rsid w:val="0041755B"/>
    <w:rsid w:val="00417B81"/>
    <w:rsid w:val="004201C2"/>
    <w:rsid w:val="0042047E"/>
    <w:rsid w:val="004208E0"/>
    <w:rsid w:val="00420EE5"/>
    <w:rsid w:val="0042128C"/>
    <w:rsid w:val="00421ABD"/>
    <w:rsid w:val="0042202C"/>
    <w:rsid w:val="00422236"/>
    <w:rsid w:val="00422F1E"/>
    <w:rsid w:val="00423B90"/>
    <w:rsid w:val="004245F1"/>
    <w:rsid w:val="00424860"/>
    <w:rsid w:val="004257CE"/>
    <w:rsid w:val="00425DA2"/>
    <w:rsid w:val="0042610F"/>
    <w:rsid w:val="00426266"/>
    <w:rsid w:val="004269BF"/>
    <w:rsid w:val="00426D32"/>
    <w:rsid w:val="00426F54"/>
    <w:rsid w:val="00426FB0"/>
    <w:rsid w:val="00427117"/>
    <w:rsid w:val="0042748D"/>
    <w:rsid w:val="004274D4"/>
    <w:rsid w:val="004275FB"/>
    <w:rsid w:val="00427BF6"/>
    <w:rsid w:val="0043064A"/>
    <w:rsid w:val="00430B50"/>
    <w:rsid w:val="0043146D"/>
    <w:rsid w:val="00431580"/>
    <w:rsid w:val="00432432"/>
    <w:rsid w:val="0043248D"/>
    <w:rsid w:val="00432AED"/>
    <w:rsid w:val="0043327C"/>
    <w:rsid w:val="0043362D"/>
    <w:rsid w:val="00433B87"/>
    <w:rsid w:val="00433F3B"/>
    <w:rsid w:val="0043430B"/>
    <w:rsid w:val="00434E1C"/>
    <w:rsid w:val="00435229"/>
    <w:rsid w:val="0043568E"/>
    <w:rsid w:val="00435747"/>
    <w:rsid w:val="00435B6F"/>
    <w:rsid w:val="00436496"/>
    <w:rsid w:val="00436805"/>
    <w:rsid w:val="00436D32"/>
    <w:rsid w:val="004370A4"/>
    <w:rsid w:val="004404C0"/>
    <w:rsid w:val="004422F5"/>
    <w:rsid w:val="00442639"/>
    <w:rsid w:val="00442F47"/>
    <w:rsid w:val="00443223"/>
    <w:rsid w:val="004432B8"/>
    <w:rsid w:val="00443431"/>
    <w:rsid w:val="00443B39"/>
    <w:rsid w:val="00443CD9"/>
    <w:rsid w:val="00444110"/>
    <w:rsid w:val="00444F1D"/>
    <w:rsid w:val="004457CA"/>
    <w:rsid w:val="00446888"/>
    <w:rsid w:val="00446D1C"/>
    <w:rsid w:val="00446EFF"/>
    <w:rsid w:val="00446F9A"/>
    <w:rsid w:val="00447134"/>
    <w:rsid w:val="004472B0"/>
    <w:rsid w:val="00447CF5"/>
    <w:rsid w:val="0045012D"/>
    <w:rsid w:val="0045014F"/>
    <w:rsid w:val="00450842"/>
    <w:rsid w:val="00450D56"/>
    <w:rsid w:val="004510F8"/>
    <w:rsid w:val="00451916"/>
    <w:rsid w:val="00451E1D"/>
    <w:rsid w:val="0045320F"/>
    <w:rsid w:val="0045357A"/>
    <w:rsid w:val="00454260"/>
    <w:rsid w:val="00454352"/>
    <w:rsid w:val="004544E5"/>
    <w:rsid w:val="00454525"/>
    <w:rsid w:val="00454758"/>
    <w:rsid w:val="0045520F"/>
    <w:rsid w:val="0045532F"/>
    <w:rsid w:val="00455648"/>
    <w:rsid w:val="00457231"/>
    <w:rsid w:val="00457315"/>
    <w:rsid w:val="00457580"/>
    <w:rsid w:val="00457877"/>
    <w:rsid w:val="00460BDB"/>
    <w:rsid w:val="00460D85"/>
    <w:rsid w:val="00461608"/>
    <w:rsid w:val="00461BD9"/>
    <w:rsid w:val="004620DB"/>
    <w:rsid w:val="0046275A"/>
    <w:rsid w:val="00462BEA"/>
    <w:rsid w:val="00462F03"/>
    <w:rsid w:val="00463548"/>
    <w:rsid w:val="004635D3"/>
    <w:rsid w:val="00463863"/>
    <w:rsid w:val="00464330"/>
    <w:rsid w:val="004644A5"/>
    <w:rsid w:val="00464563"/>
    <w:rsid w:val="00464615"/>
    <w:rsid w:val="00464672"/>
    <w:rsid w:val="0046467F"/>
    <w:rsid w:val="00465108"/>
    <w:rsid w:val="0046619C"/>
    <w:rsid w:val="00466215"/>
    <w:rsid w:val="004672D0"/>
    <w:rsid w:val="004674E5"/>
    <w:rsid w:val="00467619"/>
    <w:rsid w:val="00467E4A"/>
    <w:rsid w:val="00470838"/>
    <w:rsid w:val="00470F8F"/>
    <w:rsid w:val="00472014"/>
    <w:rsid w:val="00472320"/>
    <w:rsid w:val="00473045"/>
    <w:rsid w:val="00473934"/>
    <w:rsid w:val="00474592"/>
    <w:rsid w:val="00475038"/>
    <w:rsid w:val="00475485"/>
    <w:rsid w:val="00475C11"/>
    <w:rsid w:val="004770BA"/>
    <w:rsid w:val="00477150"/>
    <w:rsid w:val="0047753D"/>
    <w:rsid w:val="004775AA"/>
    <w:rsid w:val="004776AF"/>
    <w:rsid w:val="00477EF4"/>
    <w:rsid w:val="00480B1E"/>
    <w:rsid w:val="0048127F"/>
    <w:rsid w:val="00481370"/>
    <w:rsid w:val="004818FB"/>
    <w:rsid w:val="00481A18"/>
    <w:rsid w:val="00481A1C"/>
    <w:rsid w:val="00481BBF"/>
    <w:rsid w:val="00481C22"/>
    <w:rsid w:val="00481C64"/>
    <w:rsid w:val="0048241C"/>
    <w:rsid w:val="004824C1"/>
    <w:rsid w:val="004835AE"/>
    <w:rsid w:val="00483666"/>
    <w:rsid w:val="0048373D"/>
    <w:rsid w:val="00483CF7"/>
    <w:rsid w:val="00483D16"/>
    <w:rsid w:val="0048535D"/>
    <w:rsid w:val="00485B2D"/>
    <w:rsid w:val="00485C40"/>
    <w:rsid w:val="00486775"/>
    <w:rsid w:val="00486831"/>
    <w:rsid w:val="0048761A"/>
    <w:rsid w:val="0048764D"/>
    <w:rsid w:val="00487ACF"/>
    <w:rsid w:val="00487F8A"/>
    <w:rsid w:val="0049011F"/>
    <w:rsid w:val="0049101E"/>
    <w:rsid w:val="00491497"/>
    <w:rsid w:val="00491C79"/>
    <w:rsid w:val="00491DEB"/>
    <w:rsid w:val="00492582"/>
    <w:rsid w:val="004939E9"/>
    <w:rsid w:val="004944D5"/>
    <w:rsid w:val="00494A58"/>
    <w:rsid w:val="00494B7B"/>
    <w:rsid w:val="00495296"/>
    <w:rsid w:val="0049617F"/>
    <w:rsid w:val="004962AC"/>
    <w:rsid w:val="00497627"/>
    <w:rsid w:val="0049779B"/>
    <w:rsid w:val="004A00F2"/>
    <w:rsid w:val="004A0A0E"/>
    <w:rsid w:val="004A0E74"/>
    <w:rsid w:val="004A0F50"/>
    <w:rsid w:val="004A1281"/>
    <w:rsid w:val="004A208C"/>
    <w:rsid w:val="004A21BF"/>
    <w:rsid w:val="004A2905"/>
    <w:rsid w:val="004A2A22"/>
    <w:rsid w:val="004A2C9B"/>
    <w:rsid w:val="004A36BA"/>
    <w:rsid w:val="004A39AA"/>
    <w:rsid w:val="004A3CC1"/>
    <w:rsid w:val="004A3DDC"/>
    <w:rsid w:val="004A45EF"/>
    <w:rsid w:val="004A4784"/>
    <w:rsid w:val="004A4F5D"/>
    <w:rsid w:val="004A4FD7"/>
    <w:rsid w:val="004A546F"/>
    <w:rsid w:val="004A5945"/>
    <w:rsid w:val="004A5C21"/>
    <w:rsid w:val="004A62AA"/>
    <w:rsid w:val="004A6397"/>
    <w:rsid w:val="004A6AA9"/>
    <w:rsid w:val="004A6C26"/>
    <w:rsid w:val="004A7100"/>
    <w:rsid w:val="004A7BDA"/>
    <w:rsid w:val="004B0068"/>
    <w:rsid w:val="004B112B"/>
    <w:rsid w:val="004B270D"/>
    <w:rsid w:val="004B285B"/>
    <w:rsid w:val="004B32B8"/>
    <w:rsid w:val="004B397E"/>
    <w:rsid w:val="004B3F6D"/>
    <w:rsid w:val="004B3FFF"/>
    <w:rsid w:val="004B4384"/>
    <w:rsid w:val="004B4476"/>
    <w:rsid w:val="004B4529"/>
    <w:rsid w:val="004B4ABB"/>
    <w:rsid w:val="004B4FEF"/>
    <w:rsid w:val="004B5045"/>
    <w:rsid w:val="004B5208"/>
    <w:rsid w:val="004B5581"/>
    <w:rsid w:val="004B56C1"/>
    <w:rsid w:val="004B5982"/>
    <w:rsid w:val="004B5ADC"/>
    <w:rsid w:val="004B6132"/>
    <w:rsid w:val="004B656B"/>
    <w:rsid w:val="004B6575"/>
    <w:rsid w:val="004B763F"/>
    <w:rsid w:val="004B76B4"/>
    <w:rsid w:val="004B77CB"/>
    <w:rsid w:val="004B7BD6"/>
    <w:rsid w:val="004C003A"/>
    <w:rsid w:val="004C0128"/>
    <w:rsid w:val="004C03AE"/>
    <w:rsid w:val="004C0F97"/>
    <w:rsid w:val="004C159C"/>
    <w:rsid w:val="004C16E7"/>
    <w:rsid w:val="004C172A"/>
    <w:rsid w:val="004C1F17"/>
    <w:rsid w:val="004C20BA"/>
    <w:rsid w:val="004C258A"/>
    <w:rsid w:val="004C2731"/>
    <w:rsid w:val="004C31BB"/>
    <w:rsid w:val="004C37C0"/>
    <w:rsid w:val="004C41C6"/>
    <w:rsid w:val="004C4722"/>
    <w:rsid w:val="004C4F7B"/>
    <w:rsid w:val="004C5389"/>
    <w:rsid w:val="004C5506"/>
    <w:rsid w:val="004C57A6"/>
    <w:rsid w:val="004C59D5"/>
    <w:rsid w:val="004C638F"/>
    <w:rsid w:val="004C696B"/>
    <w:rsid w:val="004C6AA1"/>
    <w:rsid w:val="004C6FF4"/>
    <w:rsid w:val="004C7426"/>
    <w:rsid w:val="004C7AF7"/>
    <w:rsid w:val="004D00AF"/>
    <w:rsid w:val="004D00DF"/>
    <w:rsid w:val="004D02CE"/>
    <w:rsid w:val="004D0628"/>
    <w:rsid w:val="004D0F65"/>
    <w:rsid w:val="004D0FB1"/>
    <w:rsid w:val="004D18C7"/>
    <w:rsid w:val="004D27A6"/>
    <w:rsid w:val="004D36E0"/>
    <w:rsid w:val="004D3EF3"/>
    <w:rsid w:val="004D4370"/>
    <w:rsid w:val="004D4698"/>
    <w:rsid w:val="004D48B8"/>
    <w:rsid w:val="004D48D5"/>
    <w:rsid w:val="004D4B4B"/>
    <w:rsid w:val="004D4B97"/>
    <w:rsid w:val="004D52D8"/>
    <w:rsid w:val="004D54CD"/>
    <w:rsid w:val="004D5DED"/>
    <w:rsid w:val="004D5E43"/>
    <w:rsid w:val="004D60FE"/>
    <w:rsid w:val="004D6494"/>
    <w:rsid w:val="004D68C1"/>
    <w:rsid w:val="004D68E8"/>
    <w:rsid w:val="004D714E"/>
    <w:rsid w:val="004D7294"/>
    <w:rsid w:val="004D7FD4"/>
    <w:rsid w:val="004E053F"/>
    <w:rsid w:val="004E069D"/>
    <w:rsid w:val="004E1462"/>
    <w:rsid w:val="004E1682"/>
    <w:rsid w:val="004E1898"/>
    <w:rsid w:val="004E1CB9"/>
    <w:rsid w:val="004E2166"/>
    <w:rsid w:val="004E252D"/>
    <w:rsid w:val="004E2BC1"/>
    <w:rsid w:val="004E40EE"/>
    <w:rsid w:val="004E420E"/>
    <w:rsid w:val="004E45F9"/>
    <w:rsid w:val="004E478E"/>
    <w:rsid w:val="004E494C"/>
    <w:rsid w:val="004E4969"/>
    <w:rsid w:val="004E6411"/>
    <w:rsid w:val="004E6FC3"/>
    <w:rsid w:val="004E7045"/>
    <w:rsid w:val="004E782B"/>
    <w:rsid w:val="004E7F88"/>
    <w:rsid w:val="004E7FDD"/>
    <w:rsid w:val="004F0A2A"/>
    <w:rsid w:val="004F0BA3"/>
    <w:rsid w:val="004F0F8F"/>
    <w:rsid w:val="004F11D6"/>
    <w:rsid w:val="004F1B26"/>
    <w:rsid w:val="004F36E3"/>
    <w:rsid w:val="004F3A3A"/>
    <w:rsid w:val="004F4029"/>
    <w:rsid w:val="004F41B2"/>
    <w:rsid w:val="004F47BA"/>
    <w:rsid w:val="004F4FFF"/>
    <w:rsid w:val="004F6062"/>
    <w:rsid w:val="004F60AB"/>
    <w:rsid w:val="004F691C"/>
    <w:rsid w:val="004F6B3B"/>
    <w:rsid w:val="004F736C"/>
    <w:rsid w:val="004F7426"/>
    <w:rsid w:val="004F7557"/>
    <w:rsid w:val="004F77B0"/>
    <w:rsid w:val="00500005"/>
    <w:rsid w:val="005008F0"/>
    <w:rsid w:val="00500B6A"/>
    <w:rsid w:val="005010C9"/>
    <w:rsid w:val="005011C0"/>
    <w:rsid w:val="0050155E"/>
    <w:rsid w:val="00503F45"/>
    <w:rsid w:val="0050440D"/>
    <w:rsid w:val="00504803"/>
    <w:rsid w:val="00504BBB"/>
    <w:rsid w:val="00504F10"/>
    <w:rsid w:val="00504FF4"/>
    <w:rsid w:val="00505681"/>
    <w:rsid w:val="00505E4A"/>
    <w:rsid w:val="00506D0D"/>
    <w:rsid w:val="00506DA1"/>
    <w:rsid w:val="0051129E"/>
    <w:rsid w:val="00511826"/>
    <w:rsid w:val="005118B0"/>
    <w:rsid w:val="00511B30"/>
    <w:rsid w:val="00511F6A"/>
    <w:rsid w:val="00511FA4"/>
    <w:rsid w:val="00511FE2"/>
    <w:rsid w:val="0051208E"/>
    <w:rsid w:val="005121F7"/>
    <w:rsid w:val="00512206"/>
    <w:rsid w:val="0051272A"/>
    <w:rsid w:val="00512B8B"/>
    <w:rsid w:val="00512C31"/>
    <w:rsid w:val="00512C57"/>
    <w:rsid w:val="00513724"/>
    <w:rsid w:val="00513936"/>
    <w:rsid w:val="00514153"/>
    <w:rsid w:val="005144BF"/>
    <w:rsid w:val="00514997"/>
    <w:rsid w:val="00514AEC"/>
    <w:rsid w:val="00514EC5"/>
    <w:rsid w:val="0051519D"/>
    <w:rsid w:val="00515278"/>
    <w:rsid w:val="00515403"/>
    <w:rsid w:val="005159CE"/>
    <w:rsid w:val="00515D3A"/>
    <w:rsid w:val="005160AA"/>
    <w:rsid w:val="00516910"/>
    <w:rsid w:val="0051697F"/>
    <w:rsid w:val="00516A8E"/>
    <w:rsid w:val="00516AE8"/>
    <w:rsid w:val="00516F01"/>
    <w:rsid w:val="00517151"/>
    <w:rsid w:val="00517833"/>
    <w:rsid w:val="00517C1F"/>
    <w:rsid w:val="00520028"/>
    <w:rsid w:val="00520072"/>
    <w:rsid w:val="00520464"/>
    <w:rsid w:val="005204F4"/>
    <w:rsid w:val="005204FF"/>
    <w:rsid w:val="00520A56"/>
    <w:rsid w:val="00520D8F"/>
    <w:rsid w:val="00521004"/>
    <w:rsid w:val="005210C8"/>
    <w:rsid w:val="0052136B"/>
    <w:rsid w:val="00521431"/>
    <w:rsid w:val="00521883"/>
    <w:rsid w:val="00522052"/>
    <w:rsid w:val="005220A2"/>
    <w:rsid w:val="005221CD"/>
    <w:rsid w:val="00522C54"/>
    <w:rsid w:val="00522D20"/>
    <w:rsid w:val="00522F78"/>
    <w:rsid w:val="00523D6B"/>
    <w:rsid w:val="0052438C"/>
    <w:rsid w:val="00524743"/>
    <w:rsid w:val="005249B2"/>
    <w:rsid w:val="00524DF6"/>
    <w:rsid w:val="005253C4"/>
    <w:rsid w:val="005256AE"/>
    <w:rsid w:val="00525CC2"/>
    <w:rsid w:val="00525E89"/>
    <w:rsid w:val="00525F6C"/>
    <w:rsid w:val="00526061"/>
    <w:rsid w:val="0052657A"/>
    <w:rsid w:val="00526776"/>
    <w:rsid w:val="00527A2D"/>
    <w:rsid w:val="0052B203"/>
    <w:rsid w:val="00530B6E"/>
    <w:rsid w:val="00531735"/>
    <w:rsid w:val="00531E78"/>
    <w:rsid w:val="00531EB4"/>
    <w:rsid w:val="00531F14"/>
    <w:rsid w:val="0053257B"/>
    <w:rsid w:val="005327E9"/>
    <w:rsid w:val="00533D63"/>
    <w:rsid w:val="00534783"/>
    <w:rsid w:val="00535089"/>
    <w:rsid w:val="0053663D"/>
    <w:rsid w:val="0053686F"/>
    <w:rsid w:val="00536EAD"/>
    <w:rsid w:val="005373D0"/>
    <w:rsid w:val="005376B0"/>
    <w:rsid w:val="00537C06"/>
    <w:rsid w:val="005405B0"/>
    <w:rsid w:val="005405BC"/>
    <w:rsid w:val="00540B4A"/>
    <w:rsid w:val="00540CBB"/>
    <w:rsid w:val="00541236"/>
    <w:rsid w:val="0054178A"/>
    <w:rsid w:val="00541C24"/>
    <w:rsid w:val="0054276E"/>
    <w:rsid w:val="00542B09"/>
    <w:rsid w:val="005449C0"/>
    <w:rsid w:val="005449CD"/>
    <w:rsid w:val="00544CB0"/>
    <w:rsid w:val="00545B79"/>
    <w:rsid w:val="00546112"/>
    <w:rsid w:val="00546413"/>
    <w:rsid w:val="0054777E"/>
    <w:rsid w:val="00547D73"/>
    <w:rsid w:val="00550550"/>
    <w:rsid w:val="005507DE"/>
    <w:rsid w:val="00550E5B"/>
    <w:rsid w:val="00551534"/>
    <w:rsid w:val="00551B09"/>
    <w:rsid w:val="00551BDA"/>
    <w:rsid w:val="00552936"/>
    <w:rsid w:val="00552A2A"/>
    <w:rsid w:val="00552DDC"/>
    <w:rsid w:val="005534A5"/>
    <w:rsid w:val="00553CEB"/>
    <w:rsid w:val="00553E02"/>
    <w:rsid w:val="00553E08"/>
    <w:rsid w:val="00554620"/>
    <w:rsid w:val="00555F45"/>
    <w:rsid w:val="005560D0"/>
    <w:rsid w:val="0055615F"/>
    <w:rsid w:val="00556F6B"/>
    <w:rsid w:val="005571CA"/>
    <w:rsid w:val="00557831"/>
    <w:rsid w:val="0056120C"/>
    <w:rsid w:val="005618B0"/>
    <w:rsid w:val="00561BEA"/>
    <w:rsid w:val="00561EF7"/>
    <w:rsid w:val="005625F0"/>
    <w:rsid w:val="00562689"/>
    <w:rsid w:val="00562D56"/>
    <w:rsid w:val="00563A2B"/>
    <w:rsid w:val="00563C6C"/>
    <w:rsid w:val="00563D90"/>
    <w:rsid w:val="00563E43"/>
    <w:rsid w:val="00564672"/>
    <w:rsid w:val="005649DC"/>
    <w:rsid w:val="00564AF5"/>
    <w:rsid w:val="00564C25"/>
    <w:rsid w:val="00566061"/>
    <w:rsid w:val="005663B9"/>
    <w:rsid w:val="0056686E"/>
    <w:rsid w:val="0056771A"/>
    <w:rsid w:val="005704A0"/>
    <w:rsid w:val="00571145"/>
    <w:rsid w:val="00571AC7"/>
    <w:rsid w:val="00571F31"/>
    <w:rsid w:val="00572119"/>
    <w:rsid w:val="0057212E"/>
    <w:rsid w:val="00572760"/>
    <w:rsid w:val="00574184"/>
    <w:rsid w:val="00574295"/>
    <w:rsid w:val="005747BF"/>
    <w:rsid w:val="00574FDC"/>
    <w:rsid w:val="0057573A"/>
    <w:rsid w:val="00575ADD"/>
    <w:rsid w:val="00576A39"/>
    <w:rsid w:val="005773CE"/>
    <w:rsid w:val="0058025D"/>
    <w:rsid w:val="005802AA"/>
    <w:rsid w:val="00580944"/>
    <w:rsid w:val="0058172E"/>
    <w:rsid w:val="005821F7"/>
    <w:rsid w:val="00582400"/>
    <w:rsid w:val="00583579"/>
    <w:rsid w:val="00583865"/>
    <w:rsid w:val="00583ECA"/>
    <w:rsid w:val="00583F81"/>
    <w:rsid w:val="00584F9A"/>
    <w:rsid w:val="005851AF"/>
    <w:rsid w:val="005852CD"/>
    <w:rsid w:val="00585439"/>
    <w:rsid w:val="00585AD7"/>
    <w:rsid w:val="00585BE8"/>
    <w:rsid w:val="00585DC6"/>
    <w:rsid w:val="00586165"/>
    <w:rsid w:val="00586918"/>
    <w:rsid w:val="00586B70"/>
    <w:rsid w:val="00586FA7"/>
    <w:rsid w:val="00586FF3"/>
    <w:rsid w:val="005872F1"/>
    <w:rsid w:val="00587FAD"/>
    <w:rsid w:val="00590B24"/>
    <w:rsid w:val="005918DC"/>
    <w:rsid w:val="005919B5"/>
    <w:rsid w:val="005925C0"/>
    <w:rsid w:val="00592C75"/>
    <w:rsid w:val="005934D1"/>
    <w:rsid w:val="00593744"/>
    <w:rsid w:val="00594A3F"/>
    <w:rsid w:val="00594E13"/>
    <w:rsid w:val="005953EE"/>
    <w:rsid w:val="005956B9"/>
    <w:rsid w:val="005958D7"/>
    <w:rsid w:val="005958FC"/>
    <w:rsid w:val="00597043"/>
    <w:rsid w:val="005974F6"/>
    <w:rsid w:val="0059751D"/>
    <w:rsid w:val="005A0DD9"/>
    <w:rsid w:val="005A100B"/>
    <w:rsid w:val="005A177E"/>
    <w:rsid w:val="005A2274"/>
    <w:rsid w:val="005A23C4"/>
    <w:rsid w:val="005A2568"/>
    <w:rsid w:val="005A2F45"/>
    <w:rsid w:val="005A36B8"/>
    <w:rsid w:val="005A383B"/>
    <w:rsid w:val="005A479D"/>
    <w:rsid w:val="005A57A6"/>
    <w:rsid w:val="005A590E"/>
    <w:rsid w:val="005A5A10"/>
    <w:rsid w:val="005A5E2F"/>
    <w:rsid w:val="005A61FF"/>
    <w:rsid w:val="005A6307"/>
    <w:rsid w:val="005A79D7"/>
    <w:rsid w:val="005A7A5D"/>
    <w:rsid w:val="005B01F5"/>
    <w:rsid w:val="005B0251"/>
    <w:rsid w:val="005B0A52"/>
    <w:rsid w:val="005B1434"/>
    <w:rsid w:val="005B16BB"/>
    <w:rsid w:val="005B16FE"/>
    <w:rsid w:val="005B1904"/>
    <w:rsid w:val="005B25F5"/>
    <w:rsid w:val="005B296F"/>
    <w:rsid w:val="005B323C"/>
    <w:rsid w:val="005B43B5"/>
    <w:rsid w:val="005B5505"/>
    <w:rsid w:val="005B581A"/>
    <w:rsid w:val="005B5851"/>
    <w:rsid w:val="005B5D5A"/>
    <w:rsid w:val="005B6057"/>
    <w:rsid w:val="005B618D"/>
    <w:rsid w:val="005B7319"/>
    <w:rsid w:val="005B7A97"/>
    <w:rsid w:val="005B7AD9"/>
    <w:rsid w:val="005C070A"/>
    <w:rsid w:val="005C07C3"/>
    <w:rsid w:val="005C0BDC"/>
    <w:rsid w:val="005C130E"/>
    <w:rsid w:val="005C19D7"/>
    <w:rsid w:val="005C2065"/>
    <w:rsid w:val="005C215E"/>
    <w:rsid w:val="005C23EE"/>
    <w:rsid w:val="005C2FFA"/>
    <w:rsid w:val="005C33AB"/>
    <w:rsid w:val="005C3702"/>
    <w:rsid w:val="005C385B"/>
    <w:rsid w:val="005C3CE0"/>
    <w:rsid w:val="005C3D36"/>
    <w:rsid w:val="005C44D7"/>
    <w:rsid w:val="005C4691"/>
    <w:rsid w:val="005C525F"/>
    <w:rsid w:val="005C527F"/>
    <w:rsid w:val="005C5E90"/>
    <w:rsid w:val="005C621B"/>
    <w:rsid w:val="005C639F"/>
    <w:rsid w:val="005C6BCE"/>
    <w:rsid w:val="005C7505"/>
    <w:rsid w:val="005C76E1"/>
    <w:rsid w:val="005D09BB"/>
    <w:rsid w:val="005D220E"/>
    <w:rsid w:val="005D24E7"/>
    <w:rsid w:val="005D2CE9"/>
    <w:rsid w:val="005D2D41"/>
    <w:rsid w:val="005D3B74"/>
    <w:rsid w:val="005D3BF4"/>
    <w:rsid w:val="005D3DAC"/>
    <w:rsid w:val="005D4545"/>
    <w:rsid w:val="005D4C81"/>
    <w:rsid w:val="005D5722"/>
    <w:rsid w:val="005D5741"/>
    <w:rsid w:val="005D5755"/>
    <w:rsid w:val="005D6467"/>
    <w:rsid w:val="005D6500"/>
    <w:rsid w:val="005D69C2"/>
    <w:rsid w:val="005D70DF"/>
    <w:rsid w:val="005D79B7"/>
    <w:rsid w:val="005D7A33"/>
    <w:rsid w:val="005D7F2F"/>
    <w:rsid w:val="005E2984"/>
    <w:rsid w:val="005E368B"/>
    <w:rsid w:val="005E4AA6"/>
    <w:rsid w:val="005E509B"/>
    <w:rsid w:val="005E537A"/>
    <w:rsid w:val="005E55C4"/>
    <w:rsid w:val="005E5904"/>
    <w:rsid w:val="005E5E90"/>
    <w:rsid w:val="005E6379"/>
    <w:rsid w:val="005E6664"/>
    <w:rsid w:val="005E6C41"/>
    <w:rsid w:val="005E6CD5"/>
    <w:rsid w:val="005E6FB9"/>
    <w:rsid w:val="005E7367"/>
    <w:rsid w:val="005E7508"/>
    <w:rsid w:val="005E7975"/>
    <w:rsid w:val="005E7B3B"/>
    <w:rsid w:val="005F0769"/>
    <w:rsid w:val="005F083E"/>
    <w:rsid w:val="005F09C0"/>
    <w:rsid w:val="005F0A6D"/>
    <w:rsid w:val="005F0D4E"/>
    <w:rsid w:val="005F0E70"/>
    <w:rsid w:val="005F139C"/>
    <w:rsid w:val="005F172A"/>
    <w:rsid w:val="005F177C"/>
    <w:rsid w:val="005F17ED"/>
    <w:rsid w:val="005F18B0"/>
    <w:rsid w:val="005F18E3"/>
    <w:rsid w:val="005F2524"/>
    <w:rsid w:val="005F2693"/>
    <w:rsid w:val="005F3678"/>
    <w:rsid w:val="005F3806"/>
    <w:rsid w:val="005F3B54"/>
    <w:rsid w:val="005F3FBB"/>
    <w:rsid w:val="005F583C"/>
    <w:rsid w:val="005F6308"/>
    <w:rsid w:val="005F675B"/>
    <w:rsid w:val="005F69EE"/>
    <w:rsid w:val="005F6A28"/>
    <w:rsid w:val="005F6B31"/>
    <w:rsid w:val="005F7298"/>
    <w:rsid w:val="005F72EC"/>
    <w:rsid w:val="005F7E95"/>
    <w:rsid w:val="0060053F"/>
    <w:rsid w:val="0060102D"/>
    <w:rsid w:val="006015A1"/>
    <w:rsid w:val="00601A48"/>
    <w:rsid w:val="006025B8"/>
    <w:rsid w:val="00602E72"/>
    <w:rsid w:val="006038A7"/>
    <w:rsid w:val="0060413D"/>
    <w:rsid w:val="00604182"/>
    <w:rsid w:val="0060486F"/>
    <w:rsid w:val="006049AA"/>
    <w:rsid w:val="00604C09"/>
    <w:rsid w:val="0060588A"/>
    <w:rsid w:val="00606647"/>
    <w:rsid w:val="006068B0"/>
    <w:rsid w:val="00606ACA"/>
    <w:rsid w:val="006071B1"/>
    <w:rsid w:val="0060773B"/>
    <w:rsid w:val="00607818"/>
    <w:rsid w:val="00607D6B"/>
    <w:rsid w:val="006104F0"/>
    <w:rsid w:val="00611167"/>
    <w:rsid w:val="00611727"/>
    <w:rsid w:val="00611B24"/>
    <w:rsid w:val="0061284B"/>
    <w:rsid w:val="00613155"/>
    <w:rsid w:val="00613168"/>
    <w:rsid w:val="0061337D"/>
    <w:rsid w:val="0061356A"/>
    <w:rsid w:val="0061444C"/>
    <w:rsid w:val="00614813"/>
    <w:rsid w:val="0061489C"/>
    <w:rsid w:val="00615775"/>
    <w:rsid w:val="00615B33"/>
    <w:rsid w:val="006160CC"/>
    <w:rsid w:val="006165DB"/>
    <w:rsid w:val="0061673F"/>
    <w:rsid w:val="00616CBD"/>
    <w:rsid w:val="00616FA7"/>
    <w:rsid w:val="006173C1"/>
    <w:rsid w:val="00617F38"/>
    <w:rsid w:val="0062001A"/>
    <w:rsid w:val="0062113A"/>
    <w:rsid w:val="006216B3"/>
    <w:rsid w:val="00621855"/>
    <w:rsid w:val="006221ED"/>
    <w:rsid w:val="006223FD"/>
    <w:rsid w:val="00622CB6"/>
    <w:rsid w:val="0062379F"/>
    <w:rsid w:val="00623A73"/>
    <w:rsid w:val="00624494"/>
    <w:rsid w:val="0062452F"/>
    <w:rsid w:val="00624995"/>
    <w:rsid w:val="00625C38"/>
    <w:rsid w:val="006268ED"/>
    <w:rsid w:val="00627751"/>
    <w:rsid w:val="006277C5"/>
    <w:rsid w:val="00627DF4"/>
    <w:rsid w:val="006300BA"/>
    <w:rsid w:val="00630518"/>
    <w:rsid w:val="00631E0E"/>
    <w:rsid w:val="006326CC"/>
    <w:rsid w:val="00632798"/>
    <w:rsid w:val="00633FFB"/>
    <w:rsid w:val="00634924"/>
    <w:rsid w:val="00634A52"/>
    <w:rsid w:val="00634A6C"/>
    <w:rsid w:val="00635042"/>
    <w:rsid w:val="006351D0"/>
    <w:rsid w:val="006352F8"/>
    <w:rsid w:val="006355FE"/>
    <w:rsid w:val="00635AE8"/>
    <w:rsid w:val="00635D95"/>
    <w:rsid w:val="00635E63"/>
    <w:rsid w:val="00635ED4"/>
    <w:rsid w:val="006363C0"/>
    <w:rsid w:val="006368E5"/>
    <w:rsid w:val="00636DE8"/>
    <w:rsid w:val="00637176"/>
    <w:rsid w:val="00637F93"/>
    <w:rsid w:val="0064054F"/>
    <w:rsid w:val="00640709"/>
    <w:rsid w:val="00640BCA"/>
    <w:rsid w:val="00640EB0"/>
    <w:rsid w:val="00640F0F"/>
    <w:rsid w:val="00641F0A"/>
    <w:rsid w:val="00641F77"/>
    <w:rsid w:val="00642A3A"/>
    <w:rsid w:val="00642AC0"/>
    <w:rsid w:val="00643005"/>
    <w:rsid w:val="0064309A"/>
    <w:rsid w:val="00643618"/>
    <w:rsid w:val="00643B33"/>
    <w:rsid w:val="00643F91"/>
    <w:rsid w:val="00643FB2"/>
    <w:rsid w:val="00643FE4"/>
    <w:rsid w:val="0064424B"/>
    <w:rsid w:val="006442CA"/>
    <w:rsid w:val="00644A90"/>
    <w:rsid w:val="00644F86"/>
    <w:rsid w:val="006452AB"/>
    <w:rsid w:val="00645FBA"/>
    <w:rsid w:val="006463B8"/>
    <w:rsid w:val="00646759"/>
    <w:rsid w:val="006467C6"/>
    <w:rsid w:val="00646886"/>
    <w:rsid w:val="00646992"/>
    <w:rsid w:val="00646B57"/>
    <w:rsid w:val="0064755D"/>
    <w:rsid w:val="006478A6"/>
    <w:rsid w:val="00647ABD"/>
    <w:rsid w:val="00647AE8"/>
    <w:rsid w:val="00647C93"/>
    <w:rsid w:val="00647F63"/>
    <w:rsid w:val="006505EF"/>
    <w:rsid w:val="00650CFA"/>
    <w:rsid w:val="00651994"/>
    <w:rsid w:val="00651F37"/>
    <w:rsid w:val="006524AA"/>
    <w:rsid w:val="0065251D"/>
    <w:rsid w:val="006525BE"/>
    <w:rsid w:val="00652B90"/>
    <w:rsid w:val="00652D08"/>
    <w:rsid w:val="00652DCB"/>
    <w:rsid w:val="00652E5A"/>
    <w:rsid w:val="006541F3"/>
    <w:rsid w:val="006559AD"/>
    <w:rsid w:val="00655D2B"/>
    <w:rsid w:val="00656A35"/>
    <w:rsid w:val="00656C7D"/>
    <w:rsid w:val="00656E61"/>
    <w:rsid w:val="00660319"/>
    <w:rsid w:val="00660A51"/>
    <w:rsid w:val="0066180E"/>
    <w:rsid w:val="006618CC"/>
    <w:rsid w:val="00662488"/>
    <w:rsid w:val="00662839"/>
    <w:rsid w:val="00662D00"/>
    <w:rsid w:val="00664260"/>
    <w:rsid w:val="00664658"/>
    <w:rsid w:val="006648DA"/>
    <w:rsid w:val="00664931"/>
    <w:rsid w:val="00664A65"/>
    <w:rsid w:val="00665511"/>
    <w:rsid w:val="00665769"/>
    <w:rsid w:val="00665C6C"/>
    <w:rsid w:val="00666B21"/>
    <w:rsid w:val="0066734B"/>
    <w:rsid w:val="006702FC"/>
    <w:rsid w:val="006713DD"/>
    <w:rsid w:val="00671F15"/>
    <w:rsid w:val="006721E2"/>
    <w:rsid w:val="00672652"/>
    <w:rsid w:val="00672B8D"/>
    <w:rsid w:val="00673740"/>
    <w:rsid w:val="00674CA2"/>
    <w:rsid w:val="00675143"/>
    <w:rsid w:val="00676AF2"/>
    <w:rsid w:val="00676B0A"/>
    <w:rsid w:val="00676BE9"/>
    <w:rsid w:val="00676ED9"/>
    <w:rsid w:val="00677294"/>
    <w:rsid w:val="006778CC"/>
    <w:rsid w:val="00680F82"/>
    <w:rsid w:val="0068143E"/>
    <w:rsid w:val="00681B0D"/>
    <w:rsid w:val="00681C7E"/>
    <w:rsid w:val="00682521"/>
    <w:rsid w:val="006833AB"/>
    <w:rsid w:val="00683433"/>
    <w:rsid w:val="006835D0"/>
    <w:rsid w:val="00683617"/>
    <w:rsid w:val="0068402E"/>
    <w:rsid w:val="00684429"/>
    <w:rsid w:val="00684C34"/>
    <w:rsid w:val="00684F20"/>
    <w:rsid w:val="0068523A"/>
    <w:rsid w:val="00685C90"/>
    <w:rsid w:val="00686690"/>
    <w:rsid w:val="006877EE"/>
    <w:rsid w:val="00690512"/>
    <w:rsid w:val="00690B3F"/>
    <w:rsid w:val="006916B4"/>
    <w:rsid w:val="00691AA1"/>
    <w:rsid w:val="00692048"/>
    <w:rsid w:val="00692C04"/>
    <w:rsid w:val="00692F39"/>
    <w:rsid w:val="00693550"/>
    <w:rsid w:val="00693E64"/>
    <w:rsid w:val="00693FEA"/>
    <w:rsid w:val="00694CE4"/>
    <w:rsid w:val="00694EFF"/>
    <w:rsid w:val="00694F16"/>
    <w:rsid w:val="00695AE0"/>
    <w:rsid w:val="006968C0"/>
    <w:rsid w:val="00697065"/>
    <w:rsid w:val="00697141"/>
    <w:rsid w:val="006973DE"/>
    <w:rsid w:val="00697835"/>
    <w:rsid w:val="006978AE"/>
    <w:rsid w:val="006A07FD"/>
    <w:rsid w:val="006A16A7"/>
    <w:rsid w:val="006A22B4"/>
    <w:rsid w:val="006A24BA"/>
    <w:rsid w:val="006A2F75"/>
    <w:rsid w:val="006A304E"/>
    <w:rsid w:val="006A32BB"/>
    <w:rsid w:val="006A3B8B"/>
    <w:rsid w:val="006A410B"/>
    <w:rsid w:val="006A4960"/>
    <w:rsid w:val="006A6140"/>
    <w:rsid w:val="006A6789"/>
    <w:rsid w:val="006A69B6"/>
    <w:rsid w:val="006A791A"/>
    <w:rsid w:val="006A79B4"/>
    <w:rsid w:val="006A7CA8"/>
    <w:rsid w:val="006A7FCB"/>
    <w:rsid w:val="006B011A"/>
    <w:rsid w:val="006B0581"/>
    <w:rsid w:val="006B1D56"/>
    <w:rsid w:val="006B2771"/>
    <w:rsid w:val="006B28BF"/>
    <w:rsid w:val="006B293B"/>
    <w:rsid w:val="006B2D28"/>
    <w:rsid w:val="006B2FC9"/>
    <w:rsid w:val="006B34ED"/>
    <w:rsid w:val="006B360B"/>
    <w:rsid w:val="006B376B"/>
    <w:rsid w:val="006B3D6C"/>
    <w:rsid w:val="006B5570"/>
    <w:rsid w:val="006B56A7"/>
    <w:rsid w:val="006B6926"/>
    <w:rsid w:val="006B6C46"/>
    <w:rsid w:val="006B6D9F"/>
    <w:rsid w:val="006B7262"/>
    <w:rsid w:val="006B741A"/>
    <w:rsid w:val="006B7943"/>
    <w:rsid w:val="006B795B"/>
    <w:rsid w:val="006B7D48"/>
    <w:rsid w:val="006B7F30"/>
    <w:rsid w:val="006C01C6"/>
    <w:rsid w:val="006C0346"/>
    <w:rsid w:val="006C09DB"/>
    <w:rsid w:val="006C0CDD"/>
    <w:rsid w:val="006C14B4"/>
    <w:rsid w:val="006C1833"/>
    <w:rsid w:val="006C2066"/>
    <w:rsid w:val="006C210D"/>
    <w:rsid w:val="006C23EF"/>
    <w:rsid w:val="006C2C37"/>
    <w:rsid w:val="006C32F0"/>
    <w:rsid w:val="006C33F9"/>
    <w:rsid w:val="006C3A66"/>
    <w:rsid w:val="006C4512"/>
    <w:rsid w:val="006C4E0C"/>
    <w:rsid w:val="006C5194"/>
    <w:rsid w:val="006C594B"/>
    <w:rsid w:val="006C59A5"/>
    <w:rsid w:val="006C5A76"/>
    <w:rsid w:val="006C5C10"/>
    <w:rsid w:val="006C604B"/>
    <w:rsid w:val="006C6769"/>
    <w:rsid w:val="006C7461"/>
    <w:rsid w:val="006C7D17"/>
    <w:rsid w:val="006D0441"/>
    <w:rsid w:val="006D0AC6"/>
    <w:rsid w:val="006D0B71"/>
    <w:rsid w:val="006D0B8A"/>
    <w:rsid w:val="006D0D6A"/>
    <w:rsid w:val="006D123D"/>
    <w:rsid w:val="006D2686"/>
    <w:rsid w:val="006D2E19"/>
    <w:rsid w:val="006D33B7"/>
    <w:rsid w:val="006D3453"/>
    <w:rsid w:val="006D4100"/>
    <w:rsid w:val="006D5126"/>
    <w:rsid w:val="006D514F"/>
    <w:rsid w:val="006D5D39"/>
    <w:rsid w:val="006D6D36"/>
    <w:rsid w:val="006D70FB"/>
    <w:rsid w:val="006D71A7"/>
    <w:rsid w:val="006D7BD1"/>
    <w:rsid w:val="006E046A"/>
    <w:rsid w:val="006E0C3C"/>
    <w:rsid w:val="006E125F"/>
    <w:rsid w:val="006E19FA"/>
    <w:rsid w:val="006E25FD"/>
    <w:rsid w:val="006E2F97"/>
    <w:rsid w:val="006E31FD"/>
    <w:rsid w:val="006E3DF3"/>
    <w:rsid w:val="006E42AC"/>
    <w:rsid w:val="006E4E56"/>
    <w:rsid w:val="006E50F9"/>
    <w:rsid w:val="006E55AC"/>
    <w:rsid w:val="006E5A1C"/>
    <w:rsid w:val="006E5F0B"/>
    <w:rsid w:val="006E7918"/>
    <w:rsid w:val="006E7970"/>
    <w:rsid w:val="006F0161"/>
    <w:rsid w:val="006F087C"/>
    <w:rsid w:val="006F0CF0"/>
    <w:rsid w:val="006F110E"/>
    <w:rsid w:val="006F13FF"/>
    <w:rsid w:val="006F146A"/>
    <w:rsid w:val="006F1833"/>
    <w:rsid w:val="006F1B10"/>
    <w:rsid w:val="006F285D"/>
    <w:rsid w:val="006F344B"/>
    <w:rsid w:val="006F3515"/>
    <w:rsid w:val="006F3A23"/>
    <w:rsid w:val="006F3C05"/>
    <w:rsid w:val="006F3E16"/>
    <w:rsid w:val="006F428C"/>
    <w:rsid w:val="006F4B42"/>
    <w:rsid w:val="006F5731"/>
    <w:rsid w:val="006F5982"/>
    <w:rsid w:val="006F5CAB"/>
    <w:rsid w:val="006F61F0"/>
    <w:rsid w:val="00701EB0"/>
    <w:rsid w:val="00701F70"/>
    <w:rsid w:val="007023B0"/>
    <w:rsid w:val="007029E0"/>
    <w:rsid w:val="0070322D"/>
    <w:rsid w:val="00703680"/>
    <w:rsid w:val="00703EDC"/>
    <w:rsid w:val="007043F6"/>
    <w:rsid w:val="00704526"/>
    <w:rsid w:val="007047C0"/>
    <w:rsid w:val="0070570A"/>
    <w:rsid w:val="007059E6"/>
    <w:rsid w:val="00705A7C"/>
    <w:rsid w:val="00706004"/>
    <w:rsid w:val="00706F42"/>
    <w:rsid w:val="0070757D"/>
    <w:rsid w:val="0070795C"/>
    <w:rsid w:val="00707D69"/>
    <w:rsid w:val="00710303"/>
    <w:rsid w:val="00710AEB"/>
    <w:rsid w:val="007110C5"/>
    <w:rsid w:val="00711515"/>
    <w:rsid w:val="00711656"/>
    <w:rsid w:val="0071210D"/>
    <w:rsid w:val="00712374"/>
    <w:rsid w:val="00712737"/>
    <w:rsid w:val="00712BF2"/>
    <w:rsid w:val="007130AD"/>
    <w:rsid w:val="007134E0"/>
    <w:rsid w:val="00713966"/>
    <w:rsid w:val="007139CC"/>
    <w:rsid w:val="00713B40"/>
    <w:rsid w:val="00713D3F"/>
    <w:rsid w:val="007143CF"/>
    <w:rsid w:val="00714728"/>
    <w:rsid w:val="00714899"/>
    <w:rsid w:val="00714DC7"/>
    <w:rsid w:val="00715391"/>
    <w:rsid w:val="007155EA"/>
    <w:rsid w:val="00717499"/>
    <w:rsid w:val="00717C04"/>
    <w:rsid w:val="00717D96"/>
    <w:rsid w:val="00717E12"/>
    <w:rsid w:val="007200F8"/>
    <w:rsid w:val="00720160"/>
    <w:rsid w:val="00720172"/>
    <w:rsid w:val="0072064A"/>
    <w:rsid w:val="007210DF"/>
    <w:rsid w:val="007215C7"/>
    <w:rsid w:val="007216D2"/>
    <w:rsid w:val="007216F2"/>
    <w:rsid w:val="00722180"/>
    <w:rsid w:val="00722240"/>
    <w:rsid w:val="007222FB"/>
    <w:rsid w:val="00722539"/>
    <w:rsid w:val="007231E8"/>
    <w:rsid w:val="00723401"/>
    <w:rsid w:val="00723B9A"/>
    <w:rsid w:val="00723C69"/>
    <w:rsid w:val="007241C4"/>
    <w:rsid w:val="00725453"/>
    <w:rsid w:val="007255A9"/>
    <w:rsid w:val="00725D61"/>
    <w:rsid w:val="00725FB7"/>
    <w:rsid w:val="007264FA"/>
    <w:rsid w:val="00726B68"/>
    <w:rsid w:val="00726C96"/>
    <w:rsid w:val="00726FB7"/>
    <w:rsid w:val="007270E0"/>
    <w:rsid w:val="007273AA"/>
    <w:rsid w:val="00727D7C"/>
    <w:rsid w:val="00727F43"/>
    <w:rsid w:val="00730964"/>
    <w:rsid w:val="00730BE8"/>
    <w:rsid w:val="00730C50"/>
    <w:rsid w:val="00731CC3"/>
    <w:rsid w:val="00732076"/>
    <w:rsid w:val="007323F3"/>
    <w:rsid w:val="00732BE1"/>
    <w:rsid w:val="00733170"/>
    <w:rsid w:val="00733CB8"/>
    <w:rsid w:val="00733D57"/>
    <w:rsid w:val="00734113"/>
    <w:rsid w:val="0073424E"/>
    <w:rsid w:val="00734DD0"/>
    <w:rsid w:val="00734EF7"/>
    <w:rsid w:val="0073509D"/>
    <w:rsid w:val="00735558"/>
    <w:rsid w:val="007366B7"/>
    <w:rsid w:val="00736A0C"/>
    <w:rsid w:val="00736FBC"/>
    <w:rsid w:val="00737688"/>
    <w:rsid w:val="0073775A"/>
    <w:rsid w:val="00740101"/>
    <w:rsid w:val="00740CAC"/>
    <w:rsid w:val="00740FAE"/>
    <w:rsid w:val="00741505"/>
    <w:rsid w:val="00741506"/>
    <w:rsid w:val="00742678"/>
    <w:rsid w:val="007426FC"/>
    <w:rsid w:val="007428F1"/>
    <w:rsid w:val="007428FD"/>
    <w:rsid w:val="00742B20"/>
    <w:rsid w:val="00742C20"/>
    <w:rsid w:val="007431EE"/>
    <w:rsid w:val="007445FA"/>
    <w:rsid w:val="00744652"/>
    <w:rsid w:val="0074465A"/>
    <w:rsid w:val="007449D5"/>
    <w:rsid w:val="00745306"/>
    <w:rsid w:val="00746150"/>
    <w:rsid w:val="007461BF"/>
    <w:rsid w:val="00746B7A"/>
    <w:rsid w:val="00747378"/>
    <w:rsid w:val="00747653"/>
    <w:rsid w:val="00747DC7"/>
    <w:rsid w:val="007504EA"/>
    <w:rsid w:val="00750585"/>
    <w:rsid w:val="00750FDE"/>
    <w:rsid w:val="00752349"/>
    <w:rsid w:val="00752663"/>
    <w:rsid w:val="00752C0D"/>
    <w:rsid w:val="00752E40"/>
    <w:rsid w:val="00752E7E"/>
    <w:rsid w:val="007533EF"/>
    <w:rsid w:val="00753AA0"/>
    <w:rsid w:val="00753D76"/>
    <w:rsid w:val="00755A01"/>
    <w:rsid w:val="007560EB"/>
    <w:rsid w:val="00756EB5"/>
    <w:rsid w:val="00756F1C"/>
    <w:rsid w:val="00757EFE"/>
    <w:rsid w:val="00757F7E"/>
    <w:rsid w:val="00760861"/>
    <w:rsid w:val="007608C7"/>
    <w:rsid w:val="007608FF"/>
    <w:rsid w:val="00760C2F"/>
    <w:rsid w:val="00760CCE"/>
    <w:rsid w:val="00761F96"/>
    <w:rsid w:val="007625E7"/>
    <w:rsid w:val="00762EE2"/>
    <w:rsid w:val="007630CB"/>
    <w:rsid w:val="007632E3"/>
    <w:rsid w:val="00763613"/>
    <w:rsid w:val="00763914"/>
    <w:rsid w:val="00763B87"/>
    <w:rsid w:val="00764096"/>
    <w:rsid w:val="00764484"/>
    <w:rsid w:val="00764511"/>
    <w:rsid w:val="007646C5"/>
    <w:rsid w:val="00764DD5"/>
    <w:rsid w:val="007660CB"/>
    <w:rsid w:val="007661DB"/>
    <w:rsid w:val="0076656F"/>
    <w:rsid w:val="007667B2"/>
    <w:rsid w:val="00766D09"/>
    <w:rsid w:val="00766E55"/>
    <w:rsid w:val="00767D2D"/>
    <w:rsid w:val="00767FA0"/>
    <w:rsid w:val="0077027F"/>
    <w:rsid w:val="0077086E"/>
    <w:rsid w:val="00770C4D"/>
    <w:rsid w:val="00770FFF"/>
    <w:rsid w:val="00771268"/>
    <w:rsid w:val="0077139B"/>
    <w:rsid w:val="007716C9"/>
    <w:rsid w:val="00771D0A"/>
    <w:rsid w:val="007741C5"/>
    <w:rsid w:val="00775012"/>
    <w:rsid w:val="00775B14"/>
    <w:rsid w:val="00775C39"/>
    <w:rsid w:val="00775E73"/>
    <w:rsid w:val="007762EC"/>
    <w:rsid w:val="007765FA"/>
    <w:rsid w:val="007767AF"/>
    <w:rsid w:val="00777271"/>
    <w:rsid w:val="00777C46"/>
    <w:rsid w:val="00777C4E"/>
    <w:rsid w:val="00780F6E"/>
    <w:rsid w:val="0078233E"/>
    <w:rsid w:val="00782425"/>
    <w:rsid w:val="00782B81"/>
    <w:rsid w:val="00782BD8"/>
    <w:rsid w:val="00782F59"/>
    <w:rsid w:val="00783347"/>
    <w:rsid w:val="00783C62"/>
    <w:rsid w:val="00784D09"/>
    <w:rsid w:val="00784D39"/>
    <w:rsid w:val="00786220"/>
    <w:rsid w:val="00786512"/>
    <w:rsid w:val="007869CA"/>
    <w:rsid w:val="00786A61"/>
    <w:rsid w:val="00786A98"/>
    <w:rsid w:val="0078792D"/>
    <w:rsid w:val="00787A32"/>
    <w:rsid w:val="00790301"/>
    <w:rsid w:val="007909E5"/>
    <w:rsid w:val="00791106"/>
    <w:rsid w:val="00791977"/>
    <w:rsid w:val="00791990"/>
    <w:rsid w:val="0079239B"/>
    <w:rsid w:val="007925B9"/>
    <w:rsid w:val="00792923"/>
    <w:rsid w:val="00792F02"/>
    <w:rsid w:val="00793025"/>
    <w:rsid w:val="00793D0F"/>
    <w:rsid w:val="00794006"/>
    <w:rsid w:val="00794933"/>
    <w:rsid w:val="007949C1"/>
    <w:rsid w:val="00794E92"/>
    <w:rsid w:val="00795160"/>
    <w:rsid w:val="0079519F"/>
    <w:rsid w:val="0079560D"/>
    <w:rsid w:val="00795756"/>
    <w:rsid w:val="007966D4"/>
    <w:rsid w:val="00797290"/>
    <w:rsid w:val="0079744B"/>
    <w:rsid w:val="007979C7"/>
    <w:rsid w:val="007A0715"/>
    <w:rsid w:val="007A12C6"/>
    <w:rsid w:val="007A14B0"/>
    <w:rsid w:val="007A1836"/>
    <w:rsid w:val="007A194F"/>
    <w:rsid w:val="007A1AAA"/>
    <w:rsid w:val="007A23BF"/>
    <w:rsid w:val="007A27A5"/>
    <w:rsid w:val="007A2B28"/>
    <w:rsid w:val="007A2F63"/>
    <w:rsid w:val="007A3194"/>
    <w:rsid w:val="007A4034"/>
    <w:rsid w:val="007A4AD3"/>
    <w:rsid w:val="007A6325"/>
    <w:rsid w:val="007A6C23"/>
    <w:rsid w:val="007A7765"/>
    <w:rsid w:val="007B06FC"/>
    <w:rsid w:val="007B074F"/>
    <w:rsid w:val="007B0A9E"/>
    <w:rsid w:val="007B0EFB"/>
    <w:rsid w:val="007B11C5"/>
    <w:rsid w:val="007B1591"/>
    <w:rsid w:val="007B1986"/>
    <w:rsid w:val="007B1AA0"/>
    <w:rsid w:val="007B1FC1"/>
    <w:rsid w:val="007B2A59"/>
    <w:rsid w:val="007B2AA8"/>
    <w:rsid w:val="007B2AAC"/>
    <w:rsid w:val="007B2BFF"/>
    <w:rsid w:val="007B2F67"/>
    <w:rsid w:val="007B32AE"/>
    <w:rsid w:val="007B362E"/>
    <w:rsid w:val="007B3E7A"/>
    <w:rsid w:val="007B41D4"/>
    <w:rsid w:val="007B44DD"/>
    <w:rsid w:val="007B467A"/>
    <w:rsid w:val="007B49EF"/>
    <w:rsid w:val="007B4C5C"/>
    <w:rsid w:val="007B4F33"/>
    <w:rsid w:val="007B4F50"/>
    <w:rsid w:val="007B5C65"/>
    <w:rsid w:val="007B5E29"/>
    <w:rsid w:val="007B7044"/>
    <w:rsid w:val="007B7809"/>
    <w:rsid w:val="007B797B"/>
    <w:rsid w:val="007B7FDB"/>
    <w:rsid w:val="007C0039"/>
    <w:rsid w:val="007C080C"/>
    <w:rsid w:val="007C08C5"/>
    <w:rsid w:val="007C09EA"/>
    <w:rsid w:val="007C1B06"/>
    <w:rsid w:val="007C1DD5"/>
    <w:rsid w:val="007C1E5B"/>
    <w:rsid w:val="007C21E9"/>
    <w:rsid w:val="007C23B4"/>
    <w:rsid w:val="007C3319"/>
    <w:rsid w:val="007C348F"/>
    <w:rsid w:val="007C36EF"/>
    <w:rsid w:val="007C3819"/>
    <w:rsid w:val="007C38B0"/>
    <w:rsid w:val="007C41F3"/>
    <w:rsid w:val="007C47A0"/>
    <w:rsid w:val="007C4836"/>
    <w:rsid w:val="007C487C"/>
    <w:rsid w:val="007C4CBE"/>
    <w:rsid w:val="007C4E2F"/>
    <w:rsid w:val="007C506A"/>
    <w:rsid w:val="007C5737"/>
    <w:rsid w:val="007C5AC2"/>
    <w:rsid w:val="007C6463"/>
    <w:rsid w:val="007C6E97"/>
    <w:rsid w:val="007C7425"/>
    <w:rsid w:val="007C7E21"/>
    <w:rsid w:val="007D0596"/>
    <w:rsid w:val="007D0996"/>
    <w:rsid w:val="007D0E6C"/>
    <w:rsid w:val="007D1097"/>
    <w:rsid w:val="007D160E"/>
    <w:rsid w:val="007D174C"/>
    <w:rsid w:val="007D20E6"/>
    <w:rsid w:val="007D25CC"/>
    <w:rsid w:val="007D25D1"/>
    <w:rsid w:val="007D3138"/>
    <w:rsid w:val="007D31AD"/>
    <w:rsid w:val="007D4323"/>
    <w:rsid w:val="007D509B"/>
    <w:rsid w:val="007D51A4"/>
    <w:rsid w:val="007D695E"/>
    <w:rsid w:val="007D6B4F"/>
    <w:rsid w:val="007D6C74"/>
    <w:rsid w:val="007D7322"/>
    <w:rsid w:val="007D7629"/>
    <w:rsid w:val="007D7C69"/>
    <w:rsid w:val="007E0470"/>
    <w:rsid w:val="007E048B"/>
    <w:rsid w:val="007E09DA"/>
    <w:rsid w:val="007E15BA"/>
    <w:rsid w:val="007E19F1"/>
    <w:rsid w:val="007E2730"/>
    <w:rsid w:val="007E3125"/>
    <w:rsid w:val="007E359D"/>
    <w:rsid w:val="007E3947"/>
    <w:rsid w:val="007E56E3"/>
    <w:rsid w:val="007E5B9F"/>
    <w:rsid w:val="007E5CA8"/>
    <w:rsid w:val="007E674D"/>
    <w:rsid w:val="007E7874"/>
    <w:rsid w:val="007E7B69"/>
    <w:rsid w:val="007E7C36"/>
    <w:rsid w:val="007F185C"/>
    <w:rsid w:val="007F20C3"/>
    <w:rsid w:val="007F2212"/>
    <w:rsid w:val="007F2F52"/>
    <w:rsid w:val="007F302E"/>
    <w:rsid w:val="007F313F"/>
    <w:rsid w:val="007F345F"/>
    <w:rsid w:val="007F3A3D"/>
    <w:rsid w:val="007F3EF5"/>
    <w:rsid w:val="007F3FEA"/>
    <w:rsid w:val="007F403E"/>
    <w:rsid w:val="007F4641"/>
    <w:rsid w:val="007F4695"/>
    <w:rsid w:val="007F46B4"/>
    <w:rsid w:val="007F4E04"/>
    <w:rsid w:val="007F52DF"/>
    <w:rsid w:val="007F5A19"/>
    <w:rsid w:val="007F62A8"/>
    <w:rsid w:val="007F698C"/>
    <w:rsid w:val="007F69E5"/>
    <w:rsid w:val="007F6D5A"/>
    <w:rsid w:val="007F6DA2"/>
    <w:rsid w:val="007F7406"/>
    <w:rsid w:val="007F7C6A"/>
    <w:rsid w:val="00800EC2"/>
    <w:rsid w:val="00800F43"/>
    <w:rsid w:val="008014A3"/>
    <w:rsid w:val="00801653"/>
    <w:rsid w:val="00801CE2"/>
    <w:rsid w:val="008023F7"/>
    <w:rsid w:val="00802587"/>
    <w:rsid w:val="008027D0"/>
    <w:rsid w:val="00802815"/>
    <w:rsid w:val="00802E6F"/>
    <w:rsid w:val="0080329F"/>
    <w:rsid w:val="00803837"/>
    <w:rsid w:val="00803A41"/>
    <w:rsid w:val="00803CD6"/>
    <w:rsid w:val="00804CA3"/>
    <w:rsid w:val="00805B6A"/>
    <w:rsid w:val="00805E65"/>
    <w:rsid w:val="008079E5"/>
    <w:rsid w:val="00807B9A"/>
    <w:rsid w:val="00807C4C"/>
    <w:rsid w:val="00810785"/>
    <w:rsid w:val="008108C6"/>
    <w:rsid w:val="00810A29"/>
    <w:rsid w:val="00811415"/>
    <w:rsid w:val="00811446"/>
    <w:rsid w:val="00811BD7"/>
    <w:rsid w:val="00812357"/>
    <w:rsid w:val="00812FC6"/>
    <w:rsid w:val="00813A1D"/>
    <w:rsid w:val="00813FD2"/>
    <w:rsid w:val="00814A7F"/>
    <w:rsid w:val="00814E63"/>
    <w:rsid w:val="00815593"/>
    <w:rsid w:val="008155C6"/>
    <w:rsid w:val="00815664"/>
    <w:rsid w:val="008156BC"/>
    <w:rsid w:val="0081585E"/>
    <w:rsid w:val="00816013"/>
    <w:rsid w:val="008161E8"/>
    <w:rsid w:val="00816CB0"/>
    <w:rsid w:val="00817359"/>
    <w:rsid w:val="00817B4C"/>
    <w:rsid w:val="00817D5C"/>
    <w:rsid w:val="0082065B"/>
    <w:rsid w:val="008207BD"/>
    <w:rsid w:val="00820B00"/>
    <w:rsid w:val="008211D2"/>
    <w:rsid w:val="00821424"/>
    <w:rsid w:val="00821441"/>
    <w:rsid w:val="008216A2"/>
    <w:rsid w:val="00821849"/>
    <w:rsid w:val="0082250C"/>
    <w:rsid w:val="008227B1"/>
    <w:rsid w:val="00822D0F"/>
    <w:rsid w:val="00822EE4"/>
    <w:rsid w:val="00823275"/>
    <w:rsid w:val="00823CC9"/>
    <w:rsid w:val="00824007"/>
    <w:rsid w:val="00824C2A"/>
    <w:rsid w:val="00825319"/>
    <w:rsid w:val="008257C4"/>
    <w:rsid w:val="00825D73"/>
    <w:rsid w:val="00825D76"/>
    <w:rsid w:val="00825EEB"/>
    <w:rsid w:val="00825FAD"/>
    <w:rsid w:val="00826221"/>
    <w:rsid w:val="00826695"/>
    <w:rsid w:val="0082718A"/>
    <w:rsid w:val="00827E79"/>
    <w:rsid w:val="00827EF0"/>
    <w:rsid w:val="0083009C"/>
    <w:rsid w:val="0083035E"/>
    <w:rsid w:val="00830E8F"/>
    <w:rsid w:val="00832472"/>
    <w:rsid w:val="008324AD"/>
    <w:rsid w:val="0083255C"/>
    <w:rsid w:val="00833028"/>
    <w:rsid w:val="00833154"/>
    <w:rsid w:val="00833203"/>
    <w:rsid w:val="00833B4B"/>
    <w:rsid w:val="00833EA4"/>
    <w:rsid w:val="00834CB0"/>
    <w:rsid w:val="0083528C"/>
    <w:rsid w:val="0083555F"/>
    <w:rsid w:val="00835B86"/>
    <w:rsid w:val="00835D9D"/>
    <w:rsid w:val="008362DE"/>
    <w:rsid w:val="00836FFE"/>
    <w:rsid w:val="008376F8"/>
    <w:rsid w:val="00837EDC"/>
    <w:rsid w:val="0084040F"/>
    <w:rsid w:val="008417AA"/>
    <w:rsid w:val="0084191E"/>
    <w:rsid w:val="00842112"/>
    <w:rsid w:val="008423FC"/>
    <w:rsid w:val="00842415"/>
    <w:rsid w:val="00843381"/>
    <w:rsid w:val="008434FB"/>
    <w:rsid w:val="008439A7"/>
    <w:rsid w:val="00843AD9"/>
    <w:rsid w:val="00843D05"/>
    <w:rsid w:val="00843E8C"/>
    <w:rsid w:val="00844190"/>
    <w:rsid w:val="00845118"/>
    <w:rsid w:val="0084566B"/>
    <w:rsid w:val="008461B0"/>
    <w:rsid w:val="008465DC"/>
    <w:rsid w:val="00846A16"/>
    <w:rsid w:val="00847364"/>
    <w:rsid w:val="0084772A"/>
    <w:rsid w:val="00847CE2"/>
    <w:rsid w:val="00850187"/>
    <w:rsid w:val="00850291"/>
    <w:rsid w:val="00850309"/>
    <w:rsid w:val="008503DB"/>
    <w:rsid w:val="008503E0"/>
    <w:rsid w:val="008504DE"/>
    <w:rsid w:val="00850611"/>
    <w:rsid w:val="0085063F"/>
    <w:rsid w:val="00850D71"/>
    <w:rsid w:val="008512FF"/>
    <w:rsid w:val="008513B6"/>
    <w:rsid w:val="008515C0"/>
    <w:rsid w:val="0085236C"/>
    <w:rsid w:val="00852DC5"/>
    <w:rsid w:val="0085354E"/>
    <w:rsid w:val="00853CC6"/>
    <w:rsid w:val="00853D73"/>
    <w:rsid w:val="00853F16"/>
    <w:rsid w:val="00853FBD"/>
    <w:rsid w:val="00853FC6"/>
    <w:rsid w:val="008547CC"/>
    <w:rsid w:val="00855314"/>
    <w:rsid w:val="0085575A"/>
    <w:rsid w:val="00856163"/>
    <w:rsid w:val="0085669A"/>
    <w:rsid w:val="0085680B"/>
    <w:rsid w:val="00856B59"/>
    <w:rsid w:val="00857753"/>
    <w:rsid w:val="00860843"/>
    <w:rsid w:val="00861349"/>
    <w:rsid w:val="00862E26"/>
    <w:rsid w:val="00862FF3"/>
    <w:rsid w:val="00864B17"/>
    <w:rsid w:val="0086542F"/>
    <w:rsid w:val="00865E76"/>
    <w:rsid w:val="00866747"/>
    <w:rsid w:val="0086767C"/>
    <w:rsid w:val="00870737"/>
    <w:rsid w:val="00870AFF"/>
    <w:rsid w:val="00871C13"/>
    <w:rsid w:val="00872198"/>
    <w:rsid w:val="0087277D"/>
    <w:rsid w:val="008735C4"/>
    <w:rsid w:val="008748A8"/>
    <w:rsid w:val="00874EC4"/>
    <w:rsid w:val="008750D2"/>
    <w:rsid w:val="008757F8"/>
    <w:rsid w:val="00875A2F"/>
    <w:rsid w:val="00875DD4"/>
    <w:rsid w:val="0087633E"/>
    <w:rsid w:val="00876D20"/>
    <w:rsid w:val="00876F92"/>
    <w:rsid w:val="008774AC"/>
    <w:rsid w:val="00877C5B"/>
    <w:rsid w:val="0088073B"/>
    <w:rsid w:val="00880B35"/>
    <w:rsid w:val="00880FAB"/>
    <w:rsid w:val="0088126E"/>
    <w:rsid w:val="008816B1"/>
    <w:rsid w:val="008819C7"/>
    <w:rsid w:val="0088224D"/>
    <w:rsid w:val="0088263F"/>
    <w:rsid w:val="00882691"/>
    <w:rsid w:val="00882952"/>
    <w:rsid w:val="00882D87"/>
    <w:rsid w:val="00883275"/>
    <w:rsid w:val="0088361B"/>
    <w:rsid w:val="0088373F"/>
    <w:rsid w:val="008839AC"/>
    <w:rsid w:val="00884417"/>
    <w:rsid w:val="008851F5"/>
    <w:rsid w:val="008854EB"/>
    <w:rsid w:val="00885908"/>
    <w:rsid w:val="00886027"/>
    <w:rsid w:val="008874FE"/>
    <w:rsid w:val="008879BD"/>
    <w:rsid w:val="00887AAA"/>
    <w:rsid w:val="00887D08"/>
    <w:rsid w:val="00890467"/>
    <w:rsid w:val="008907AA"/>
    <w:rsid w:val="00891261"/>
    <w:rsid w:val="008914E1"/>
    <w:rsid w:val="00891566"/>
    <w:rsid w:val="00891913"/>
    <w:rsid w:val="0089227C"/>
    <w:rsid w:val="00892888"/>
    <w:rsid w:val="008928BE"/>
    <w:rsid w:val="0089325E"/>
    <w:rsid w:val="00893406"/>
    <w:rsid w:val="00893D17"/>
    <w:rsid w:val="0089453C"/>
    <w:rsid w:val="008946F0"/>
    <w:rsid w:val="0089479D"/>
    <w:rsid w:val="00894AE0"/>
    <w:rsid w:val="00896FEC"/>
    <w:rsid w:val="00897D64"/>
    <w:rsid w:val="008A0296"/>
    <w:rsid w:val="008A096E"/>
    <w:rsid w:val="008A09E2"/>
    <w:rsid w:val="008A0A0B"/>
    <w:rsid w:val="008A0FA1"/>
    <w:rsid w:val="008A13B0"/>
    <w:rsid w:val="008A16DE"/>
    <w:rsid w:val="008A1901"/>
    <w:rsid w:val="008A231F"/>
    <w:rsid w:val="008A2369"/>
    <w:rsid w:val="008A26A2"/>
    <w:rsid w:val="008A2922"/>
    <w:rsid w:val="008A2EE7"/>
    <w:rsid w:val="008A3195"/>
    <w:rsid w:val="008A3558"/>
    <w:rsid w:val="008A37F9"/>
    <w:rsid w:val="008A3A0B"/>
    <w:rsid w:val="008A3C21"/>
    <w:rsid w:val="008A5BB9"/>
    <w:rsid w:val="008A5D8F"/>
    <w:rsid w:val="008A6D44"/>
    <w:rsid w:val="008A6D4D"/>
    <w:rsid w:val="008A6F00"/>
    <w:rsid w:val="008A721F"/>
    <w:rsid w:val="008A7D79"/>
    <w:rsid w:val="008B048E"/>
    <w:rsid w:val="008B0561"/>
    <w:rsid w:val="008B0A46"/>
    <w:rsid w:val="008B0B92"/>
    <w:rsid w:val="008B1353"/>
    <w:rsid w:val="008B185E"/>
    <w:rsid w:val="008B1BF9"/>
    <w:rsid w:val="008B1D69"/>
    <w:rsid w:val="008B242F"/>
    <w:rsid w:val="008B2B8D"/>
    <w:rsid w:val="008B4181"/>
    <w:rsid w:val="008B4210"/>
    <w:rsid w:val="008B49AC"/>
    <w:rsid w:val="008B4B63"/>
    <w:rsid w:val="008B4BCB"/>
    <w:rsid w:val="008B4DF3"/>
    <w:rsid w:val="008B4EB6"/>
    <w:rsid w:val="008B51C9"/>
    <w:rsid w:val="008B5E8A"/>
    <w:rsid w:val="008B62C3"/>
    <w:rsid w:val="008B66AD"/>
    <w:rsid w:val="008B6B9D"/>
    <w:rsid w:val="008B6D41"/>
    <w:rsid w:val="008B6E39"/>
    <w:rsid w:val="008B7015"/>
    <w:rsid w:val="008B77F0"/>
    <w:rsid w:val="008B7B12"/>
    <w:rsid w:val="008C0AAE"/>
    <w:rsid w:val="008C105A"/>
    <w:rsid w:val="008C1D65"/>
    <w:rsid w:val="008C219A"/>
    <w:rsid w:val="008C26C5"/>
    <w:rsid w:val="008C27A6"/>
    <w:rsid w:val="008C551D"/>
    <w:rsid w:val="008C5729"/>
    <w:rsid w:val="008C5869"/>
    <w:rsid w:val="008C6941"/>
    <w:rsid w:val="008C7143"/>
    <w:rsid w:val="008C7220"/>
    <w:rsid w:val="008C780B"/>
    <w:rsid w:val="008C7C0D"/>
    <w:rsid w:val="008D00C0"/>
    <w:rsid w:val="008D02AC"/>
    <w:rsid w:val="008D0E4B"/>
    <w:rsid w:val="008D11E5"/>
    <w:rsid w:val="008D132D"/>
    <w:rsid w:val="008D1405"/>
    <w:rsid w:val="008D2730"/>
    <w:rsid w:val="008D2975"/>
    <w:rsid w:val="008D2CBC"/>
    <w:rsid w:val="008D2FBB"/>
    <w:rsid w:val="008D312F"/>
    <w:rsid w:val="008D3D9D"/>
    <w:rsid w:val="008D4D1A"/>
    <w:rsid w:val="008D522D"/>
    <w:rsid w:val="008D5D7C"/>
    <w:rsid w:val="008D653A"/>
    <w:rsid w:val="008D6627"/>
    <w:rsid w:val="008D79FF"/>
    <w:rsid w:val="008D7B19"/>
    <w:rsid w:val="008D7D20"/>
    <w:rsid w:val="008E0238"/>
    <w:rsid w:val="008E02B1"/>
    <w:rsid w:val="008E042F"/>
    <w:rsid w:val="008E08A6"/>
    <w:rsid w:val="008E09AE"/>
    <w:rsid w:val="008E0E30"/>
    <w:rsid w:val="008E103C"/>
    <w:rsid w:val="008E14BA"/>
    <w:rsid w:val="008E163E"/>
    <w:rsid w:val="008E183E"/>
    <w:rsid w:val="008E261C"/>
    <w:rsid w:val="008E2CB4"/>
    <w:rsid w:val="008E3279"/>
    <w:rsid w:val="008E3864"/>
    <w:rsid w:val="008E3B0F"/>
    <w:rsid w:val="008E3FFC"/>
    <w:rsid w:val="008E4E15"/>
    <w:rsid w:val="008E5070"/>
    <w:rsid w:val="008E51CD"/>
    <w:rsid w:val="008E55F7"/>
    <w:rsid w:val="008E573C"/>
    <w:rsid w:val="008E5927"/>
    <w:rsid w:val="008E5983"/>
    <w:rsid w:val="008E5A24"/>
    <w:rsid w:val="008E6C43"/>
    <w:rsid w:val="008F00DF"/>
    <w:rsid w:val="008F059F"/>
    <w:rsid w:val="008F09BA"/>
    <w:rsid w:val="008F11D9"/>
    <w:rsid w:val="008F11FE"/>
    <w:rsid w:val="008F2069"/>
    <w:rsid w:val="008F2632"/>
    <w:rsid w:val="008F2805"/>
    <w:rsid w:val="008F3135"/>
    <w:rsid w:val="008F343F"/>
    <w:rsid w:val="008F3563"/>
    <w:rsid w:val="008F375C"/>
    <w:rsid w:val="008F390F"/>
    <w:rsid w:val="008F39B8"/>
    <w:rsid w:val="008F3DC8"/>
    <w:rsid w:val="008F3F97"/>
    <w:rsid w:val="008F5524"/>
    <w:rsid w:val="008F55D6"/>
    <w:rsid w:val="008F58DD"/>
    <w:rsid w:val="008F5D05"/>
    <w:rsid w:val="008F6ABC"/>
    <w:rsid w:val="008F6B4F"/>
    <w:rsid w:val="008F72C9"/>
    <w:rsid w:val="008F763A"/>
    <w:rsid w:val="008F7729"/>
    <w:rsid w:val="008F78E4"/>
    <w:rsid w:val="008F7D85"/>
    <w:rsid w:val="008F7E2E"/>
    <w:rsid w:val="0090121D"/>
    <w:rsid w:val="00901329"/>
    <w:rsid w:val="009018DC"/>
    <w:rsid w:val="00901E29"/>
    <w:rsid w:val="009025BC"/>
    <w:rsid w:val="0090298C"/>
    <w:rsid w:val="00902B07"/>
    <w:rsid w:val="00902DC2"/>
    <w:rsid w:val="00902F22"/>
    <w:rsid w:val="00903312"/>
    <w:rsid w:val="00903903"/>
    <w:rsid w:val="00903E6A"/>
    <w:rsid w:val="00904559"/>
    <w:rsid w:val="0090459F"/>
    <w:rsid w:val="00904F29"/>
    <w:rsid w:val="009054CF"/>
    <w:rsid w:val="00905C84"/>
    <w:rsid w:val="00905EA4"/>
    <w:rsid w:val="0090673A"/>
    <w:rsid w:val="00910ECE"/>
    <w:rsid w:val="0091103D"/>
    <w:rsid w:val="009112E8"/>
    <w:rsid w:val="00911623"/>
    <w:rsid w:val="00911972"/>
    <w:rsid w:val="00912120"/>
    <w:rsid w:val="009123C6"/>
    <w:rsid w:val="009128CB"/>
    <w:rsid w:val="00912B43"/>
    <w:rsid w:val="00912B44"/>
    <w:rsid w:val="0091313D"/>
    <w:rsid w:val="0091379F"/>
    <w:rsid w:val="009139A3"/>
    <w:rsid w:val="00914AD4"/>
    <w:rsid w:val="00915270"/>
    <w:rsid w:val="009152D0"/>
    <w:rsid w:val="009153E7"/>
    <w:rsid w:val="00915AC6"/>
    <w:rsid w:val="00915D14"/>
    <w:rsid w:val="00916E1C"/>
    <w:rsid w:val="009177F9"/>
    <w:rsid w:val="0091798F"/>
    <w:rsid w:val="00920205"/>
    <w:rsid w:val="0092042E"/>
    <w:rsid w:val="00920438"/>
    <w:rsid w:val="00920FA4"/>
    <w:rsid w:val="009214E0"/>
    <w:rsid w:val="00921528"/>
    <w:rsid w:val="009216A4"/>
    <w:rsid w:val="00921F86"/>
    <w:rsid w:val="00921FFB"/>
    <w:rsid w:val="00922143"/>
    <w:rsid w:val="00922464"/>
    <w:rsid w:val="00922960"/>
    <w:rsid w:val="00923295"/>
    <w:rsid w:val="0092357C"/>
    <w:rsid w:val="00925271"/>
    <w:rsid w:val="009255F5"/>
    <w:rsid w:val="00925C3E"/>
    <w:rsid w:val="00925E4A"/>
    <w:rsid w:val="00926603"/>
    <w:rsid w:val="009267D7"/>
    <w:rsid w:val="009279A7"/>
    <w:rsid w:val="00927FAC"/>
    <w:rsid w:val="0093002E"/>
    <w:rsid w:val="009306F2"/>
    <w:rsid w:val="009308AA"/>
    <w:rsid w:val="0093133F"/>
    <w:rsid w:val="00931A09"/>
    <w:rsid w:val="009324DC"/>
    <w:rsid w:val="009324E3"/>
    <w:rsid w:val="00933892"/>
    <w:rsid w:val="00933D67"/>
    <w:rsid w:val="00933DD9"/>
    <w:rsid w:val="00933EFB"/>
    <w:rsid w:val="00934273"/>
    <w:rsid w:val="00935408"/>
    <w:rsid w:val="00935436"/>
    <w:rsid w:val="009359DD"/>
    <w:rsid w:val="00935E97"/>
    <w:rsid w:val="00935F88"/>
    <w:rsid w:val="009365DD"/>
    <w:rsid w:val="00936685"/>
    <w:rsid w:val="00936B5B"/>
    <w:rsid w:val="00936BA5"/>
    <w:rsid w:val="00936FC1"/>
    <w:rsid w:val="00937164"/>
    <w:rsid w:val="00940586"/>
    <w:rsid w:val="00940632"/>
    <w:rsid w:val="0094067B"/>
    <w:rsid w:val="00941437"/>
    <w:rsid w:val="00941447"/>
    <w:rsid w:val="009415AD"/>
    <w:rsid w:val="00941E95"/>
    <w:rsid w:val="0094249C"/>
    <w:rsid w:val="009425EE"/>
    <w:rsid w:val="00942605"/>
    <w:rsid w:val="0094294B"/>
    <w:rsid w:val="009429DE"/>
    <w:rsid w:val="00942A40"/>
    <w:rsid w:val="00942B36"/>
    <w:rsid w:val="00942E38"/>
    <w:rsid w:val="00943186"/>
    <w:rsid w:val="00943396"/>
    <w:rsid w:val="009433E7"/>
    <w:rsid w:val="009439EF"/>
    <w:rsid w:val="00943A01"/>
    <w:rsid w:val="00943DB7"/>
    <w:rsid w:val="009443BF"/>
    <w:rsid w:val="0094480F"/>
    <w:rsid w:val="00944CBF"/>
    <w:rsid w:val="0094553F"/>
    <w:rsid w:val="0094555F"/>
    <w:rsid w:val="0094561F"/>
    <w:rsid w:val="00946564"/>
    <w:rsid w:val="00946764"/>
    <w:rsid w:val="00946C3E"/>
    <w:rsid w:val="0094798B"/>
    <w:rsid w:val="00947A30"/>
    <w:rsid w:val="00947CE9"/>
    <w:rsid w:val="00950158"/>
    <w:rsid w:val="009504EC"/>
    <w:rsid w:val="00950561"/>
    <w:rsid w:val="00950737"/>
    <w:rsid w:val="009507ED"/>
    <w:rsid w:val="00951923"/>
    <w:rsid w:val="00951CEF"/>
    <w:rsid w:val="0095378D"/>
    <w:rsid w:val="00954163"/>
    <w:rsid w:val="00954528"/>
    <w:rsid w:val="00954852"/>
    <w:rsid w:val="00954EF2"/>
    <w:rsid w:val="00955073"/>
    <w:rsid w:val="009563C9"/>
    <w:rsid w:val="00956DFD"/>
    <w:rsid w:val="00957759"/>
    <w:rsid w:val="00960212"/>
    <w:rsid w:val="0096022C"/>
    <w:rsid w:val="00960DCE"/>
    <w:rsid w:val="00960E4A"/>
    <w:rsid w:val="00960EF3"/>
    <w:rsid w:val="00961115"/>
    <w:rsid w:val="0096118D"/>
    <w:rsid w:val="00961343"/>
    <w:rsid w:val="009616CC"/>
    <w:rsid w:val="0096232D"/>
    <w:rsid w:val="00962813"/>
    <w:rsid w:val="00962C2E"/>
    <w:rsid w:val="009630D6"/>
    <w:rsid w:val="0096331F"/>
    <w:rsid w:val="0096333F"/>
    <w:rsid w:val="00963D01"/>
    <w:rsid w:val="0096460B"/>
    <w:rsid w:val="00965CDC"/>
    <w:rsid w:val="009660AC"/>
    <w:rsid w:val="00966998"/>
    <w:rsid w:val="00966E5B"/>
    <w:rsid w:val="00967705"/>
    <w:rsid w:val="00967B3A"/>
    <w:rsid w:val="0097002B"/>
    <w:rsid w:val="00970090"/>
    <w:rsid w:val="0097057B"/>
    <w:rsid w:val="0097066A"/>
    <w:rsid w:val="00970AAC"/>
    <w:rsid w:val="00970D78"/>
    <w:rsid w:val="00970D9F"/>
    <w:rsid w:val="009712F6"/>
    <w:rsid w:val="00971910"/>
    <w:rsid w:val="009719BB"/>
    <w:rsid w:val="00971C8F"/>
    <w:rsid w:val="00971E2A"/>
    <w:rsid w:val="00972B6D"/>
    <w:rsid w:val="009739EB"/>
    <w:rsid w:val="00973EA5"/>
    <w:rsid w:val="0097464C"/>
    <w:rsid w:val="00974CF7"/>
    <w:rsid w:val="00974D9B"/>
    <w:rsid w:val="00975ADC"/>
    <w:rsid w:val="00975FDF"/>
    <w:rsid w:val="00975FE3"/>
    <w:rsid w:val="00976390"/>
    <w:rsid w:val="009763D3"/>
    <w:rsid w:val="009764A1"/>
    <w:rsid w:val="009768C4"/>
    <w:rsid w:val="00976A20"/>
    <w:rsid w:val="00976F5E"/>
    <w:rsid w:val="00977050"/>
    <w:rsid w:val="00977724"/>
    <w:rsid w:val="00977D08"/>
    <w:rsid w:val="009800E6"/>
    <w:rsid w:val="009807C0"/>
    <w:rsid w:val="00981D27"/>
    <w:rsid w:val="00981DD8"/>
    <w:rsid w:val="00981E74"/>
    <w:rsid w:val="0098212E"/>
    <w:rsid w:val="0098244D"/>
    <w:rsid w:val="009826C9"/>
    <w:rsid w:val="00982E18"/>
    <w:rsid w:val="00982FE2"/>
    <w:rsid w:val="00983604"/>
    <w:rsid w:val="00983BB3"/>
    <w:rsid w:val="00983BB4"/>
    <w:rsid w:val="009850D0"/>
    <w:rsid w:val="009850DD"/>
    <w:rsid w:val="00985264"/>
    <w:rsid w:val="00985864"/>
    <w:rsid w:val="00986327"/>
    <w:rsid w:val="00986C77"/>
    <w:rsid w:val="0098723A"/>
    <w:rsid w:val="00987722"/>
    <w:rsid w:val="00990B00"/>
    <w:rsid w:val="00990B18"/>
    <w:rsid w:val="00990C3F"/>
    <w:rsid w:val="00991218"/>
    <w:rsid w:val="009925CE"/>
    <w:rsid w:val="009926F7"/>
    <w:rsid w:val="00992AC6"/>
    <w:rsid w:val="00993288"/>
    <w:rsid w:val="00993BDC"/>
    <w:rsid w:val="00993FEC"/>
    <w:rsid w:val="009940B0"/>
    <w:rsid w:val="00994403"/>
    <w:rsid w:val="00994455"/>
    <w:rsid w:val="00994953"/>
    <w:rsid w:val="009949C6"/>
    <w:rsid w:val="00994C32"/>
    <w:rsid w:val="00994C3B"/>
    <w:rsid w:val="00994C63"/>
    <w:rsid w:val="0099567F"/>
    <w:rsid w:val="00996C97"/>
    <w:rsid w:val="00997299"/>
    <w:rsid w:val="00997BE6"/>
    <w:rsid w:val="00997CC1"/>
    <w:rsid w:val="00997FE2"/>
    <w:rsid w:val="009A0FE6"/>
    <w:rsid w:val="009A1336"/>
    <w:rsid w:val="009A17EA"/>
    <w:rsid w:val="009A278D"/>
    <w:rsid w:val="009A2BC5"/>
    <w:rsid w:val="009A2E0D"/>
    <w:rsid w:val="009A2FD1"/>
    <w:rsid w:val="009A30CD"/>
    <w:rsid w:val="009A43A6"/>
    <w:rsid w:val="009A4754"/>
    <w:rsid w:val="009A475E"/>
    <w:rsid w:val="009A4C99"/>
    <w:rsid w:val="009A4D56"/>
    <w:rsid w:val="009A50A2"/>
    <w:rsid w:val="009A53E6"/>
    <w:rsid w:val="009A5E47"/>
    <w:rsid w:val="009A5F71"/>
    <w:rsid w:val="009A61A8"/>
    <w:rsid w:val="009A62E3"/>
    <w:rsid w:val="009A6EE2"/>
    <w:rsid w:val="009A7732"/>
    <w:rsid w:val="009A7E02"/>
    <w:rsid w:val="009A7ECC"/>
    <w:rsid w:val="009AC586"/>
    <w:rsid w:val="009B08F1"/>
    <w:rsid w:val="009B0BBF"/>
    <w:rsid w:val="009B0C88"/>
    <w:rsid w:val="009B0E5F"/>
    <w:rsid w:val="009B1068"/>
    <w:rsid w:val="009B1645"/>
    <w:rsid w:val="009B21FB"/>
    <w:rsid w:val="009B3027"/>
    <w:rsid w:val="009B3237"/>
    <w:rsid w:val="009B374E"/>
    <w:rsid w:val="009B39E9"/>
    <w:rsid w:val="009B3A5F"/>
    <w:rsid w:val="009B3E40"/>
    <w:rsid w:val="009B4698"/>
    <w:rsid w:val="009B4C6B"/>
    <w:rsid w:val="009B4E7C"/>
    <w:rsid w:val="009B576F"/>
    <w:rsid w:val="009B5C13"/>
    <w:rsid w:val="009B68FB"/>
    <w:rsid w:val="009B6A5A"/>
    <w:rsid w:val="009B7900"/>
    <w:rsid w:val="009B7CFF"/>
    <w:rsid w:val="009C021C"/>
    <w:rsid w:val="009C028C"/>
    <w:rsid w:val="009C0359"/>
    <w:rsid w:val="009C06B4"/>
    <w:rsid w:val="009C0BE7"/>
    <w:rsid w:val="009C1B86"/>
    <w:rsid w:val="009C21EE"/>
    <w:rsid w:val="009C3CDA"/>
    <w:rsid w:val="009C3DA9"/>
    <w:rsid w:val="009C3DCA"/>
    <w:rsid w:val="009C421F"/>
    <w:rsid w:val="009C43E8"/>
    <w:rsid w:val="009C4D5E"/>
    <w:rsid w:val="009C4E19"/>
    <w:rsid w:val="009C4F2F"/>
    <w:rsid w:val="009C5836"/>
    <w:rsid w:val="009C5934"/>
    <w:rsid w:val="009C6053"/>
    <w:rsid w:val="009C635E"/>
    <w:rsid w:val="009C644E"/>
    <w:rsid w:val="009C6EF3"/>
    <w:rsid w:val="009C7037"/>
    <w:rsid w:val="009C73B6"/>
    <w:rsid w:val="009C7911"/>
    <w:rsid w:val="009C7D21"/>
    <w:rsid w:val="009D0C96"/>
    <w:rsid w:val="009D0F2E"/>
    <w:rsid w:val="009D10BB"/>
    <w:rsid w:val="009D1D79"/>
    <w:rsid w:val="009D21A8"/>
    <w:rsid w:val="009D25C3"/>
    <w:rsid w:val="009D267B"/>
    <w:rsid w:val="009D2A23"/>
    <w:rsid w:val="009D3133"/>
    <w:rsid w:val="009D3191"/>
    <w:rsid w:val="009D4234"/>
    <w:rsid w:val="009D428C"/>
    <w:rsid w:val="009D4A05"/>
    <w:rsid w:val="009D4ABA"/>
    <w:rsid w:val="009D575B"/>
    <w:rsid w:val="009D5874"/>
    <w:rsid w:val="009D61A0"/>
    <w:rsid w:val="009D6D2B"/>
    <w:rsid w:val="009D700A"/>
    <w:rsid w:val="009D751A"/>
    <w:rsid w:val="009D774A"/>
    <w:rsid w:val="009E1F1A"/>
    <w:rsid w:val="009E3CCD"/>
    <w:rsid w:val="009E3EE4"/>
    <w:rsid w:val="009E435C"/>
    <w:rsid w:val="009E437C"/>
    <w:rsid w:val="009E4C20"/>
    <w:rsid w:val="009E4CC5"/>
    <w:rsid w:val="009E52B6"/>
    <w:rsid w:val="009E5450"/>
    <w:rsid w:val="009E5483"/>
    <w:rsid w:val="009E598F"/>
    <w:rsid w:val="009E67B1"/>
    <w:rsid w:val="009E6B88"/>
    <w:rsid w:val="009E6F36"/>
    <w:rsid w:val="009E7436"/>
    <w:rsid w:val="009E771E"/>
    <w:rsid w:val="009E7AF5"/>
    <w:rsid w:val="009F00C4"/>
    <w:rsid w:val="009F0135"/>
    <w:rsid w:val="009F0143"/>
    <w:rsid w:val="009F0D6E"/>
    <w:rsid w:val="009F1504"/>
    <w:rsid w:val="009F194C"/>
    <w:rsid w:val="009F197C"/>
    <w:rsid w:val="009F1F92"/>
    <w:rsid w:val="009F2399"/>
    <w:rsid w:val="009F23AE"/>
    <w:rsid w:val="009F306D"/>
    <w:rsid w:val="009F4A2D"/>
    <w:rsid w:val="009F50F8"/>
    <w:rsid w:val="009F5369"/>
    <w:rsid w:val="009F5E1B"/>
    <w:rsid w:val="009F5F85"/>
    <w:rsid w:val="009F6637"/>
    <w:rsid w:val="009F6756"/>
    <w:rsid w:val="00A001A5"/>
    <w:rsid w:val="00A00832"/>
    <w:rsid w:val="00A00A73"/>
    <w:rsid w:val="00A00BBF"/>
    <w:rsid w:val="00A01612"/>
    <w:rsid w:val="00A01948"/>
    <w:rsid w:val="00A0208F"/>
    <w:rsid w:val="00A02223"/>
    <w:rsid w:val="00A026D9"/>
    <w:rsid w:val="00A02A46"/>
    <w:rsid w:val="00A02C72"/>
    <w:rsid w:val="00A0379E"/>
    <w:rsid w:val="00A03B54"/>
    <w:rsid w:val="00A03DDE"/>
    <w:rsid w:val="00A041D5"/>
    <w:rsid w:val="00A049B9"/>
    <w:rsid w:val="00A04D48"/>
    <w:rsid w:val="00A04E0D"/>
    <w:rsid w:val="00A06389"/>
    <w:rsid w:val="00A0723E"/>
    <w:rsid w:val="00A07BEA"/>
    <w:rsid w:val="00A07E16"/>
    <w:rsid w:val="00A107CC"/>
    <w:rsid w:val="00A10AA6"/>
    <w:rsid w:val="00A11C79"/>
    <w:rsid w:val="00A12208"/>
    <w:rsid w:val="00A12AB0"/>
    <w:rsid w:val="00A12E9F"/>
    <w:rsid w:val="00A130C6"/>
    <w:rsid w:val="00A13554"/>
    <w:rsid w:val="00A1397B"/>
    <w:rsid w:val="00A13F9E"/>
    <w:rsid w:val="00A14775"/>
    <w:rsid w:val="00A14867"/>
    <w:rsid w:val="00A1497D"/>
    <w:rsid w:val="00A14CA8"/>
    <w:rsid w:val="00A15FEB"/>
    <w:rsid w:val="00A162E2"/>
    <w:rsid w:val="00A16749"/>
    <w:rsid w:val="00A16A17"/>
    <w:rsid w:val="00A16D11"/>
    <w:rsid w:val="00A16E12"/>
    <w:rsid w:val="00A1748B"/>
    <w:rsid w:val="00A207CB"/>
    <w:rsid w:val="00A211F5"/>
    <w:rsid w:val="00A21826"/>
    <w:rsid w:val="00A218F7"/>
    <w:rsid w:val="00A2340C"/>
    <w:rsid w:val="00A23C2D"/>
    <w:rsid w:val="00A23EC8"/>
    <w:rsid w:val="00A244A3"/>
    <w:rsid w:val="00A246B5"/>
    <w:rsid w:val="00A2503A"/>
    <w:rsid w:val="00A25259"/>
    <w:rsid w:val="00A254B6"/>
    <w:rsid w:val="00A25553"/>
    <w:rsid w:val="00A261E1"/>
    <w:rsid w:val="00A26A38"/>
    <w:rsid w:val="00A26BD0"/>
    <w:rsid w:val="00A27692"/>
    <w:rsid w:val="00A27D56"/>
    <w:rsid w:val="00A3052E"/>
    <w:rsid w:val="00A30AF1"/>
    <w:rsid w:val="00A310C3"/>
    <w:rsid w:val="00A31C65"/>
    <w:rsid w:val="00A334D2"/>
    <w:rsid w:val="00A33A85"/>
    <w:rsid w:val="00A34BCE"/>
    <w:rsid w:val="00A34E83"/>
    <w:rsid w:val="00A356AD"/>
    <w:rsid w:val="00A35717"/>
    <w:rsid w:val="00A35CB2"/>
    <w:rsid w:val="00A35DAF"/>
    <w:rsid w:val="00A35E32"/>
    <w:rsid w:val="00A36040"/>
    <w:rsid w:val="00A3608F"/>
    <w:rsid w:val="00A363C9"/>
    <w:rsid w:val="00A3647A"/>
    <w:rsid w:val="00A36BB3"/>
    <w:rsid w:val="00A36E77"/>
    <w:rsid w:val="00A37879"/>
    <w:rsid w:val="00A37926"/>
    <w:rsid w:val="00A403A9"/>
    <w:rsid w:val="00A406F5"/>
    <w:rsid w:val="00A40E4D"/>
    <w:rsid w:val="00A40F58"/>
    <w:rsid w:val="00A4160E"/>
    <w:rsid w:val="00A417D3"/>
    <w:rsid w:val="00A41BA6"/>
    <w:rsid w:val="00A41BFF"/>
    <w:rsid w:val="00A42294"/>
    <w:rsid w:val="00A427F8"/>
    <w:rsid w:val="00A42E04"/>
    <w:rsid w:val="00A42E7F"/>
    <w:rsid w:val="00A438C5"/>
    <w:rsid w:val="00A45125"/>
    <w:rsid w:val="00A451DC"/>
    <w:rsid w:val="00A45B29"/>
    <w:rsid w:val="00A45F29"/>
    <w:rsid w:val="00A461F9"/>
    <w:rsid w:val="00A46A52"/>
    <w:rsid w:val="00A470D1"/>
    <w:rsid w:val="00A474AC"/>
    <w:rsid w:val="00A479ED"/>
    <w:rsid w:val="00A47A21"/>
    <w:rsid w:val="00A47B7B"/>
    <w:rsid w:val="00A47C3A"/>
    <w:rsid w:val="00A50329"/>
    <w:rsid w:val="00A50534"/>
    <w:rsid w:val="00A5058A"/>
    <w:rsid w:val="00A5079C"/>
    <w:rsid w:val="00A50CD1"/>
    <w:rsid w:val="00A50FD7"/>
    <w:rsid w:val="00A516C7"/>
    <w:rsid w:val="00A5230C"/>
    <w:rsid w:val="00A52855"/>
    <w:rsid w:val="00A52CD5"/>
    <w:rsid w:val="00A52E7A"/>
    <w:rsid w:val="00A52F1D"/>
    <w:rsid w:val="00A53052"/>
    <w:rsid w:val="00A533FA"/>
    <w:rsid w:val="00A535C9"/>
    <w:rsid w:val="00A54222"/>
    <w:rsid w:val="00A54814"/>
    <w:rsid w:val="00A55DCF"/>
    <w:rsid w:val="00A5610E"/>
    <w:rsid w:val="00A5621B"/>
    <w:rsid w:val="00A572D6"/>
    <w:rsid w:val="00A57D93"/>
    <w:rsid w:val="00A57E88"/>
    <w:rsid w:val="00A60B0A"/>
    <w:rsid w:val="00A61166"/>
    <w:rsid w:val="00A61260"/>
    <w:rsid w:val="00A614A0"/>
    <w:rsid w:val="00A6154F"/>
    <w:rsid w:val="00A616A0"/>
    <w:rsid w:val="00A61905"/>
    <w:rsid w:val="00A623BA"/>
    <w:rsid w:val="00A62853"/>
    <w:rsid w:val="00A64580"/>
    <w:rsid w:val="00A64EFF"/>
    <w:rsid w:val="00A65740"/>
    <w:rsid w:val="00A65814"/>
    <w:rsid w:val="00A6699C"/>
    <w:rsid w:val="00A67092"/>
    <w:rsid w:val="00A67345"/>
    <w:rsid w:val="00A67AA8"/>
    <w:rsid w:val="00A67D53"/>
    <w:rsid w:val="00A70D19"/>
    <w:rsid w:val="00A718E9"/>
    <w:rsid w:val="00A72594"/>
    <w:rsid w:val="00A727D0"/>
    <w:rsid w:val="00A727DD"/>
    <w:rsid w:val="00A72E1A"/>
    <w:rsid w:val="00A73ADA"/>
    <w:rsid w:val="00A74139"/>
    <w:rsid w:val="00A747AC"/>
    <w:rsid w:val="00A75013"/>
    <w:rsid w:val="00A751DF"/>
    <w:rsid w:val="00A75208"/>
    <w:rsid w:val="00A7541C"/>
    <w:rsid w:val="00A760AA"/>
    <w:rsid w:val="00A7613C"/>
    <w:rsid w:val="00A767C5"/>
    <w:rsid w:val="00A76CE2"/>
    <w:rsid w:val="00A771D8"/>
    <w:rsid w:val="00A7722D"/>
    <w:rsid w:val="00A77BC2"/>
    <w:rsid w:val="00A77EB1"/>
    <w:rsid w:val="00A77EDA"/>
    <w:rsid w:val="00A80062"/>
    <w:rsid w:val="00A80D61"/>
    <w:rsid w:val="00A8106E"/>
    <w:rsid w:val="00A81368"/>
    <w:rsid w:val="00A815C5"/>
    <w:rsid w:val="00A81667"/>
    <w:rsid w:val="00A816D9"/>
    <w:rsid w:val="00A8173F"/>
    <w:rsid w:val="00A821C5"/>
    <w:rsid w:val="00A82831"/>
    <w:rsid w:val="00A82A57"/>
    <w:rsid w:val="00A82AD0"/>
    <w:rsid w:val="00A830CA"/>
    <w:rsid w:val="00A8324B"/>
    <w:rsid w:val="00A835B5"/>
    <w:rsid w:val="00A835BB"/>
    <w:rsid w:val="00A840E6"/>
    <w:rsid w:val="00A84210"/>
    <w:rsid w:val="00A84311"/>
    <w:rsid w:val="00A84488"/>
    <w:rsid w:val="00A84C1D"/>
    <w:rsid w:val="00A84FBF"/>
    <w:rsid w:val="00A85AF1"/>
    <w:rsid w:val="00A85F9F"/>
    <w:rsid w:val="00A8627A"/>
    <w:rsid w:val="00A86461"/>
    <w:rsid w:val="00A86DAF"/>
    <w:rsid w:val="00A86DFF"/>
    <w:rsid w:val="00A86E62"/>
    <w:rsid w:val="00A87A2D"/>
    <w:rsid w:val="00A87F01"/>
    <w:rsid w:val="00A90097"/>
    <w:rsid w:val="00A90736"/>
    <w:rsid w:val="00A90AD4"/>
    <w:rsid w:val="00A90AF0"/>
    <w:rsid w:val="00A92019"/>
    <w:rsid w:val="00A921E7"/>
    <w:rsid w:val="00A9224D"/>
    <w:rsid w:val="00A92B91"/>
    <w:rsid w:val="00A92E82"/>
    <w:rsid w:val="00A93BF2"/>
    <w:rsid w:val="00A93CAD"/>
    <w:rsid w:val="00A9469E"/>
    <w:rsid w:val="00A947ED"/>
    <w:rsid w:val="00A94E7C"/>
    <w:rsid w:val="00A95EB7"/>
    <w:rsid w:val="00A9634F"/>
    <w:rsid w:val="00A964CA"/>
    <w:rsid w:val="00A9664E"/>
    <w:rsid w:val="00A96BE4"/>
    <w:rsid w:val="00A97440"/>
    <w:rsid w:val="00A979AD"/>
    <w:rsid w:val="00A97C34"/>
    <w:rsid w:val="00AA0947"/>
    <w:rsid w:val="00AA15F0"/>
    <w:rsid w:val="00AA1EB8"/>
    <w:rsid w:val="00AA2083"/>
    <w:rsid w:val="00AA25B4"/>
    <w:rsid w:val="00AA2752"/>
    <w:rsid w:val="00AA2B80"/>
    <w:rsid w:val="00AA2EFD"/>
    <w:rsid w:val="00AA38BB"/>
    <w:rsid w:val="00AA3BAC"/>
    <w:rsid w:val="00AA3D8E"/>
    <w:rsid w:val="00AA3EFA"/>
    <w:rsid w:val="00AA4020"/>
    <w:rsid w:val="00AA407C"/>
    <w:rsid w:val="00AA4F5F"/>
    <w:rsid w:val="00AA512E"/>
    <w:rsid w:val="00AA51B8"/>
    <w:rsid w:val="00AA5239"/>
    <w:rsid w:val="00AA5259"/>
    <w:rsid w:val="00AA52F8"/>
    <w:rsid w:val="00AA64FE"/>
    <w:rsid w:val="00AA657A"/>
    <w:rsid w:val="00AA68E5"/>
    <w:rsid w:val="00AA6B6F"/>
    <w:rsid w:val="00AA6CB7"/>
    <w:rsid w:val="00AA6D8C"/>
    <w:rsid w:val="00AA70CA"/>
    <w:rsid w:val="00AA7F45"/>
    <w:rsid w:val="00AB0555"/>
    <w:rsid w:val="00AB0606"/>
    <w:rsid w:val="00AB0992"/>
    <w:rsid w:val="00AB1052"/>
    <w:rsid w:val="00AB1264"/>
    <w:rsid w:val="00AB183A"/>
    <w:rsid w:val="00AB1BE3"/>
    <w:rsid w:val="00AB25D5"/>
    <w:rsid w:val="00AB344C"/>
    <w:rsid w:val="00AB3800"/>
    <w:rsid w:val="00AB3D2C"/>
    <w:rsid w:val="00AB3D41"/>
    <w:rsid w:val="00AB444D"/>
    <w:rsid w:val="00AB4BCC"/>
    <w:rsid w:val="00AB4CCA"/>
    <w:rsid w:val="00AB536F"/>
    <w:rsid w:val="00AB5C19"/>
    <w:rsid w:val="00AB6395"/>
    <w:rsid w:val="00AB6E8D"/>
    <w:rsid w:val="00AB71D3"/>
    <w:rsid w:val="00AB7495"/>
    <w:rsid w:val="00AB7687"/>
    <w:rsid w:val="00AB76E1"/>
    <w:rsid w:val="00AB7CA8"/>
    <w:rsid w:val="00AB7FAC"/>
    <w:rsid w:val="00AC0633"/>
    <w:rsid w:val="00AC0AE9"/>
    <w:rsid w:val="00AC0D23"/>
    <w:rsid w:val="00AC18F5"/>
    <w:rsid w:val="00AC1A24"/>
    <w:rsid w:val="00AC1BE4"/>
    <w:rsid w:val="00AC1CAD"/>
    <w:rsid w:val="00AC2658"/>
    <w:rsid w:val="00AC2862"/>
    <w:rsid w:val="00AC2FA5"/>
    <w:rsid w:val="00AC388E"/>
    <w:rsid w:val="00AC3B0C"/>
    <w:rsid w:val="00AC3B40"/>
    <w:rsid w:val="00AC3F71"/>
    <w:rsid w:val="00AC3FC1"/>
    <w:rsid w:val="00AC4135"/>
    <w:rsid w:val="00AC48CA"/>
    <w:rsid w:val="00AC53F3"/>
    <w:rsid w:val="00AC598B"/>
    <w:rsid w:val="00AC5A57"/>
    <w:rsid w:val="00AC628C"/>
    <w:rsid w:val="00AC65D5"/>
    <w:rsid w:val="00AC6649"/>
    <w:rsid w:val="00AC68E1"/>
    <w:rsid w:val="00AC6AD3"/>
    <w:rsid w:val="00AC6E73"/>
    <w:rsid w:val="00AC7170"/>
    <w:rsid w:val="00AC77EB"/>
    <w:rsid w:val="00AC7B8B"/>
    <w:rsid w:val="00AC7FBE"/>
    <w:rsid w:val="00AD086D"/>
    <w:rsid w:val="00AD0965"/>
    <w:rsid w:val="00AD1655"/>
    <w:rsid w:val="00AD1EF9"/>
    <w:rsid w:val="00AD28F6"/>
    <w:rsid w:val="00AD37ED"/>
    <w:rsid w:val="00AD3DAB"/>
    <w:rsid w:val="00AD4EE4"/>
    <w:rsid w:val="00AD5235"/>
    <w:rsid w:val="00AD52C0"/>
    <w:rsid w:val="00AD54D0"/>
    <w:rsid w:val="00AD593B"/>
    <w:rsid w:val="00AD5FCC"/>
    <w:rsid w:val="00AD697C"/>
    <w:rsid w:val="00AD718E"/>
    <w:rsid w:val="00AD756D"/>
    <w:rsid w:val="00AD7E1C"/>
    <w:rsid w:val="00AD7F15"/>
    <w:rsid w:val="00AE00D1"/>
    <w:rsid w:val="00AE02F9"/>
    <w:rsid w:val="00AE0743"/>
    <w:rsid w:val="00AE0933"/>
    <w:rsid w:val="00AE0AD1"/>
    <w:rsid w:val="00AE1B05"/>
    <w:rsid w:val="00AE2EE9"/>
    <w:rsid w:val="00AE343E"/>
    <w:rsid w:val="00AE396C"/>
    <w:rsid w:val="00AE3C21"/>
    <w:rsid w:val="00AE3FBC"/>
    <w:rsid w:val="00AE536D"/>
    <w:rsid w:val="00AE556E"/>
    <w:rsid w:val="00AE5842"/>
    <w:rsid w:val="00AE5D3F"/>
    <w:rsid w:val="00AE6056"/>
    <w:rsid w:val="00AE6066"/>
    <w:rsid w:val="00AE61DA"/>
    <w:rsid w:val="00AE71FB"/>
    <w:rsid w:val="00AE79F7"/>
    <w:rsid w:val="00AE7B49"/>
    <w:rsid w:val="00AF048C"/>
    <w:rsid w:val="00AF050A"/>
    <w:rsid w:val="00AF0F80"/>
    <w:rsid w:val="00AF17DD"/>
    <w:rsid w:val="00AF1C3E"/>
    <w:rsid w:val="00AF24CD"/>
    <w:rsid w:val="00AF29D8"/>
    <w:rsid w:val="00AF35A8"/>
    <w:rsid w:val="00AF3677"/>
    <w:rsid w:val="00AF3B38"/>
    <w:rsid w:val="00AF3E86"/>
    <w:rsid w:val="00AF3F3E"/>
    <w:rsid w:val="00AF4036"/>
    <w:rsid w:val="00AF417E"/>
    <w:rsid w:val="00AF4792"/>
    <w:rsid w:val="00AF4C07"/>
    <w:rsid w:val="00AF4C1B"/>
    <w:rsid w:val="00AF56B1"/>
    <w:rsid w:val="00AF575F"/>
    <w:rsid w:val="00AF5AE5"/>
    <w:rsid w:val="00AF5AF6"/>
    <w:rsid w:val="00AF619B"/>
    <w:rsid w:val="00AF6236"/>
    <w:rsid w:val="00AF63B3"/>
    <w:rsid w:val="00AF68FF"/>
    <w:rsid w:val="00AF7367"/>
    <w:rsid w:val="00AF74DA"/>
    <w:rsid w:val="00AF77C3"/>
    <w:rsid w:val="00AF7B1B"/>
    <w:rsid w:val="00AF7C75"/>
    <w:rsid w:val="00AF7FF2"/>
    <w:rsid w:val="00B00232"/>
    <w:rsid w:val="00B00C32"/>
    <w:rsid w:val="00B01009"/>
    <w:rsid w:val="00B01097"/>
    <w:rsid w:val="00B0161D"/>
    <w:rsid w:val="00B016B9"/>
    <w:rsid w:val="00B016BD"/>
    <w:rsid w:val="00B0221B"/>
    <w:rsid w:val="00B0376F"/>
    <w:rsid w:val="00B03CDD"/>
    <w:rsid w:val="00B03D52"/>
    <w:rsid w:val="00B0414E"/>
    <w:rsid w:val="00B04152"/>
    <w:rsid w:val="00B043C9"/>
    <w:rsid w:val="00B04560"/>
    <w:rsid w:val="00B04A1A"/>
    <w:rsid w:val="00B0560B"/>
    <w:rsid w:val="00B05AF5"/>
    <w:rsid w:val="00B05F1F"/>
    <w:rsid w:val="00B05F95"/>
    <w:rsid w:val="00B06409"/>
    <w:rsid w:val="00B067A8"/>
    <w:rsid w:val="00B06860"/>
    <w:rsid w:val="00B06D24"/>
    <w:rsid w:val="00B06D89"/>
    <w:rsid w:val="00B06ED2"/>
    <w:rsid w:val="00B07103"/>
    <w:rsid w:val="00B073A5"/>
    <w:rsid w:val="00B07C4C"/>
    <w:rsid w:val="00B100CD"/>
    <w:rsid w:val="00B11708"/>
    <w:rsid w:val="00B117C3"/>
    <w:rsid w:val="00B1205C"/>
    <w:rsid w:val="00B127D3"/>
    <w:rsid w:val="00B13156"/>
    <w:rsid w:val="00B132E1"/>
    <w:rsid w:val="00B1396C"/>
    <w:rsid w:val="00B13B6B"/>
    <w:rsid w:val="00B13BD7"/>
    <w:rsid w:val="00B13D9B"/>
    <w:rsid w:val="00B1407A"/>
    <w:rsid w:val="00B140A4"/>
    <w:rsid w:val="00B14458"/>
    <w:rsid w:val="00B1473F"/>
    <w:rsid w:val="00B15A28"/>
    <w:rsid w:val="00B171E4"/>
    <w:rsid w:val="00B17B46"/>
    <w:rsid w:val="00B2086C"/>
    <w:rsid w:val="00B20E4C"/>
    <w:rsid w:val="00B20E81"/>
    <w:rsid w:val="00B20E9A"/>
    <w:rsid w:val="00B21F11"/>
    <w:rsid w:val="00B22FC2"/>
    <w:rsid w:val="00B24127"/>
    <w:rsid w:val="00B24A49"/>
    <w:rsid w:val="00B24B72"/>
    <w:rsid w:val="00B24D2C"/>
    <w:rsid w:val="00B25D55"/>
    <w:rsid w:val="00B25FC9"/>
    <w:rsid w:val="00B25FF9"/>
    <w:rsid w:val="00B26D02"/>
    <w:rsid w:val="00B273B7"/>
    <w:rsid w:val="00B27A58"/>
    <w:rsid w:val="00B27D30"/>
    <w:rsid w:val="00B27DD3"/>
    <w:rsid w:val="00B30442"/>
    <w:rsid w:val="00B30B97"/>
    <w:rsid w:val="00B30BE2"/>
    <w:rsid w:val="00B30DAD"/>
    <w:rsid w:val="00B312AD"/>
    <w:rsid w:val="00B31767"/>
    <w:rsid w:val="00B317D6"/>
    <w:rsid w:val="00B321F5"/>
    <w:rsid w:val="00B3240B"/>
    <w:rsid w:val="00B32A54"/>
    <w:rsid w:val="00B3314E"/>
    <w:rsid w:val="00B33CC3"/>
    <w:rsid w:val="00B34312"/>
    <w:rsid w:val="00B34648"/>
    <w:rsid w:val="00B34B2F"/>
    <w:rsid w:val="00B34CFB"/>
    <w:rsid w:val="00B34DE7"/>
    <w:rsid w:val="00B34EB9"/>
    <w:rsid w:val="00B352CB"/>
    <w:rsid w:val="00B355EC"/>
    <w:rsid w:val="00B36292"/>
    <w:rsid w:val="00B36738"/>
    <w:rsid w:val="00B379F5"/>
    <w:rsid w:val="00B37E09"/>
    <w:rsid w:val="00B4073C"/>
    <w:rsid w:val="00B41815"/>
    <w:rsid w:val="00B41D1E"/>
    <w:rsid w:val="00B41F34"/>
    <w:rsid w:val="00B4203C"/>
    <w:rsid w:val="00B43350"/>
    <w:rsid w:val="00B4344B"/>
    <w:rsid w:val="00B435C7"/>
    <w:rsid w:val="00B44392"/>
    <w:rsid w:val="00B44786"/>
    <w:rsid w:val="00B449DA"/>
    <w:rsid w:val="00B44B49"/>
    <w:rsid w:val="00B44FD8"/>
    <w:rsid w:val="00B451D4"/>
    <w:rsid w:val="00B451F8"/>
    <w:rsid w:val="00B4579D"/>
    <w:rsid w:val="00B45A09"/>
    <w:rsid w:val="00B45EF5"/>
    <w:rsid w:val="00B463A7"/>
    <w:rsid w:val="00B463CF"/>
    <w:rsid w:val="00B467F5"/>
    <w:rsid w:val="00B46E38"/>
    <w:rsid w:val="00B47366"/>
    <w:rsid w:val="00B47513"/>
    <w:rsid w:val="00B4764C"/>
    <w:rsid w:val="00B47786"/>
    <w:rsid w:val="00B50740"/>
    <w:rsid w:val="00B512B1"/>
    <w:rsid w:val="00B51F2D"/>
    <w:rsid w:val="00B52C5D"/>
    <w:rsid w:val="00B52EB2"/>
    <w:rsid w:val="00B5307D"/>
    <w:rsid w:val="00B532D9"/>
    <w:rsid w:val="00B53BB3"/>
    <w:rsid w:val="00B53D86"/>
    <w:rsid w:val="00B53F81"/>
    <w:rsid w:val="00B53FF9"/>
    <w:rsid w:val="00B545C9"/>
    <w:rsid w:val="00B54EF5"/>
    <w:rsid w:val="00B55FE9"/>
    <w:rsid w:val="00B5606D"/>
    <w:rsid w:val="00B564C8"/>
    <w:rsid w:val="00B565CD"/>
    <w:rsid w:val="00B569C5"/>
    <w:rsid w:val="00B56B1F"/>
    <w:rsid w:val="00B57502"/>
    <w:rsid w:val="00B601D5"/>
    <w:rsid w:val="00B6074E"/>
    <w:rsid w:val="00B60760"/>
    <w:rsid w:val="00B60A0F"/>
    <w:rsid w:val="00B6122F"/>
    <w:rsid w:val="00B612CF"/>
    <w:rsid w:val="00B612D2"/>
    <w:rsid w:val="00B6136D"/>
    <w:rsid w:val="00B616C5"/>
    <w:rsid w:val="00B6187F"/>
    <w:rsid w:val="00B6192E"/>
    <w:rsid w:val="00B6198B"/>
    <w:rsid w:val="00B61B2E"/>
    <w:rsid w:val="00B624C2"/>
    <w:rsid w:val="00B62DD9"/>
    <w:rsid w:val="00B62E9C"/>
    <w:rsid w:val="00B63275"/>
    <w:rsid w:val="00B6372F"/>
    <w:rsid w:val="00B63CEB"/>
    <w:rsid w:val="00B63D70"/>
    <w:rsid w:val="00B64A54"/>
    <w:rsid w:val="00B64AB0"/>
    <w:rsid w:val="00B64B57"/>
    <w:rsid w:val="00B64CF3"/>
    <w:rsid w:val="00B64E75"/>
    <w:rsid w:val="00B651F8"/>
    <w:rsid w:val="00B6557F"/>
    <w:rsid w:val="00B65782"/>
    <w:rsid w:val="00B66387"/>
    <w:rsid w:val="00B6704A"/>
    <w:rsid w:val="00B6780C"/>
    <w:rsid w:val="00B67BBD"/>
    <w:rsid w:val="00B67D6E"/>
    <w:rsid w:val="00B67E8B"/>
    <w:rsid w:val="00B700C4"/>
    <w:rsid w:val="00B704F6"/>
    <w:rsid w:val="00B70EA7"/>
    <w:rsid w:val="00B7147D"/>
    <w:rsid w:val="00B71A95"/>
    <w:rsid w:val="00B71EF8"/>
    <w:rsid w:val="00B71F11"/>
    <w:rsid w:val="00B7277D"/>
    <w:rsid w:val="00B72FA0"/>
    <w:rsid w:val="00B732F3"/>
    <w:rsid w:val="00B73C89"/>
    <w:rsid w:val="00B73ED6"/>
    <w:rsid w:val="00B7458F"/>
    <w:rsid w:val="00B746B7"/>
    <w:rsid w:val="00B75577"/>
    <w:rsid w:val="00B756EF"/>
    <w:rsid w:val="00B75F04"/>
    <w:rsid w:val="00B7638E"/>
    <w:rsid w:val="00B764B8"/>
    <w:rsid w:val="00B76CC3"/>
    <w:rsid w:val="00B76DEC"/>
    <w:rsid w:val="00B773E7"/>
    <w:rsid w:val="00B80023"/>
    <w:rsid w:val="00B8082A"/>
    <w:rsid w:val="00B80C9E"/>
    <w:rsid w:val="00B81346"/>
    <w:rsid w:val="00B81576"/>
    <w:rsid w:val="00B8163F"/>
    <w:rsid w:val="00B8166D"/>
    <w:rsid w:val="00B82560"/>
    <w:rsid w:val="00B828AE"/>
    <w:rsid w:val="00B82C63"/>
    <w:rsid w:val="00B830F3"/>
    <w:rsid w:val="00B831EF"/>
    <w:rsid w:val="00B835A4"/>
    <w:rsid w:val="00B8375F"/>
    <w:rsid w:val="00B83CB2"/>
    <w:rsid w:val="00B83F6C"/>
    <w:rsid w:val="00B85654"/>
    <w:rsid w:val="00B85A3E"/>
    <w:rsid w:val="00B86B36"/>
    <w:rsid w:val="00B86CCF"/>
    <w:rsid w:val="00B87266"/>
    <w:rsid w:val="00B87508"/>
    <w:rsid w:val="00B875E0"/>
    <w:rsid w:val="00B87F04"/>
    <w:rsid w:val="00B90053"/>
    <w:rsid w:val="00B90353"/>
    <w:rsid w:val="00B90763"/>
    <w:rsid w:val="00B908E3"/>
    <w:rsid w:val="00B90E13"/>
    <w:rsid w:val="00B91000"/>
    <w:rsid w:val="00B914FB"/>
    <w:rsid w:val="00B917BA"/>
    <w:rsid w:val="00B91C36"/>
    <w:rsid w:val="00B91EE0"/>
    <w:rsid w:val="00B92501"/>
    <w:rsid w:val="00B925B7"/>
    <w:rsid w:val="00B92B7E"/>
    <w:rsid w:val="00B93304"/>
    <w:rsid w:val="00B93ADA"/>
    <w:rsid w:val="00B93B47"/>
    <w:rsid w:val="00B93F66"/>
    <w:rsid w:val="00B94096"/>
    <w:rsid w:val="00B94601"/>
    <w:rsid w:val="00B9494F"/>
    <w:rsid w:val="00B9496D"/>
    <w:rsid w:val="00B952AE"/>
    <w:rsid w:val="00B95731"/>
    <w:rsid w:val="00B96B38"/>
    <w:rsid w:val="00B97491"/>
    <w:rsid w:val="00B97A6B"/>
    <w:rsid w:val="00BA038F"/>
    <w:rsid w:val="00BA0428"/>
    <w:rsid w:val="00BA04B9"/>
    <w:rsid w:val="00BA0B0A"/>
    <w:rsid w:val="00BA0E9B"/>
    <w:rsid w:val="00BA2876"/>
    <w:rsid w:val="00BA2B6E"/>
    <w:rsid w:val="00BA4480"/>
    <w:rsid w:val="00BA5A73"/>
    <w:rsid w:val="00BA5C73"/>
    <w:rsid w:val="00BA5F00"/>
    <w:rsid w:val="00BA6E22"/>
    <w:rsid w:val="00BA6EE7"/>
    <w:rsid w:val="00BA7539"/>
    <w:rsid w:val="00BA76E3"/>
    <w:rsid w:val="00BA7AF4"/>
    <w:rsid w:val="00BB0A78"/>
    <w:rsid w:val="00BB19E7"/>
    <w:rsid w:val="00BB1D5B"/>
    <w:rsid w:val="00BB1F94"/>
    <w:rsid w:val="00BB22AE"/>
    <w:rsid w:val="00BB2BEC"/>
    <w:rsid w:val="00BB4793"/>
    <w:rsid w:val="00BB49F4"/>
    <w:rsid w:val="00BB5474"/>
    <w:rsid w:val="00BB5FC2"/>
    <w:rsid w:val="00BB6839"/>
    <w:rsid w:val="00BB6B01"/>
    <w:rsid w:val="00BB7351"/>
    <w:rsid w:val="00BB7759"/>
    <w:rsid w:val="00BB7A44"/>
    <w:rsid w:val="00BB7FF0"/>
    <w:rsid w:val="00BC0336"/>
    <w:rsid w:val="00BC0D24"/>
    <w:rsid w:val="00BC100C"/>
    <w:rsid w:val="00BC100E"/>
    <w:rsid w:val="00BC1367"/>
    <w:rsid w:val="00BC1C06"/>
    <w:rsid w:val="00BC2099"/>
    <w:rsid w:val="00BC3232"/>
    <w:rsid w:val="00BC3734"/>
    <w:rsid w:val="00BC57CD"/>
    <w:rsid w:val="00BC5ACC"/>
    <w:rsid w:val="00BC5F94"/>
    <w:rsid w:val="00BC61FC"/>
    <w:rsid w:val="00BC648E"/>
    <w:rsid w:val="00BC6D1F"/>
    <w:rsid w:val="00BC6DAB"/>
    <w:rsid w:val="00BC731F"/>
    <w:rsid w:val="00BC76ED"/>
    <w:rsid w:val="00BC77F3"/>
    <w:rsid w:val="00BC7D6D"/>
    <w:rsid w:val="00BC7F05"/>
    <w:rsid w:val="00BC7FDD"/>
    <w:rsid w:val="00BD0145"/>
    <w:rsid w:val="00BD0187"/>
    <w:rsid w:val="00BD04E7"/>
    <w:rsid w:val="00BD0BF3"/>
    <w:rsid w:val="00BD0CB1"/>
    <w:rsid w:val="00BD150C"/>
    <w:rsid w:val="00BD1576"/>
    <w:rsid w:val="00BD1D6D"/>
    <w:rsid w:val="00BD1DBB"/>
    <w:rsid w:val="00BD2127"/>
    <w:rsid w:val="00BD226F"/>
    <w:rsid w:val="00BD2CCC"/>
    <w:rsid w:val="00BD2ED8"/>
    <w:rsid w:val="00BD3493"/>
    <w:rsid w:val="00BD3E1B"/>
    <w:rsid w:val="00BD53DA"/>
    <w:rsid w:val="00BD5B46"/>
    <w:rsid w:val="00BD671F"/>
    <w:rsid w:val="00BD6912"/>
    <w:rsid w:val="00BD6B53"/>
    <w:rsid w:val="00BD7042"/>
    <w:rsid w:val="00BD75DC"/>
    <w:rsid w:val="00BD770E"/>
    <w:rsid w:val="00BD7A4C"/>
    <w:rsid w:val="00BD7C8A"/>
    <w:rsid w:val="00BE073A"/>
    <w:rsid w:val="00BE0CD0"/>
    <w:rsid w:val="00BE11E0"/>
    <w:rsid w:val="00BE1226"/>
    <w:rsid w:val="00BE17F2"/>
    <w:rsid w:val="00BE310D"/>
    <w:rsid w:val="00BE33EC"/>
    <w:rsid w:val="00BE41EE"/>
    <w:rsid w:val="00BE45C8"/>
    <w:rsid w:val="00BE4666"/>
    <w:rsid w:val="00BE5CD3"/>
    <w:rsid w:val="00BE6E5A"/>
    <w:rsid w:val="00BE707A"/>
    <w:rsid w:val="00BE72C8"/>
    <w:rsid w:val="00BF03A7"/>
    <w:rsid w:val="00BF0AF9"/>
    <w:rsid w:val="00BF0BF8"/>
    <w:rsid w:val="00BF0EC5"/>
    <w:rsid w:val="00BF1243"/>
    <w:rsid w:val="00BF24A1"/>
    <w:rsid w:val="00BF2719"/>
    <w:rsid w:val="00BF34F9"/>
    <w:rsid w:val="00BF3BE2"/>
    <w:rsid w:val="00BF3EB1"/>
    <w:rsid w:val="00BF4BCD"/>
    <w:rsid w:val="00BF4C3B"/>
    <w:rsid w:val="00BF56B2"/>
    <w:rsid w:val="00BF5A92"/>
    <w:rsid w:val="00BF5F83"/>
    <w:rsid w:val="00BF60F9"/>
    <w:rsid w:val="00BF66AE"/>
    <w:rsid w:val="00BF6E00"/>
    <w:rsid w:val="00BF74B4"/>
    <w:rsid w:val="00BF765A"/>
    <w:rsid w:val="00BF7B7C"/>
    <w:rsid w:val="00BF7CD7"/>
    <w:rsid w:val="00C002B6"/>
    <w:rsid w:val="00C00BB2"/>
    <w:rsid w:val="00C014F7"/>
    <w:rsid w:val="00C01868"/>
    <w:rsid w:val="00C0243B"/>
    <w:rsid w:val="00C02762"/>
    <w:rsid w:val="00C029FC"/>
    <w:rsid w:val="00C02ACC"/>
    <w:rsid w:val="00C02BA8"/>
    <w:rsid w:val="00C030B5"/>
    <w:rsid w:val="00C034C5"/>
    <w:rsid w:val="00C03F2F"/>
    <w:rsid w:val="00C040DD"/>
    <w:rsid w:val="00C04673"/>
    <w:rsid w:val="00C04B07"/>
    <w:rsid w:val="00C0639F"/>
    <w:rsid w:val="00C068D0"/>
    <w:rsid w:val="00C0726A"/>
    <w:rsid w:val="00C07334"/>
    <w:rsid w:val="00C07603"/>
    <w:rsid w:val="00C076D8"/>
    <w:rsid w:val="00C078F6"/>
    <w:rsid w:val="00C07A30"/>
    <w:rsid w:val="00C10A2C"/>
    <w:rsid w:val="00C114B9"/>
    <w:rsid w:val="00C11911"/>
    <w:rsid w:val="00C119DC"/>
    <w:rsid w:val="00C11A18"/>
    <w:rsid w:val="00C11BE6"/>
    <w:rsid w:val="00C11E5D"/>
    <w:rsid w:val="00C130D1"/>
    <w:rsid w:val="00C13E18"/>
    <w:rsid w:val="00C14220"/>
    <w:rsid w:val="00C14F28"/>
    <w:rsid w:val="00C150FB"/>
    <w:rsid w:val="00C158DB"/>
    <w:rsid w:val="00C15E71"/>
    <w:rsid w:val="00C171D0"/>
    <w:rsid w:val="00C177E2"/>
    <w:rsid w:val="00C179DA"/>
    <w:rsid w:val="00C17B5F"/>
    <w:rsid w:val="00C20718"/>
    <w:rsid w:val="00C20812"/>
    <w:rsid w:val="00C20968"/>
    <w:rsid w:val="00C20BB9"/>
    <w:rsid w:val="00C21544"/>
    <w:rsid w:val="00C21891"/>
    <w:rsid w:val="00C2209D"/>
    <w:rsid w:val="00C2211E"/>
    <w:rsid w:val="00C22720"/>
    <w:rsid w:val="00C22817"/>
    <w:rsid w:val="00C235C1"/>
    <w:rsid w:val="00C2399E"/>
    <w:rsid w:val="00C23A23"/>
    <w:rsid w:val="00C2490C"/>
    <w:rsid w:val="00C249F9"/>
    <w:rsid w:val="00C24AF9"/>
    <w:rsid w:val="00C24D62"/>
    <w:rsid w:val="00C259EA"/>
    <w:rsid w:val="00C25C44"/>
    <w:rsid w:val="00C267E1"/>
    <w:rsid w:val="00C26AB5"/>
    <w:rsid w:val="00C27DC3"/>
    <w:rsid w:val="00C30072"/>
    <w:rsid w:val="00C30741"/>
    <w:rsid w:val="00C31307"/>
    <w:rsid w:val="00C31898"/>
    <w:rsid w:val="00C319D6"/>
    <w:rsid w:val="00C3272B"/>
    <w:rsid w:val="00C32F98"/>
    <w:rsid w:val="00C330E3"/>
    <w:rsid w:val="00C33A77"/>
    <w:rsid w:val="00C341B5"/>
    <w:rsid w:val="00C343AA"/>
    <w:rsid w:val="00C34C1F"/>
    <w:rsid w:val="00C3505C"/>
    <w:rsid w:val="00C35A6F"/>
    <w:rsid w:val="00C35BE9"/>
    <w:rsid w:val="00C35CBC"/>
    <w:rsid w:val="00C35E8B"/>
    <w:rsid w:val="00C3600E"/>
    <w:rsid w:val="00C363CC"/>
    <w:rsid w:val="00C3672F"/>
    <w:rsid w:val="00C37804"/>
    <w:rsid w:val="00C40148"/>
    <w:rsid w:val="00C4081B"/>
    <w:rsid w:val="00C41129"/>
    <w:rsid w:val="00C422CF"/>
    <w:rsid w:val="00C428C6"/>
    <w:rsid w:val="00C42D04"/>
    <w:rsid w:val="00C4325A"/>
    <w:rsid w:val="00C4368D"/>
    <w:rsid w:val="00C436C0"/>
    <w:rsid w:val="00C437F0"/>
    <w:rsid w:val="00C446D7"/>
    <w:rsid w:val="00C44984"/>
    <w:rsid w:val="00C45041"/>
    <w:rsid w:val="00C45E92"/>
    <w:rsid w:val="00C46BC3"/>
    <w:rsid w:val="00C46E87"/>
    <w:rsid w:val="00C4777C"/>
    <w:rsid w:val="00C5065F"/>
    <w:rsid w:val="00C509BF"/>
    <w:rsid w:val="00C50D55"/>
    <w:rsid w:val="00C5105C"/>
    <w:rsid w:val="00C517B9"/>
    <w:rsid w:val="00C52424"/>
    <w:rsid w:val="00C52C96"/>
    <w:rsid w:val="00C539BB"/>
    <w:rsid w:val="00C53C3F"/>
    <w:rsid w:val="00C53F02"/>
    <w:rsid w:val="00C5507E"/>
    <w:rsid w:val="00C552A9"/>
    <w:rsid w:val="00C5595A"/>
    <w:rsid w:val="00C55C81"/>
    <w:rsid w:val="00C55D18"/>
    <w:rsid w:val="00C55FC6"/>
    <w:rsid w:val="00C564DA"/>
    <w:rsid w:val="00C56552"/>
    <w:rsid w:val="00C565C8"/>
    <w:rsid w:val="00C56F44"/>
    <w:rsid w:val="00C57090"/>
    <w:rsid w:val="00C570A3"/>
    <w:rsid w:val="00C5713B"/>
    <w:rsid w:val="00C57379"/>
    <w:rsid w:val="00C573E7"/>
    <w:rsid w:val="00C5791C"/>
    <w:rsid w:val="00C57969"/>
    <w:rsid w:val="00C57D30"/>
    <w:rsid w:val="00C57EA6"/>
    <w:rsid w:val="00C60095"/>
    <w:rsid w:val="00C60564"/>
    <w:rsid w:val="00C6087D"/>
    <w:rsid w:val="00C6092C"/>
    <w:rsid w:val="00C60D4C"/>
    <w:rsid w:val="00C60D6B"/>
    <w:rsid w:val="00C61442"/>
    <w:rsid w:val="00C61A17"/>
    <w:rsid w:val="00C61C9B"/>
    <w:rsid w:val="00C61FAB"/>
    <w:rsid w:val="00C62BCF"/>
    <w:rsid w:val="00C632F4"/>
    <w:rsid w:val="00C6368B"/>
    <w:rsid w:val="00C6368E"/>
    <w:rsid w:val="00C657C9"/>
    <w:rsid w:val="00C66B69"/>
    <w:rsid w:val="00C67D44"/>
    <w:rsid w:val="00C7043D"/>
    <w:rsid w:val="00C7110B"/>
    <w:rsid w:val="00C71689"/>
    <w:rsid w:val="00C71C24"/>
    <w:rsid w:val="00C72067"/>
    <w:rsid w:val="00C7258F"/>
    <w:rsid w:val="00C72A6B"/>
    <w:rsid w:val="00C72F3B"/>
    <w:rsid w:val="00C7328D"/>
    <w:rsid w:val="00C73A20"/>
    <w:rsid w:val="00C73D9A"/>
    <w:rsid w:val="00C73E6F"/>
    <w:rsid w:val="00C73F10"/>
    <w:rsid w:val="00C74096"/>
    <w:rsid w:val="00C74499"/>
    <w:rsid w:val="00C7451D"/>
    <w:rsid w:val="00C74790"/>
    <w:rsid w:val="00C74C94"/>
    <w:rsid w:val="00C750B0"/>
    <w:rsid w:val="00C75B40"/>
    <w:rsid w:val="00C75DF6"/>
    <w:rsid w:val="00C7646B"/>
    <w:rsid w:val="00C7680E"/>
    <w:rsid w:val="00C76C47"/>
    <w:rsid w:val="00C76C65"/>
    <w:rsid w:val="00C7737F"/>
    <w:rsid w:val="00C809E0"/>
    <w:rsid w:val="00C80AA3"/>
    <w:rsid w:val="00C824DB"/>
    <w:rsid w:val="00C82CA2"/>
    <w:rsid w:val="00C83432"/>
    <w:rsid w:val="00C83639"/>
    <w:rsid w:val="00C83B7C"/>
    <w:rsid w:val="00C83BF1"/>
    <w:rsid w:val="00C83D1E"/>
    <w:rsid w:val="00C8475E"/>
    <w:rsid w:val="00C84E32"/>
    <w:rsid w:val="00C855B2"/>
    <w:rsid w:val="00C85A10"/>
    <w:rsid w:val="00C85E6B"/>
    <w:rsid w:val="00C85F26"/>
    <w:rsid w:val="00C87877"/>
    <w:rsid w:val="00C878BB"/>
    <w:rsid w:val="00C87BC1"/>
    <w:rsid w:val="00C90645"/>
    <w:rsid w:val="00C9078A"/>
    <w:rsid w:val="00C90928"/>
    <w:rsid w:val="00C90CDA"/>
    <w:rsid w:val="00C9171F"/>
    <w:rsid w:val="00C91A41"/>
    <w:rsid w:val="00C92348"/>
    <w:rsid w:val="00C94888"/>
    <w:rsid w:val="00C94AAB"/>
    <w:rsid w:val="00C94D84"/>
    <w:rsid w:val="00C94F84"/>
    <w:rsid w:val="00C95419"/>
    <w:rsid w:val="00C95452"/>
    <w:rsid w:val="00C95511"/>
    <w:rsid w:val="00C956E3"/>
    <w:rsid w:val="00C966C2"/>
    <w:rsid w:val="00C967AD"/>
    <w:rsid w:val="00C9701C"/>
    <w:rsid w:val="00CA0880"/>
    <w:rsid w:val="00CA0B4B"/>
    <w:rsid w:val="00CA0E84"/>
    <w:rsid w:val="00CA13FC"/>
    <w:rsid w:val="00CA1A0E"/>
    <w:rsid w:val="00CA2427"/>
    <w:rsid w:val="00CA35DA"/>
    <w:rsid w:val="00CA3844"/>
    <w:rsid w:val="00CA39EB"/>
    <w:rsid w:val="00CA3CC0"/>
    <w:rsid w:val="00CA3EDF"/>
    <w:rsid w:val="00CA45C2"/>
    <w:rsid w:val="00CA4AE6"/>
    <w:rsid w:val="00CA4D6A"/>
    <w:rsid w:val="00CA5C07"/>
    <w:rsid w:val="00CA6426"/>
    <w:rsid w:val="00CA65A9"/>
    <w:rsid w:val="00CA68DA"/>
    <w:rsid w:val="00CA6A64"/>
    <w:rsid w:val="00CA7857"/>
    <w:rsid w:val="00CA7E0C"/>
    <w:rsid w:val="00CB0665"/>
    <w:rsid w:val="00CB0734"/>
    <w:rsid w:val="00CB0CCE"/>
    <w:rsid w:val="00CB0FA0"/>
    <w:rsid w:val="00CB1240"/>
    <w:rsid w:val="00CB17E3"/>
    <w:rsid w:val="00CB1CF9"/>
    <w:rsid w:val="00CB1FD9"/>
    <w:rsid w:val="00CB247E"/>
    <w:rsid w:val="00CB2A71"/>
    <w:rsid w:val="00CB2EB3"/>
    <w:rsid w:val="00CB306C"/>
    <w:rsid w:val="00CB3959"/>
    <w:rsid w:val="00CB3D38"/>
    <w:rsid w:val="00CB405E"/>
    <w:rsid w:val="00CB46F4"/>
    <w:rsid w:val="00CB4B6E"/>
    <w:rsid w:val="00CB4B87"/>
    <w:rsid w:val="00CB5C21"/>
    <w:rsid w:val="00CB640B"/>
    <w:rsid w:val="00CB663A"/>
    <w:rsid w:val="00CB6816"/>
    <w:rsid w:val="00CB6F7C"/>
    <w:rsid w:val="00CB72B0"/>
    <w:rsid w:val="00CB7426"/>
    <w:rsid w:val="00CB7D11"/>
    <w:rsid w:val="00CC009B"/>
    <w:rsid w:val="00CC0A16"/>
    <w:rsid w:val="00CC0B26"/>
    <w:rsid w:val="00CC0CA9"/>
    <w:rsid w:val="00CC0F87"/>
    <w:rsid w:val="00CC0FB6"/>
    <w:rsid w:val="00CC1641"/>
    <w:rsid w:val="00CC1D80"/>
    <w:rsid w:val="00CC1DBE"/>
    <w:rsid w:val="00CC1E4B"/>
    <w:rsid w:val="00CC2172"/>
    <w:rsid w:val="00CC21A7"/>
    <w:rsid w:val="00CC2823"/>
    <w:rsid w:val="00CC2C34"/>
    <w:rsid w:val="00CC38D4"/>
    <w:rsid w:val="00CC3E5B"/>
    <w:rsid w:val="00CC493C"/>
    <w:rsid w:val="00CC4A73"/>
    <w:rsid w:val="00CC4AAE"/>
    <w:rsid w:val="00CC4EA7"/>
    <w:rsid w:val="00CC4F76"/>
    <w:rsid w:val="00CC520B"/>
    <w:rsid w:val="00CC581D"/>
    <w:rsid w:val="00CC629F"/>
    <w:rsid w:val="00CC68E7"/>
    <w:rsid w:val="00CC6A0A"/>
    <w:rsid w:val="00CC6B53"/>
    <w:rsid w:val="00CC6C27"/>
    <w:rsid w:val="00CC6D75"/>
    <w:rsid w:val="00CC7474"/>
    <w:rsid w:val="00CD04F6"/>
    <w:rsid w:val="00CD088D"/>
    <w:rsid w:val="00CD11B7"/>
    <w:rsid w:val="00CD15A0"/>
    <w:rsid w:val="00CD1994"/>
    <w:rsid w:val="00CD1ADB"/>
    <w:rsid w:val="00CD1F9C"/>
    <w:rsid w:val="00CD20A9"/>
    <w:rsid w:val="00CD25B0"/>
    <w:rsid w:val="00CD3F2A"/>
    <w:rsid w:val="00CD47B0"/>
    <w:rsid w:val="00CD4D89"/>
    <w:rsid w:val="00CD5B60"/>
    <w:rsid w:val="00CD6146"/>
    <w:rsid w:val="00CD65B5"/>
    <w:rsid w:val="00CD7174"/>
    <w:rsid w:val="00CD7175"/>
    <w:rsid w:val="00CD71CA"/>
    <w:rsid w:val="00CE02AE"/>
    <w:rsid w:val="00CE02E7"/>
    <w:rsid w:val="00CE0320"/>
    <w:rsid w:val="00CE1D87"/>
    <w:rsid w:val="00CE1D95"/>
    <w:rsid w:val="00CE282A"/>
    <w:rsid w:val="00CE2931"/>
    <w:rsid w:val="00CE2F9D"/>
    <w:rsid w:val="00CE34A8"/>
    <w:rsid w:val="00CE3583"/>
    <w:rsid w:val="00CE3E73"/>
    <w:rsid w:val="00CE404F"/>
    <w:rsid w:val="00CE42D4"/>
    <w:rsid w:val="00CE4E17"/>
    <w:rsid w:val="00CE5091"/>
    <w:rsid w:val="00CE5250"/>
    <w:rsid w:val="00CE5E28"/>
    <w:rsid w:val="00CE6D4C"/>
    <w:rsid w:val="00CE6F59"/>
    <w:rsid w:val="00CE7A4D"/>
    <w:rsid w:val="00CE7C85"/>
    <w:rsid w:val="00CE7E38"/>
    <w:rsid w:val="00CF0193"/>
    <w:rsid w:val="00CF02C1"/>
    <w:rsid w:val="00CF050D"/>
    <w:rsid w:val="00CF0B40"/>
    <w:rsid w:val="00CF105B"/>
    <w:rsid w:val="00CF2960"/>
    <w:rsid w:val="00CF29ED"/>
    <w:rsid w:val="00CF32E5"/>
    <w:rsid w:val="00CF344C"/>
    <w:rsid w:val="00CF3ACE"/>
    <w:rsid w:val="00CF3F64"/>
    <w:rsid w:val="00CF419C"/>
    <w:rsid w:val="00CF45C5"/>
    <w:rsid w:val="00CF5052"/>
    <w:rsid w:val="00CF50B1"/>
    <w:rsid w:val="00CF62F7"/>
    <w:rsid w:val="00CF63F7"/>
    <w:rsid w:val="00CF6F43"/>
    <w:rsid w:val="00CF730A"/>
    <w:rsid w:val="00CF7CD5"/>
    <w:rsid w:val="00CF7FB3"/>
    <w:rsid w:val="00D00222"/>
    <w:rsid w:val="00D00C08"/>
    <w:rsid w:val="00D00CAF"/>
    <w:rsid w:val="00D00FBC"/>
    <w:rsid w:val="00D01320"/>
    <w:rsid w:val="00D019C8"/>
    <w:rsid w:val="00D01BB4"/>
    <w:rsid w:val="00D01BB7"/>
    <w:rsid w:val="00D0207A"/>
    <w:rsid w:val="00D020C0"/>
    <w:rsid w:val="00D02256"/>
    <w:rsid w:val="00D030C2"/>
    <w:rsid w:val="00D033B6"/>
    <w:rsid w:val="00D03952"/>
    <w:rsid w:val="00D046F2"/>
    <w:rsid w:val="00D046FE"/>
    <w:rsid w:val="00D0480C"/>
    <w:rsid w:val="00D051DA"/>
    <w:rsid w:val="00D0547A"/>
    <w:rsid w:val="00D05532"/>
    <w:rsid w:val="00D05D71"/>
    <w:rsid w:val="00D060D7"/>
    <w:rsid w:val="00D06148"/>
    <w:rsid w:val="00D066F3"/>
    <w:rsid w:val="00D06740"/>
    <w:rsid w:val="00D07200"/>
    <w:rsid w:val="00D073A0"/>
    <w:rsid w:val="00D07478"/>
    <w:rsid w:val="00D07B5A"/>
    <w:rsid w:val="00D07F70"/>
    <w:rsid w:val="00D101DA"/>
    <w:rsid w:val="00D102E7"/>
    <w:rsid w:val="00D10571"/>
    <w:rsid w:val="00D1091F"/>
    <w:rsid w:val="00D10D4A"/>
    <w:rsid w:val="00D10F92"/>
    <w:rsid w:val="00D114E3"/>
    <w:rsid w:val="00D11709"/>
    <w:rsid w:val="00D11AAF"/>
    <w:rsid w:val="00D11AE2"/>
    <w:rsid w:val="00D11BE3"/>
    <w:rsid w:val="00D1216E"/>
    <w:rsid w:val="00D12236"/>
    <w:rsid w:val="00D128A7"/>
    <w:rsid w:val="00D12E73"/>
    <w:rsid w:val="00D13241"/>
    <w:rsid w:val="00D137E5"/>
    <w:rsid w:val="00D1391C"/>
    <w:rsid w:val="00D139F2"/>
    <w:rsid w:val="00D148EC"/>
    <w:rsid w:val="00D14BF1"/>
    <w:rsid w:val="00D14CCF"/>
    <w:rsid w:val="00D14D4C"/>
    <w:rsid w:val="00D14DD0"/>
    <w:rsid w:val="00D15169"/>
    <w:rsid w:val="00D1579F"/>
    <w:rsid w:val="00D157D1"/>
    <w:rsid w:val="00D170D7"/>
    <w:rsid w:val="00D1788D"/>
    <w:rsid w:val="00D203C5"/>
    <w:rsid w:val="00D20A01"/>
    <w:rsid w:val="00D20A92"/>
    <w:rsid w:val="00D20FC1"/>
    <w:rsid w:val="00D212D9"/>
    <w:rsid w:val="00D21D89"/>
    <w:rsid w:val="00D2251A"/>
    <w:rsid w:val="00D22AF6"/>
    <w:rsid w:val="00D22F53"/>
    <w:rsid w:val="00D23FCE"/>
    <w:rsid w:val="00D25212"/>
    <w:rsid w:val="00D25261"/>
    <w:rsid w:val="00D25541"/>
    <w:rsid w:val="00D261A9"/>
    <w:rsid w:val="00D262DA"/>
    <w:rsid w:val="00D26380"/>
    <w:rsid w:val="00D264E1"/>
    <w:rsid w:val="00D26A96"/>
    <w:rsid w:val="00D26D38"/>
    <w:rsid w:val="00D2733D"/>
    <w:rsid w:val="00D27462"/>
    <w:rsid w:val="00D30525"/>
    <w:rsid w:val="00D3072A"/>
    <w:rsid w:val="00D30D8B"/>
    <w:rsid w:val="00D31ADB"/>
    <w:rsid w:val="00D31B64"/>
    <w:rsid w:val="00D31EA6"/>
    <w:rsid w:val="00D3222E"/>
    <w:rsid w:val="00D334A5"/>
    <w:rsid w:val="00D33CBD"/>
    <w:rsid w:val="00D343E9"/>
    <w:rsid w:val="00D34411"/>
    <w:rsid w:val="00D34E78"/>
    <w:rsid w:val="00D35A07"/>
    <w:rsid w:val="00D35BB0"/>
    <w:rsid w:val="00D36950"/>
    <w:rsid w:val="00D37133"/>
    <w:rsid w:val="00D37273"/>
    <w:rsid w:val="00D376F5"/>
    <w:rsid w:val="00D400C1"/>
    <w:rsid w:val="00D405FE"/>
    <w:rsid w:val="00D417BB"/>
    <w:rsid w:val="00D41F8A"/>
    <w:rsid w:val="00D42361"/>
    <w:rsid w:val="00D4256A"/>
    <w:rsid w:val="00D428C1"/>
    <w:rsid w:val="00D42B83"/>
    <w:rsid w:val="00D42EFE"/>
    <w:rsid w:val="00D43192"/>
    <w:rsid w:val="00D43807"/>
    <w:rsid w:val="00D43BFF"/>
    <w:rsid w:val="00D43F48"/>
    <w:rsid w:val="00D448CD"/>
    <w:rsid w:val="00D44E5C"/>
    <w:rsid w:val="00D45291"/>
    <w:rsid w:val="00D45444"/>
    <w:rsid w:val="00D45AF4"/>
    <w:rsid w:val="00D463D9"/>
    <w:rsid w:val="00D46566"/>
    <w:rsid w:val="00D4673E"/>
    <w:rsid w:val="00D46A1A"/>
    <w:rsid w:val="00D46B2B"/>
    <w:rsid w:val="00D474D9"/>
    <w:rsid w:val="00D47535"/>
    <w:rsid w:val="00D47868"/>
    <w:rsid w:val="00D47E97"/>
    <w:rsid w:val="00D47FDE"/>
    <w:rsid w:val="00D50560"/>
    <w:rsid w:val="00D50865"/>
    <w:rsid w:val="00D50A49"/>
    <w:rsid w:val="00D5100F"/>
    <w:rsid w:val="00D51041"/>
    <w:rsid w:val="00D517FA"/>
    <w:rsid w:val="00D5257B"/>
    <w:rsid w:val="00D52CA0"/>
    <w:rsid w:val="00D52CB7"/>
    <w:rsid w:val="00D52EEE"/>
    <w:rsid w:val="00D53421"/>
    <w:rsid w:val="00D537EE"/>
    <w:rsid w:val="00D538A0"/>
    <w:rsid w:val="00D53998"/>
    <w:rsid w:val="00D53CC2"/>
    <w:rsid w:val="00D548AD"/>
    <w:rsid w:val="00D5504E"/>
    <w:rsid w:val="00D55297"/>
    <w:rsid w:val="00D553BF"/>
    <w:rsid w:val="00D55956"/>
    <w:rsid w:val="00D55D4B"/>
    <w:rsid w:val="00D56F5C"/>
    <w:rsid w:val="00D57032"/>
    <w:rsid w:val="00D57827"/>
    <w:rsid w:val="00D57CBE"/>
    <w:rsid w:val="00D57CDF"/>
    <w:rsid w:val="00D57FF4"/>
    <w:rsid w:val="00D603AB"/>
    <w:rsid w:val="00D607A5"/>
    <w:rsid w:val="00D60988"/>
    <w:rsid w:val="00D60C95"/>
    <w:rsid w:val="00D62C45"/>
    <w:rsid w:val="00D63A69"/>
    <w:rsid w:val="00D63C1C"/>
    <w:rsid w:val="00D64324"/>
    <w:rsid w:val="00D645BF"/>
    <w:rsid w:val="00D6467A"/>
    <w:rsid w:val="00D64AF9"/>
    <w:rsid w:val="00D64E13"/>
    <w:rsid w:val="00D65DA8"/>
    <w:rsid w:val="00D664D7"/>
    <w:rsid w:val="00D666C2"/>
    <w:rsid w:val="00D668E7"/>
    <w:rsid w:val="00D6695B"/>
    <w:rsid w:val="00D66E73"/>
    <w:rsid w:val="00D67B92"/>
    <w:rsid w:val="00D70126"/>
    <w:rsid w:val="00D70AB4"/>
    <w:rsid w:val="00D70CF5"/>
    <w:rsid w:val="00D71228"/>
    <w:rsid w:val="00D713AD"/>
    <w:rsid w:val="00D7167B"/>
    <w:rsid w:val="00D71802"/>
    <w:rsid w:val="00D719D4"/>
    <w:rsid w:val="00D72193"/>
    <w:rsid w:val="00D72914"/>
    <w:rsid w:val="00D72972"/>
    <w:rsid w:val="00D731E5"/>
    <w:rsid w:val="00D73386"/>
    <w:rsid w:val="00D73A39"/>
    <w:rsid w:val="00D74C6C"/>
    <w:rsid w:val="00D74DB1"/>
    <w:rsid w:val="00D75075"/>
    <w:rsid w:val="00D75200"/>
    <w:rsid w:val="00D752E9"/>
    <w:rsid w:val="00D75C53"/>
    <w:rsid w:val="00D762C7"/>
    <w:rsid w:val="00D764C3"/>
    <w:rsid w:val="00D76941"/>
    <w:rsid w:val="00D76F31"/>
    <w:rsid w:val="00D76FF4"/>
    <w:rsid w:val="00D77430"/>
    <w:rsid w:val="00D777BD"/>
    <w:rsid w:val="00D81202"/>
    <w:rsid w:val="00D8132A"/>
    <w:rsid w:val="00D813E9"/>
    <w:rsid w:val="00D8152D"/>
    <w:rsid w:val="00D81E95"/>
    <w:rsid w:val="00D81EEB"/>
    <w:rsid w:val="00D8211A"/>
    <w:rsid w:val="00D82536"/>
    <w:rsid w:val="00D82B67"/>
    <w:rsid w:val="00D82C7E"/>
    <w:rsid w:val="00D82DAA"/>
    <w:rsid w:val="00D82F2D"/>
    <w:rsid w:val="00D83C02"/>
    <w:rsid w:val="00D84888"/>
    <w:rsid w:val="00D848FD"/>
    <w:rsid w:val="00D84A01"/>
    <w:rsid w:val="00D84C96"/>
    <w:rsid w:val="00D852E9"/>
    <w:rsid w:val="00D8553A"/>
    <w:rsid w:val="00D85B6C"/>
    <w:rsid w:val="00D85CD8"/>
    <w:rsid w:val="00D86115"/>
    <w:rsid w:val="00D8626B"/>
    <w:rsid w:val="00D8655E"/>
    <w:rsid w:val="00D86B1A"/>
    <w:rsid w:val="00D91CC3"/>
    <w:rsid w:val="00D91D35"/>
    <w:rsid w:val="00D91E63"/>
    <w:rsid w:val="00D923C4"/>
    <w:rsid w:val="00D93242"/>
    <w:rsid w:val="00D932BA"/>
    <w:rsid w:val="00D93871"/>
    <w:rsid w:val="00D945C8"/>
    <w:rsid w:val="00D94AC9"/>
    <w:rsid w:val="00D94DC8"/>
    <w:rsid w:val="00D95072"/>
    <w:rsid w:val="00D95336"/>
    <w:rsid w:val="00D9540E"/>
    <w:rsid w:val="00D957FA"/>
    <w:rsid w:val="00D95A8B"/>
    <w:rsid w:val="00D976A9"/>
    <w:rsid w:val="00D9786A"/>
    <w:rsid w:val="00D978F2"/>
    <w:rsid w:val="00D97D04"/>
    <w:rsid w:val="00D97D3E"/>
    <w:rsid w:val="00DA0058"/>
    <w:rsid w:val="00DA11A4"/>
    <w:rsid w:val="00DA1347"/>
    <w:rsid w:val="00DA15CC"/>
    <w:rsid w:val="00DA1867"/>
    <w:rsid w:val="00DA27CA"/>
    <w:rsid w:val="00DA2D1B"/>
    <w:rsid w:val="00DA305A"/>
    <w:rsid w:val="00DA3638"/>
    <w:rsid w:val="00DA3A1B"/>
    <w:rsid w:val="00DA3B18"/>
    <w:rsid w:val="00DA42A4"/>
    <w:rsid w:val="00DA4BA0"/>
    <w:rsid w:val="00DA5C77"/>
    <w:rsid w:val="00DA5E99"/>
    <w:rsid w:val="00DA628D"/>
    <w:rsid w:val="00DA6826"/>
    <w:rsid w:val="00DA6845"/>
    <w:rsid w:val="00DA77B4"/>
    <w:rsid w:val="00DB01FE"/>
    <w:rsid w:val="00DB051F"/>
    <w:rsid w:val="00DB05F4"/>
    <w:rsid w:val="00DB0C74"/>
    <w:rsid w:val="00DB125D"/>
    <w:rsid w:val="00DB176F"/>
    <w:rsid w:val="00DB2EEA"/>
    <w:rsid w:val="00DB32AD"/>
    <w:rsid w:val="00DB33C9"/>
    <w:rsid w:val="00DB395F"/>
    <w:rsid w:val="00DB3C9A"/>
    <w:rsid w:val="00DB3F40"/>
    <w:rsid w:val="00DB4FFE"/>
    <w:rsid w:val="00DB544A"/>
    <w:rsid w:val="00DB55E7"/>
    <w:rsid w:val="00DB5879"/>
    <w:rsid w:val="00DB5C50"/>
    <w:rsid w:val="00DB75A0"/>
    <w:rsid w:val="00DB7736"/>
    <w:rsid w:val="00DB7978"/>
    <w:rsid w:val="00DB7B1C"/>
    <w:rsid w:val="00DC099B"/>
    <w:rsid w:val="00DC0E29"/>
    <w:rsid w:val="00DC0EC9"/>
    <w:rsid w:val="00DC18BC"/>
    <w:rsid w:val="00DC18EB"/>
    <w:rsid w:val="00DC19F4"/>
    <w:rsid w:val="00DC20B0"/>
    <w:rsid w:val="00DC2925"/>
    <w:rsid w:val="00DC2FB9"/>
    <w:rsid w:val="00DC3CC2"/>
    <w:rsid w:val="00DC480B"/>
    <w:rsid w:val="00DC4BE2"/>
    <w:rsid w:val="00DC5048"/>
    <w:rsid w:val="00DC5767"/>
    <w:rsid w:val="00DC5E25"/>
    <w:rsid w:val="00DC6247"/>
    <w:rsid w:val="00DC6915"/>
    <w:rsid w:val="00DC6B44"/>
    <w:rsid w:val="00DC6D6F"/>
    <w:rsid w:val="00DC75F9"/>
    <w:rsid w:val="00DC787E"/>
    <w:rsid w:val="00DD159E"/>
    <w:rsid w:val="00DD16AD"/>
    <w:rsid w:val="00DD2303"/>
    <w:rsid w:val="00DD24D5"/>
    <w:rsid w:val="00DD274B"/>
    <w:rsid w:val="00DD2DBD"/>
    <w:rsid w:val="00DD3EFC"/>
    <w:rsid w:val="00DD438B"/>
    <w:rsid w:val="00DD4401"/>
    <w:rsid w:val="00DD459C"/>
    <w:rsid w:val="00DD45BE"/>
    <w:rsid w:val="00DD4664"/>
    <w:rsid w:val="00DD4FDE"/>
    <w:rsid w:val="00DD5078"/>
    <w:rsid w:val="00DD57D2"/>
    <w:rsid w:val="00DD63A0"/>
    <w:rsid w:val="00DD6532"/>
    <w:rsid w:val="00DD698E"/>
    <w:rsid w:val="00DD6B47"/>
    <w:rsid w:val="00DD737B"/>
    <w:rsid w:val="00DD7749"/>
    <w:rsid w:val="00DD7A50"/>
    <w:rsid w:val="00DD7C1C"/>
    <w:rsid w:val="00DD7CA7"/>
    <w:rsid w:val="00DE001F"/>
    <w:rsid w:val="00DE0603"/>
    <w:rsid w:val="00DE06F5"/>
    <w:rsid w:val="00DE0E39"/>
    <w:rsid w:val="00DE175F"/>
    <w:rsid w:val="00DE2235"/>
    <w:rsid w:val="00DE2512"/>
    <w:rsid w:val="00DE32C2"/>
    <w:rsid w:val="00DE32CC"/>
    <w:rsid w:val="00DE369E"/>
    <w:rsid w:val="00DE46D0"/>
    <w:rsid w:val="00DE5139"/>
    <w:rsid w:val="00DE588F"/>
    <w:rsid w:val="00DE6450"/>
    <w:rsid w:val="00DE6FDA"/>
    <w:rsid w:val="00DE715F"/>
    <w:rsid w:val="00DE76DE"/>
    <w:rsid w:val="00DE77AD"/>
    <w:rsid w:val="00DF0C26"/>
    <w:rsid w:val="00DF11A9"/>
    <w:rsid w:val="00DF146E"/>
    <w:rsid w:val="00DF1653"/>
    <w:rsid w:val="00DF1DFD"/>
    <w:rsid w:val="00DF2939"/>
    <w:rsid w:val="00DF3CDE"/>
    <w:rsid w:val="00DF42D8"/>
    <w:rsid w:val="00DF4DBA"/>
    <w:rsid w:val="00DF4E43"/>
    <w:rsid w:val="00DF53D7"/>
    <w:rsid w:val="00DF6051"/>
    <w:rsid w:val="00DF6139"/>
    <w:rsid w:val="00DF6B0B"/>
    <w:rsid w:val="00DF6C67"/>
    <w:rsid w:val="00DF6DC1"/>
    <w:rsid w:val="00DF7677"/>
    <w:rsid w:val="00DF7AD4"/>
    <w:rsid w:val="00DF7B5F"/>
    <w:rsid w:val="00E005B0"/>
    <w:rsid w:val="00E00817"/>
    <w:rsid w:val="00E00866"/>
    <w:rsid w:val="00E01021"/>
    <w:rsid w:val="00E011C1"/>
    <w:rsid w:val="00E01907"/>
    <w:rsid w:val="00E01B54"/>
    <w:rsid w:val="00E01F9E"/>
    <w:rsid w:val="00E0253F"/>
    <w:rsid w:val="00E02A8D"/>
    <w:rsid w:val="00E02CD6"/>
    <w:rsid w:val="00E02E69"/>
    <w:rsid w:val="00E03860"/>
    <w:rsid w:val="00E0404F"/>
    <w:rsid w:val="00E043EF"/>
    <w:rsid w:val="00E04C5D"/>
    <w:rsid w:val="00E052AF"/>
    <w:rsid w:val="00E05C70"/>
    <w:rsid w:val="00E05C72"/>
    <w:rsid w:val="00E061A3"/>
    <w:rsid w:val="00E06424"/>
    <w:rsid w:val="00E06603"/>
    <w:rsid w:val="00E06AE7"/>
    <w:rsid w:val="00E07251"/>
    <w:rsid w:val="00E073DC"/>
    <w:rsid w:val="00E07C6E"/>
    <w:rsid w:val="00E07DF6"/>
    <w:rsid w:val="00E07E62"/>
    <w:rsid w:val="00E101F6"/>
    <w:rsid w:val="00E10506"/>
    <w:rsid w:val="00E106CB"/>
    <w:rsid w:val="00E10BC6"/>
    <w:rsid w:val="00E10CC0"/>
    <w:rsid w:val="00E110B0"/>
    <w:rsid w:val="00E110DA"/>
    <w:rsid w:val="00E11417"/>
    <w:rsid w:val="00E11CE7"/>
    <w:rsid w:val="00E11E3F"/>
    <w:rsid w:val="00E11FB6"/>
    <w:rsid w:val="00E120D9"/>
    <w:rsid w:val="00E124A5"/>
    <w:rsid w:val="00E1275D"/>
    <w:rsid w:val="00E13261"/>
    <w:rsid w:val="00E13E04"/>
    <w:rsid w:val="00E13FB1"/>
    <w:rsid w:val="00E14060"/>
    <w:rsid w:val="00E143B8"/>
    <w:rsid w:val="00E14A18"/>
    <w:rsid w:val="00E14BD3"/>
    <w:rsid w:val="00E165D3"/>
    <w:rsid w:val="00E16687"/>
    <w:rsid w:val="00E16C8E"/>
    <w:rsid w:val="00E1794C"/>
    <w:rsid w:val="00E20978"/>
    <w:rsid w:val="00E2176E"/>
    <w:rsid w:val="00E21916"/>
    <w:rsid w:val="00E21979"/>
    <w:rsid w:val="00E229F5"/>
    <w:rsid w:val="00E230ED"/>
    <w:rsid w:val="00E23E27"/>
    <w:rsid w:val="00E23ECE"/>
    <w:rsid w:val="00E23F58"/>
    <w:rsid w:val="00E23F98"/>
    <w:rsid w:val="00E24430"/>
    <w:rsid w:val="00E246B6"/>
    <w:rsid w:val="00E2521F"/>
    <w:rsid w:val="00E252B4"/>
    <w:rsid w:val="00E260F5"/>
    <w:rsid w:val="00E263D1"/>
    <w:rsid w:val="00E264F5"/>
    <w:rsid w:val="00E265BB"/>
    <w:rsid w:val="00E269D0"/>
    <w:rsid w:val="00E26F22"/>
    <w:rsid w:val="00E27210"/>
    <w:rsid w:val="00E272B4"/>
    <w:rsid w:val="00E27421"/>
    <w:rsid w:val="00E2752A"/>
    <w:rsid w:val="00E278D4"/>
    <w:rsid w:val="00E27A45"/>
    <w:rsid w:val="00E3029E"/>
    <w:rsid w:val="00E30580"/>
    <w:rsid w:val="00E3091C"/>
    <w:rsid w:val="00E30C9A"/>
    <w:rsid w:val="00E316BA"/>
    <w:rsid w:val="00E318E3"/>
    <w:rsid w:val="00E31B04"/>
    <w:rsid w:val="00E31F0C"/>
    <w:rsid w:val="00E32805"/>
    <w:rsid w:val="00E332E5"/>
    <w:rsid w:val="00E338E2"/>
    <w:rsid w:val="00E33F0A"/>
    <w:rsid w:val="00E33F0E"/>
    <w:rsid w:val="00E342EA"/>
    <w:rsid w:val="00E3507F"/>
    <w:rsid w:val="00E350C0"/>
    <w:rsid w:val="00E35176"/>
    <w:rsid w:val="00E37CED"/>
    <w:rsid w:val="00E40872"/>
    <w:rsid w:val="00E40E56"/>
    <w:rsid w:val="00E41076"/>
    <w:rsid w:val="00E41B81"/>
    <w:rsid w:val="00E41B8F"/>
    <w:rsid w:val="00E4204B"/>
    <w:rsid w:val="00E43140"/>
    <w:rsid w:val="00E431A0"/>
    <w:rsid w:val="00E439E2"/>
    <w:rsid w:val="00E43C0E"/>
    <w:rsid w:val="00E43FB9"/>
    <w:rsid w:val="00E44C28"/>
    <w:rsid w:val="00E4561B"/>
    <w:rsid w:val="00E45A0B"/>
    <w:rsid w:val="00E45ABA"/>
    <w:rsid w:val="00E45FCC"/>
    <w:rsid w:val="00E46120"/>
    <w:rsid w:val="00E46914"/>
    <w:rsid w:val="00E46F70"/>
    <w:rsid w:val="00E46F95"/>
    <w:rsid w:val="00E47094"/>
    <w:rsid w:val="00E473BE"/>
    <w:rsid w:val="00E474B9"/>
    <w:rsid w:val="00E47B7B"/>
    <w:rsid w:val="00E47EC9"/>
    <w:rsid w:val="00E47EF8"/>
    <w:rsid w:val="00E5029F"/>
    <w:rsid w:val="00E5089E"/>
    <w:rsid w:val="00E50B6A"/>
    <w:rsid w:val="00E5172A"/>
    <w:rsid w:val="00E529CE"/>
    <w:rsid w:val="00E530AE"/>
    <w:rsid w:val="00E5340C"/>
    <w:rsid w:val="00E53541"/>
    <w:rsid w:val="00E53692"/>
    <w:rsid w:val="00E54090"/>
    <w:rsid w:val="00E546BC"/>
    <w:rsid w:val="00E54F23"/>
    <w:rsid w:val="00E55504"/>
    <w:rsid w:val="00E55589"/>
    <w:rsid w:val="00E55746"/>
    <w:rsid w:val="00E55AD6"/>
    <w:rsid w:val="00E55FA6"/>
    <w:rsid w:val="00E5665A"/>
    <w:rsid w:val="00E56A5A"/>
    <w:rsid w:val="00E5713C"/>
    <w:rsid w:val="00E57785"/>
    <w:rsid w:val="00E57A33"/>
    <w:rsid w:val="00E608F1"/>
    <w:rsid w:val="00E60DD0"/>
    <w:rsid w:val="00E60EE6"/>
    <w:rsid w:val="00E6117B"/>
    <w:rsid w:val="00E61A42"/>
    <w:rsid w:val="00E61D8E"/>
    <w:rsid w:val="00E62C9A"/>
    <w:rsid w:val="00E6353B"/>
    <w:rsid w:val="00E63595"/>
    <w:rsid w:val="00E63921"/>
    <w:rsid w:val="00E64233"/>
    <w:rsid w:val="00E64888"/>
    <w:rsid w:val="00E649AE"/>
    <w:rsid w:val="00E650EB"/>
    <w:rsid w:val="00E65C27"/>
    <w:rsid w:val="00E66D34"/>
    <w:rsid w:val="00E67437"/>
    <w:rsid w:val="00E67769"/>
    <w:rsid w:val="00E6777C"/>
    <w:rsid w:val="00E679A9"/>
    <w:rsid w:val="00E70D4F"/>
    <w:rsid w:val="00E70DAE"/>
    <w:rsid w:val="00E70DF7"/>
    <w:rsid w:val="00E70FD5"/>
    <w:rsid w:val="00E71676"/>
    <w:rsid w:val="00E71EC6"/>
    <w:rsid w:val="00E723CC"/>
    <w:rsid w:val="00E729CD"/>
    <w:rsid w:val="00E72A2A"/>
    <w:rsid w:val="00E731A4"/>
    <w:rsid w:val="00E731E9"/>
    <w:rsid w:val="00E733D5"/>
    <w:rsid w:val="00E7351B"/>
    <w:rsid w:val="00E73A04"/>
    <w:rsid w:val="00E73F56"/>
    <w:rsid w:val="00E7405C"/>
    <w:rsid w:val="00E7419A"/>
    <w:rsid w:val="00E745EA"/>
    <w:rsid w:val="00E749E0"/>
    <w:rsid w:val="00E7542E"/>
    <w:rsid w:val="00E75AD9"/>
    <w:rsid w:val="00E75D3A"/>
    <w:rsid w:val="00E75E07"/>
    <w:rsid w:val="00E76C6D"/>
    <w:rsid w:val="00E7704E"/>
    <w:rsid w:val="00E77844"/>
    <w:rsid w:val="00E77A9D"/>
    <w:rsid w:val="00E8073C"/>
    <w:rsid w:val="00E8112C"/>
    <w:rsid w:val="00E81FCD"/>
    <w:rsid w:val="00E82038"/>
    <w:rsid w:val="00E820B8"/>
    <w:rsid w:val="00E821E6"/>
    <w:rsid w:val="00E822ED"/>
    <w:rsid w:val="00E83038"/>
    <w:rsid w:val="00E831E3"/>
    <w:rsid w:val="00E839A9"/>
    <w:rsid w:val="00E844C6"/>
    <w:rsid w:val="00E845D2"/>
    <w:rsid w:val="00E84CE5"/>
    <w:rsid w:val="00E84DA1"/>
    <w:rsid w:val="00E850F5"/>
    <w:rsid w:val="00E860DB"/>
    <w:rsid w:val="00E8629F"/>
    <w:rsid w:val="00E8754F"/>
    <w:rsid w:val="00E87753"/>
    <w:rsid w:val="00E9016C"/>
    <w:rsid w:val="00E9031D"/>
    <w:rsid w:val="00E9035C"/>
    <w:rsid w:val="00E9076D"/>
    <w:rsid w:val="00E907DF"/>
    <w:rsid w:val="00E9080A"/>
    <w:rsid w:val="00E90BEB"/>
    <w:rsid w:val="00E90DE9"/>
    <w:rsid w:val="00E90FE4"/>
    <w:rsid w:val="00E91295"/>
    <w:rsid w:val="00E91350"/>
    <w:rsid w:val="00E917CD"/>
    <w:rsid w:val="00E91A3A"/>
    <w:rsid w:val="00E91BAD"/>
    <w:rsid w:val="00E92366"/>
    <w:rsid w:val="00E92714"/>
    <w:rsid w:val="00E929BF"/>
    <w:rsid w:val="00E92F0B"/>
    <w:rsid w:val="00E932B5"/>
    <w:rsid w:val="00E94194"/>
    <w:rsid w:val="00E9441F"/>
    <w:rsid w:val="00E9445C"/>
    <w:rsid w:val="00E944EA"/>
    <w:rsid w:val="00E94D1D"/>
    <w:rsid w:val="00E94F39"/>
    <w:rsid w:val="00E9560D"/>
    <w:rsid w:val="00E9596E"/>
    <w:rsid w:val="00E959EC"/>
    <w:rsid w:val="00E95EA3"/>
    <w:rsid w:val="00E96A1C"/>
    <w:rsid w:val="00E96C81"/>
    <w:rsid w:val="00E96CE0"/>
    <w:rsid w:val="00E970F7"/>
    <w:rsid w:val="00E9712E"/>
    <w:rsid w:val="00EA0B81"/>
    <w:rsid w:val="00EA0F05"/>
    <w:rsid w:val="00EA1491"/>
    <w:rsid w:val="00EA1548"/>
    <w:rsid w:val="00EA21C2"/>
    <w:rsid w:val="00EA284A"/>
    <w:rsid w:val="00EA2C5F"/>
    <w:rsid w:val="00EA392F"/>
    <w:rsid w:val="00EA3D5C"/>
    <w:rsid w:val="00EA3F2E"/>
    <w:rsid w:val="00EA4D2B"/>
    <w:rsid w:val="00EA4DF2"/>
    <w:rsid w:val="00EA5C07"/>
    <w:rsid w:val="00EA5CB9"/>
    <w:rsid w:val="00EA5E34"/>
    <w:rsid w:val="00EA6A97"/>
    <w:rsid w:val="00EA6E0A"/>
    <w:rsid w:val="00EA73A0"/>
    <w:rsid w:val="00EA7473"/>
    <w:rsid w:val="00EA7869"/>
    <w:rsid w:val="00EA7CC6"/>
    <w:rsid w:val="00EB0358"/>
    <w:rsid w:val="00EB082D"/>
    <w:rsid w:val="00EB1E8D"/>
    <w:rsid w:val="00EB23C9"/>
    <w:rsid w:val="00EB24B1"/>
    <w:rsid w:val="00EB2C8C"/>
    <w:rsid w:val="00EB2F9E"/>
    <w:rsid w:val="00EB586F"/>
    <w:rsid w:val="00EB5C36"/>
    <w:rsid w:val="00EB698B"/>
    <w:rsid w:val="00EB723A"/>
    <w:rsid w:val="00EB73AD"/>
    <w:rsid w:val="00EB784F"/>
    <w:rsid w:val="00EB7F1C"/>
    <w:rsid w:val="00EC0006"/>
    <w:rsid w:val="00EC07BE"/>
    <w:rsid w:val="00EC0964"/>
    <w:rsid w:val="00EC0E3A"/>
    <w:rsid w:val="00EC0EF0"/>
    <w:rsid w:val="00EC11C8"/>
    <w:rsid w:val="00EC16AB"/>
    <w:rsid w:val="00EC16B7"/>
    <w:rsid w:val="00EC1C6E"/>
    <w:rsid w:val="00EC2144"/>
    <w:rsid w:val="00EC2306"/>
    <w:rsid w:val="00EC243A"/>
    <w:rsid w:val="00EC251E"/>
    <w:rsid w:val="00EC30E8"/>
    <w:rsid w:val="00EC402C"/>
    <w:rsid w:val="00EC440B"/>
    <w:rsid w:val="00EC44F7"/>
    <w:rsid w:val="00EC48E3"/>
    <w:rsid w:val="00EC4983"/>
    <w:rsid w:val="00EC5027"/>
    <w:rsid w:val="00EC5106"/>
    <w:rsid w:val="00EC51F9"/>
    <w:rsid w:val="00EC5AF1"/>
    <w:rsid w:val="00EC617D"/>
    <w:rsid w:val="00EC6999"/>
    <w:rsid w:val="00EC6C6F"/>
    <w:rsid w:val="00EC702A"/>
    <w:rsid w:val="00EC72C2"/>
    <w:rsid w:val="00EC77D9"/>
    <w:rsid w:val="00EC7C82"/>
    <w:rsid w:val="00EC7F40"/>
    <w:rsid w:val="00ED0759"/>
    <w:rsid w:val="00ED0C12"/>
    <w:rsid w:val="00ED0F73"/>
    <w:rsid w:val="00ED1326"/>
    <w:rsid w:val="00ED154C"/>
    <w:rsid w:val="00ED15DB"/>
    <w:rsid w:val="00ED1E9E"/>
    <w:rsid w:val="00ED20FD"/>
    <w:rsid w:val="00ED2FB5"/>
    <w:rsid w:val="00ED3378"/>
    <w:rsid w:val="00ED3ADF"/>
    <w:rsid w:val="00ED42EA"/>
    <w:rsid w:val="00ED4535"/>
    <w:rsid w:val="00ED4BCD"/>
    <w:rsid w:val="00ED4D3B"/>
    <w:rsid w:val="00ED5486"/>
    <w:rsid w:val="00ED549C"/>
    <w:rsid w:val="00ED5ABF"/>
    <w:rsid w:val="00ED5F49"/>
    <w:rsid w:val="00ED5FD7"/>
    <w:rsid w:val="00ED6471"/>
    <w:rsid w:val="00ED6707"/>
    <w:rsid w:val="00ED6D05"/>
    <w:rsid w:val="00ED746E"/>
    <w:rsid w:val="00ED791A"/>
    <w:rsid w:val="00ED7B13"/>
    <w:rsid w:val="00ED7C58"/>
    <w:rsid w:val="00EE0DD9"/>
    <w:rsid w:val="00EE1929"/>
    <w:rsid w:val="00EE1BBB"/>
    <w:rsid w:val="00EE1C7C"/>
    <w:rsid w:val="00EE1CAB"/>
    <w:rsid w:val="00EE2128"/>
    <w:rsid w:val="00EE21D2"/>
    <w:rsid w:val="00EE2801"/>
    <w:rsid w:val="00EE2A41"/>
    <w:rsid w:val="00EE2E8F"/>
    <w:rsid w:val="00EE445E"/>
    <w:rsid w:val="00EE46F3"/>
    <w:rsid w:val="00EE4875"/>
    <w:rsid w:val="00EE566D"/>
    <w:rsid w:val="00EE59C5"/>
    <w:rsid w:val="00EE6735"/>
    <w:rsid w:val="00EE69FC"/>
    <w:rsid w:val="00EE6F47"/>
    <w:rsid w:val="00EE6F6A"/>
    <w:rsid w:val="00EE6F9E"/>
    <w:rsid w:val="00EF0E91"/>
    <w:rsid w:val="00EF0E92"/>
    <w:rsid w:val="00EF13E0"/>
    <w:rsid w:val="00EF16B4"/>
    <w:rsid w:val="00EF1770"/>
    <w:rsid w:val="00EF1B1A"/>
    <w:rsid w:val="00EF222D"/>
    <w:rsid w:val="00EF23A4"/>
    <w:rsid w:val="00EF2DD2"/>
    <w:rsid w:val="00EF3346"/>
    <w:rsid w:val="00EF3717"/>
    <w:rsid w:val="00EF3904"/>
    <w:rsid w:val="00EF46CA"/>
    <w:rsid w:val="00EF4A3C"/>
    <w:rsid w:val="00EF4BED"/>
    <w:rsid w:val="00EF531C"/>
    <w:rsid w:val="00EF57E7"/>
    <w:rsid w:val="00EF70D3"/>
    <w:rsid w:val="00F00B3D"/>
    <w:rsid w:val="00F00C6C"/>
    <w:rsid w:val="00F011B5"/>
    <w:rsid w:val="00F0141C"/>
    <w:rsid w:val="00F0170F"/>
    <w:rsid w:val="00F017B8"/>
    <w:rsid w:val="00F01D64"/>
    <w:rsid w:val="00F01FDD"/>
    <w:rsid w:val="00F02975"/>
    <w:rsid w:val="00F02DBB"/>
    <w:rsid w:val="00F0345D"/>
    <w:rsid w:val="00F03748"/>
    <w:rsid w:val="00F05165"/>
    <w:rsid w:val="00F0596E"/>
    <w:rsid w:val="00F06343"/>
    <w:rsid w:val="00F0687E"/>
    <w:rsid w:val="00F06988"/>
    <w:rsid w:val="00F0711E"/>
    <w:rsid w:val="00F0742A"/>
    <w:rsid w:val="00F07610"/>
    <w:rsid w:val="00F10532"/>
    <w:rsid w:val="00F11E38"/>
    <w:rsid w:val="00F123BE"/>
    <w:rsid w:val="00F1277C"/>
    <w:rsid w:val="00F12975"/>
    <w:rsid w:val="00F12E4A"/>
    <w:rsid w:val="00F13168"/>
    <w:rsid w:val="00F132ED"/>
    <w:rsid w:val="00F133BC"/>
    <w:rsid w:val="00F13813"/>
    <w:rsid w:val="00F14009"/>
    <w:rsid w:val="00F14383"/>
    <w:rsid w:val="00F144A5"/>
    <w:rsid w:val="00F14808"/>
    <w:rsid w:val="00F14CE3"/>
    <w:rsid w:val="00F14E13"/>
    <w:rsid w:val="00F15A03"/>
    <w:rsid w:val="00F1631E"/>
    <w:rsid w:val="00F165B7"/>
    <w:rsid w:val="00F166B4"/>
    <w:rsid w:val="00F1739A"/>
    <w:rsid w:val="00F17702"/>
    <w:rsid w:val="00F17DB6"/>
    <w:rsid w:val="00F201C7"/>
    <w:rsid w:val="00F2103E"/>
    <w:rsid w:val="00F21681"/>
    <w:rsid w:val="00F216BB"/>
    <w:rsid w:val="00F21C92"/>
    <w:rsid w:val="00F21EF4"/>
    <w:rsid w:val="00F221D8"/>
    <w:rsid w:val="00F23095"/>
    <w:rsid w:val="00F2325D"/>
    <w:rsid w:val="00F23936"/>
    <w:rsid w:val="00F23B2C"/>
    <w:rsid w:val="00F23C44"/>
    <w:rsid w:val="00F24454"/>
    <w:rsid w:val="00F2445D"/>
    <w:rsid w:val="00F24919"/>
    <w:rsid w:val="00F24B0F"/>
    <w:rsid w:val="00F25613"/>
    <w:rsid w:val="00F25A16"/>
    <w:rsid w:val="00F2693D"/>
    <w:rsid w:val="00F26A7E"/>
    <w:rsid w:val="00F27416"/>
    <w:rsid w:val="00F2760D"/>
    <w:rsid w:val="00F314F6"/>
    <w:rsid w:val="00F31809"/>
    <w:rsid w:val="00F31FE1"/>
    <w:rsid w:val="00F324E0"/>
    <w:rsid w:val="00F3266A"/>
    <w:rsid w:val="00F32684"/>
    <w:rsid w:val="00F32798"/>
    <w:rsid w:val="00F338C1"/>
    <w:rsid w:val="00F3411C"/>
    <w:rsid w:val="00F3443B"/>
    <w:rsid w:val="00F344AA"/>
    <w:rsid w:val="00F34B99"/>
    <w:rsid w:val="00F35046"/>
    <w:rsid w:val="00F35470"/>
    <w:rsid w:val="00F354B3"/>
    <w:rsid w:val="00F355F6"/>
    <w:rsid w:val="00F359A7"/>
    <w:rsid w:val="00F35C12"/>
    <w:rsid w:val="00F35FEC"/>
    <w:rsid w:val="00F366DD"/>
    <w:rsid w:val="00F36799"/>
    <w:rsid w:val="00F36962"/>
    <w:rsid w:val="00F36D3D"/>
    <w:rsid w:val="00F37438"/>
    <w:rsid w:val="00F3746C"/>
    <w:rsid w:val="00F3759E"/>
    <w:rsid w:val="00F376CE"/>
    <w:rsid w:val="00F37B31"/>
    <w:rsid w:val="00F4062C"/>
    <w:rsid w:val="00F41145"/>
    <w:rsid w:val="00F41160"/>
    <w:rsid w:val="00F41762"/>
    <w:rsid w:val="00F4201A"/>
    <w:rsid w:val="00F42D28"/>
    <w:rsid w:val="00F43A28"/>
    <w:rsid w:val="00F44252"/>
    <w:rsid w:val="00F44269"/>
    <w:rsid w:val="00F448D7"/>
    <w:rsid w:val="00F44BE9"/>
    <w:rsid w:val="00F44F28"/>
    <w:rsid w:val="00F4539E"/>
    <w:rsid w:val="00F45F36"/>
    <w:rsid w:val="00F46352"/>
    <w:rsid w:val="00F46EAA"/>
    <w:rsid w:val="00F50376"/>
    <w:rsid w:val="00F52527"/>
    <w:rsid w:val="00F5289A"/>
    <w:rsid w:val="00F52A81"/>
    <w:rsid w:val="00F5313F"/>
    <w:rsid w:val="00F531B2"/>
    <w:rsid w:val="00F533AA"/>
    <w:rsid w:val="00F53875"/>
    <w:rsid w:val="00F53969"/>
    <w:rsid w:val="00F53A51"/>
    <w:rsid w:val="00F5440D"/>
    <w:rsid w:val="00F5470A"/>
    <w:rsid w:val="00F5488E"/>
    <w:rsid w:val="00F54DF7"/>
    <w:rsid w:val="00F55174"/>
    <w:rsid w:val="00F55673"/>
    <w:rsid w:val="00F55978"/>
    <w:rsid w:val="00F5635A"/>
    <w:rsid w:val="00F568C6"/>
    <w:rsid w:val="00F56914"/>
    <w:rsid w:val="00F56930"/>
    <w:rsid w:val="00F57500"/>
    <w:rsid w:val="00F578A2"/>
    <w:rsid w:val="00F57A4B"/>
    <w:rsid w:val="00F60C12"/>
    <w:rsid w:val="00F61065"/>
    <w:rsid w:val="00F61C23"/>
    <w:rsid w:val="00F62133"/>
    <w:rsid w:val="00F647AD"/>
    <w:rsid w:val="00F647BA"/>
    <w:rsid w:val="00F64EAE"/>
    <w:rsid w:val="00F650BE"/>
    <w:rsid w:val="00F6575D"/>
    <w:rsid w:val="00F65CA1"/>
    <w:rsid w:val="00F66616"/>
    <w:rsid w:val="00F66725"/>
    <w:rsid w:val="00F667AE"/>
    <w:rsid w:val="00F668AA"/>
    <w:rsid w:val="00F66A8C"/>
    <w:rsid w:val="00F66BFD"/>
    <w:rsid w:val="00F66FD1"/>
    <w:rsid w:val="00F6743A"/>
    <w:rsid w:val="00F67829"/>
    <w:rsid w:val="00F67D90"/>
    <w:rsid w:val="00F704A1"/>
    <w:rsid w:val="00F709EC"/>
    <w:rsid w:val="00F71596"/>
    <w:rsid w:val="00F718C7"/>
    <w:rsid w:val="00F71B1B"/>
    <w:rsid w:val="00F720CB"/>
    <w:rsid w:val="00F7230C"/>
    <w:rsid w:val="00F72B8D"/>
    <w:rsid w:val="00F72D45"/>
    <w:rsid w:val="00F72F3C"/>
    <w:rsid w:val="00F73501"/>
    <w:rsid w:val="00F73D28"/>
    <w:rsid w:val="00F74FEA"/>
    <w:rsid w:val="00F7509B"/>
    <w:rsid w:val="00F756EC"/>
    <w:rsid w:val="00F758F8"/>
    <w:rsid w:val="00F75A4B"/>
    <w:rsid w:val="00F7602F"/>
    <w:rsid w:val="00F7626A"/>
    <w:rsid w:val="00F77406"/>
    <w:rsid w:val="00F77538"/>
    <w:rsid w:val="00F77608"/>
    <w:rsid w:val="00F77970"/>
    <w:rsid w:val="00F77D3F"/>
    <w:rsid w:val="00F80A90"/>
    <w:rsid w:val="00F80D23"/>
    <w:rsid w:val="00F80EA8"/>
    <w:rsid w:val="00F8177F"/>
    <w:rsid w:val="00F81AE1"/>
    <w:rsid w:val="00F82024"/>
    <w:rsid w:val="00F82737"/>
    <w:rsid w:val="00F82AB4"/>
    <w:rsid w:val="00F82B4B"/>
    <w:rsid w:val="00F82BE1"/>
    <w:rsid w:val="00F82D4A"/>
    <w:rsid w:val="00F83580"/>
    <w:rsid w:val="00F83B0A"/>
    <w:rsid w:val="00F842F8"/>
    <w:rsid w:val="00F84BE2"/>
    <w:rsid w:val="00F84CF9"/>
    <w:rsid w:val="00F85976"/>
    <w:rsid w:val="00F85EC8"/>
    <w:rsid w:val="00F85F15"/>
    <w:rsid w:val="00F87194"/>
    <w:rsid w:val="00F8746B"/>
    <w:rsid w:val="00F87738"/>
    <w:rsid w:val="00F87912"/>
    <w:rsid w:val="00F87F81"/>
    <w:rsid w:val="00F90DBC"/>
    <w:rsid w:val="00F9114C"/>
    <w:rsid w:val="00F919F0"/>
    <w:rsid w:val="00F91C56"/>
    <w:rsid w:val="00F920A5"/>
    <w:rsid w:val="00F93607"/>
    <w:rsid w:val="00F9394C"/>
    <w:rsid w:val="00F9448E"/>
    <w:rsid w:val="00F94813"/>
    <w:rsid w:val="00F95F9D"/>
    <w:rsid w:val="00F9625D"/>
    <w:rsid w:val="00F96AD6"/>
    <w:rsid w:val="00F97651"/>
    <w:rsid w:val="00F97ED6"/>
    <w:rsid w:val="00F97EEE"/>
    <w:rsid w:val="00FA0833"/>
    <w:rsid w:val="00FA08EE"/>
    <w:rsid w:val="00FA0F19"/>
    <w:rsid w:val="00FA1D16"/>
    <w:rsid w:val="00FA1E32"/>
    <w:rsid w:val="00FA1F68"/>
    <w:rsid w:val="00FA2592"/>
    <w:rsid w:val="00FA346A"/>
    <w:rsid w:val="00FA35F0"/>
    <w:rsid w:val="00FA3630"/>
    <w:rsid w:val="00FA3A6B"/>
    <w:rsid w:val="00FA3B12"/>
    <w:rsid w:val="00FA3FED"/>
    <w:rsid w:val="00FA5040"/>
    <w:rsid w:val="00FA569D"/>
    <w:rsid w:val="00FA5FC5"/>
    <w:rsid w:val="00FA6268"/>
    <w:rsid w:val="00FA6812"/>
    <w:rsid w:val="00FA79FC"/>
    <w:rsid w:val="00FA7C2C"/>
    <w:rsid w:val="00FB004F"/>
    <w:rsid w:val="00FB0055"/>
    <w:rsid w:val="00FB0A23"/>
    <w:rsid w:val="00FB0AB3"/>
    <w:rsid w:val="00FB0F47"/>
    <w:rsid w:val="00FB1058"/>
    <w:rsid w:val="00FB14D1"/>
    <w:rsid w:val="00FB1EC7"/>
    <w:rsid w:val="00FB28CA"/>
    <w:rsid w:val="00FB3428"/>
    <w:rsid w:val="00FB3458"/>
    <w:rsid w:val="00FB42CF"/>
    <w:rsid w:val="00FB4C20"/>
    <w:rsid w:val="00FB4E14"/>
    <w:rsid w:val="00FB5164"/>
    <w:rsid w:val="00FB568A"/>
    <w:rsid w:val="00FB56D3"/>
    <w:rsid w:val="00FB59D6"/>
    <w:rsid w:val="00FB5E82"/>
    <w:rsid w:val="00FB5F4A"/>
    <w:rsid w:val="00FB6019"/>
    <w:rsid w:val="00FB6964"/>
    <w:rsid w:val="00FB6C48"/>
    <w:rsid w:val="00FB74AC"/>
    <w:rsid w:val="00FC0295"/>
    <w:rsid w:val="00FC0552"/>
    <w:rsid w:val="00FC0900"/>
    <w:rsid w:val="00FC0F12"/>
    <w:rsid w:val="00FC14A1"/>
    <w:rsid w:val="00FC223B"/>
    <w:rsid w:val="00FC282E"/>
    <w:rsid w:val="00FC3473"/>
    <w:rsid w:val="00FC375F"/>
    <w:rsid w:val="00FC37F3"/>
    <w:rsid w:val="00FC43D7"/>
    <w:rsid w:val="00FC45FF"/>
    <w:rsid w:val="00FC4742"/>
    <w:rsid w:val="00FC4B08"/>
    <w:rsid w:val="00FC4C11"/>
    <w:rsid w:val="00FC4ECD"/>
    <w:rsid w:val="00FC582D"/>
    <w:rsid w:val="00FC5F5C"/>
    <w:rsid w:val="00FC7555"/>
    <w:rsid w:val="00FC7735"/>
    <w:rsid w:val="00FC783D"/>
    <w:rsid w:val="00FD031D"/>
    <w:rsid w:val="00FD06A6"/>
    <w:rsid w:val="00FD124D"/>
    <w:rsid w:val="00FD1E0B"/>
    <w:rsid w:val="00FD2593"/>
    <w:rsid w:val="00FD3784"/>
    <w:rsid w:val="00FD49EA"/>
    <w:rsid w:val="00FD51CC"/>
    <w:rsid w:val="00FD58F1"/>
    <w:rsid w:val="00FD5B4C"/>
    <w:rsid w:val="00FD5B92"/>
    <w:rsid w:val="00FD5EC0"/>
    <w:rsid w:val="00FD5FBA"/>
    <w:rsid w:val="00FD60FE"/>
    <w:rsid w:val="00FD62B9"/>
    <w:rsid w:val="00FD72DC"/>
    <w:rsid w:val="00FD7506"/>
    <w:rsid w:val="00FD7E80"/>
    <w:rsid w:val="00FD7F68"/>
    <w:rsid w:val="00FE0134"/>
    <w:rsid w:val="00FE1743"/>
    <w:rsid w:val="00FE1937"/>
    <w:rsid w:val="00FE195D"/>
    <w:rsid w:val="00FE2303"/>
    <w:rsid w:val="00FE2880"/>
    <w:rsid w:val="00FE3089"/>
    <w:rsid w:val="00FE32AE"/>
    <w:rsid w:val="00FE35D1"/>
    <w:rsid w:val="00FE3D35"/>
    <w:rsid w:val="00FE4227"/>
    <w:rsid w:val="00FE45A9"/>
    <w:rsid w:val="00FE46E0"/>
    <w:rsid w:val="00FE55E3"/>
    <w:rsid w:val="00FE5774"/>
    <w:rsid w:val="00FE64A7"/>
    <w:rsid w:val="00FE7635"/>
    <w:rsid w:val="00FF06F9"/>
    <w:rsid w:val="00FF079E"/>
    <w:rsid w:val="00FF0C81"/>
    <w:rsid w:val="00FF0D83"/>
    <w:rsid w:val="00FF2A4F"/>
    <w:rsid w:val="00FF2E02"/>
    <w:rsid w:val="00FF31DC"/>
    <w:rsid w:val="00FF3AD8"/>
    <w:rsid w:val="00FF4120"/>
    <w:rsid w:val="00FF412E"/>
    <w:rsid w:val="00FF4A32"/>
    <w:rsid w:val="00FF4BB9"/>
    <w:rsid w:val="00FF52CB"/>
    <w:rsid w:val="00FF5612"/>
    <w:rsid w:val="00FF58A7"/>
    <w:rsid w:val="00FF592D"/>
    <w:rsid w:val="00FF609A"/>
    <w:rsid w:val="00FF627B"/>
    <w:rsid w:val="00FF6691"/>
    <w:rsid w:val="00FF6903"/>
    <w:rsid w:val="00FF6EAB"/>
    <w:rsid w:val="00FF72CC"/>
    <w:rsid w:val="01E6179A"/>
    <w:rsid w:val="020A123E"/>
    <w:rsid w:val="0211E62C"/>
    <w:rsid w:val="02814F57"/>
    <w:rsid w:val="02E016DB"/>
    <w:rsid w:val="03A5E29F"/>
    <w:rsid w:val="03A89F3D"/>
    <w:rsid w:val="06536DD8"/>
    <w:rsid w:val="06DD00BF"/>
    <w:rsid w:val="06DD8361"/>
    <w:rsid w:val="07EA6EB1"/>
    <w:rsid w:val="08268A9C"/>
    <w:rsid w:val="083FEF67"/>
    <w:rsid w:val="089CEA75"/>
    <w:rsid w:val="0975E143"/>
    <w:rsid w:val="097EF5FF"/>
    <w:rsid w:val="0A3C2AE6"/>
    <w:rsid w:val="0A8BBABC"/>
    <w:rsid w:val="0C9C1544"/>
    <w:rsid w:val="0CC11CD7"/>
    <w:rsid w:val="0CD5157B"/>
    <w:rsid w:val="0DBA1010"/>
    <w:rsid w:val="0DF18F69"/>
    <w:rsid w:val="0F78216B"/>
    <w:rsid w:val="1029C69C"/>
    <w:rsid w:val="105EF1B6"/>
    <w:rsid w:val="10FFD8B9"/>
    <w:rsid w:val="11542DF6"/>
    <w:rsid w:val="11A9C670"/>
    <w:rsid w:val="11E6D1AD"/>
    <w:rsid w:val="12706BAD"/>
    <w:rsid w:val="127B0553"/>
    <w:rsid w:val="1294722E"/>
    <w:rsid w:val="1349EEC3"/>
    <w:rsid w:val="141D93C8"/>
    <w:rsid w:val="142CABCB"/>
    <w:rsid w:val="1537AD25"/>
    <w:rsid w:val="15690C77"/>
    <w:rsid w:val="16698929"/>
    <w:rsid w:val="166EBA07"/>
    <w:rsid w:val="16E9DEBC"/>
    <w:rsid w:val="18D11E7A"/>
    <w:rsid w:val="19398730"/>
    <w:rsid w:val="1988A585"/>
    <w:rsid w:val="1A99C7FF"/>
    <w:rsid w:val="1C0C1AAF"/>
    <w:rsid w:val="1C12D70D"/>
    <w:rsid w:val="1E547926"/>
    <w:rsid w:val="1E91ABB9"/>
    <w:rsid w:val="1F1387E2"/>
    <w:rsid w:val="1F27E7DD"/>
    <w:rsid w:val="1F523FBD"/>
    <w:rsid w:val="1F551B58"/>
    <w:rsid w:val="1FE1A0AA"/>
    <w:rsid w:val="20755FDD"/>
    <w:rsid w:val="21430A9A"/>
    <w:rsid w:val="21B98D7C"/>
    <w:rsid w:val="23A55F82"/>
    <w:rsid w:val="23C190D2"/>
    <w:rsid w:val="241DDFB8"/>
    <w:rsid w:val="245A8D13"/>
    <w:rsid w:val="248B17FC"/>
    <w:rsid w:val="2496F3F9"/>
    <w:rsid w:val="2572F204"/>
    <w:rsid w:val="26BF2BC3"/>
    <w:rsid w:val="26DB9868"/>
    <w:rsid w:val="28A33E71"/>
    <w:rsid w:val="290C57DE"/>
    <w:rsid w:val="2A315FD0"/>
    <w:rsid w:val="2A3F0ED2"/>
    <w:rsid w:val="2A8AE2E3"/>
    <w:rsid w:val="2B384040"/>
    <w:rsid w:val="2B44DCC8"/>
    <w:rsid w:val="2BB8142C"/>
    <w:rsid w:val="2BEF5A71"/>
    <w:rsid w:val="2CBDFCAA"/>
    <w:rsid w:val="2D2E6D47"/>
    <w:rsid w:val="2E679D77"/>
    <w:rsid w:val="2EF67549"/>
    <w:rsid w:val="2FB5ED30"/>
    <w:rsid w:val="2FDBD51C"/>
    <w:rsid w:val="30BD0AA1"/>
    <w:rsid w:val="337EB9BA"/>
    <w:rsid w:val="33942332"/>
    <w:rsid w:val="342FFB52"/>
    <w:rsid w:val="34EA2046"/>
    <w:rsid w:val="36921065"/>
    <w:rsid w:val="377847FA"/>
    <w:rsid w:val="37CC324F"/>
    <w:rsid w:val="390EFC89"/>
    <w:rsid w:val="3A87FB98"/>
    <w:rsid w:val="3AF8AC70"/>
    <w:rsid w:val="3AF9AAD3"/>
    <w:rsid w:val="3B7BEAC8"/>
    <w:rsid w:val="3BB9FB87"/>
    <w:rsid w:val="3CEA28E0"/>
    <w:rsid w:val="3D688F84"/>
    <w:rsid w:val="3D9993E7"/>
    <w:rsid w:val="3DB29506"/>
    <w:rsid w:val="3DFEEF6A"/>
    <w:rsid w:val="3EF0DD93"/>
    <w:rsid w:val="3F02068D"/>
    <w:rsid w:val="40033E55"/>
    <w:rsid w:val="40471958"/>
    <w:rsid w:val="414571D4"/>
    <w:rsid w:val="41915FB4"/>
    <w:rsid w:val="42D9F03A"/>
    <w:rsid w:val="42F29CCA"/>
    <w:rsid w:val="4413364E"/>
    <w:rsid w:val="45B4A0A0"/>
    <w:rsid w:val="46727FD9"/>
    <w:rsid w:val="469CBE3E"/>
    <w:rsid w:val="4A6EC99E"/>
    <w:rsid w:val="4A7034FC"/>
    <w:rsid w:val="4AB6D5AD"/>
    <w:rsid w:val="4B8CCBAA"/>
    <w:rsid w:val="4B94FD13"/>
    <w:rsid w:val="4C557E6C"/>
    <w:rsid w:val="4E126A84"/>
    <w:rsid w:val="4EE10485"/>
    <w:rsid w:val="4F6B20F3"/>
    <w:rsid w:val="522065E9"/>
    <w:rsid w:val="52309CE9"/>
    <w:rsid w:val="534003DE"/>
    <w:rsid w:val="53DC9256"/>
    <w:rsid w:val="53FB5804"/>
    <w:rsid w:val="5453A209"/>
    <w:rsid w:val="54A15CE7"/>
    <w:rsid w:val="589D6782"/>
    <w:rsid w:val="593782F3"/>
    <w:rsid w:val="598D6081"/>
    <w:rsid w:val="59C831EB"/>
    <w:rsid w:val="5A6026B8"/>
    <w:rsid w:val="5B14054A"/>
    <w:rsid w:val="5B22C180"/>
    <w:rsid w:val="5BEDB890"/>
    <w:rsid w:val="5C3D5AF3"/>
    <w:rsid w:val="5C4EB492"/>
    <w:rsid w:val="5C850338"/>
    <w:rsid w:val="5C85277B"/>
    <w:rsid w:val="5CAFD5AB"/>
    <w:rsid w:val="5CFFD2AD"/>
    <w:rsid w:val="5D5244B9"/>
    <w:rsid w:val="5E55D9ED"/>
    <w:rsid w:val="5E9346F5"/>
    <w:rsid w:val="5E9BA30E"/>
    <w:rsid w:val="5F19E735"/>
    <w:rsid w:val="5FD92FF3"/>
    <w:rsid w:val="6037736F"/>
    <w:rsid w:val="60CA8FC6"/>
    <w:rsid w:val="60E2F415"/>
    <w:rsid w:val="60EEC777"/>
    <w:rsid w:val="61F6D9B0"/>
    <w:rsid w:val="62612955"/>
    <w:rsid w:val="62E365BD"/>
    <w:rsid w:val="636E53E6"/>
    <w:rsid w:val="63C0CBA9"/>
    <w:rsid w:val="63E0868F"/>
    <w:rsid w:val="65624C63"/>
    <w:rsid w:val="668E40B4"/>
    <w:rsid w:val="66E60C49"/>
    <w:rsid w:val="66E9990F"/>
    <w:rsid w:val="672BAB8C"/>
    <w:rsid w:val="67686300"/>
    <w:rsid w:val="68ACAC3E"/>
    <w:rsid w:val="68DA0B0E"/>
    <w:rsid w:val="6C48FE8B"/>
    <w:rsid w:val="6D511643"/>
    <w:rsid w:val="6DBB2137"/>
    <w:rsid w:val="6DE2E20B"/>
    <w:rsid w:val="6E5FB85F"/>
    <w:rsid w:val="6F10A072"/>
    <w:rsid w:val="6FFACFBB"/>
    <w:rsid w:val="7012566B"/>
    <w:rsid w:val="701AB4AD"/>
    <w:rsid w:val="702D69B0"/>
    <w:rsid w:val="727BBFE3"/>
    <w:rsid w:val="7421B1D5"/>
    <w:rsid w:val="751A3CC7"/>
    <w:rsid w:val="754C8B80"/>
    <w:rsid w:val="76FCAF45"/>
    <w:rsid w:val="7700030B"/>
    <w:rsid w:val="774F3106"/>
    <w:rsid w:val="78E88A4E"/>
    <w:rsid w:val="791DF336"/>
    <w:rsid w:val="792D9DE3"/>
    <w:rsid w:val="7A0EB577"/>
    <w:rsid w:val="7AE9E502"/>
    <w:rsid w:val="7C140861"/>
    <w:rsid w:val="7D113EFF"/>
    <w:rsid w:val="7D19F0F1"/>
    <w:rsid w:val="7D3A8DE3"/>
    <w:rsid w:val="7E8C5C6B"/>
    <w:rsid w:val="7F91863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8193"/>
    <o:shapelayout v:ext="edit">
      <o:idmap v:ext="edit" data="1"/>
    </o:shapelayout>
  </w:shapeDefaults>
  <w:decimalSymbol w:val="."/>
  <w:listSeparator w:val=","/>
  <w14:docId w14:val="591AEDFA"/>
  <w15:chartTrackingRefBased/>
  <w15:docId w15:val="{316E07B9-C252-4DE8-917D-ACB3CEFAF00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AU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85A3E"/>
    <w:pPr>
      <w:spacing w:after="240"/>
    </w:pPr>
    <w:rPr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784D09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E4C75"/>
    <w:pPr>
      <w:keepNext/>
      <w:keepLines/>
      <w:spacing w:before="120" w:after="12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0E4C75"/>
    <w:pPr>
      <w:keepNext/>
      <w:keepLines/>
      <w:spacing w:before="120" w:after="12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527A2D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527A2D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527A2D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527A2D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527A2D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527A2D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84D09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styleId="CommentReference">
    <w:name w:val="annotation reference"/>
    <w:basedOn w:val="DefaultParagraphFont"/>
    <w:uiPriority w:val="99"/>
    <w:semiHidden/>
    <w:unhideWhenUsed/>
    <w:rsid w:val="00166E9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B85A3E"/>
    <w:pPr>
      <w:spacing w:line="240" w:lineRule="auto"/>
    </w:pPr>
    <w:rPr>
      <w:rFonts w:ascii="Times New Roman" w:hAnsi="Times New Roman"/>
      <w:sz w:val="20"/>
      <w:szCs w:val="20"/>
      <w:lang w:val="en-GB"/>
    </w:rPr>
  </w:style>
  <w:style w:type="character" w:customStyle="1" w:styleId="CommentTextChar">
    <w:name w:val="Comment Text Char"/>
    <w:basedOn w:val="DefaultParagraphFont"/>
    <w:link w:val="CommentText"/>
    <w:uiPriority w:val="99"/>
    <w:rsid w:val="00B85A3E"/>
    <w:rPr>
      <w:rFonts w:ascii="Times New Roman" w:hAnsi="Times New Roman"/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66E9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66E9C"/>
    <w:rPr>
      <w:rFonts w:ascii="Times New Roman" w:hAnsi="Times New Roman"/>
      <w:b/>
      <w:bCs/>
      <w:sz w:val="20"/>
      <w:szCs w:val="2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5531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55314"/>
    <w:rPr>
      <w:rFonts w:ascii="Segoe UI" w:hAnsi="Segoe UI" w:cs="Segoe UI"/>
      <w:sz w:val="18"/>
      <w:szCs w:val="18"/>
    </w:rPr>
  </w:style>
  <w:style w:type="character" w:customStyle="1" w:styleId="Heading2Char">
    <w:name w:val="Heading 2 Char"/>
    <w:basedOn w:val="DefaultParagraphFont"/>
    <w:link w:val="Heading2"/>
    <w:uiPriority w:val="9"/>
    <w:rsid w:val="000E4C75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E10CC0"/>
  </w:style>
  <w:style w:type="character" w:customStyle="1" w:styleId="DateChar">
    <w:name w:val="Date Char"/>
    <w:basedOn w:val="DefaultParagraphFont"/>
    <w:link w:val="Date"/>
    <w:uiPriority w:val="99"/>
    <w:semiHidden/>
    <w:rsid w:val="00E10CC0"/>
  </w:style>
  <w:style w:type="character" w:customStyle="1" w:styleId="Heading3Char">
    <w:name w:val="Heading 3 Char"/>
    <w:basedOn w:val="DefaultParagraphFont"/>
    <w:link w:val="Heading3"/>
    <w:uiPriority w:val="9"/>
    <w:rsid w:val="000E4C75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table" w:styleId="TableGrid">
    <w:name w:val="Table Grid"/>
    <w:basedOn w:val="TableNormal"/>
    <w:uiPriority w:val="39"/>
    <w:rsid w:val="00E106C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055E0F"/>
    <w:rPr>
      <w:color w:val="808080"/>
    </w:rPr>
  </w:style>
  <w:style w:type="paragraph" w:customStyle="1" w:styleId="CitaviBibliographyEntry">
    <w:name w:val="Citavi Bibliography Entry"/>
    <w:basedOn w:val="Normal"/>
    <w:link w:val="CitaviBibliographyEntryChar"/>
    <w:uiPriority w:val="99"/>
    <w:rsid w:val="00527A2D"/>
    <w:pPr>
      <w:tabs>
        <w:tab w:val="left" w:pos="283"/>
      </w:tabs>
      <w:spacing w:after="60"/>
      <w:ind w:left="283" w:hanging="283"/>
    </w:pPr>
  </w:style>
  <w:style w:type="character" w:customStyle="1" w:styleId="CitaviBibliographyEntryChar">
    <w:name w:val="Citavi Bibliography Entry Char"/>
    <w:basedOn w:val="DefaultParagraphFont"/>
    <w:link w:val="CitaviBibliographyEntry"/>
    <w:uiPriority w:val="99"/>
    <w:rsid w:val="00527A2D"/>
    <w:rPr>
      <w:lang w:val="en-US"/>
    </w:rPr>
  </w:style>
  <w:style w:type="paragraph" w:customStyle="1" w:styleId="CitaviBibliographyHeading">
    <w:name w:val="Citavi Bibliography Heading"/>
    <w:basedOn w:val="Heading1"/>
    <w:link w:val="CitaviBibliographyHeadingChar"/>
    <w:uiPriority w:val="99"/>
    <w:rsid w:val="00527A2D"/>
  </w:style>
  <w:style w:type="character" w:customStyle="1" w:styleId="CitaviBibliographyHeadingChar">
    <w:name w:val="Citavi Bibliography Heading Char"/>
    <w:basedOn w:val="DefaultParagraphFont"/>
    <w:link w:val="CitaviBibliographyHeading"/>
    <w:uiPriority w:val="99"/>
    <w:rsid w:val="00527A2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en-US"/>
    </w:rPr>
  </w:style>
  <w:style w:type="paragraph" w:customStyle="1" w:styleId="CitaviChapterBibliographyHeading">
    <w:name w:val="Citavi Chapter Bibliography Heading"/>
    <w:basedOn w:val="Heading2"/>
    <w:link w:val="CitaviChapterBibliographyHeadingChar"/>
    <w:uiPriority w:val="99"/>
    <w:rsid w:val="00527A2D"/>
  </w:style>
  <w:style w:type="character" w:customStyle="1" w:styleId="CitaviChapterBibliographyHeadingChar">
    <w:name w:val="Citavi Chapter Bibliography Heading Char"/>
    <w:basedOn w:val="DefaultParagraphFont"/>
    <w:link w:val="CitaviChapterBibliographyHeading"/>
    <w:uiPriority w:val="99"/>
    <w:rsid w:val="00527A2D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customStyle="1" w:styleId="CitaviBibliographySubheading1">
    <w:name w:val="Citavi Bibliography Subheading 1"/>
    <w:basedOn w:val="Heading2"/>
    <w:link w:val="CitaviBibliographySubheading1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1Char">
    <w:name w:val="Citavi Bibliography Subheading 1 Char"/>
    <w:basedOn w:val="DefaultParagraphFont"/>
    <w:link w:val="CitaviBibliographySubheading1"/>
    <w:uiPriority w:val="99"/>
    <w:rsid w:val="00527A2D"/>
    <w:rPr>
      <w:rFonts w:ascii="Calibri" w:eastAsiaTheme="majorEastAsia" w:hAnsi="Calibri" w:cs="Calibri"/>
      <w:color w:val="2F5496" w:themeColor="accent1" w:themeShade="BF"/>
      <w:sz w:val="26"/>
      <w:szCs w:val="26"/>
      <w:lang w:val="en-US"/>
    </w:rPr>
  </w:style>
  <w:style w:type="paragraph" w:customStyle="1" w:styleId="CitaviBibliographySubheading2">
    <w:name w:val="Citavi Bibliography Subheading 2"/>
    <w:basedOn w:val="Heading3"/>
    <w:link w:val="CitaviBibliographySubheading2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2Char">
    <w:name w:val="Citavi Bibliography Subheading 2 Char"/>
    <w:basedOn w:val="DefaultParagraphFont"/>
    <w:link w:val="CitaviBibliographySubheading2"/>
    <w:uiPriority w:val="99"/>
    <w:rsid w:val="00527A2D"/>
    <w:rPr>
      <w:rFonts w:ascii="Calibri" w:eastAsiaTheme="majorEastAsia" w:hAnsi="Calibri" w:cs="Calibri"/>
      <w:color w:val="1F3763" w:themeColor="accent1" w:themeShade="7F"/>
      <w:sz w:val="24"/>
      <w:szCs w:val="24"/>
      <w:lang w:val="en-US"/>
    </w:rPr>
  </w:style>
  <w:style w:type="paragraph" w:customStyle="1" w:styleId="CitaviBibliographySubheading3">
    <w:name w:val="Citavi Bibliography Subheading 3"/>
    <w:basedOn w:val="Heading4"/>
    <w:link w:val="CitaviBibliographySubheading3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3Char">
    <w:name w:val="Citavi Bibliography Subheading 3 Char"/>
    <w:basedOn w:val="DefaultParagraphFont"/>
    <w:link w:val="CitaviBibliographySubheading3"/>
    <w:uiPriority w:val="99"/>
    <w:rsid w:val="00527A2D"/>
    <w:rPr>
      <w:rFonts w:ascii="Calibri" w:eastAsiaTheme="majorEastAsia" w:hAnsi="Calibri" w:cs="Calibri"/>
      <w:i/>
      <w:iCs/>
      <w:color w:val="2F5496" w:themeColor="accent1" w:themeShade="BF"/>
      <w:lang w:val="en-US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527A2D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customStyle="1" w:styleId="CitaviBibliographySubheading4">
    <w:name w:val="Citavi Bibliography Subheading 4"/>
    <w:basedOn w:val="Heading5"/>
    <w:link w:val="CitaviBibliographySubheading4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4Char">
    <w:name w:val="Citavi Bibliography Subheading 4 Char"/>
    <w:basedOn w:val="DefaultParagraphFont"/>
    <w:link w:val="CitaviBibliographySubheading4"/>
    <w:uiPriority w:val="99"/>
    <w:rsid w:val="00527A2D"/>
    <w:rPr>
      <w:rFonts w:ascii="Calibri" w:eastAsiaTheme="majorEastAsia" w:hAnsi="Calibri" w:cs="Calibri"/>
      <w:color w:val="2F5496" w:themeColor="accent1" w:themeShade="BF"/>
      <w:lang w:val="en-US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527A2D"/>
    <w:rPr>
      <w:rFonts w:asciiTheme="majorHAnsi" w:eastAsiaTheme="majorEastAsia" w:hAnsiTheme="majorHAnsi" w:cstheme="majorBidi"/>
      <w:color w:val="2F5496" w:themeColor="accent1" w:themeShade="BF"/>
    </w:rPr>
  </w:style>
  <w:style w:type="paragraph" w:customStyle="1" w:styleId="CitaviBibliographySubheading5">
    <w:name w:val="Citavi Bibliography Subheading 5"/>
    <w:basedOn w:val="Heading6"/>
    <w:link w:val="CitaviBibliographySubheading5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5Char">
    <w:name w:val="Citavi Bibliography Subheading 5 Char"/>
    <w:basedOn w:val="DefaultParagraphFont"/>
    <w:link w:val="CitaviBibliographySubheading5"/>
    <w:uiPriority w:val="99"/>
    <w:rsid w:val="00527A2D"/>
    <w:rPr>
      <w:rFonts w:ascii="Calibri" w:eastAsiaTheme="majorEastAsia" w:hAnsi="Calibri" w:cs="Calibri"/>
      <w:color w:val="1F3763" w:themeColor="accent1" w:themeShade="7F"/>
      <w:lang w:val="en-US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527A2D"/>
    <w:rPr>
      <w:rFonts w:asciiTheme="majorHAnsi" w:eastAsiaTheme="majorEastAsia" w:hAnsiTheme="majorHAnsi" w:cstheme="majorBidi"/>
      <w:color w:val="1F3763" w:themeColor="accent1" w:themeShade="7F"/>
    </w:rPr>
  </w:style>
  <w:style w:type="paragraph" w:customStyle="1" w:styleId="CitaviBibliographySubheading6">
    <w:name w:val="Citavi Bibliography Subheading 6"/>
    <w:basedOn w:val="Heading7"/>
    <w:link w:val="CitaviBibliographySubheading6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6Char">
    <w:name w:val="Citavi Bibliography Subheading 6 Char"/>
    <w:basedOn w:val="DefaultParagraphFont"/>
    <w:link w:val="CitaviBibliographySubheading6"/>
    <w:uiPriority w:val="99"/>
    <w:rsid w:val="00527A2D"/>
    <w:rPr>
      <w:rFonts w:ascii="Calibri" w:eastAsiaTheme="majorEastAsia" w:hAnsi="Calibri" w:cs="Calibri"/>
      <w:i/>
      <w:iCs/>
      <w:color w:val="1F3763" w:themeColor="accent1" w:themeShade="7F"/>
      <w:lang w:val="en-US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527A2D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customStyle="1" w:styleId="CitaviBibliographySubheading7">
    <w:name w:val="Citavi Bibliography Subheading 7"/>
    <w:basedOn w:val="Heading8"/>
    <w:link w:val="CitaviBibliographySubheading7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7Char">
    <w:name w:val="Citavi Bibliography Subheading 7 Char"/>
    <w:basedOn w:val="DefaultParagraphFont"/>
    <w:link w:val="CitaviBibliographySubheading7"/>
    <w:uiPriority w:val="99"/>
    <w:rsid w:val="00527A2D"/>
    <w:rPr>
      <w:rFonts w:ascii="Calibri" w:eastAsiaTheme="majorEastAsia" w:hAnsi="Calibri" w:cs="Calibri"/>
      <w:color w:val="272727" w:themeColor="text1" w:themeTint="D8"/>
      <w:sz w:val="21"/>
      <w:szCs w:val="21"/>
      <w:lang w:val="en-US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527A2D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customStyle="1" w:styleId="CitaviBibliographySubheading8">
    <w:name w:val="Citavi Bibliography Subheading 8"/>
    <w:basedOn w:val="Heading9"/>
    <w:link w:val="CitaviBibliographySubheading8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8Char">
    <w:name w:val="Citavi Bibliography Subheading 8 Char"/>
    <w:basedOn w:val="DefaultParagraphFont"/>
    <w:link w:val="CitaviBibliographySubheading8"/>
    <w:uiPriority w:val="99"/>
    <w:rsid w:val="00527A2D"/>
    <w:rPr>
      <w:rFonts w:ascii="Calibri" w:eastAsiaTheme="majorEastAsia" w:hAnsi="Calibri" w:cs="Calibri"/>
      <w:i/>
      <w:iCs/>
      <w:color w:val="272727" w:themeColor="text1" w:themeTint="D8"/>
      <w:sz w:val="21"/>
      <w:szCs w:val="21"/>
      <w:lang w:val="en-US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527A2D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EB24B1"/>
    <w:pPr>
      <w:spacing w:after="0"/>
      <w:outlineLvl w:val="9"/>
    </w:pPr>
  </w:style>
  <w:style w:type="paragraph" w:styleId="Bibliography">
    <w:name w:val="Bibliography"/>
    <w:basedOn w:val="Normal"/>
    <w:next w:val="Normal"/>
    <w:uiPriority w:val="37"/>
    <w:semiHidden/>
    <w:unhideWhenUsed/>
    <w:rsid w:val="00EB24B1"/>
  </w:style>
  <w:style w:type="character" w:styleId="BookTitle">
    <w:name w:val="Book Title"/>
    <w:basedOn w:val="DefaultParagraphFont"/>
    <w:uiPriority w:val="33"/>
    <w:qFormat/>
    <w:rsid w:val="00EB24B1"/>
    <w:rPr>
      <w:b/>
      <w:bCs/>
      <w:i/>
      <w:iCs/>
      <w:spacing w:val="5"/>
    </w:rPr>
  </w:style>
  <w:style w:type="character" w:styleId="IntenseReference">
    <w:name w:val="Intense Reference"/>
    <w:basedOn w:val="DefaultParagraphFont"/>
    <w:uiPriority w:val="32"/>
    <w:qFormat/>
    <w:rsid w:val="00EB24B1"/>
    <w:rPr>
      <w:b/>
      <w:bCs/>
      <w:smallCaps/>
      <w:color w:val="4472C4" w:themeColor="accent1"/>
      <w:spacing w:val="5"/>
    </w:rPr>
  </w:style>
  <w:style w:type="character" w:styleId="SubtleReference">
    <w:name w:val="Subtle Reference"/>
    <w:basedOn w:val="DefaultParagraphFont"/>
    <w:uiPriority w:val="31"/>
    <w:qFormat/>
    <w:rsid w:val="00EB24B1"/>
    <w:rPr>
      <w:smallCaps/>
      <w:color w:val="5A5A5A" w:themeColor="text1" w:themeTint="A5"/>
    </w:rPr>
  </w:style>
  <w:style w:type="character" w:styleId="IntenseEmphasis">
    <w:name w:val="Intense Emphasis"/>
    <w:basedOn w:val="DefaultParagraphFont"/>
    <w:uiPriority w:val="21"/>
    <w:qFormat/>
    <w:rsid w:val="00EB24B1"/>
    <w:rPr>
      <w:i/>
      <w:iCs/>
      <w:color w:val="4472C4" w:themeColor="accent1"/>
    </w:rPr>
  </w:style>
  <w:style w:type="character" w:styleId="SubtleEmphasis">
    <w:name w:val="Subtle Emphasis"/>
    <w:basedOn w:val="DefaultParagraphFont"/>
    <w:uiPriority w:val="19"/>
    <w:qFormat/>
    <w:rsid w:val="00EB24B1"/>
    <w:rPr>
      <w:i/>
      <w:iCs/>
      <w:color w:val="404040" w:themeColor="text1" w:themeTint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EB24B1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EB24B1"/>
    <w:rPr>
      <w:i/>
      <w:iCs/>
      <w:color w:val="4472C4" w:themeColor="accent1"/>
    </w:rPr>
  </w:style>
  <w:style w:type="paragraph" w:styleId="Quote">
    <w:name w:val="Quote"/>
    <w:basedOn w:val="Normal"/>
    <w:next w:val="Normal"/>
    <w:link w:val="QuoteChar"/>
    <w:uiPriority w:val="29"/>
    <w:qFormat/>
    <w:rsid w:val="00EB24B1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EB24B1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EB24B1"/>
    <w:pPr>
      <w:ind w:left="720"/>
      <w:contextualSpacing/>
    </w:pPr>
  </w:style>
  <w:style w:type="table" w:styleId="MediumList1-Accent1">
    <w:name w:val="Medium List 1 Accent 1"/>
    <w:basedOn w:val="TableNormal"/>
    <w:uiPriority w:val="65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MediumShading2-Accent1">
    <w:name w:val="Medium Shading 2 Accent 1"/>
    <w:basedOn w:val="TableNormal"/>
    <w:uiPriority w:val="64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1-Accent1">
    <w:name w:val="Medium Shading 1 Accent 1"/>
    <w:basedOn w:val="TableNormal"/>
    <w:uiPriority w:val="63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ightGrid-Accent1">
    <w:name w:val="Light Grid Accent 1"/>
    <w:basedOn w:val="TableNormal"/>
    <w:uiPriority w:val="62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LightList-Accent1">
    <w:name w:val="Light List Accent 1"/>
    <w:basedOn w:val="TableNormal"/>
    <w:uiPriority w:val="61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LightShading-Accent1">
    <w:name w:val="Light Shading Accent 1"/>
    <w:basedOn w:val="TableNormal"/>
    <w:uiPriority w:val="60"/>
    <w:semiHidden/>
    <w:unhideWhenUsed/>
    <w:rsid w:val="00EB24B1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ColorfulGrid">
    <w:name w:val="Colorful Grid"/>
    <w:basedOn w:val="TableNormal"/>
    <w:uiPriority w:val="73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ColorfulList">
    <w:name w:val="Colorful List"/>
    <w:basedOn w:val="TableNormal"/>
    <w:uiPriority w:val="72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ColorfulShading">
    <w:name w:val="Colorful Shading"/>
    <w:basedOn w:val="TableNormal"/>
    <w:uiPriority w:val="71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arkList">
    <w:name w:val="Dark List"/>
    <w:basedOn w:val="TableNormal"/>
    <w:uiPriority w:val="70"/>
    <w:semiHidden/>
    <w:unhideWhenUsed/>
    <w:rsid w:val="00EB24B1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MediumGrid3">
    <w:name w:val="Medium Grid 3"/>
    <w:basedOn w:val="TableNormal"/>
    <w:uiPriority w:val="69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ediumGrid2">
    <w:name w:val="Medium Grid 2"/>
    <w:basedOn w:val="TableNormal"/>
    <w:uiPriority w:val="68"/>
    <w:semiHidden/>
    <w:unhideWhenUsed/>
    <w:rsid w:val="00EB24B1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1">
    <w:name w:val="Medium Grid 1"/>
    <w:basedOn w:val="TableNormal"/>
    <w:uiPriority w:val="67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ediumList2">
    <w:name w:val="Medium List 2"/>
    <w:basedOn w:val="TableNormal"/>
    <w:uiPriority w:val="66"/>
    <w:semiHidden/>
    <w:unhideWhenUsed/>
    <w:rsid w:val="00EB24B1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1">
    <w:name w:val="Medium List 1"/>
    <w:basedOn w:val="TableNormal"/>
    <w:uiPriority w:val="65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ediumShading2">
    <w:name w:val="Medium Shading 2"/>
    <w:basedOn w:val="TableNormal"/>
    <w:uiPriority w:val="64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1">
    <w:name w:val="Medium Shading 1"/>
    <w:basedOn w:val="TableNormal"/>
    <w:uiPriority w:val="63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ightGrid">
    <w:name w:val="Light Grid"/>
    <w:basedOn w:val="TableNormal"/>
    <w:uiPriority w:val="62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LightList">
    <w:name w:val="Light List"/>
    <w:basedOn w:val="TableNormal"/>
    <w:uiPriority w:val="61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LightShading">
    <w:name w:val="Light Shading"/>
    <w:basedOn w:val="TableNormal"/>
    <w:uiPriority w:val="60"/>
    <w:semiHidden/>
    <w:unhideWhenUsed/>
    <w:rsid w:val="00EB24B1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NoSpacing">
    <w:name w:val="No Spacing"/>
    <w:uiPriority w:val="1"/>
    <w:qFormat/>
    <w:rsid w:val="00EB24B1"/>
    <w:pPr>
      <w:spacing w:after="0" w:line="240" w:lineRule="auto"/>
    </w:pPr>
  </w:style>
  <w:style w:type="character" w:styleId="HTMLVariable">
    <w:name w:val="HTML Variable"/>
    <w:basedOn w:val="DefaultParagraphFont"/>
    <w:uiPriority w:val="99"/>
    <w:semiHidden/>
    <w:unhideWhenUsed/>
    <w:rsid w:val="00EB24B1"/>
    <w:rPr>
      <w:i/>
      <w:iCs/>
    </w:rPr>
  </w:style>
  <w:style w:type="character" w:styleId="HTMLTypewriter">
    <w:name w:val="HTML Typewriter"/>
    <w:basedOn w:val="DefaultParagraphFont"/>
    <w:uiPriority w:val="99"/>
    <w:semiHidden/>
    <w:unhideWhenUsed/>
    <w:rsid w:val="00EB24B1"/>
    <w:rPr>
      <w:rFonts w:ascii="Consolas" w:hAnsi="Consolas"/>
      <w:sz w:val="20"/>
      <w:szCs w:val="20"/>
    </w:rPr>
  </w:style>
  <w:style w:type="character" w:styleId="HTMLSample">
    <w:name w:val="HTML Sample"/>
    <w:basedOn w:val="DefaultParagraphFont"/>
    <w:uiPriority w:val="99"/>
    <w:semiHidden/>
    <w:unhideWhenUsed/>
    <w:rsid w:val="00EB24B1"/>
    <w:rPr>
      <w:rFonts w:ascii="Consolas" w:hAnsi="Consolas"/>
      <w:sz w:val="24"/>
      <w:szCs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EB24B1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EB24B1"/>
    <w:rPr>
      <w:rFonts w:ascii="Consolas" w:hAnsi="Consolas"/>
      <w:sz w:val="20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EB24B1"/>
    <w:rPr>
      <w:rFonts w:ascii="Consolas" w:hAnsi="Consolas"/>
      <w:sz w:val="20"/>
      <w:szCs w:val="20"/>
    </w:rPr>
  </w:style>
  <w:style w:type="character" w:styleId="HTMLDefinition">
    <w:name w:val="HTML Definition"/>
    <w:basedOn w:val="DefaultParagraphFont"/>
    <w:uiPriority w:val="99"/>
    <w:semiHidden/>
    <w:unhideWhenUsed/>
    <w:rsid w:val="00EB24B1"/>
    <w:rPr>
      <w:i/>
      <w:iCs/>
    </w:rPr>
  </w:style>
  <w:style w:type="character" w:styleId="HTMLCode">
    <w:name w:val="HTML Code"/>
    <w:basedOn w:val="DefaultParagraphFont"/>
    <w:uiPriority w:val="99"/>
    <w:semiHidden/>
    <w:unhideWhenUsed/>
    <w:rsid w:val="00EB24B1"/>
    <w:rPr>
      <w:rFonts w:ascii="Consolas" w:hAnsi="Consolas"/>
      <w:sz w:val="20"/>
      <w:szCs w:val="20"/>
    </w:rPr>
  </w:style>
  <w:style w:type="character" w:styleId="HTMLCite">
    <w:name w:val="HTML Cite"/>
    <w:basedOn w:val="DefaultParagraphFont"/>
    <w:uiPriority w:val="99"/>
    <w:semiHidden/>
    <w:unhideWhenUsed/>
    <w:rsid w:val="00EB24B1"/>
    <w:rPr>
      <w:i/>
      <w:iCs/>
    </w:rPr>
  </w:style>
  <w:style w:type="paragraph" w:styleId="HTMLAddress">
    <w:name w:val="HTML Address"/>
    <w:basedOn w:val="Normal"/>
    <w:link w:val="HTMLAddressChar"/>
    <w:uiPriority w:val="99"/>
    <w:semiHidden/>
    <w:unhideWhenUsed/>
    <w:rsid w:val="00EB24B1"/>
    <w:pPr>
      <w:spacing w:after="0" w:line="240" w:lineRule="auto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EB24B1"/>
    <w:rPr>
      <w:i/>
      <w:iCs/>
    </w:rPr>
  </w:style>
  <w:style w:type="character" w:styleId="HTMLAcronym">
    <w:name w:val="HTML Acronym"/>
    <w:basedOn w:val="DefaultParagraphFont"/>
    <w:uiPriority w:val="99"/>
    <w:semiHidden/>
    <w:unhideWhenUsed/>
    <w:rsid w:val="00EB24B1"/>
  </w:style>
  <w:style w:type="paragraph" w:styleId="NormalWeb">
    <w:name w:val="Normal (Web)"/>
    <w:basedOn w:val="Normal"/>
    <w:uiPriority w:val="99"/>
    <w:semiHidden/>
    <w:unhideWhenUsed/>
    <w:rsid w:val="00EB24B1"/>
    <w:rPr>
      <w:rFonts w:ascii="Times New Roman" w:hAnsi="Times New Roman" w:cs="Times New Roman"/>
      <w:sz w:val="24"/>
      <w:szCs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EB24B1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EB24B1"/>
    <w:rPr>
      <w:rFonts w:ascii="Consolas" w:hAnsi="Consolas"/>
      <w:sz w:val="21"/>
      <w:szCs w:val="21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EB24B1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EB24B1"/>
    <w:rPr>
      <w:rFonts w:ascii="Segoe UI" w:hAnsi="Segoe UI" w:cs="Segoe UI"/>
      <w:sz w:val="16"/>
      <w:szCs w:val="16"/>
    </w:rPr>
  </w:style>
  <w:style w:type="character" w:styleId="Emphasis">
    <w:name w:val="Emphasis"/>
    <w:basedOn w:val="DefaultParagraphFont"/>
    <w:uiPriority w:val="20"/>
    <w:qFormat/>
    <w:rsid w:val="00EB24B1"/>
    <w:rPr>
      <w:i/>
      <w:iCs/>
    </w:rPr>
  </w:style>
  <w:style w:type="character" w:styleId="Strong">
    <w:name w:val="Strong"/>
    <w:basedOn w:val="DefaultParagraphFont"/>
    <w:uiPriority w:val="22"/>
    <w:qFormat/>
    <w:rsid w:val="00EB24B1"/>
    <w:rPr>
      <w:b/>
      <w:bCs/>
    </w:rPr>
  </w:style>
  <w:style w:type="character" w:styleId="FollowedHyperlink">
    <w:name w:val="FollowedHyperlink"/>
    <w:basedOn w:val="DefaultParagraphFont"/>
    <w:uiPriority w:val="99"/>
    <w:semiHidden/>
    <w:unhideWhenUsed/>
    <w:rsid w:val="00EB24B1"/>
    <w:rPr>
      <w:color w:val="954F72" w:themeColor="followedHyperlink"/>
      <w:u w:val="single"/>
    </w:rPr>
  </w:style>
  <w:style w:type="character" w:styleId="Hyperlink">
    <w:name w:val="Hyperlink"/>
    <w:basedOn w:val="DefaultParagraphFont"/>
    <w:uiPriority w:val="99"/>
    <w:unhideWhenUsed/>
    <w:rsid w:val="00EB24B1"/>
    <w:rPr>
      <w:color w:val="0563C1" w:themeColor="hyperlink"/>
      <w:u w:val="single"/>
    </w:rPr>
  </w:style>
  <w:style w:type="paragraph" w:styleId="BlockText">
    <w:name w:val="Block Text"/>
    <w:basedOn w:val="Normal"/>
    <w:uiPriority w:val="99"/>
    <w:semiHidden/>
    <w:unhideWhenUsed/>
    <w:rsid w:val="00EB24B1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i/>
      <w:iCs/>
      <w:color w:val="4472C4" w:themeColor="accent1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EB24B1"/>
    <w:pPr>
      <w:spacing w:after="120"/>
      <w:ind w:left="360"/>
    </w:pPr>
    <w:rPr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EB24B1"/>
    <w:rPr>
      <w:sz w:val="16"/>
      <w:szCs w:val="16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rsid w:val="00EB24B1"/>
    <w:pPr>
      <w:spacing w:after="120" w:line="480" w:lineRule="auto"/>
      <w:ind w:left="36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EB24B1"/>
  </w:style>
  <w:style w:type="paragraph" w:styleId="BodyText3">
    <w:name w:val="Body Text 3"/>
    <w:basedOn w:val="Normal"/>
    <w:link w:val="BodyText3Char"/>
    <w:uiPriority w:val="99"/>
    <w:semiHidden/>
    <w:unhideWhenUsed/>
    <w:rsid w:val="00EB24B1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EB24B1"/>
    <w:rPr>
      <w:sz w:val="16"/>
      <w:szCs w:val="16"/>
    </w:rPr>
  </w:style>
  <w:style w:type="paragraph" w:styleId="BodyText2">
    <w:name w:val="Body Text 2"/>
    <w:basedOn w:val="Normal"/>
    <w:link w:val="BodyText2Char"/>
    <w:uiPriority w:val="99"/>
    <w:semiHidden/>
    <w:unhideWhenUsed/>
    <w:rsid w:val="00EB24B1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EB24B1"/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rsid w:val="00EB24B1"/>
    <w:pPr>
      <w:spacing w:after="0" w:line="240" w:lineRule="auto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sid w:val="00EB24B1"/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EB24B1"/>
    <w:pPr>
      <w:spacing w:after="120"/>
      <w:ind w:left="36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EB24B1"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rsid w:val="00EB24B1"/>
    <w:pPr>
      <w:spacing w:after="240"/>
      <w:ind w:firstLine="36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sid w:val="00EB24B1"/>
  </w:style>
  <w:style w:type="paragraph" w:styleId="BodyText">
    <w:name w:val="Body Text"/>
    <w:basedOn w:val="Normal"/>
    <w:link w:val="BodyTextChar"/>
    <w:uiPriority w:val="99"/>
    <w:semiHidden/>
    <w:unhideWhenUsed/>
    <w:rsid w:val="00EB24B1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EB24B1"/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rsid w:val="00EB24B1"/>
    <w:pPr>
      <w:spacing w:after="240"/>
      <w:ind w:firstLine="36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sid w:val="00EB24B1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rsid w:val="00EB24B1"/>
  </w:style>
  <w:style w:type="character" w:customStyle="1" w:styleId="SalutationChar">
    <w:name w:val="Salutation Char"/>
    <w:basedOn w:val="DefaultParagraphFont"/>
    <w:link w:val="Salutation"/>
    <w:uiPriority w:val="99"/>
    <w:semiHidden/>
    <w:rsid w:val="00EB24B1"/>
  </w:style>
  <w:style w:type="paragraph" w:styleId="Subtitle">
    <w:name w:val="Subtitle"/>
    <w:basedOn w:val="Normal"/>
    <w:next w:val="Normal"/>
    <w:link w:val="SubtitleChar"/>
    <w:uiPriority w:val="11"/>
    <w:qFormat/>
    <w:rsid w:val="00EB24B1"/>
    <w:pPr>
      <w:numPr>
        <w:ilvl w:val="1"/>
      </w:numPr>
      <w:spacing w:after="160"/>
    </w:pPr>
    <w:rPr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EB24B1"/>
    <w:rPr>
      <w:color w:val="5A5A5A" w:themeColor="text1" w:themeTint="A5"/>
      <w:spacing w:val="15"/>
    </w:rPr>
  </w:style>
  <w:style w:type="paragraph" w:styleId="MessageHeader">
    <w:name w:val="Message Header"/>
    <w:basedOn w:val="Normal"/>
    <w:link w:val="MessageHeaderChar"/>
    <w:uiPriority w:val="99"/>
    <w:semiHidden/>
    <w:unhideWhenUsed/>
    <w:rsid w:val="00EB24B1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080" w:hanging="1080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sid w:val="00EB24B1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ListContinue5">
    <w:name w:val="List Continue 5"/>
    <w:basedOn w:val="Normal"/>
    <w:uiPriority w:val="99"/>
    <w:semiHidden/>
    <w:unhideWhenUsed/>
    <w:rsid w:val="00EB24B1"/>
    <w:pPr>
      <w:spacing w:after="120"/>
      <w:ind w:left="1800"/>
      <w:contextualSpacing/>
    </w:pPr>
  </w:style>
  <w:style w:type="paragraph" w:styleId="ListContinue4">
    <w:name w:val="List Continue 4"/>
    <w:basedOn w:val="Normal"/>
    <w:uiPriority w:val="99"/>
    <w:semiHidden/>
    <w:unhideWhenUsed/>
    <w:rsid w:val="00EB24B1"/>
    <w:pPr>
      <w:spacing w:after="120"/>
      <w:ind w:left="1440"/>
      <w:contextualSpacing/>
    </w:pPr>
  </w:style>
  <w:style w:type="paragraph" w:styleId="ListContinue3">
    <w:name w:val="List Continue 3"/>
    <w:basedOn w:val="Normal"/>
    <w:uiPriority w:val="99"/>
    <w:semiHidden/>
    <w:unhideWhenUsed/>
    <w:rsid w:val="00EB24B1"/>
    <w:pPr>
      <w:spacing w:after="120"/>
      <w:ind w:left="1080"/>
      <w:contextualSpacing/>
    </w:pPr>
  </w:style>
  <w:style w:type="paragraph" w:styleId="ListContinue2">
    <w:name w:val="List Continue 2"/>
    <w:basedOn w:val="Normal"/>
    <w:uiPriority w:val="99"/>
    <w:semiHidden/>
    <w:unhideWhenUsed/>
    <w:rsid w:val="00EB24B1"/>
    <w:pPr>
      <w:spacing w:after="120"/>
      <w:ind w:left="720"/>
      <w:contextualSpacing/>
    </w:pPr>
  </w:style>
  <w:style w:type="paragraph" w:styleId="ListContinue">
    <w:name w:val="List Continue"/>
    <w:basedOn w:val="Normal"/>
    <w:uiPriority w:val="99"/>
    <w:semiHidden/>
    <w:unhideWhenUsed/>
    <w:rsid w:val="00EB24B1"/>
    <w:pPr>
      <w:spacing w:after="120"/>
      <w:ind w:left="360"/>
      <w:contextualSpacing/>
    </w:pPr>
  </w:style>
  <w:style w:type="paragraph" w:styleId="Signature">
    <w:name w:val="Signature"/>
    <w:basedOn w:val="Normal"/>
    <w:link w:val="SignatureChar"/>
    <w:uiPriority w:val="99"/>
    <w:semiHidden/>
    <w:unhideWhenUsed/>
    <w:rsid w:val="00EB24B1"/>
    <w:pPr>
      <w:spacing w:after="0" w:line="240" w:lineRule="auto"/>
      <w:ind w:left="432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sid w:val="00EB24B1"/>
  </w:style>
  <w:style w:type="paragraph" w:styleId="Closing">
    <w:name w:val="Closing"/>
    <w:basedOn w:val="Normal"/>
    <w:link w:val="ClosingChar"/>
    <w:uiPriority w:val="99"/>
    <w:semiHidden/>
    <w:unhideWhenUsed/>
    <w:rsid w:val="00EB24B1"/>
    <w:pPr>
      <w:spacing w:after="0" w:line="240" w:lineRule="auto"/>
      <w:ind w:left="4320"/>
    </w:pPr>
  </w:style>
  <w:style w:type="character" w:customStyle="1" w:styleId="ClosingChar">
    <w:name w:val="Closing Char"/>
    <w:basedOn w:val="DefaultParagraphFont"/>
    <w:link w:val="Closing"/>
    <w:uiPriority w:val="99"/>
    <w:semiHidden/>
    <w:rsid w:val="00EB24B1"/>
  </w:style>
  <w:style w:type="paragraph" w:styleId="Title">
    <w:name w:val="Title"/>
    <w:basedOn w:val="Normal"/>
    <w:next w:val="Normal"/>
    <w:link w:val="TitleChar"/>
    <w:uiPriority w:val="10"/>
    <w:qFormat/>
    <w:rsid w:val="00EB24B1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EB24B1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ListNumber5">
    <w:name w:val="List Number 5"/>
    <w:basedOn w:val="Normal"/>
    <w:uiPriority w:val="99"/>
    <w:semiHidden/>
    <w:unhideWhenUsed/>
    <w:rsid w:val="00EB24B1"/>
    <w:pPr>
      <w:numPr>
        <w:numId w:val="3"/>
      </w:numPr>
      <w:contextualSpacing/>
    </w:pPr>
  </w:style>
  <w:style w:type="paragraph" w:styleId="ListNumber4">
    <w:name w:val="List Number 4"/>
    <w:basedOn w:val="Normal"/>
    <w:uiPriority w:val="99"/>
    <w:semiHidden/>
    <w:unhideWhenUsed/>
    <w:rsid w:val="00EB24B1"/>
    <w:pPr>
      <w:numPr>
        <w:numId w:val="4"/>
      </w:numPr>
      <w:contextualSpacing/>
    </w:pPr>
  </w:style>
  <w:style w:type="paragraph" w:styleId="ListNumber3">
    <w:name w:val="List Number 3"/>
    <w:basedOn w:val="Normal"/>
    <w:uiPriority w:val="99"/>
    <w:semiHidden/>
    <w:unhideWhenUsed/>
    <w:rsid w:val="00EB24B1"/>
    <w:pPr>
      <w:numPr>
        <w:numId w:val="5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rsid w:val="00EB24B1"/>
    <w:pPr>
      <w:numPr>
        <w:numId w:val="6"/>
      </w:numPr>
      <w:contextualSpacing/>
    </w:pPr>
  </w:style>
  <w:style w:type="paragraph" w:styleId="ListBullet5">
    <w:name w:val="List Bullet 5"/>
    <w:basedOn w:val="Normal"/>
    <w:uiPriority w:val="99"/>
    <w:semiHidden/>
    <w:unhideWhenUsed/>
    <w:rsid w:val="00EB24B1"/>
    <w:pPr>
      <w:numPr>
        <w:numId w:val="7"/>
      </w:numPr>
      <w:contextualSpacing/>
    </w:pPr>
  </w:style>
  <w:style w:type="paragraph" w:styleId="ListBullet4">
    <w:name w:val="List Bullet 4"/>
    <w:basedOn w:val="Normal"/>
    <w:uiPriority w:val="99"/>
    <w:semiHidden/>
    <w:unhideWhenUsed/>
    <w:rsid w:val="00EB24B1"/>
    <w:pPr>
      <w:numPr>
        <w:numId w:val="8"/>
      </w:numPr>
      <w:contextualSpacing/>
    </w:pPr>
  </w:style>
  <w:style w:type="paragraph" w:styleId="ListBullet3">
    <w:name w:val="List Bullet 3"/>
    <w:basedOn w:val="Normal"/>
    <w:uiPriority w:val="99"/>
    <w:semiHidden/>
    <w:unhideWhenUsed/>
    <w:rsid w:val="00EB24B1"/>
    <w:pPr>
      <w:numPr>
        <w:numId w:val="9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rsid w:val="00EB24B1"/>
    <w:pPr>
      <w:numPr>
        <w:numId w:val="10"/>
      </w:numPr>
      <w:contextualSpacing/>
    </w:pPr>
  </w:style>
  <w:style w:type="paragraph" w:styleId="List5">
    <w:name w:val="List 5"/>
    <w:basedOn w:val="Normal"/>
    <w:uiPriority w:val="99"/>
    <w:semiHidden/>
    <w:unhideWhenUsed/>
    <w:rsid w:val="00EB24B1"/>
    <w:pPr>
      <w:ind w:left="1800" w:hanging="360"/>
      <w:contextualSpacing/>
    </w:pPr>
  </w:style>
  <w:style w:type="paragraph" w:styleId="List4">
    <w:name w:val="List 4"/>
    <w:basedOn w:val="Normal"/>
    <w:uiPriority w:val="99"/>
    <w:semiHidden/>
    <w:unhideWhenUsed/>
    <w:rsid w:val="00EB24B1"/>
    <w:pPr>
      <w:ind w:left="1440" w:hanging="360"/>
      <w:contextualSpacing/>
    </w:pPr>
  </w:style>
  <w:style w:type="paragraph" w:styleId="List3">
    <w:name w:val="List 3"/>
    <w:basedOn w:val="Normal"/>
    <w:uiPriority w:val="99"/>
    <w:semiHidden/>
    <w:unhideWhenUsed/>
    <w:rsid w:val="00EB24B1"/>
    <w:pPr>
      <w:ind w:left="1080" w:hanging="360"/>
      <w:contextualSpacing/>
    </w:pPr>
  </w:style>
  <w:style w:type="paragraph" w:styleId="List2">
    <w:name w:val="List 2"/>
    <w:basedOn w:val="Normal"/>
    <w:uiPriority w:val="99"/>
    <w:semiHidden/>
    <w:unhideWhenUsed/>
    <w:rsid w:val="00EB24B1"/>
    <w:pPr>
      <w:ind w:left="720" w:hanging="360"/>
      <w:contextualSpacing/>
    </w:pPr>
  </w:style>
  <w:style w:type="paragraph" w:styleId="ListNumber">
    <w:name w:val="List Number"/>
    <w:basedOn w:val="Normal"/>
    <w:uiPriority w:val="99"/>
    <w:semiHidden/>
    <w:unhideWhenUsed/>
    <w:rsid w:val="00EB24B1"/>
    <w:pPr>
      <w:numPr>
        <w:numId w:val="11"/>
      </w:numPr>
      <w:contextualSpacing/>
    </w:pPr>
  </w:style>
  <w:style w:type="paragraph" w:styleId="ListBullet">
    <w:name w:val="List Bullet"/>
    <w:basedOn w:val="Normal"/>
    <w:uiPriority w:val="99"/>
    <w:semiHidden/>
    <w:unhideWhenUsed/>
    <w:rsid w:val="00EB24B1"/>
    <w:pPr>
      <w:numPr>
        <w:numId w:val="12"/>
      </w:numPr>
      <w:contextualSpacing/>
    </w:pPr>
  </w:style>
  <w:style w:type="paragraph" w:styleId="List">
    <w:name w:val="List"/>
    <w:basedOn w:val="Normal"/>
    <w:uiPriority w:val="99"/>
    <w:semiHidden/>
    <w:unhideWhenUsed/>
    <w:rsid w:val="00EB24B1"/>
    <w:pPr>
      <w:ind w:left="360" w:hanging="360"/>
      <w:contextualSpacing/>
    </w:pPr>
  </w:style>
  <w:style w:type="paragraph" w:styleId="TOAHeading">
    <w:name w:val="toa heading"/>
    <w:basedOn w:val="Normal"/>
    <w:next w:val="Normal"/>
    <w:uiPriority w:val="99"/>
    <w:semiHidden/>
    <w:unhideWhenUsed/>
    <w:rsid w:val="00EB24B1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MacroText">
    <w:name w:val="macro"/>
    <w:link w:val="MacroTextChar"/>
    <w:uiPriority w:val="99"/>
    <w:semiHidden/>
    <w:unhideWhenUsed/>
    <w:rsid w:val="00EB24B1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0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EB24B1"/>
    <w:rPr>
      <w:rFonts w:ascii="Consolas" w:hAnsi="Consolas"/>
      <w:sz w:val="20"/>
      <w:szCs w:val="20"/>
    </w:rPr>
  </w:style>
  <w:style w:type="paragraph" w:styleId="TableofAuthorities">
    <w:name w:val="table of authorities"/>
    <w:basedOn w:val="Normal"/>
    <w:next w:val="Normal"/>
    <w:uiPriority w:val="99"/>
    <w:semiHidden/>
    <w:unhideWhenUsed/>
    <w:rsid w:val="00EB24B1"/>
    <w:pPr>
      <w:spacing w:after="0"/>
      <w:ind w:left="220" w:hanging="220"/>
    </w:pPr>
  </w:style>
  <w:style w:type="paragraph" w:styleId="EndnoteText">
    <w:name w:val="endnote text"/>
    <w:basedOn w:val="Normal"/>
    <w:link w:val="EndnoteTextChar"/>
    <w:uiPriority w:val="99"/>
    <w:semiHidden/>
    <w:unhideWhenUsed/>
    <w:rsid w:val="00EB24B1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EB24B1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EB24B1"/>
    <w:rPr>
      <w:vertAlign w:val="superscript"/>
    </w:rPr>
  </w:style>
  <w:style w:type="character" w:styleId="PageNumber">
    <w:name w:val="page number"/>
    <w:basedOn w:val="DefaultParagraphFont"/>
    <w:uiPriority w:val="99"/>
    <w:semiHidden/>
    <w:unhideWhenUsed/>
    <w:rsid w:val="00EB24B1"/>
  </w:style>
  <w:style w:type="character" w:styleId="LineNumber">
    <w:name w:val="line number"/>
    <w:basedOn w:val="DefaultParagraphFont"/>
    <w:uiPriority w:val="99"/>
    <w:semiHidden/>
    <w:unhideWhenUsed/>
    <w:rsid w:val="00EB24B1"/>
  </w:style>
  <w:style w:type="character" w:styleId="FootnoteReference">
    <w:name w:val="footnote reference"/>
    <w:basedOn w:val="DefaultParagraphFont"/>
    <w:uiPriority w:val="99"/>
    <w:semiHidden/>
    <w:unhideWhenUsed/>
    <w:rsid w:val="00EB24B1"/>
    <w:rPr>
      <w:vertAlign w:val="superscript"/>
    </w:rPr>
  </w:style>
  <w:style w:type="paragraph" w:styleId="EnvelopeReturn">
    <w:name w:val="envelope return"/>
    <w:basedOn w:val="Normal"/>
    <w:uiPriority w:val="99"/>
    <w:semiHidden/>
    <w:unhideWhenUsed/>
    <w:rsid w:val="00EB24B1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EnvelopeAddress">
    <w:name w:val="envelope address"/>
    <w:basedOn w:val="Normal"/>
    <w:uiPriority w:val="99"/>
    <w:semiHidden/>
    <w:unhideWhenUsed/>
    <w:rsid w:val="00EB24B1"/>
    <w:pPr>
      <w:framePr w:w="7920" w:h="1980" w:hRule="exact" w:hSpace="180" w:wrap="auto" w:hAnchor="page" w:xAlign="center" w:yAlign="bottom"/>
      <w:spacing w:after="0"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TableofFigures">
    <w:name w:val="table of figures"/>
    <w:basedOn w:val="Normal"/>
    <w:next w:val="Normal"/>
    <w:uiPriority w:val="99"/>
    <w:semiHidden/>
    <w:unhideWhenUsed/>
    <w:rsid w:val="00EB24B1"/>
    <w:pPr>
      <w:spacing w:after="0"/>
    </w:pPr>
  </w:style>
  <w:style w:type="paragraph" w:styleId="Caption">
    <w:name w:val="caption"/>
    <w:basedOn w:val="Normal"/>
    <w:next w:val="Normal"/>
    <w:uiPriority w:val="35"/>
    <w:unhideWhenUsed/>
    <w:qFormat/>
    <w:rsid w:val="00EB24B1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Index1">
    <w:name w:val="index 1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220" w:hanging="220"/>
    </w:pPr>
  </w:style>
  <w:style w:type="paragraph" w:styleId="IndexHeading">
    <w:name w:val="index heading"/>
    <w:basedOn w:val="Normal"/>
    <w:next w:val="Index1"/>
    <w:uiPriority w:val="99"/>
    <w:semiHidden/>
    <w:unhideWhenUsed/>
    <w:rsid w:val="00EB24B1"/>
    <w:rPr>
      <w:rFonts w:asciiTheme="majorHAnsi" w:eastAsiaTheme="majorEastAsia" w:hAnsiTheme="majorHAnsi" w:cstheme="majorBidi"/>
      <w:b/>
      <w:bCs/>
    </w:rPr>
  </w:style>
  <w:style w:type="paragraph" w:styleId="Footer">
    <w:name w:val="footer"/>
    <w:basedOn w:val="Normal"/>
    <w:link w:val="FooterChar"/>
    <w:uiPriority w:val="99"/>
    <w:unhideWhenUsed/>
    <w:rsid w:val="00EB24B1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B24B1"/>
  </w:style>
  <w:style w:type="paragraph" w:styleId="Header">
    <w:name w:val="header"/>
    <w:basedOn w:val="Normal"/>
    <w:link w:val="HeaderChar"/>
    <w:uiPriority w:val="99"/>
    <w:unhideWhenUsed/>
    <w:rsid w:val="00EB24B1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B24B1"/>
  </w:style>
  <w:style w:type="paragraph" w:styleId="FootnoteText">
    <w:name w:val="footnote text"/>
    <w:basedOn w:val="Normal"/>
    <w:link w:val="FootnoteTextChar"/>
    <w:uiPriority w:val="99"/>
    <w:semiHidden/>
    <w:unhideWhenUsed/>
    <w:rsid w:val="00EB24B1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EB24B1"/>
    <w:rPr>
      <w:sz w:val="20"/>
      <w:szCs w:val="20"/>
    </w:rPr>
  </w:style>
  <w:style w:type="paragraph" w:styleId="NormalIndent">
    <w:name w:val="Normal Indent"/>
    <w:basedOn w:val="Normal"/>
    <w:uiPriority w:val="99"/>
    <w:semiHidden/>
    <w:unhideWhenUsed/>
    <w:rsid w:val="00EB24B1"/>
    <w:pPr>
      <w:ind w:left="720"/>
    </w:pPr>
  </w:style>
  <w:style w:type="paragraph" w:styleId="TOC9">
    <w:name w:val="toc 9"/>
    <w:basedOn w:val="Normal"/>
    <w:next w:val="Normal"/>
    <w:autoRedefine/>
    <w:uiPriority w:val="39"/>
    <w:semiHidden/>
    <w:unhideWhenUsed/>
    <w:rsid w:val="00EB24B1"/>
    <w:pPr>
      <w:spacing w:after="100"/>
      <w:ind w:left="1760"/>
    </w:pPr>
  </w:style>
  <w:style w:type="paragraph" w:styleId="TOC8">
    <w:name w:val="toc 8"/>
    <w:basedOn w:val="Normal"/>
    <w:next w:val="Normal"/>
    <w:autoRedefine/>
    <w:uiPriority w:val="39"/>
    <w:semiHidden/>
    <w:unhideWhenUsed/>
    <w:rsid w:val="00EB24B1"/>
    <w:pPr>
      <w:spacing w:after="100"/>
      <w:ind w:left="1540"/>
    </w:pPr>
  </w:style>
  <w:style w:type="paragraph" w:styleId="TOC7">
    <w:name w:val="toc 7"/>
    <w:basedOn w:val="Normal"/>
    <w:next w:val="Normal"/>
    <w:autoRedefine/>
    <w:uiPriority w:val="39"/>
    <w:semiHidden/>
    <w:unhideWhenUsed/>
    <w:rsid w:val="00EB24B1"/>
    <w:pPr>
      <w:spacing w:after="100"/>
      <w:ind w:left="1320"/>
    </w:pPr>
  </w:style>
  <w:style w:type="paragraph" w:styleId="TOC6">
    <w:name w:val="toc 6"/>
    <w:basedOn w:val="Normal"/>
    <w:next w:val="Normal"/>
    <w:autoRedefine/>
    <w:uiPriority w:val="39"/>
    <w:semiHidden/>
    <w:unhideWhenUsed/>
    <w:rsid w:val="00EB24B1"/>
    <w:pPr>
      <w:spacing w:after="100"/>
      <w:ind w:left="1100"/>
    </w:pPr>
  </w:style>
  <w:style w:type="paragraph" w:styleId="TOC5">
    <w:name w:val="toc 5"/>
    <w:basedOn w:val="Normal"/>
    <w:next w:val="Normal"/>
    <w:autoRedefine/>
    <w:uiPriority w:val="39"/>
    <w:semiHidden/>
    <w:unhideWhenUsed/>
    <w:rsid w:val="00EB24B1"/>
    <w:pPr>
      <w:spacing w:after="100"/>
      <w:ind w:left="880"/>
    </w:pPr>
  </w:style>
  <w:style w:type="paragraph" w:styleId="TOC4">
    <w:name w:val="toc 4"/>
    <w:basedOn w:val="Normal"/>
    <w:next w:val="Normal"/>
    <w:autoRedefine/>
    <w:uiPriority w:val="39"/>
    <w:semiHidden/>
    <w:unhideWhenUsed/>
    <w:rsid w:val="00EB24B1"/>
    <w:pPr>
      <w:spacing w:after="100"/>
      <w:ind w:left="660"/>
    </w:pPr>
  </w:style>
  <w:style w:type="paragraph" w:styleId="TOC3">
    <w:name w:val="toc 3"/>
    <w:basedOn w:val="Normal"/>
    <w:next w:val="Normal"/>
    <w:autoRedefine/>
    <w:uiPriority w:val="39"/>
    <w:semiHidden/>
    <w:unhideWhenUsed/>
    <w:rsid w:val="00EB24B1"/>
    <w:pPr>
      <w:spacing w:after="100"/>
      <w:ind w:left="440"/>
    </w:pPr>
  </w:style>
  <w:style w:type="paragraph" w:styleId="TOC2">
    <w:name w:val="toc 2"/>
    <w:basedOn w:val="Normal"/>
    <w:next w:val="Normal"/>
    <w:autoRedefine/>
    <w:uiPriority w:val="39"/>
    <w:semiHidden/>
    <w:unhideWhenUsed/>
    <w:rsid w:val="00EB24B1"/>
    <w:pPr>
      <w:spacing w:after="100"/>
      <w:ind w:left="220"/>
    </w:pPr>
  </w:style>
  <w:style w:type="paragraph" w:styleId="TOC1">
    <w:name w:val="toc 1"/>
    <w:basedOn w:val="Normal"/>
    <w:next w:val="Normal"/>
    <w:autoRedefine/>
    <w:uiPriority w:val="39"/>
    <w:semiHidden/>
    <w:unhideWhenUsed/>
    <w:rsid w:val="00EB24B1"/>
    <w:pPr>
      <w:spacing w:after="100"/>
    </w:pPr>
  </w:style>
  <w:style w:type="paragraph" w:styleId="Index9">
    <w:name w:val="index 9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980" w:hanging="220"/>
    </w:pPr>
  </w:style>
  <w:style w:type="paragraph" w:styleId="Index8">
    <w:name w:val="index 8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760" w:hanging="220"/>
    </w:pPr>
  </w:style>
  <w:style w:type="paragraph" w:styleId="Index7">
    <w:name w:val="index 7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540" w:hanging="220"/>
    </w:pPr>
  </w:style>
  <w:style w:type="paragraph" w:styleId="Index6">
    <w:name w:val="index 6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320" w:hanging="220"/>
    </w:pPr>
  </w:style>
  <w:style w:type="paragraph" w:styleId="Index5">
    <w:name w:val="index 5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100" w:hanging="220"/>
    </w:pPr>
  </w:style>
  <w:style w:type="paragraph" w:styleId="Index4">
    <w:name w:val="index 4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880" w:hanging="220"/>
    </w:pPr>
  </w:style>
  <w:style w:type="paragraph" w:styleId="Index3">
    <w:name w:val="index 3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660" w:hanging="220"/>
    </w:pPr>
  </w:style>
  <w:style w:type="paragraph" w:styleId="Index2">
    <w:name w:val="index 2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440" w:hanging="220"/>
    </w:pPr>
  </w:style>
  <w:style w:type="paragraph" w:styleId="Revision">
    <w:name w:val="Revision"/>
    <w:hidden/>
    <w:uiPriority w:val="99"/>
    <w:semiHidden/>
    <w:rsid w:val="00CF730A"/>
    <w:pPr>
      <w:spacing w:after="0" w:line="240" w:lineRule="auto"/>
    </w:pPr>
  </w:style>
  <w:style w:type="character" w:styleId="UnresolvedMention">
    <w:name w:val="Unresolved Mention"/>
    <w:basedOn w:val="DefaultParagraphFont"/>
    <w:uiPriority w:val="99"/>
    <w:semiHidden/>
    <w:unhideWhenUsed/>
    <w:rsid w:val="00CC1E4B"/>
    <w:rPr>
      <w:color w:val="605E5C"/>
      <w:shd w:val="clear" w:color="auto" w:fill="E1DFDD"/>
    </w:rPr>
  </w:style>
  <w:style w:type="character" w:customStyle="1" w:styleId="mord">
    <w:name w:val="mord"/>
    <w:basedOn w:val="DefaultParagraphFont"/>
    <w:rsid w:val="00DC6247"/>
  </w:style>
  <w:style w:type="character" w:customStyle="1" w:styleId="mopen">
    <w:name w:val="mopen"/>
    <w:basedOn w:val="DefaultParagraphFont"/>
    <w:rsid w:val="00DC6247"/>
  </w:style>
  <w:style w:type="character" w:customStyle="1" w:styleId="vlist-s">
    <w:name w:val="vlist-s"/>
    <w:basedOn w:val="DefaultParagraphFont"/>
    <w:rsid w:val="00DC6247"/>
  </w:style>
  <w:style w:type="character" w:customStyle="1" w:styleId="mpunct">
    <w:name w:val="mpunct"/>
    <w:basedOn w:val="DefaultParagraphFont"/>
    <w:rsid w:val="00DC6247"/>
  </w:style>
  <w:style w:type="character" w:customStyle="1" w:styleId="mclose">
    <w:name w:val="mclose"/>
    <w:basedOn w:val="DefaultParagraphFont"/>
    <w:rsid w:val="00DC6247"/>
  </w:style>
  <w:style w:type="character" w:customStyle="1" w:styleId="mrel">
    <w:name w:val="mrel"/>
    <w:basedOn w:val="DefaultParagraphFont"/>
    <w:rsid w:val="00DC6247"/>
  </w:style>
  <w:style w:type="character" w:customStyle="1" w:styleId="mbin">
    <w:name w:val="mbin"/>
    <w:basedOn w:val="DefaultParagraphFont"/>
    <w:rsid w:val="00DC6247"/>
  </w:style>
  <w:style w:type="character" w:customStyle="1" w:styleId="mop">
    <w:name w:val="mop"/>
    <w:basedOn w:val="DefaultParagraphFont"/>
    <w:rsid w:val="00DC6247"/>
  </w:style>
  <w:style w:type="character" w:customStyle="1" w:styleId="apple-converted-space">
    <w:name w:val="apple-converted-space"/>
    <w:basedOn w:val="DefaultParagraphFont"/>
    <w:rsid w:val="008D3D9D"/>
  </w:style>
  <w:style w:type="character" w:styleId="Mention">
    <w:name w:val="Mention"/>
    <w:basedOn w:val="DefaultParagraphFont"/>
    <w:uiPriority w:val="99"/>
    <w:unhideWhenUsed/>
    <w:rsid w:val="00DD737B"/>
    <w:rPr>
      <w:color w:val="2B579A"/>
      <w:shd w:val="clear" w:color="auto" w:fill="E1DFDD"/>
    </w:rPr>
  </w:style>
  <w:style w:type="paragraph" w:customStyle="1" w:styleId="Authornames">
    <w:name w:val="Author names"/>
    <w:basedOn w:val="Normal"/>
    <w:next w:val="Normal"/>
    <w:qFormat/>
    <w:rsid w:val="00155623"/>
    <w:pPr>
      <w:spacing w:before="240" w:after="0" w:line="360" w:lineRule="auto"/>
    </w:pPr>
    <w:rPr>
      <w:rFonts w:ascii="Times New Roman" w:hAnsi="Times New Roman" w:cs="Times New Roman"/>
      <w:sz w:val="28"/>
      <w:szCs w:val="24"/>
      <w:lang w:eastAsia="en-GB"/>
    </w:rPr>
  </w:style>
  <w:style w:type="paragraph" w:customStyle="1" w:styleId="Affiliation">
    <w:name w:val="Affiliation"/>
    <w:basedOn w:val="Normal"/>
    <w:qFormat/>
    <w:rsid w:val="00155623"/>
    <w:pPr>
      <w:spacing w:before="240" w:after="0" w:line="360" w:lineRule="auto"/>
    </w:pPr>
    <w:rPr>
      <w:rFonts w:ascii="Times New Roman" w:hAnsi="Times New Roman" w:cs="Times New Roman"/>
      <w:i/>
      <w:sz w:val="24"/>
      <w:szCs w:val="24"/>
      <w:lang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9376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61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449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755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7730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859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7890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7891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encoding w:val="windows-1252"/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image" Target="media/image91.png"/><Relationship Id="rId21" Type="http://schemas.microsoft.com/office/2007/relationships/hdphoto" Target="media/hdphoto4.wdp"/><Relationship Id="rId42" Type="http://schemas.openxmlformats.org/officeDocument/2006/relationships/image" Target="media/image26.png"/><Relationship Id="rId63" Type="http://schemas.openxmlformats.org/officeDocument/2006/relationships/image" Target="media/image39.png"/><Relationship Id="rId84" Type="http://schemas.openxmlformats.org/officeDocument/2006/relationships/image" Target="media/image59.png"/><Relationship Id="rId138" Type="http://schemas.openxmlformats.org/officeDocument/2006/relationships/theme" Target="theme/theme1.xml"/><Relationship Id="rId16" Type="http://schemas.openxmlformats.org/officeDocument/2006/relationships/image" Target="media/image5.png"/><Relationship Id="rId107" Type="http://schemas.openxmlformats.org/officeDocument/2006/relationships/image" Target="media/image81.png"/><Relationship Id="rId11" Type="http://schemas.openxmlformats.org/officeDocument/2006/relationships/image" Target="media/image1.png"/><Relationship Id="rId32" Type="http://schemas.openxmlformats.org/officeDocument/2006/relationships/image" Target="media/image16.png"/><Relationship Id="rId37" Type="http://schemas.openxmlformats.org/officeDocument/2006/relationships/image" Target="media/image21.svg"/><Relationship Id="rId53" Type="http://schemas.openxmlformats.org/officeDocument/2006/relationships/image" Target="media/image34.png"/><Relationship Id="rId58" Type="http://schemas.microsoft.com/office/2007/relationships/hdphoto" Target="media/hdphoto12.wdp"/><Relationship Id="rId74" Type="http://schemas.openxmlformats.org/officeDocument/2006/relationships/image" Target="media/image49.png"/><Relationship Id="rId79" Type="http://schemas.openxmlformats.org/officeDocument/2006/relationships/image" Target="media/image54.png"/><Relationship Id="rId102" Type="http://schemas.openxmlformats.org/officeDocument/2006/relationships/image" Target="media/image76.png"/><Relationship Id="rId123" Type="http://schemas.openxmlformats.org/officeDocument/2006/relationships/image" Target="media/image97.png"/><Relationship Id="rId128" Type="http://schemas.openxmlformats.org/officeDocument/2006/relationships/image" Target="media/image102.png"/><Relationship Id="rId5" Type="http://schemas.openxmlformats.org/officeDocument/2006/relationships/numbering" Target="numbering.xml"/><Relationship Id="rId90" Type="http://schemas.openxmlformats.org/officeDocument/2006/relationships/image" Target="media/image65.png"/><Relationship Id="rId95" Type="http://schemas.openxmlformats.org/officeDocument/2006/relationships/image" Target="media/image69.png"/><Relationship Id="rId22" Type="http://schemas.openxmlformats.org/officeDocument/2006/relationships/image" Target="media/image8.png"/><Relationship Id="rId27" Type="http://schemas.openxmlformats.org/officeDocument/2006/relationships/image" Target="media/image11.png"/><Relationship Id="rId43" Type="http://schemas.openxmlformats.org/officeDocument/2006/relationships/image" Target="media/image27.svg"/><Relationship Id="rId48" Type="http://schemas.microsoft.com/office/2007/relationships/hdphoto" Target="media/hdphoto7.wdp"/><Relationship Id="rId64" Type="http://schemas.microsoft.com/office/2007/relationships/hdphoto" Target="media/hdphoto15.wdp"/><Relationship Id="rId69" Type="http://schemas.openxmlformats.org/officeDocument/2006/relationships/image" Target="media/image44.png"/><Relationship Id="rId113" Type="http://schemas.openxmlformats.org/officeDocument/2006/relationships/image" Target="media/image87.png"/><Relationship Id="rId118" Type="http://schemas.openxmlformats.org/officeDocument/2006/relationships/image" Target="media/image92.png"/><Relationship Id="rId134" Type="http://schemas.openxmlformats.org/officeDocument/2006/relationships/footer" Target="footer1.xml"/><Relationship Id="rId80" Type="http://schemas.openxmlformats.org/officeDocument/2006/relationships/image" Target="media/image55.png"/><Relationship Id="rId85" Type="http://schemas.openxmlformats.org/officeDocument/2006/relationships/image" Target="media/image60.png"/><Relationship Id="rId12" Type="http://schemas.openxmlformats.org/officeDocument/2006/relationships/image" Target="media/image2.svg"/><Relationship Id="rId17" Type="http://schemas.microsoft.com/office/2007/relationships/hdphoto" Target="media/hdphoto2.wdp"/><Relationship Id="rId33" Type="http://schemas.openxmlformats.org/officeDocument/2006/relationships/image" Target="media/image17.png"/><Relationship Id="rId38" Type="http://schemas.openxmlformats.org/officeDocument/2006/relationships/image" Target="media/image22.tiff"/><Relationship Id="rId59" Type="http://schemas.openxmlformats.org/officeDocument/2006/relationships/image" Target="media/image37.png"/><Relationship Id="rId103" Type="http://schemas.openxmlformats.org/officeDocument/2006/relationships/image" Target="media/image77.png"/><Relationship Id="rId108" Type="http://schemas.openxmlformats.org/officeDocument/2006/relationships/image" Target="media/image82.png"/><Relationship Id="rId124" Type="http://schemas.openxmlformats.org/officeDocument/2006/relationships/image" Target="media/image98.png"/><Relationship Id="rId129" Type="http://schemas.openxmlformats.org/officeDocument/2006/relationships/image" Target="media/image103.png"/><Relationship Id="rId54" Type="http://schemas.microsoft.com/office/2007/relationships/hdphoto" Target="media/hdphoto10.wdp"/><Relationship Id="rId70" Type="http://schemas.openxmlformats.org/officeDocument/2006/relationships/image" Target="media/image45.png"/><Relationship Id="rId75" Type="http://schemas.openxmlformats.org/officeDocument/2006/relationships/image" Target="media/image50.png"/><Relationship Id="rId91" Type="http://schemas.microsoft.com/office/2007/relationships/hdphoto" Target="media/hdphoto16.wdp"/><Relationship Id="rId96" Type="http://schemas.openxmlformats.org/officeDocument/2006/relationships/image" Target="media/image70.png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23" Type="http://schemas.openxmlformats.org/officeDocument/2006/relationships/image" Target="media/image9.png"/><Relationship Id="rId28" Type="http://schemas.openxmlformats.org/officeDocument/2006/relationships/image" Target="media/image12.png"/><Relationship Id="rId49" Type="http://schemas.openxmlformats.org/officeDocument/2006/relationships/image" Target="media/image32.png"/><Relationship Id="rId114" Type="http://schemas.openxmlformats.org/officeDocument/2006/relationships/image" Target="media/image88.png"/><Relationship Id="rId119" Type="http://schemas.openxmlformats.org/officeDocument/2006/relationships/image" Target="media/image93.png"/><Relationship Id="rId44" Type="http://schemas.openxmlformats.org/officeDocument/2006/relationships/image" Target="media/image28.png"/><Relationship Id="rId60" Type="http://schemas.microsoft.com/office/2007/relationships/hdphoto" Target="media/hdphoto13.wdp"/><Relationship Id="rId65" Type="http://schemas.openxmlformats.org/officeDocument/2006/relationships/image" Target="media/image40.png"/><Relationship Id="rId81" Type="http://schemas.openxmlformats.org/officeDocument/2006/relationships/image" Target="media/image56.png"/><Relationship Id="rId86" Type="http://schemas.openxmlformats.org/officeDocument/2006/relationships/image" Target="media/image61.png"/><Relationship Id="rId130" Type="http://schemas.openxmlformats.org/officeDocument/2006/relationships/image" Target="media/image104.jpeg"/><Relationship Id="rId135" Type="http://schemas.openxmlformats.org/officeDocument/2006/relationships/fontTable" Target="fontTable.xml"/><Relationship Id="rId13" Type="http://schemas.openxmlformats.org/officeDocument/2006/relationships/image" Target="media/image3.tiff"/><Relationship Id="rId18" Type="http://schemas.openxmlformats.org/officeDocument/2006/relationships/image" Target="media/image6.png"/><Relationship Id="rId39" Type="http://schemas.openxmlformats.org/officeDocument/2006/relationships/image" Target="media/image23.png"/><Relationship Id="rId109" Type="http://schemas.openxmlformats.org/officeDocument/2006/relationships/image" Target="media/image83.png"/><Relationship Id="rId34" Type="http://schemas.openxmlformats.org/officeDocument/2006/relationships/image" Target="media/image18.png"/><Relationship Id="rId50" Type="http://schemas.microsoft.com/office/2007/relationships/hdphoto" Target="media/hdphoto8.wdp"/><Relationship Id="rId55" Type="http://schemas.openxmlformats.org/officeDocument/2006/relationships/image" Target="media/image35.png"/><Relationship Id="rId76" Type="http://schemas.openxmlformats.org/officeDocument/2006/relationships/image" Target="media/image51.png"/><Relationship Id="rId97" Type="http://schemas.openxmlformats.org/officeDocument/2006/relationships/image" Target="media/image71.png"/><Relationship Id="rId104" Type="http://schemas.openxmlformats.org/officeDocument/2006/relationships/image" Target="media/image78.png"/><Relationship Id="rId120" Type="http://schemas.openxmlformats.org/officeDocument/2006/relationships/image" Target="media/image94.png"/><Relationship Id="rId125" Type="http://schemas.openxmlformats.org/officeDocument/2006/relationships/image" Target="media/image99.png"/><Relationship Id="rId7" Type="http://schemas.openxmlformats.org/officeDocument/2006/relationships/settings" Target="settings.xml"/><Relationship Id="rId71" Type="http://schemas.openxmlformats.org/officeDocument/2006/relationships/image" Target="media/image46.png"/><Relationship Id="rId92" Type="http://schemas.openxmlformats.org/officeDocument/2006/relationships/image" Target="media/image66.png"/><Relationship Id="rId2" Type="http://schemas.openxmlformats.org/officeDocument/2006/relationships/customXml" Target="../customXml/item2.xml"/><Relationship Id="rId29" Type="http://schemas.openxmlformats.org/officeDocument/2006/relationships/image" Target="media/image13.png"/><Relationship Id="rId24" Type="http://schemas.microsoft.com/office/2007/relationships/hdphoto" Target="media/hdphoto5.wdp"/><Relationship Id="rId40" Type="http://schemas.openxmlformats.org/officeDocument/2006/relationships/image" Target="media/image24.svg"/><Relationship Id="rId45" Type="http://schemas.openxmlformats.org/officeDocument/2006/relationships/image" Target="media/image29.png"/><Relationship Id="rId66" Type="http://schemas.openxmlformats.org/officeDocument/2006/relationships/image" Target="media/image41.png"/><Relationship Id="rId87" Type="http://schemas.openxmlformats.org/officeDocument/2006/relationships/image" Target="media/image62.png"/><Relationship Id="rId110" Type="http://schemas.openxmlformats.org/officeDocument/2006/relationships/image" Target="media/image84.png"/><Relationship Id="rId115" Type="http://schemas.openxmlformats.org/officeDocument/2006/relationships/image" Target="media/image89.png"/><Relationship Id="rId131" Type="http://schemas.openxmlformats.org/officeDocument/2006/relationships/image" Target="media/image105.tiff"/><Relationship Id="rId136" Type="http://schemas.microsoft.com/office/2011/relationships/people" Target="people.xml"/><Relationship Id="rId61" Type="http://schemas.openxmlformats.org/officeDocument/2006/relationships/image" Target="media/image38.png"/><Relationship Id="rId82" Type="http://schemas.openxmlformats.org/officeDocument/2006/relationships/image" Target="media/image57.png"/><Relationship Id="rId19" Type="http://schemas.microsoft.com/office/2007/relationships/hdphoto" Target="media/hdphoto3.wdp"/><Relationship Id="rId14" Type="http://schemas.openxmlformats.org/officeDocument/2006/relationships/image" Target="media/image4.png"/><Relationship Id="rId30" Type="http://schemas.openxmlformats.org/officeDocument/2006/relationships/image" Target="media/image14.png"/><Relationship Id="rId35" Type="http://schemas.openxmlformats.org/officeDocument/2006/relationships/image" Target="media/image19.png"/><Relationship Id="rId56" Type="http://schemas.microsoft.com/office/2007/relationships/hdphoto" Target="media/hdphoto11.wdp"/><Relationship Id="rId77" Type="http://schemas.openxmlformats.org/officeDocument/2006/relationships/image" Target="media/image52.png"/><Relationship Id="rId100" Type="http://schemas.openxmlformats.org/officeDocument/2006/relationships/image" Target="media/image74.png"/><Relationship Id="rId105" Type="http://schemas.openxmlformats.org/officeDocument/2006/relationships/image" Target="media/image79.png"/><Relationship Id="rId126" Type="http://schemas.openxmlformats.org/officeDocument/2006/relationships/image" Target="media/image100.png"/><Relationship Id="rId8" Type="http://schemas.openxmlformats.org/officeDocument/2006/relationships/webSettings" Target="webSettings.xml"/><Relationship Id="rId51" Type="http://schemas.openxmlformats.org/officeDocument/2006/relationships/image" Target="media/image33.png"/><Relationship Id="rId72" Type="http://schemas.openxmlformats.org/officeDocument/2006/relationships/image" Target="media/image47.png"/><Relationship Id="rId93" Type="http://schemas.openxmlformats.org/officeDocument/2006/relationships/image" Target="media/image67.png"/><Relationship Id="rId98" Type="http://schemas.openxmlformats.org/officeDocument/2006/relationships/image" Target="media/image72.png"/><Relationship Id="rId121" Type="http://schemas.openxmlformats.org/officeDocument/2006/relationships/image" Target="media/image95.png"/><Relationship Id="rId3" Type="http://schemas.openxmlformats.org/officeDocument/2006/relationships/customXml" Target="../customXml/item3.xml"/><Relationship Id="rId25" Type="http://schemas.openxmlformats.org/officeDocument/2006/relationships/image" Target="media/image10.png"/><Relationship Id="rId46" Type="http://schemas.openxmlformats.org/officeDocument/2006/relationships/image" Target="media/image30.png"/><Relationship Id="rId67" Type="http://schemas.openxmlformats.org/officeDocument/2006/relationships/image" Target="media/image42.png"/><Relationship Id="rId116" Type="http://schemas.openxmlformats.org/officeDocument/2006/relationships/image" Target="media/image90.png"/><Relationship Id="rId137" Type="http://schemas.openxmlformats.org/officeDocument/2006/relationships/glossaryDocument" Target="glossary/document.xml"/><Relationship Id="rId20" Type="http://schemas.openxmlformats.org/officeDocument/2006/relationships/image" Target="media/image7.png"/><Relationship Id="rId41" Type="http://schemas.openxmlformats.org/officeDocument/2006/relationships/image" Target="media/image25.tiff"/><Relationship Id="rId62" Type="http://schemas.microsoft.com/office/2007/relationships/hdphoto" Target="media/hdphoto14.wdp"/><Relationship Id="rId83" Type="http://schemas.openxmlformats.org/officeDocument/2006/relationships/image" Target="media/image58.png"/><Relationship Id="rId88" Type="http://schemas.openxmlformats.org/officeDocument/2006/relationships/image" Target="media/image63.png"/><Relationship Id="rId111" Type="http://schemas.openxmlformats.org/officeDocument/2006/relationships/image" Target="media/image85.png"/><Relationship Id="rId132" Type="http://schemas.openxmlformats.org/officeDocument/2006/relationships/image" Target="media/image106.png"/><Relationship Id="rId15" Type="http://schemas.microsoft.com/office/2007/relationships/hdphoto" Target="media/hdphoto1.wdp"/><Relationship Id="rId36" Type="http://schemas.openxmlformats.org/officeDocument/2006/relationships/image" Target="media/image20.png"/><Relationship Id="rId57" Type="http://schemas.openxmlformats.org/officeDocument/2006/relationships/image" Target="media/image36.png"/><Relationship Id="rId106" Type="http://schemas.openxmlformats.org/officeDocument/2006/relationships/image" Target="media/image80.png"/><Relationship Id="rId127" Type="http://schemas.openxmlformats.org/officeDocument/2006/relationships/image" Target="media/image101.png"/><Relationship Id="rId10" Type="http://schemas.openxmlformats.org/officeDocument/2006/relationships/endnotes" Target="endnotes.xml"/><Relationship Id="rId31" Type="http://schemas.openxmlformats.org/officeDocument/2006/relationships/image" Target="media/image15.png"/><Relationship Id="rId52" Type="http://schemas.microsoft.com/office/2007/relationships/hdphoto" Target="media/hdphoto9.wdp"/><Relationship Id="rId73" Type="http://schemas.openxmlformats.org/officeDocument/2006/relationships/image" Target="media/image48.png"/><Relationship Id="rId78" Type="http://schemas.openxmlformats.org/officeDocument/2006/relationships/image" Target="media/image53.png"/><Relationship Id="rId94" Type="http://schemas.openxmlformats.org/officeDocument/2006/relationships/image" Target="media/image68.png"/><Relationship Id="rId99" Type="http://schemas.openxmlformats.org/officeDocument/2006/relationships/image" Target="media/image73.png"/><Relationship Id="rId101" Type="http://schemas.openxmlformats.org/officeDocument/2006/relationships/image" Target="media/image75.png"/><Relationship Id="rId122" Type="http://schemas.openxmlformats.org/officeDocument/2006/relationships/image" Target="media/image96.png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26" Type="http://schemas.microsoft.com/office/2007/relationships/hdphoto" Target="media/hdphoto6.wdp"/><Relationship Id="rId47" Type="http://schemas.openxmlformats.org/officeDocument/2006/relationships/image" Target="media/image31.png"/><Relationship Id="rId68" Type="http://schemas.openxmlformats.org/officeDocument/2006/relationships/image" Target="media/image43.png"/><Relationship Id="rId89" Type="http://schemas.openxmlformats.org/officeDocument/2006/relationships/image" Target="media/image64.png"/><Relationship Id="rId112" Type="http://schemas.openxmlformats.org/officeDocument/2006/relationships/image" Target="media/image86.png"/><Relationship Id="rId133" Type="http://schemas.openxmlformats.org/officeDocument/2006/relationships/image" Target="media/image107.tiff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DefaultPlaceholder_-185401344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C32B018-D4EE-4958-AF07-4ABD3B520F9F}"/>
      </w:docPartPr>
      <w:docPartBody>
        <w:p w:rsidR="009032AA" w:rsidRDefault="00C967AD"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59F0541550AF4A3A8EB6A4A099422A27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1D145A9-2F31-4AC3-A834-B65E4BCF1C97}"/>
      </w:docPartPr>
      <w:docPartBody>
        <w:p w:rsidR="004E53BC" w:rsidRDefault="004C172A" w:rsidP="004C172A">
          <w:pPr>
            <w:pStyle w:val="59F0541550AF4A3A8EB6A4A099422A27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2CD2984FD9E240F4A14E388867DC281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53C9005-7D7A-4CBA-B1D5-B49F59AA9DFF}"/>
      </w:docPartPr>
      <w:docPartBody>
        <w:p w:rsidR="004E53BC" w:rsidRDefault="004C172A" w:rsidP="004C172A">
          <w:pPr>
            <w:pStyle w:val="2CD2984FD9E240F4A14E388867DC281B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69F2CBF93F834D6C8EC5CA5CC2958AC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326FB6D-C525-4B8A-96F6-F0F664B91184}"/>
      </w:docPartPr>
      <w:docPartBody>
        <w:p w:rsidR="004E53BC" w:rsidRDefault="004C172A" w:rsidP="004C172A">
          <w:pPr>
            <w:pStyle w:val="69F2CBF93F834D6C8EC5CA5CC2958AC4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3C0940915C554897A12389B652F4E49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AC32B14-A003-469E-AFE8-A416EF35008E}"/>
      </w:docPartPr>
      <w:docPartBody>
        <w:p w:rsidR="004E53BC" w:rsidRDefault="004C172A" w:rsidP="004C172A">
          <w:pPr>
            <w:pStyle w:val="3C0940915C554897A12389B652F4E49A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DEBD9C7DBB9E49BFB0B4FD3ACBCD031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D3FE7C8A-BB59-436E-92AB-555010ECD0F1}"/>
      </w:docPartPr>
      <w:docPartBody>
        <w:p w:rsidR="004E53BC" w:rsidRDefault="004C172A" w:rsidP="004C172A">
          <w:pPr>
            <w:pStyle w:val="DEBD9C7DBB9E49BFB0B4FD3ACBCD0319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13030F37B0A34A24A9AB8702BCE44A1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F4FD97E-944E-4E11-952A-282A82B4CDAC}"/>
      </w:docPartPr>
      <w:docPartBody>
        <w:p w:rsidR="004E53BC" w:rsidRDefault="004C172A" w:rsidP="004C172A">
          <w:pPr>
            <w:pStyle w:val="13030F37B0A34A24A9AB8702BCE44A1D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96A6470254CF487D9FCE09D241118BF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F8AAC8C-CC76-474C-96A0-BF8D4A6B9EE2}"/>
      </w:docPartPr>
      <w:docPartBody>
        <w:p w:rsidR="00A53D82" w:rsidRDefault="00822EE4" w:rsidP="00822EE4">
          <w:pPr>
            <w:pStyle w:val="96A6470254CF487D9FCE09D241118BF5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B08D5B1DB1344A62BDA0E040D9C270E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28FDD9D-E258-4971-A9A7-603E0B541869}"/>
      </w:docPartPr>
      <w:docPartBody>
        <w:p w:rsidR="001B18A6" w:rsidRDefault="00342B71" w:rsidP="00342B71">
          <w:pPr>
            <w:pStyle w:val="B08D5B1DB1344A62BDA0E040D9C270ED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39CECA3C4BF248848024D4B7EBA9BEC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3CFED45-DA63-4787-A92F-1C34AE49E004}"/>
      </w:docPartPr>
      <w:docPartBody>
        <w:p w:rsidR="004F691C" w:rsidRDefault="004F691C">
          <w:pPr>
            <w:pStyle w:val="39CECA3C4BF248848024D4B7EBA9BEC4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59792BE1B0254428A0DE09022855D2E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1FF1AB4-FE52-47B3-8D65-29B268738A0E}"/>
      </w:docPartPr>
      <w:docPartBody>
        <w:p w:rsidR="009B2E55" w:rsidRDefault="00DD159E" w:rsidP="00DD159E">
          <w:pPr>
            <w:pStyle w:val="59792BE1B0254428A0DE09022855D2EA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4E68B71254B24DBB8141C4222364FCF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8F33E06-047F-4BA3-B4E3-1FA95DFB7C06}"/>
      </w:docPartPr>
      <w:docPartBody>
        <w:p w:rsidR="009B2E55" w:rsidRDefault="00DD159E" w:rsidP="00DD159E">
          <w:pPr>
            <w:pStyle w:val="4E68B71254B24DBB8141C4222364FCF9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3EF4E3936EFD4761B6A5DAAC1A977082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2D2FB80-A922-4118-BC1C-13765A11C39F}"/>
      </w:docPartPr>
      <w:docPartBody>
        <w:p w:rsidR="00EA0B81" w:rsidRDefault="00BF03A7" w:rsidP="00BF03A7">
          <w:pPr>
            <w:pStyle w:val="3EF4E3936EFD4761B6A5DAAC1A977082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633947A8393B49B9AF15B2AEDAC187B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6866F2C-DEF3-4B64-B2A1-655E4F69CD39}"/>
      </w:docPartPr>
      <w:docPartBody>
        <w:p w:rsidR="00EA0B81" w:rsidRDefault="00BF03A7" w:rsidP="00BF03A7">
          <w:pPr>
            <w:pStyle w:val="633947A8393B49B9AF15B2AEDAC187BA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6F8C01740F3642348A599272186C470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0B4C6B3-83E7-4C7B-84A1-4E274C1FD764}"/>
      </w:docPartPr>
      <w:docPartBody>
        <w:p w:rsidR="006C1770" w:rsidRDefault="00EA0B81" w:rsidP="00EA0B81">
          <w:pPr>
            <w:pStyle w:val="6F8C01740F3642348A599272186C4705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89F96F7FF1284C7B923CCE613F12C88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0C53084-140B-4846-925A-297739873DF1}"/>
      </w:docPartPr>
      <w:docPartBody>
        <w:p w:rsidR="006251EE" w:rsidRDefault="00A16E12" w:rsidP="00A16E12">
          <w:pPr>
            <w:pStyle w:val="89F96F7FF1284C7B923CCE613F12C883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32B4350EB48047AEB6C1583A5696998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1F1A730-90C8-4164-A36C-8C733F9542A1}"/>
      </w:docPartPr>
      <w:docPartBody>
        <w:p w:rsidR="003D2010" w:rsidRDefault="0094067B" w:rsidP="0094067B">
          <w:pPr>
            <w:pStyle w:val="32B4350EB48047AEB6C1583A56969986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0157C7450F9044CD87FA60AFBA9B4DE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9AB5104-4432-4C96-9BC4-93A5C309B142}"/>
      </w:docPartPr>
      <w:docPartBody>
        <w:p w:rsidR="00B25BEB" w:rsidRDefault="00B379F5" w:rsidP="00B379F5">
          <w:pPr>
            <w:pStyle w:val="0157C7450F9044CD87FA60AFBA9B4DEA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BE6FE0FC871A4C64B3AD5244A5264C8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63CD0F0-CE26-4469-824F-9804820CABCC}"/>
      </w:docPartPr>
      <w:docPartBody>
        <w:p w:rsidR="00560A5D" w:rsidRDefault="006A1E91" w:rsidP="006A1E91">
          <w:pPr>
            <w:pStyle w:val="BE6FE0FC871A4C64B3AD5244A5264C89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E60E700AF58B4480A1B02905E1F35E2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462578A-F429-47DA-AE02-DF37592AFDCE}"/>
      </w:docPartPr>
      <w:docPartBody>
        <w:p w:rsidR="00560A5D" w:rsidRDefault="006A1E91" w:rsidP="006A1E91">
          <w:pPr>
            <w:pStyle w:val="E60E700AF58B4480A1B02905E1F35E2B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D2431B0C647E4D008A92740E3253BF2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6244759-F0C1-4BBB-B4F4-482A300CDADB}"/>
      </w:docPartPr>
      <w:docPartBody>
        <w:p w:rsidR="00560A5D" w:rsidRDefault="006A1E91" w:rsidP="006A1E91">
          <w:pPr>
            <w:pStyle w:val="D2431B0C647E4D008A92740E3253BF23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E657025751B44E9AB76C332E5A082208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8FC3DDC-E2FD-495B-BAA5-F7D65A0A54C1}"/>
      </w:docPartPr>
      <w:docPartBody>
        <w:p w:rsidR="005253A2" w:rsidRDefault="00E74182" w:rsidP="00E74182">
          <w:pPr>
            <w:pStyle w:val="E657025751B44E9AB76C332E5A082208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63D7794E9B304118A14280D75B8F694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ADD4E16-6833-42C3-A1CD-1B640CF47D80}"/>
      </w:docPartPr>
      <w:docPartBody>
        <w:p w:rsidR="00CD394F" w:rsidRDefault="00AE55BE" w:rsidP="00AE55BE">
          <w:pPr>
            <w:pStyle w:val="63D7794E9B304118A14280D75B8F6949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870E92F06D74496FAFBD5CD3E707136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90FAC59-1A23-42B0-B75C-ACD8CDC2B9A2}"/>
      </w:docPartPr>
      <w:docPartBody>
        <w:p w:rsidR="00CD394F" w:rsidRDefault="00AE55BE" w:rsidP="00AE55BE">
          <w:pPr>
            <w:pStyle w:val="870E92F06D74496FAFBD5CD3E7071369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B86E0FF01FDA476DB6AD3FFCF20BA0B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2E90153-0ACD-4206-9A34-5F8888D4CBD2}"/>
      </w:docPartPr>
      <w:docPartBody>
        <w:p w:rsidR="00E62666" w:rsidRDefault="008B7F68" w:rsidP="008B7F68">
          <w:pPr>
            <w:pStyle w:val="B86E0FF01FDA476DB6AD3FFCF20BA0B9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BEEA03A2DE81436A8B7D0B524B81BFD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AC44F48-24D2-4F17-A1E6-86F47BE62D0C}"/>
      </w:docPartPr>
      <w:docPartBody>
        <w:p w:rsidR="00E62666" w:rsidRDefault="008B7F68" w:rsidP="008B7F68">
          <w:pPr>
            <w:pStyle w:val="BEEA03A2DE81436A8B7D0B524B81BFD1"/>
          </w:pPr>
          <w:r w:rsidRPr="00EE6A84">
            <w:rPr>
              <w:rStyle w:val="PlaceholderText"/>
            </w:rPr>
            <w:t>Click or tap here to enter text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revisionView w:inkAnnotations="0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967AD"/>
    <w:rsid w:val="00020EB6"/>
    <w:rsid w:val="00044469"/>
    <w:rsid w:val="000648F0"/>
    <w:rsid w:val="0007362A"/>
    <w:rsid w:val="000E0CA2"/>
    <w:rsid w:val="000E3DBA"/>
    <w:rsid w:val="00112717"/>
    <w:rsid w:val="00137339"/>
    <w:rsid w:val="00175152"/>
    <w:rsid w:val="001B0A70"/>
    <w:rsid w:val="001B18A6"/>
    <w:rsid w:val="001D7173"/>
    <w:rsid w:val="00212D91"/>
    <w:rsid w:val="00240527"/>
    <w:rsid w:val="00246F08"/>
    <w:rsid w:val="00271845"/>
    <w:rsid w:val="00281FAB"/>
    <w:rsid w:val="002A2A70"/>
    <w:rsid w:val="002D1B2A"/>
    <w:rsid w:val="00342B71"/>
    <w:rsid w:val="003834AA"/>
    <w:rsid w:val="0038485A"/>
    <w:rsid w:val="003A0671"/>
    <w:rsid w:val="003D2010"/>
    <w:rsid w:val="00420829"/>
    <w:rsid w:val="0042579B"/>
    <w:rsid w:val="004350B8"/>
    <w:rsid w:val="004C172A"/>
    <w:rsid w:val="004C6161"/>
    <w:rsid w:val="004D6109"/>
    <w:rsid w:val="004E53BC"/>
    <w:rsid w:val="004F691C"/>
    <w:rsid w:val="005253A2"/>
    <w:rsid w:val="0053766C"/>
    <w:rsid w:val="00540EA7"/>
    <w:rsid w:val="00542B2E"/>
    <w:rsid w:val="00542F82"/>
    <w:rsid w:val="00560A5D"/>
    <w:rsid w:val="005956B9"/>
    <w:rsid w:val="005B0652"/>
    <w:rsid w:val="005D0E77"/>
    <w:rsid w:val="005D6120"/>
    <w:rsid w:val="006251EE"/>
    <w:rsid w:val="006428FE"/>
    <w:rsid w:val="00652773"/>
    <w:rsid w:val="00681FC4"/>
    <w:rsid w:val="006A1E91"/>
    <w:rsid w:val="006C1770"/>
    <w:rsid w:val="006E2F97"/>
    <w:rsid w:val="00700C4F"/>
    <w:rsid w:val="00762785"/>
    <w:rsid w:val="00790AD1"/>
    <w:rsid w:val="00794243"/>
    <w:rsid w:val="007B17FA"/>
    <w:rsid w:val="007F62A8"/>
    <w:rsid w:val="00822EE4"/>
    <w:rsid w:val="00883673"/>
    <w:rsid w:val="00886699"/>
    <w:rsid w:val="008B7F68"/>
    <w:rsid w:val="008E7A7A"/>
    <w:rsid w:val="009032AA"/>
    <w:rsid w:val="0091354B"/>
    <w:rsid w:val="0094067B"/>
    <w:rsid w:val="00940C40"/>
    <w:rsid w:val="00941F7A"/>
    <w:rsid w:val="0096579E"/>
    <w:rsid w:val="009B2E55"/>
    <w:rsid w:val="009B37DC"/>
    <w:rsid w:val="00A16E12"/>
    <w:rsid w:val="00A20265"/>
    <w:rsid w:val="00A53D82"/>
    <w:rsid w:val="00A568F7"/>
    <w:rsid w:val="00AD476E"/>
    <w:rsid w:val="00AE55BE"/>
    <w:rsid w:val="00B234BF"/>
    <w:rsid w:val="00B25BEB"/>
    <w:rsid w:val="00B34312"/>
    <w:rsid w:val="00B379F5"/>
    <w:rsid w:val="00B4190D"/>
    <w:rsid w:val="00B479F5"/>
    <w:rsid w:val="00B844BB"/>
    <w:rsid w:val="00BA3D08"/>
    <w:rsid w:val="00BE0111"/>
    <w:rsid w:val="00BF03A7"/>
    <w:rsid w:val="00C1167A"/>
    <w:rsid w:val="00C52D0F"/>
    <w:rsid w:val="00C905E7"/>
    <w:rsid w:val="00C967AD"/>
    <w:rsid w:val="00CC2D28"/>
    <w:rsid w:val="00CD394F"/>
    <w:rsid w:val="00CD7A38"/>
    <w:rsid w:val="00D03D22"/>
    <w:rsid w:val="00D46128"/>
    <w:rsid w:val="00D72A8C"/>
    <w:rsid w:val="00DD159E"/>
    <w:rsid w:val="00E22952"/>
    <w:rsid w:val="00E62666"/>
    <w:rsid w:val="00E74182"/>
    <w:rsid w:val="00EA0B81"/>
    <w:rsid w:val="00F22066"/>
    <w:rsid w:val="00F80B7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8B7F68"/>
    <w:rPr>
      <w:color w:val="808080"/>
    </w:rPr>
  </w:style>
  <w:style w:type="paragraph" w:customStyle="1" w:styleId="3EF4E3936EFD4761B6A5DAAC1A977082">
    <w:name w:val="3EF4E3936EFD4761B6A5DAAC1A977082"/>
    <w:rsid w:val="00BF03A7"/>
  </w:style>
  <w:style w:type="paragraph" w:customStyle="1" w:styleId="6F8C01740F3642348A599272186C4705">
    <w:name w:val="6F8C01740F3642348A599272186C4705"/>
    <w:rsid w:val="00EA0B81"/>
  </w:style>
  <w:style w:type="paragraph" w:customStyle="1" w:styleId="59F0541550AF4A3A8EB6A4A099422A27">
    <w:name w:val="59F0541550AF4A3A8EB6A4A099422A27"/>
    <w:rsid w:val="004C172A"/>
  </w:style>
  <w:style w:type="paragraph" w:customStyle="1" w:styleId="2CD2984FD9E240F4A14E388867DC281B">
    <w:name w:val="2CD2984FD9E240F4A14E388867DC281B"/>
    <w:rsid w:val="004C172A"/>
  </w:style>
  <w:style w:type="paragraph" w:customStyle="1" w:styleId="69F2CBF93F834D6C8EC5CA5CC2958AC4">
    <w:name w:val="69F2CBF93F834D6C8EC5CA5CC2958AC4"/>
    <w:rsid w:val="004C172A"/>
  </w:style>
  <w:style w:type="paragraph" w:customStyle="1" w:styleId="633947A8393B49B9AF15B2AEDAC187BA">
    <w:name w:val="633947A8393B49B9AF15B2AEDAC187BA"/>
    <w:rsid w:val="00BF03A7"/>
  </w:style>
  <w:style w:type="paragraph" w:customStyle="1" w:styleId="3C0940915C554897A12389B652F4E49A">
    <w:name w:val="3C0940915C554897A12389B652F4E49A"/>
    <w:rsid w:val="004C172A"/>
  </w:style>
  <w:style w:type="paragraph" w:customStyle="1" w:styleId="DEBD9C7DBB9E49BFB0B4FD3ACBCD0319">
    <w:name w:val="DEBD9C7DBB9E49BFB0B4FD3ACBCD0319"/>
    <w:rsid w:val="004C172A"/>
  </w:style>
  <w:style w:type="paragraph" w:customStyle="1" w:styleId="13030F37B0A34A24A9AB8702BCE44A1D">
    <w:name w:val="13030F37B0A34A24A9AB8702BCE44A1D"/>
    <w:rsid w:val="004C172A"/>
  </w:style>
  <w:style w:type="paragraph" w:customStyle="1" w:styleId="96A6470254CF487D9FCE09D241118BF5">
    <w:name w:val="96A6470254CF487D9FCE09D241118BF5"/>
    <w:rsid w:val="00822EE4"/>
    <w:rPr>
      <w:lang w:val="en-AU" w:eastAsia="en-AU"/>
    </w:rPr>
  </w:style>
  <w:style w:type="paragraph" w:customStyle="1" w:styleId="39CECA3C4BF248848024D4B7EBA9BEC4">
    <w:name w:val="39CECA3C4BF248848024D4B7EBA9BEC4"/>
  </w:style>
  <w:style w:type="paragraph" w:customStyle="1" w:styleId="B08D5B1DB1344A62BDA0E040D9C270ED">
    <w:name w:val="B08D5B1DB1344A62BDA0E040D9C270ED"/>
    <w:rsid w:val="00342B71"/>
    <w:rPr>
      <w:lang w:val="en-AU" w:eastAsia="en-AU"/>
    </w:rPr>
  </w:style>
  <w:style w:type="paragraph" w:customStyle="1" w:styleId="59792BE1B0254428A0DE09022855D2EA">
    <w:name w:val="59792BE1B0254428A0DE09022855D2EA"/>
    <w:rsid w:val="00DD159E"/>
    <w:rPr>
      <w:lang w:val="en-AU" w:eastAsia="en-AU"/>
    </w:rPr>
  </w:style>
  <w:style w:type="paragraph" w:customStyle="1" w:styleId="4E68B71254B24DBB8141C4222364FCF9">
    <w:name w:val="4E68B71254B24DBB8141C4222364FCF9"/>
    <w:rsid w:val="00DD159E"/>
    <w:rPr>
      <w:lang w:val="en-AU" w:eastAsia="en-AU"/>
    </w:rPr>
  </w:style>
  <w:style w:type="paragraph" w:customStyle="1" w:styleId="89F96F7FF1284C7B923CCE613F12C883">
    <w:name w:val="89F96F7FF1284C7B923CCE613F12C883"/>
    <w:rsid w:val="00A16E12"/>
  </w:style>
  <w:style w:type="paragraph" w:customStyle="1" w:styleId="32B4350EB48047AEB6C1583A56969986">
    <w:name w:val="32B4350EB48047AEB6C1583A56969986"/>
    <w:rsid w:val="0094067B"/>
  </w:style>
  <w:style w:type="paragraph" w:customStyle="1" w:styleId="0157C7450F9044CD87FA60AFBA9B4DEA">
    <w:name w:val="0157C7450F9044CD87FA60AFBA9B4DEA"/>
    <w:rsid w:val="00B379F5"/>
  </w:style>
  <w:style w:type="paragraph" w:customStyle="1" w:styleId="BE6FE0FC871A4C64B3AD5244A5264C89">
    <w:name w:val="BE6FE0FC871A4C64B3AD5244A5264C89"/>
    <w:rsid w:val="006A1E91"/>
  </w:style>
  <w:style w:type="paragraph" w:customStyle="1" w:styleId="E60E700AF58B4480A1B02905E1F35E2B">
    <w:name w:val="E60E700AF58B4480A1B02905E1F35E2B"/>
    <w:rsid w:val="006A1E91"/>
  </w:style>
  <w:style w:type="paragraph" w:customStyle="1" w:styleId="D2431B0C647E4D008A92740E3253BF23">
    <w:name w:val="D2431B0C647E4D008A92740E3253BF23"/>
    <w:rsid w:val="006A1E91"/>
  </w:style>
  <w:style w:type="paragraph" w:customStyle="1" w:styleId="E657025751B44E9AB76C332E5A082208">
    <w:name w:val="E657025751B44E9AB76C332E5A082208"/>
    <w:rsid w:val="00E74182"/>
  </w:style>
  <w:style w:type="paragraph" w:customStyle="1" w:styleId="63D7794E9B304118A14280D75B8F6949">
    <w:name w:val="63D7794E9B304118A14280D75B8F6949"/>
    <w:rsid w:val="00AE55BE"/>
  </w:style>
  <w:style w:type="paragraph" w:customStyle="1" w:styleId="870E92F06D74496FAFBD5CD3E7071369">
    <w:name w:val="870E92F06D74496FAFBD5CD3E7071369"/>
    <w:rsid w:val="00AE55BE"/>
  </w:style>
  <w:style w:type="paragraph" w:customStyle="1" w:styleId="B86E0FF01FDA476DB6AD3FFCF20BA0B9">
    <w:name w:val="B86E0FF01FDA476DB6AD3FFCF20BA0B9"/>
    <w:rsid w:val="008B7F68"/>
  </w:style>
  <w:style w:type="paragraph" w:customStyle="1" w:styleId="BEEA03A2DE81436A8B7D0B524B81BFD1">
    <w:name w:val="BEEA03A2DE81436A8B7D0B524B81BFD1"/>
    <w:rsid w:val="008B7F68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4591F4D5F1D6340B1B66473E077D7FA" ma:contentTypeVersion="11" ma:contentTypeDescription="Create a new document." ma:contentTypeScope="" ma:versionID="380cfa20d1fc6e3f17c4234098ca9a2e">
  <xsd:schema xmlns:xsd="http://www.w3.org/2001/XMLSchema" xmlns:xs="http://www.w3.org/2001/XMLSchema" xmlns:p="http://schemas.microsoft.com/office/2006/metadata/properties" xmlns:ns2="fe8c6ab6-ac8c-4a78-b3e9-e34f709e91e9" targetNamespace="http://schemas.microsoft.com/office/2006/metadata/properties" ma:root="true" ma:fieldsID="89a71fa493a44b573b8c7dbbe9311437" ns2:_="">
    <xsd:import namespace="fe8c6ab6-ac8c-4a78-b3e9-e34f709e91e9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LengthInSeconds" minOccurs="0"/>
                <xsd:element ref="ns2:MediaServiceLocatio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e8c6ab6-ac8c-4a78-b3e9-e34f709e91e9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2" nillable="true" ma:displayName="Tags" ma:internalName="MediaServiceAutoTags" ma:readOnly="true">
      <xsd:simpleType>
        <xsd:restriction base="dms:Text"/>
      </xsd:simpleType>
    </xsd:element>
    <xsd:element name="MediaServiceOCR" ma:index="1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6" nillable="true" ma:displayName="MediaServiceDateTaken" ma:hidden="true" ma:internalName="MediaServiceDateTaken" ma:readOnly="true">
      <xsd:simpleType>
        <xsd:restriction base="dms:Text"/>
      </xsd:simpleType>
    </xsd:element>
    <xsd:element name="MediaLengthInSeconds" ma:index="17" nillable="true" ma:displayName="MediaLengthInSeconds" ma:hidden="true" ma:internalName="MediaLengthInSeconds" ma:readOnly="true">
      <xsd:simpleType>
        <xsd:restriction base="dms:Unknown"/>
      </xsd:simpleType>
    </xsd:element>
    <xsd:element name="MediaServiceLocation" ma:index="18" nillable="true" ma:displayName="Location" ma:internalName="MediaServiceLocation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7EDA446-F33F-41DD-A29E-478BF08D014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fe8c6ab6-ac8c-4a78-b3e9-e34f709e91e9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FEE84AAC-E5D2-4D2A-B824-F83E45F4285D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F428C4E8-C9B5-48D9-90CA-7C62FE817021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FA1A2EF9-C7DA-4CDE-A55A-5FE91C7E70A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6</TotalTime>
  <Pages>26</Pages>
  <Words>228593</Words>
  <Characters>1302984</Characters>
  <Application>Microsoft Office Word</Application>
  <DocSecurity>0</DocSecurity>
  <Lines>10858</Lines>
  <Paragraphs>305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2852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INZHU WANG</dc:creator>
  <cp:keywords/>
  <dc:description/>
  <cp:lastModifiedBy>JINZHU WANG</cp:lastModifiedBy>
  <cp:revision>107</cp:revision>
  <cp:lastPrinted>2021-10-12T21:07:00Z</cp:lastPrinted>
  <dcterms:created xsi:type="dcterms:W3CDTF">2021-12-16T05:01:00Z</dcterms:created>
  <dcterms:modified xsi:type="dcterms:W3CDTF">2022-05-09T04:4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7">
    <vt:lpwstr>paper_2_urban_projection</vt:lpwstr>
  </property>
  <property fmtid="{D5CDD505-2E9C-101B-9397-08002B2CF9AE}" pid="3" name="ContentTypeId">
    <vt:lpwstr>0x01010044591F4D5F1D6340B1B66473E077D7FA</vt:lpwstr>
  </property>
  <property fmtid="{D5CDD505-2E9C-101B-9397-08002B2CF9AE}" pid="4" name="CitaviDocumentProperty_0">
    <vt:lpwstr>e8fd9e97-1859-44db-82cf-cfd14b5e1332</vt:lpwstr>
  </property>
  <property fmtid="{D5CDD505-2E9C-101B-9397-08002B2CF9AE}" pid="5" name="CitaviDocumentProperty_6">
    <vt:lpwstr>False</vt:lpwstr>
  </property>
  <property fmtid="{D5CDD505-2E9C-101B-9397-08002B2CF9AE}" pid="6" name="CitaviDocumentProperty_1">
    <vt:lpwstr>6.10.0.0</vt:lpwstr>
  </property>
  <property fmtid="{D5CDD505-2E9C-101B-9397-08002B2CF9AE}" pid="7" name="CitaviDocumentProperty_8">
    <vt:lpwstr>C:\Users\Lenovo\Documents\Citavi 6\Projects\paper_2_urban_projection\paper_2_urban_projection.ctv6</vt:lpwstr>
  </property>
</Properties>
</file>